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6C7FF8" w14:textId="023369A0" w:rsidR="00D65A49" w:rsidRDefault="00D65A49" w:rsidP="00D65A49">
      <w:pPr>
        <w:pStyle w:val="NoSpacing"/>
        <w:jc w:val="center"/>
        <w:rPr>
          <w:szCs w:val="24"/>
        </w:rPr>
      </w:pPr>
      <w:bookmarkStart w:id="0" w:name="_Toc70068194"/>
      <w:bookmarkStart w:id="1" w:name="_Toc70075706"/>
      <w:bookmarkStart w:id="2" w:name="_GoBack"/>
      <w:bookmarkEnd w:id="2"/>
      <w:r>
        <w:rPr>
          <w:noProof/>
          <w:lang w:val="en-US"/>
        </w:rPr>
        <w:drawing>
          <wp:anchor distT="0" distB="0" distL="114300" distR="114300" simplePos="0" relativeHeight="251658752" behindDoc="0" locked="0" layoutInCell="1" allowOverlap="1" wp14:anchorId="0E695848" wp14:editId="292B6E4E">
            <wp:simplePos x="0" y="0"/>
            <wp:positionH relativeFrom="column">
              <wp:posOffset>1798955</wp:posOffset>
            </wp:positionH>
            <wp:positionV relativeFrom="paragraph">
              <wp:posOffset>-154305</wp:posOffset>
            </wp:positionV>
            <wp:extent cx="1440180" cy="1440180"/>
            <wp:effectExtent l="0" t="0" r="7620" b="7620"/>
            <wp:wrapThrough wrapText="bothSides">
              <wp:wrapPolygon edited="0">
                <wp:start x="10000" y="0"/>
                <wp:lineTo x="2286" y="4286"/>
                <wp:lineTo x="0" y="5714"/>
                <wp:lineTo x="0" y="17714"/>
                <wp:lineTo x="1714" y="18857"/>
                <wp:lineTo x="6571" y="21429"/>
                <wp:lineTo x="7429" y="21429"/>
                <wp:lineTo x="14286" y="21429"/>
                <wp:lineTo x="15143" y="21429"/>
                <wp:lineTo x="21429" y="17714"/>
                <wp:lineTo x="21429" y="5714"/>
                <wp:lineTo x="16286" y="2571"/>
                <wp:lineTo x="11429" y="0"/>
                <wp:lineTo x="10000" y="0"/>
              </wp:wrapPolygon>
            </wp:wrapThrough>
            <wp:docPr id="5" name="Picture 5" descr="http://lulusan.poltektegal.ac.id/wp-content/uploads/2014/09/logo-polte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http://lulusan.poltektegal.ac.id/wp-content/uploads/2014/09/logo-poltek.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0180" cy="1440180"/>
                    </a:xfrm>
                    <a:prstGeom prst="rect">
                      <a:avLst/>
                    </a:prstGeom>
                    <a:noFill/>
                  </pic:spPr>
                </pic:pic>
              </a:graphicData>
            </a:graphic>
            <wp14:sizeRelH relativeFrom="page">
              <wp14:pctWidth>0</wp14:pctWidth>
            </wp14:sizeRelH>
            <wp14:sizeRelV relativeFrom="page">
              <wp14:pctHeight>0</wp14:pctHeight>
            </wp14:sizeRelV>
          </wp:anchor>
        </w:drawing>
      </w:r>
      <w:bookmarkStart w:id="3" w:name="_Hlk69662751"/>
      <w:bookmarkEnd w:id="3"/>
    </w:p>
    <w:p w14:paraId="2F7647AE" w14:textId="77777777" w:rsidR="00D65A49" w:rsidRDefault="00D65A49" w:rsidP="00D65A49">
      <w:pPr>
        <w:pStyle w:val="BodyText"/>
        <w:rPr>
          <w:sz w:val="24"/>
          <w:szCs w:val="24"/>
        </w:rPr>
      </w:pPr>
    </w:p>
    <w:p w14:paraId="67A897FB" w14:textId="77777777" w:rsidR="00D65A49" w:rsidRDefault="00D65A49" w:rsidP="00D65A49">
      <w:pPr>
        <w:pStyle w:val="BodyText"/>
        <w:rPr>
          <w:sz w:val="24"/>
          <w:szCs w:val="24"/>
        </w:rPr>
      </w:pPr>
    </w:p>
    <w:p w14:paraId="49DB53BF" w14:textId="77777777" w:rsidR="00D65A49" w:rsidRDefault="00D65A49" w:rsidP="00D65A49">
      <w:pPr>
        <w:pStyle w:val="Heading1"/>
        <w:rPr>
          <w:lang w:eastAsia="zh-CN"/>
        </w:rPr>
      </w:pPr>
    </w:p>
    <w:p w14:paraId="7E289EE0" w14:textId="77777777" w:rsidR="00D65A49" w:rsidRDefault="00D65A49" w:rsidP="00D65A49">
      <w:pPr>
        <w:pStyle w:val="Heading1"/>
        <w:rPr>
          <w:lang w:eastAsia="zh-CN"/>
        </w:rPr>
      </w:pPr>
    </w:p>
    <w:p w14:paraId="7763E511" w14:textId="77777777" w:rsidR="00D65A49" w:rsidRDefault="00D65A49" w:rsidP="00D65A49">
      <w:pPr>
        <w:pStyle w:val="Heading1"/>
        <w:rPr>
          <w:lang w:eastAsia="zh-CN"/>
        </w:rPr>
      </w:pPr>
    </w:p>
    <w:p w14:paraId="4E57BA61" w14:textId="77777777" w:rsidR="00D65A49" w:rsidRDefault="00D65A49" w:rsidP="00D65A49">
      <w:pPr>
        <w:pStyle w:val="BodyText"/>
        <w:spacing w:before="2"/>
        <w:rPr>
          <w:sz w:val="24"/>
          <w:szCs w:val="24"/>
        </w:rPr>
      </w:pPr>
    </w:p>
    <w:p w14:paraId="16960929" w14:textId="0A46CA6D" w:rsidR="00D65A49" w:rsidRDefault="00D65A49" w:rsidP="00D65A49">
      <w:pPr>
        <w:spacing w:before="89" w:line="360" w:lineRule="auto"/>
        <w:ind w:right="143"/>
        <w:jc w:val="center"/>
        <w:rPr>
          <w:b/>
          <w:szCs w:val="24"/>
          <w:lang w:val="en-US"/>
        </w:rPr>
      </w:pPr>
      <w:r>
        <w:rPr>
          <w:b/>
          <w:szCs w:val="24"/>
          <w:lang w:val="en-US"/>
        </w:rPr>
        <w:t>PENGEMBANGAN APLIKASI ANDROID TEMPAT SAMPAH OTOMATIS DENGAN P</w:t>
      </w:r>
      <w:r w:rsidR="00FC428C">
        <w:rPr>
          <w:b/>
          <w:szCs w:val="24"/>
          <w:lang w:val="en-US"/>
        </w:rPr>
        <w:t>EMILAH JENIS SAMPAH ORGANIK, AN</w:t>
      </w:r>
      <w:r>
        <w:rPr>
          <w:b/>
          <w:szCs w:val="24"/>
          <w:lang w:val="en-US"/>
        </w:rPr>
        <w:t>ORGANIK, DAN LOGAM</w:t>
      </w:r>
    </w:p>
    <w:p w14:paraId="14EA2F48" w14:textId="77777777" w:rsidR="00D65A49" w:rsidRDefault="00D65A49" w:rsidP="00D65A49">
      <w:pPr>
        <w:pStyle w:val="Heading1"/>
        <w:jc w:val="center"/>
        <w:rPr>
          <w:color w:val="FFFFFF" w:themeColor="background1"/>
          <w:lang w:eastAsia="zh-CN"/>
        </w:rPr>
      </w:pPr>
      <w:bookmarkStart w:id="4" w:name="_Toc69669765"/>
      <w:bookmarkStart w:id="5" w:name="_Toc73620615"/>
      <w:r>
        <w:rPr>
          <w:rFonts w:hint="eastAsia"/>
          <w:color w:val="FFFFFF" w:themeColor="background1"/>
          <w:lang w:eastAsia="zh-CN"/>
        </w:rPr>
        <w:t>HALAMAN JUDUL</w:t>
      </w:r>
      <w:bookmarkEnd w:id="4"/>
      <w:bookmarkEnd w:id="5"/>
    </w:p>
    <w:p w14:paraId="77249846" w14:textId="77777777" w:rsidR="00D65A49" w:rsidRDefault="00D65A49" w:rsidP="00D65A49">
      <w:pPr>
        <w:spacing w:line="360" w:lineRule="auto"/>
        <w:ind w:right="2"/>
        <w:jc w:val="center"/>
        <w:rPr>
          <w:bCs/>
          <w:szCs w:val="24"/>
          <w:lang w:eastAsia="zh-CN"/>
        </w:rPr>
      </w:pPr>
      <w:r>
        <w:rPr>
          <w:rFonts w:hint="eastAsia"/>
          <w:bCs/>
          <w:szCs w:val="24"/>
          <w:lang w:eastAsia="zh-CN"/>
        </w:rPr>
        <w:t>TUGAS AKHIR</w:t>
      </w:r>
    </w:p>
    <w:p w14:paraId="51F29B55" w14:textId="77777777" w:rsidR="00D65A49" w:rsidRDefault="00D65A49" w:rsidP="00D65A49">
      <w:pPr>
        <w:spacing w:line="360" w:lineRule="auto"/>
        <w:ind w:left="490" w:right="989"/>
        <w:jc w:val="center"/>
        <w:rPr>
          <w:b/>
          <w:szCs w:val="24"/>
          <w:lang w:eastAsia="zh-CN"/>
        </w:rPr>
      </w:pPr>
    </w:p>
    <w:p w14:paraId="633DE6EA" w14:textId="77777777" w:rsidR="00D65A49" w:rsidRDefault="00D65A49" w:rsidP="00D65A49">
      <w:pPr>
        <w:spacing w:line="360" w:lineRule="auto"/>
        <w:jc w:val="center"/>
        <w:rPr>
          <w:szCs w:val="24"/>
          <w:lang w:eastAsia="zh-CN"/>
        </w:rPr>
      </w:pPr>
      <w:r>
        <w:rPr>
          <w:rFonts w:hint="eastAsia"/>
          <w:szCs w:val="24"/>
          <w:lang w:eastAsia="zh-CN"/>
        </w:rPr>
        <w:t>Diajukan Sebagai Salah Satu Syarat Untuk Menyelesaikan Studi</w:t>
      </w:r>
    </w:p>
    <w:p w14:paraId="58D09372" w14:textId="77777777" w:rsidR="00D65A49" w:rsidRDefault="00D65A49" w:rsidP="00D65A49">
      <w:pPr>
        <w:pStyle w:val="BodyText"/>
        <w:spacing w:before="195" w:line="360" w:lineRule="auto"/>
        <w:ind w:right="143"/>
        <w:jc w:val="center"/>
        <w:rPr>
          <w:sz w:val="24"/>
          <w:szCs w:val="24"/>
        </w:rPr>
      </w:pPr>
      <w:r>
        <w:rPr>
          <w:sz w:val="24"/>
          <w:szCs w:val="24"/>
        </w:rPr>
        <w:t>Jenjang Program Diploma Tiga</w:t>
      </w:r>
    </w:p>
    <w:p w14:paraId="54B56098" w14:textId="77777777" w:rsidR="00D65A49" w:rsidRDefault="00D65A49" w:rsidP="00D65A49">
      <w:pPr>
        <w:pStyle w:val="BodyText"/>
        <w:spacing w:before="195" w:line="360" w:lineRule="auto"/>
        <w:ind w:right="143"/>
        <w:jc w:val="center"/>
        <w:rPr>
          <w:sz w:val="24"/>
          <w:szCs w:val="24"/>
        </w:rPr>
      </w:pPr>
    </w:p>
    <w:p w14:paraId="4D477B70" w14:textId="77777777" w:rsidR="00D65A49" w:rsidRDefault="00D65A49" w:rsidP="00D65A49">
      <w:pPr>
        <w:pStyle w:val="BodyText"/>
        <w:spacing w:before="195" w:line="360" w:lineRule="auto"/>
        <w:ind w:right="143"/>
        <w:jc w:val="center"/>
        <w:rPr>
          <w:sz w:val="24"/>
          <w:szCs w:val="24"/>
        </w:rPr>
      </w:pPr>
    </w:p>
    <w:p w14:paraId="4A5757D2" w14:textId="77777777" w:rsidR="00D65A49" w:rsidRDefault="00D65A49" w:rsidP="00D65A49">
      <w:pPr>
        <w:jc w:val="center"/>
        <w:rPr>
          <w:b/>
          <w:bCs/>
          <w:w w:val="105"/>
          <w:szCs w:val="24"/>
          <w:lang w:eastAsia="zh-CN"/>
        </w:rPr>
      </w:pPr>
      <w:r>
        <w:rPr>
          <w:rFonts w:hint="eastAsia"/>
          <w:w w:val="105"/>
          <w:szCs w:val="24"/>
          <w:lang w:eastAsia="zh-CN"/>
        </w:rPr>
        <w:t>Oleh :</w:t>
      </w:r>
    </w:p>
    <w:p w14:paraId="13D0EEDB" w14:textId="77777777" w:rsidR="00D65A49" w:rsidRDefault="00D65A49" w:rsidP="00D65A49">
      <w:pPr>
        <w:pStyle w:val="Heading1"/>
        <w:rPr>
          <w:lang w:eastAsia="zh-CN"/>
        </w:rPr>
      </w:pPr>
    </w:p>
    <w:tbl>
      <w:tblPr>
        <w:tblW w:w="0" w:type="auto"/>
        <w:jc w:val="center"/>
        <w:tblLook w:val="04A0" w:firstRow="1" w:lastRow="0" w:firstColumn="1" w:lastColumn="0" w:noHBand="0" w:noVBand="1"/>
      </w:tblPr>
      <w:tblGrid>
        <w:gridCol w:w="1001"/>
        <w:gridCol w:w="2410"/>
      </w:tblGrid>
      <w:tr w:rsidR="009663E3" w14:paraId="350BC290" w14:textId="77777777" w:rsidTr="009663E3">
        <w:trPr>
          <w:jc w:val="center"/>
        </w:trPr>
        <w:tc>
          <w:tcPr>
            <w:tcW w:w="1001" w:type="dxa"/>
            <w:hideMark/>
          </w:tcPr>
          <w:p w14:paraId="772A0B82" w14:textId="77777777" w:rsidR="009663E3" w:rsidRDefault="009663E3">
            <w:pPr>
              <w:spacing w:line="360" w:lineRule="auto"/>
              <w:rPr>
                <w:rFonts w:eastAsia="Calibri" w:cs="Times New Roman"/>
                <w:lang w:val="en-US"/>
              </w:rPr>
            </w:pPr>
            <w:r>
              <w:rPr>
                <w:rFonts w:eastAsia="Calibri" w:cs="Times New Roman"/>
              </w:rPr>
              <w:t>Nama  :</w:t>
            </w:r>
          </w:p>
          <w:p w14:paraId="23087DBA" w14:textId="77777777" w:rsidR="009663E3" w:rsidRDefault="009663E3">
            <w:pPr>
              <w:spacing w:line="360" w:lineRule="auto"/>
              <w:rPr>
                <w:rFonts w:eastAsia="Calibri" w:cs="Times New Roman"/>
              </w:rPr>
            </w:pPr>
            <w:r>
              <w:rPr>
                <w:rFonts w:eastAsia="Calibri" w:cs="Times New Roman"/>
              </w:rPr>
              <w:t>NIM    :</w:t>
            </w:r>
          </w:p>
        </w:tc>
        <w:tc>
          <w:tcPr>
            <w:tcW w:w="2410" w:type="dxa"/>
            <w:hideMark/>
          </w:tcPr>
          <w:p w14:paraId="17CC1A05" w14:textId="2E3DA6B1" w:rsidR="009663E3" w:rsidRPr="009663E3" w:rsidRDefault="009663E3">
            <w:pPr>
              <w:spacing w:line="360" w:lineRule="auto"/>
              <w:rPr>
                <w:rFonts w:eastAsia="SimSun" w:cs="Times New Roman"/>
                <w:lang w:eastAsia="zh-CN"/>
              </w:rPr>
            </w:pPr>
            <w:r>
              <w:rPr>
                <w:rFonts w:eastAsia="Calibri" w:cs="Times New Roman"/>
              </w:rPr>
              <w:t>Toyib Syabani</w:t>
            </w:r>
          </w:p>
          <w:p w14:paraId="0C0EF64E" w14:textId="7AF1BFA1" w:rsidR="009663E3" w:rsidRPr="009663E3" w:rsidRDefault="009663E3">
            <w:pPr>
              <w:spacing w:line="360" w:lineRule="auto"/>
              <w:rPr>
                <w:rFonts w:eastAsia="SimSun" w:cs="Times New Roman"/>
                <w:lang w:eastAsia="zh-CN"/>
              </w:rPr>
            </w:pPr>
            <w:r>
              <w:rPr>
                <w:rFonts w:eastAsia="Calibri" w:cs="Times New Roman"/>
              </w:rPr>
              <w:t>18041077</w:t>
            </w:r>
          </w:p>
        </w:tc>
      </w:tr>
    </w:tbl>
    <w:p w14:paraId="3C91D9E9" w14:textId="77777777" w:rsidR="00D65A49" w:rsidRDefault="00D65A49" w:rsidP="00D65A49">
      <w:pPr>
        <w:pStyle w:val="BodyText"/>
        <w:tabs>
          <w:tab w:val="left" w:pos="4920"/>
        </w:tabs>
        <w:spacing w:line="360" w:lineRule="auto"/>
        <w:ind w:right="143"/>
        <w:jc w:val="center"/>
        <w:rPr>
          <w:sz w:val="24"/>
          <w:szCs w:val="24"/>
        </w:rPr>
      </w:pPr>
    </w:p>
    <w:p w14:paraId="42618720" w14:textId="77777777" w:rsidR="00D65A49" w:rsidRDefault="00D65A49" w:rsidP="00D65A49">
      <w:pPr>
        <w:tabs>
          <w:tab w:val="left" w:pos="7513"/>
          <w:tab w:val="left" w:pos="7655"/>
        </w:tabs>
        <w:spacing w:before="193" w:line="360" w:lineRule="auto"/>
        <w:ind w:right="143"/>
        <w:rPr>
          <w:b/>
          <w:szCs w:val="24"/>
          <w:lang w:eastAsia="zh-CN"/>
        </w:rPr>
      </w:pPr>
    </w:p>
    <w:p w14:paraId="3289BB68" w14:textId="77777777" w:rsidR="00D65A49" w:rsidRDefault="00D65A49" w:rsidP="00D65A49">
      <w:pPr>
        <w:spacing w:before="193" w:line="360" w:lineRule="auto"/>
        <w:ind w:right="143"/>
        <w:jc w:val="center"/>
        <w:rPr>
          <w:b/>
          <w:szCs w:val="24"/>
          <w:lang w:eastAsia="zh-CN"/>
        </w:rPr>
      </w:pPr>
      <w:r>
        <w:rPr>
          <w:rFonts w:hint="eastAsia"/>
          <w:b/>
          <w:szCs w:val="24"/>
          <w:lang w:eastAsia="zh-CN"/>
        </w:rPr>
        <w:t xml:space="preserve">PROGRAM STUDI DIII TEKNIK KOMPUTER </w:t>
      </w:r>
    </w:p>
    <w:p w14:paraId="68E74405" w14:textId="77777777" w:rsidR="00D65A49" w:rsidRDefault="00D65A49" w:rsidP="00D65A49">
      <w:pPr>
        <w:spacing w:before="193" w:line="360" w:lineRule="auto"/>
        <w:ind w:right="143"/>
        <w:jc w:val="center"/>
        <w:rPr>
          <w:b/>
          <w:szCs w:val="24"/>
          <w:lang w:eastAsia="zh-CN"/>
        </w:rPr>
      </w:pPr>
      <w:r>
        <w:rPr>
          <w:rFonts w:hint="eastAsia"/>
          <w:b/>
          <w:szCs w:val="24"/>
          <w:lang w:eastAsia="zh-CN"/>
        </w:rPr>
        <w:t>POLITEKNIK HARAPAN BERSAMA TEGAL</w:t>
      </w:r>
    </w:p>
    <w:p w14:paraId="0B295959" w14:textId="77777777" w:rsidR="00D65A49" w:rsidRDefault="00D65A49" w:rsidP="00D65A49">
      <w:pPr>
        <w:spacing w:before="193" w:line="360" w:lineRule="auto"/>
        <w:ind w:right="143"/>
        <w:jc w:val="center"/>
        <w:rPr>
          <w:rFonts w:eastAsia="SimSun"/>
          <w:b/>
          <w:szCs w:val="24"/>
          <w:lang w:eastAsia="zh-CN"/>
        </w:rPr>
      </w:pPr>
      <w:r>
        <w:rPr>
          <w:rFonts w:hint="eastAsia"/>
          <w:b/>
          <w:szCs w:val="24"/>
          <w:lang w:eastAsia="zh-CN"/>
        </w:rPr>
        <w:t>2021</w:t>
      </w:r>
    </w:p>
    <w:p w14:paraId="4C556387" w14:textId="77777777" w:rsidR="00D65A49" w:rsidRPr="007959BE" w:rsidRDefault="00D65A49" w:rsidP="00D65A49">
      <w:pPr>
        <w:pStyle w:val="Heading1"/>
        <w:jc w:val="center"/>
        <w:rPr>
          <w:color w:val="FFFFFF" w:themeColor="background1"/>
          <w:lang w:eastAsia="zh-CN"/>
        </w:rPr>
      </w:pPr>
      <w:bookmarkStart w:id="6" w:name="_Toc69669766"/>
      <w:bookmarkStart w:id="7" w:name="_Toc67772927"/>
      <w:bookmarkStart w:id="8" w:name="_Toc73620616"/>
      <w:r w:rsidRPr="007959BE">
        <w:rPr>
          <w:rFonts w:hint="eastAsia"/>
          <w:color w:val="FFFFFF" w:themeColor="background1"/>
          <w:lang w:eastAsia="zh-CN"/>
        </w:rPr>
        <w:lastRenderedPageBreak/>
        <w:t>HALAMAN PERNYATAAN KEASLIAN</w:t>
      </w:r>
      <w:bookmarkEnd w:id="6"/>
      <w:bookmarkEnd w:id="7"/>
      <w:bookmarkEnd w:id="8"/>
    </w:p>
    <w:p w14:paraId="24A5EB6D" w14:textId="77777777" w:rsidR="007959BE" w:rsidRDefault="007959BE" w:rsidP="00D65A49">
      <w:pPr>
        <w:jc w:val="center"/>
        <w:rPr>
          <w:rStyle w:val="Heading1Char"/>
          <w:lang w:val="en-US" w:eastAsia="zh-CN"/>
        </w:rPr>
      </w:pPr>
      <w:bookmarkStart w:id="9" w:name="_Toc73620617"/>
      <w:r>
        <w:rPr>
          <w:rFonts w:eastAsiaTheme="majorEastAsia" w:cstheme="majorBidi" w:hint="eastAsia"/>
          <w:b/>
          <w:noProof/>
          <w:szCs w:val="32"/>
          <w:lang w:val="en-US"/>
        </w:rPr>
        <w:drawing>
          <wp:inline distT="0" distB="0" distL="0" distR="0" wp14:anchorId="647E66FA" wp14:editId="4C45E511">
            <wp:extent cx="5041900" cy="7211060"/>
            <wp:effectExtent l="0" t="0" r="635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yib keaslia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1900" cy="7211060"/>
                    </a:xfrm>
                    <a:prstGeom prst="rect">
                      <a:avLst/>
                    </a:prstGeom>
                  </pic:spPr>
                </pic:pic>
              </a:graphicData>
            </a:graphic>
          </wp:inline>
        </w:drawing>
      </w:r>
    </w:p>
    <w:p w14:paraId="4A6C01E2" w14:textId="02F46F91" w:rsidR="00D65A49" w:rsidRDefault="00D65A49" w:rsidP="00D65A49">
      <w:pPr>
        <w:jc w:val="center"/>
        <w:rPr>
          <w:szCs w:val="24"/>
          <w:lang w:eastAsia="zh-CN"/>
        </w:rPr>
      </w:pPr>
      <w:r w:rsidRPr="007959BE">
        <w:rPr>
          <w:rStyle w:val="Heading1Char"/>
          <w:rFonts w:hint="eastAsia"/>
          <w:color w:val="FFFFFF" w:themeColor="background1"/>
          <w:lang w:eastAsia="zh-CN"/>
        </w:rPr>
        <w:t>HALAMAN PERNYATAAN PERSETUJUAN PUBLIKASI</w:t>
      </w:r>
      <w:bookmarkEnd w:id="9"/>
      <w:r w:rsidRPr="007959BE">
        <w:rPr>
          <w:rFonts w:hint="eastAsia"/>
          <w:color w:val="FFFFFF" w:themeColor="background1"/>
          <w:szCs w:val="24"/>
          <w:lang w:eastAsia="zh-CN"/>
        </w:rPr>
        <w:br/>
      </w:r>
      <w:r w:rsidRPr="007959BE">
        <w:rPr>
          <w:rFonts w:hint="eastAsia"/>
          <w:b/>
          <w:bCs/>
          <w:color w:val="FFFFFF" w:themeColor="background1"/>
          <w:szCs w:val="24"/>
          <w:lang w:eastAsia="zh-CN"/>
        </w:rPr>
        <w:t>TUGAS AKHIR UNTUK KEPERLUAN AKADEMIS</w:t>
      </w:r>
      <w:r w:rsidR="007959BE">
        <w:rPr>
          <w:rFonts w:hint="eastAsia"/>
          <w:noProof/>
          <w:lang w:val="en-US"/>
        </w:rPr>
        <w:drawing>
          <wp:inline distT="0" distB="0" distL="0" distR="0" wp14:anchorId="7668B8D5" wp14:editId="2A87B533">
            <wp:extent cx="4824083" cy="658177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yib publikasi.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27123" cy="6585922"/>
                    </a:xfrm>
                    <a:prstGeom prst="rect">
                      <a:avLst/>
                    </a:prstGeom>
                  </pic:spPr>
                </pic:pic>
              </a:graphicData>
            </a:graphic>
          </wp:inline>
        </w:drawing>
      </w:r>
    </w:p>
    <w:p w14:paraId="43C0D557" w14:textId="62D4B8EC" w:rsidR="00D65A49" w:rsidRDefault="00D65A49" w:rsidP="00D65A49">
      <w:pPr>
        <w:pStyle w:val="Heading1"/>
        <w:jc w:val="center"/>
        <w:rPr>
          <w:lang w:eastAsia="zh-CN"/>
        </w:rPr>
      </w:pPr>
      <w:bookmarkStart w:id="10" w:name="_Toc67772929"/>
      <w:bookmarkStart w:id="11" w:name="_Toc67217391"/>
      <w:bookmarkStart w:id="12" w:name="_Toc69669768"/>
      <w:bookmarkStart w:id="13" w:name="_Toc73620618"/>
      <w:r>
        <w:rPr>
          <w:rFonts w:hint="eastAsia"/>
          <w:lang w:eastAsia="zh-CN"/>
        </w:rPr>
        <w:t>HALAMAN PERSETUJUAN</w:t>
      </w:r>
      <w:bookmarkStart w:id="14" w:name="_Hlk67346348"/>
      <w:bookmarkEnd w:id="10"/>
      <w:bookmarkEnd w:id="11"/>
      <w:r>
        <w:rPr>
          <w:rFonts w:hint="eastAsia"/>
          <w:lang w:eastAsia="zh-CN"/>
        </w:rPr>
        <w:t xml:space="preserve"> PEMBIMBING</w:t>
      </w:r>
      <w:bookmarkEnd w:id="12"/>
      <w:bookmarkEnd w:id="13"/>
    </w:p>
    <w:bookmarkEnd w:id="14"/>
    <w:p w14:paraId="1D2AC37B" w14:textId="19A02B28" w:rsidR="00D65A49" w:rsidRDefault="007959BE" w:rsidP="00D65A49">
      <w:pPr>
        <w:tabs>
          <w:tab w:val="left" w:pos="2552"/>
        </w:tabs>
        <w:spacing w:line="360" w:lineRule="auto"/>
        <w:rPr>
          <w:rFonts w:eastAsia="SimSun"/>
          <w:szCs w:val="24"/>
          <w:lang w:eastAsia="zh-CN"/>
        </w:rPr>
      </w:pPr>
      <w:r>
        <w:rPr>
          <w:rFonts w:eastAsia="SimSun"/>
          <w:noProof/>
          <w:szCs w:val="24"/>
          <w:lang w:val="en-US"/>
        </w:rPr>
        <w:drawing>
          <wp:inline distT="0" distB="0" distL="0" distR="0" wp14:anchorId="30A44B04" wp14:editId="320EF1D0">
            <wp:extent cx="5041900" cy="7242175"/>
            <wp:effectExtent l="0" t="0" r="635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yib persetujua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1900" cy="7242175"/>
                    </a:xfrm>
                    <a:prstGeom prst="rect">
                      <a:avLst/>
                    </a:prstGeom>
                  </pic:spPr>
                </pic:pic>
              </a:graphicData>
            </a:graphic>
          </wp:inline>
        </w:drawing>
      </w:r>
    </w:p>
    <w:p w14:paraId="0C9A0633" w14:textId="77777777" w:rsidR="00D65A49" w:rsidRDefault="00D65A49" w:rsidP="00D65A49">
      <w:pPr>
        <w:tabs>
          <w:tab w:val="left" w:pos="2552"/>
        </w:tabs>
        <w:spacing w:line="360" w:lineRule="auto"/>
        <w:rPr>
          <w:rFonts w:eastAsia="SimSun"/>
          <w:szCs w:val="24"/>
          <w:lang w:eastAsia="zh-CN"/>
        </w:rPr>
      </w:pPr>
    </w:p>
    <w:p w14:paraId="0BEC9511" w14:textId="77777777" w:rsidR="00D65A49" w:rsidRDefault="00D65A49" w:rsidP="00D65A49">
      <w:pPr>
        <w:pStyle w:val="Heading1"/>
        <w:jc w:val="center"/>
        <w:rPr>
          <w:rFonts w:eastAsia="SimSun"/>
          <w:lang w:eastAsia="zh-CN"/>
        </w:rPr>
      </w:pPr>
      <w:bookmarkStart w:id="15" w:name="_Toc69669769"/>
      <w:bookmarkStart w:id="16" w:name="_Toc67772930"/>
      <w:bookmarkStart w:id="17" w:name="_Toc67217392"/>
      <w:bookmarkStart w:id="18" w:name="_Toc73620619"/>
      <w:r>
        <w:rPr>
          <w:rFonts w:hint="eastAsia"/>
          <w:lang w:eastAsia="zh-CN"/>
        </w:rPr>
        <w:t>HALAMAN PENGESAHAN</w:t>
      </w:r>
      <w:bookmarkEnd w:id="15"/>
      <w:bookmarkEnd w:id="16"/>
      <w:bookmarkEnd w:id="17"/>
      <w:bookmarkEnd w:id="18"/>
    </w:p>
    <w:p w14:paraId="67A5114C" w14:textId="77777777" w:rsidR="007959BE" w:rsidRDefault="007959BE" w:rsidP="00D65A49">
      <w:pPr>
        <w:pStyle w:val="Heading1"/>
        <w:jc w:val="center"/>
        <w:rPr>
          <w:lang w:val="en-US"/>
        </w:rPr>
      </w:pPr>
      <w:bookmarkStart w:id="19" w:name="_Toc69669770"/>
      <w:bookmarkStart w:id="20" w:name="_Toc67772931"/>
      <w:bookmarkStart w:id="21" w:name="_Toc67217393"/>
      <w:bookmarkStart w:id="22" w:name="_Toc73620620"/>
      <w:r>
        <w:rPr>
          <w:noProof/>
          <w:lang w:val="en-US"/>
        </w:rPr>
        <w:drawing>
          <wp:inline distT="0" distB="0" distL="0" distR="0" wp14:anchorId="58CAD09D" wp14:editId="7DF2D367">
            <wp:extent cx="5041900" cy="7360285"/>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yib pengesaha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1900" cy="7360285"/>
                    </a:xfrm>
                    <a:prstGeom prst="rect">
                      <a:avLst/>
                    </a:prstGeom>
                  </pic:spPr>
                </pic:pic>
              </a:graphicData>
            </a:graphic>
          </wp:inline>
        </w:drawing>
      </w:r>
    </w:p>
    <w:p w14:paraId="7E405479" w14:textId="77777777" w:rsidR="007959BE" w:rsidRDefault="007959BE" w:rsidP="00D65A49">
      <w:pPr>
        <w:pStyle w:val="Heading1"/>
        <w:jc w:val="center"/>
        <w:rPr>
          <w:lang w:val="en-US"/>
        </w:rPr>
      </w:pPr>
    </w:p>
    <w:p w14:paraId="7018E7D7" w14:textId="42958C9E" w:rsidR="00D65A49" w:rsidRDefault="00D65A49" w:rsidP="00D65A49">
      <w:pPr>
        <w:pStyle w:val="Heading1"/>
        <w:jc w:val="center"/>
        <w:rPr>
          <w:lang w:val="en-US"/>
        </w:rPr>
      </w:pPr>
      <w:r>
        <w:rPr>
          <w:lang w:val="en-US"/>
        </w:rPr>
        <w:t>HALAMAN MOTTO</w:t>
      </w:r>
      <w:bookmarkEnd w:id="19"/>
      <w:bookmarkEnd w:id="20"/>
      <w:bookmarkEnd w:id="21"/>
      <w:bookmarkEnd w:id="22"/>
    </w:p>
    <w:p w14:paraId="0683135A" w14:textId="77777777" w:rsidR="00D65A49" w:rsidRDefault="00D65A49" w:rsidP="00D65A49">
      <w:pPr>
        <w:rPr>
          <w:szCs w:val="24"/>
          <w:lang w:val="en-US"/>
        </w:rPr>
      </w:pPr>
    </w:p>
    <w:p w14:paraId="6D8A1B11" w14:textId="77777777" w:rsidR="00D65A49" w:rsidRDefault="00D65A49" w:rsidP="00D65A49">
      <w:pPr>
        <w:tabs>
          <w:tab w:val="left" w:pos="2552"/>
        </w:tabs>
        <w:spacing w:line="360" w:lineRule="auto"/>
        <w:jc w:val="center"/>
        <w:rPr>
          <w:rFonts w:ascii="Comic Sans MS" w:hAnsi="Comic Sans MS"/>
          <w:szCs w:val="24"/>
          <w:lang w:eastAsia="zh-CN"/>
        </w:rPr>
      </w:pPr>
      <w:r>
        <w:rPr>
          <w:rFonts w:ascii="Comic Sans MS" w:hAnsi="Comic Sans MS"/>
          <w:szCs w:val="24"/>
          <w:lang w:eastAsia="zh-CN"/>
        </w:rPr>
        <w:t>Keberhasilan adalah sebuah proses. Niatmu adalah awal keberhasilan.</w:t>
      </w:r>
    </w:p>
    <w:p w14:paraId="663D3DEE" w14:textId="77777777" w:rsidR="00D65A49" w:rsidRDefault="00D65A49" w:rsidP="00D65A49">
      <w:pPr>
        <w:tabs>
          <w:tab w:val="left" w:pos="2552"/>
        </w:tabs>
        <w:spacing w:line="360" w:lineRule="auto"/>
        <w:jc w:val="center"/>
        <w:rPr>
          <w:rFonts w:ascii="Comic Sans MS" w:hAnsi="Comic Sans MS"/>
          <w:szCs w:val="24"/>
          <w:lang w:eastAsia="zh-CN"/>
        </w:rPr>
      </w:pPr>
      <w:r>
        <w:rPr>
          <w:rFonts w:ascii="Comic Sans MS" w:hAnsi="Comic Sans MS"/>
          <w:szCs w:val="24"/>
          <w:lang w:eastAsia="zh-CN"/>
        </w:rPr>
        <w:t>Peluh keringatmu adalah penyedapnya. Tetesan air matamu adalah</w:t>
      </w:r>
    </w:p>
    <w:p w14:paraId="567DBCE2" w14:textId="77777777" w:rsidR="00D65A49" w:rsidRDefault="00D65A49" w:rsidP="00D65A49">
      <w:pPr>
        <w:tabs>
          <w:tab w:val="left" w:pos="2552"/>
        </w:tabs>
        <w:spacing w:line="360" w:lineRule="auto"/>
        <w:jc w:val="center"/>
        <w:rPr>
          <w:rFonts w:ascii="Comic Sans MS" w:hAnsi="Comic Sans MS"/>
          <w:szCs w:val="24"/>
          <w:lang w:eastAsia="zh-CN"/>
        </w:rPr>
      </w:pPr>
      <w:r>
        <w:rPr>
          <w:rFonts w:ascii="Comic Sans MS" w:hAnsi="Comic Sans MS"/>
          <w:szCs w:val="24"/>
          <w:lang w:eastAsia="zh-CN"/>
        </w:rPr>
        <w:t>pewarnanya. Doamu dan doa orang-orang disekitarmu adalah bara api</w:t>
      </w:r>
    </w:p>
    <w:p w14:paraId="30C419BF" w14:textId="77777777" w:rsidR="00D65A49" w:rsidRDefault="00D65A49" w:rsidP="00D65A49">
      <w:pPr>
        <w:tabs>
          <w:tab w:val="left" w:pos="2552"/>
        </w:tabs>
        <w:spacing w:line="360" w:lineRule="auto"/>
        <w:jc w:val="center"/>
        <w:rPr>
          <w:rFonts w:ascii="Comic Sans MS" w:hAnsi="Comic Sans MS"/>
          <w:szCs w:val="24"/>
          <w:lang w:eastAsia="zh-CN"/>
        </w:rPr>
      </w:pPr>
      <w:r>
        <w:rPr>
          <w:rFonts w:ascii="Comic Sans MS" w:hAnsi="Comic Sans MS"/>
          <w:szCs w:val="24"/>
          <w:lang w:eastAsia="zh-CN"/>
        </w:rPr>
        <w:t>yang mematangkannya. Kegagalan di setiap langkahmu adalah</w:t>
      </w:r>
    </w:p>
    <w:p w14:paraId="6E1C8096" w14:textId="77777777" w:rsidR="00D65A49" w:rsidRDefault="00D65A49" w:rsidP="00D65A49">
      <w:pPr>
        <w:tabs>
          <w:tab w:val="left" w:pos="2552"/>
        </w:tabs>
        <w:spacing w:line="360" w:lineRule="auto"/>
        <w:jc w:val="center"/>
        <w:rPr>
          <w:rFonts w:ascii="Comic Sans MS" w:hAnsi="Comic Sans MS"/>
          <w:szCs w:val="24"/>
          <w:lang w:eastAsia="zh-CN"/>
        </w:rPr>
      </w:pPr>
      <w:r>
        <w:rPr>
          <w:rFonts w:ascii="Comic Sans MS" w:hAnsi="Comic Sans MS"/>
          <w:szCs w:val="24"/>
          <w:lang w:eastAsia="zh-CN"/>
        </w:rPr>
        <w:t>pengawetnya. Maka dari itu, bersabarlah! Allah selalu menyertai orang-orang yang penuh kesabaran dalam proses menuju keberhasilan.</w:t>
      </w:r>
    </w:p>
    <w:p w14:paraId="567DF047" w14:textId="77777777" w:rsidR="00D65A49" w:rsidRDefault="00D65A49" w:rsidP="00D65A49">
      <w:pPr>
        <w:tabs>
          <w:tab w:val="left" w:pos="2552"/>
        </w:tabs>
        <w:spacing w:line="360" w:lineRule="auto"/>
        <w:jc w:val="center"/>
        <w:rPr>
          <w:rFonts w:ascii="Comic Sans MS" w:hAnsi="Comic Sans MS"/>
          <w:szCs w:val="24"/>
          <w:lang w:eastAsia="zh-CN"/>
        </w:rPr>
      </w:pPr>
      <w:r>
        <w:rPr>
          <w:rFonts w:ascii="Comic Sans MS" w:hAnsi="Comic Sans MS"/>
          <w:szCs w:val="24"/>
          <w:lang w:eastAsia="zh-CN"/>
        </w:rPr>
        <w:t>Sesungguhnya kesabaran akan membuatmu mengerti bagaimana cara</w:t>
      </w:r>
    </w:p>
    <w:p w14:paraId="3877C250" w14:textId="77777777" w:rsidR="00D65A49" w:rsidRDefault="00D65A49" w:rsidP="00D65A49">
      <w:pPr>
        <w:tabs>
          <w:tab w:val="left" w:pos="2552"/>
        </w:tabs>
        <w:spacing w:line="360" w:lineRule="auto"/>
        <w:jc w:val="center"/>
        <w:rPr>
          <w:rFonts w:ascii="Comic Sans MS" w:hAnsi="Comic Sans MS"/>
          <w:szCs w:val="24"/>
          <w:lang w:eastAsia="zh-CN"/>
        </w:rPr>
      </w:pPr>
      <w:r>
        <w:rPr>
          <w:rFonts w:ascii="Comic Sans MS" w:hAnsi="Comic Sans MS"/>
          <w:szCs w:val="24"/>
          <w:lang w:eastAsia="zh-CN"/>
        </w:rPr>
        <w:t>mensyukuri arti sebuah keberhasilan.</w:t>
      </w:r>
    </w:p>
    <w:p w14:paraId="65664DD4" w14:textId="77777777" w:rsidR="00D65A49" w:rsidRDefault="00D65A49" w:rsidP="00D65A49">
      <w:pPr>
        <w:tabs>
          <w:tab w:val="left" w:pos="2552"/>
        </w:tabs>
        <w:spacing w:line="360" w:lineRule="auto"/>
        <w:jc w:val="center"/>
        <w:rPr>
          <w:rFonts w:ascii="Comic Sans MS" w:hAnsi="Comic Sans MS"/>
          <w:szCs w:val="24"/>
          <w:lang w:eastAsia="zh-CN"/>
        </w:rPr>
      </w:pPr>
    </w:p>
    <w:p w14:paraId="20C4A4E5" w14:textId="55C24594" w:rsidR="00D65A49" w:rsidRDefault="00D65A49" w:rsidP="00D65A49">
      <w:pPr>
        <w:tabs>
          <w:tab w:val="left" w:pos="2552"/>
        </w:tabs>
        <w:spacing w:line="360" w:lineRule="auto"/>
        <w:jc w:val="center"/>
        <w:rPr>
          <w:rFonts w:ascii="Comic Sans MS" w:hAnsi="Comic Sans MS"/>
          <w:szCs w:val="24"/>
          <w:lang w:eastAsia="zh-CN"/>
        </w:rPr>
      </w:pPr>
      <w:r>
        <w:rPr>
          <w:rFonts w:ascii="Comic Sans MS" w:hAnsi="Comic Sans MS"/>
          <w:color w:val="000000" w:themeColor="text1"/>
          <w:szCs w:val="24"/>
          <w:lang w:eastAsia="en-ID"/>
        </w:rPr>
        <w:t>Mak</w:t>
      </w:r>
      <w:r w:rsidR="003C3605">
        <w:rPr>
          <w:rFonts w:ascii="Comic Sans MS" w:hAnsi="Comic Sans MS"/>
          <w:color w:val="000000" w:themeColor="text1"/>
          <w:szCs w:val="24"/>
          <w:lang w:eastAsia="en-ID"/>
        </w:rPr>
        <w:t>a Sesungguhnya Bersama Kesulitan</w:t>
      </w:r>
      <w:r>
        <w:rPr>
          <w:rFonts w:ascii="Comic Sans MS" w:hAnsi="Comic Sans MS"/>
          <w:color w:val="000000" w:themeColor="text1"/>
          <w:szCs w:val="24"/>
          <w:lang w:eastAsia="en-ID"/>
        </w:rPr>
        <w:t xml:space="preserve"> Itu Ada Kemudahan. Sesungguhnya Bersama Kesulitan Itu Ada Kemudahan</w:t>
      </w:r>
      <w:r>
        <w:rPr>
          <w:rFonts w:ascii="Comic Sans MS" w:hAnsi="Comic Sans MS"/>
          <w:szCs w:val="24"/>
          <w:lang w:eastAsia="zh-CN"/>
        </w:rPr>
        <w:t>.</w:t>
      </w:r>
    </w:p>
    <w:p w14:paraId="33A2B6AF" w14:textId="7562D860" w:rsidR="007F62F5" w:rsidRPr="007F62F5" w:rsidRDefault="007F62F5" w:rsidP="007F62F5">
      <w:pPr>
        <w:tabs>
          <w:tab w:val="left" w:pos="2552"/>
        </w:tabs>
        <w:spacing w:line="360" w:lineRule="auto"/>
        <w:jc w:val="center"/>
        <w:rPr>
          <w:rFonts w:ascii="Comic Sans MS" w:eastAsia="SimSun" w:hAnsi="Comic Sans MS"/>
          <w:szCs w:val="24"/>
          <w:lang w:eastAsia="zh-CN"/>
        </w:rPr>
        <w:sectPr w:rsidR="007F62F5" w:rsidRPr="007F62F5">
          <w:footerReference w:type="default" r:id="rId15"/>
          <w:pgSz w:w="11909" w:h="16834"/>
          <w:pgMar w:top="2268" w:right="1701" w:bottom="1701" w:left="2268" w:header="720" w:footer="720" w:gutter="0"/>
          <w:pgNumType w:fmt="lowerRoman"/>
          <w:cols w:space="720"/>
        </w:sectPr>
      </w:pPr>
      <w:r>
        <w:rPr>
          <w:rFonts w:ascii="Comic Sans MS" w:hAnsi="Comic Sans MS"/>
          <w:szCs w:val="24"/>
          <w:lang w:eastAsia="zh-CN"/>
        </w:rPr>
        <w:t>(Q.S Al Insyirah ayat 5-6)</w:t>
      </w:r>
    </w:p>
    <w:p w14:paraId="4558F3BB" w14:textId="081EF210" w:rsidR="00D65A49" w:rsidRPr="00997908" w:rsidRDefault="00D65A49" w:rsidP="00997908">
      <w:pPr>
        <w:pStyle w:val="Heading1"/>
        <w:jc w:val="center"/>
        <w:rPr>
          <w:rFonts w:eastAsia="SimSun"/>
          <w:lang w:eastAsia="zh-CN"/>
        </w:rPr>
      </w:pPr>
      <w:bookmarkStart w:id="23" w:name="_Toc69669771"/>
      <w:bookmarkStart w:id="24" w:name="_Toc73620621"/>
      <w:r>
        <w:rPr>
          <w:rFonts w:hint="eastAsia"/>
          <w:lang w:eastAsia="zh-CN"/>
        </w:rPr>
        <w:t>ABSTRAK</w:t>
      </w:r>
      <w:bookmarkEnd w:id="23"/>
      <w:bookmarkEnd w:id="24"/>
    </w:p>
    <w:p w14:paraId="713EBD1F" w14:textId="25B33ECE" w:rsidR="00422E6E" w:rsidRDefault="00422E6E" w:rsidP="00422E6E">
      <w:pPr>
        <w:pStyle w:val="NoSpacing"/>
        <w:jc w:val="both"/>
      </w:pPr>
      <w:r>
        <w:t>Banyaknya tempat sampah yang ada di Pasar Pagi Kota Tegal membuat petugas sampah tidak dapat mengontrol tempat sampah secara optimal.</w:t>
      </w:r>
      <w:r>
        <w:rPr>
          <w:lang w:val="en-US"/>
        </w:rPr>
        <w:t xml:space="preserve"> </w:t>
      </w:r>
      <w:r w:rsidR="003442D9">
        <w:t>Sulitnya mengontrol kapasitas setiap tempat sampah tentunya menjadi permasalahan yang berdampak bagi kebersihan dan kenyamanan mas</w:t>
      </w:r>
      <w:r>
        <w:t>yarakat yang sedang berbelanja.</w:t>
      </w:r>
      <w:r>
        <w:rPr>
          <w:lang w:val="en-US"/>
        </w:rPr>
        <w:t xml:space="preserve"> T</w:t>
      </w:r>
      <w:r w:rsidR="003442D9">
        <w:t>empat sampah yang melebihi kap</w:t>
      </w:r>
      <w:r w:rsidR="003442D9">
        <w:rPr>
          <w:lang w:val="en-US"/>
        </w:rPr>
        <w:t>a</w:t>
      </w:r>
      <w:r w:rsidR="003442D9">
        <w:t>sitasnya membuat terciptanya tumpukan sampah.</w:t>
      </w:r>
      <w:r>
        <w:rPr>
          <w:lang w:val="en-US"/>
        </w:rPr>
        <w:t xml:space="preserve"> </w:t>
      </w:r>
      <w:r>
        <w:t xml:space="preserve">Karena tempat sampah yang penuh tidak selalu terjangkau dari pantauan petugas. </w:t>
      </w:r>
      <w:r>
        <w:rPr>
          <w:bCs/>
          <w:color w:val="000000" w:themeColor="text1"/>
          <w:szCs w:val="24"/>
        </w:rPr>
        <w:t xml:space="preserve">Untuk itu perlu dirancang alat </w:t>
      </w:r>
      <w:r>
        <w:rPr>
          <w:bCs/>
          <w:i/>
          <w:color w:val="000000" w:themeColor="text1"/>
          <w:szCs w:val="24"/>
        </w:rPr>
        <w:t>prototype</w:t>
      </w:r>
      <w:r>
        <w:rPr>
          <w:bCs/>
          <w:color w:val="000000" w:themeColor="text1"/>
          <w:szCs w:val="24"/>
        </w:rPr>
        <w:t xml:space="preserve"> yang dapat </w:t>
      </w:r>
      <w:r>
        <w:rPr>
          <w:bCs/>
          <w:color w:val="000000" w:themeColor="text1"/>
          <w:szCs w:val="24"/>
          <w:lang w:val="en-US"/>
        </w:rPr>
        <w:t xml:space="preserve">memonitoring kapasitas tempat sampah menggunakan </w:t>
      </w:r>
      <w:r w:rsidRPr="008E70E9">
        <w:rPr>
          <w:bCs/>
          <w:i/>
          <w:color w:val="000000" w:themeColor="text1"/>
          <w:szCs w:val="24"/>
          <w:lang w:val="en-US"/>
        </w:rPr>
        <w:t>NodeMcu</w:t>
      </w:r>
      <w:r>
        <w:rPr>
          <w:bCs/>
          <w:color w:val="000000" w:themeColor="text1"/>
          <w:szCs w:val="24"/>
          <w:lang w:val="en-US"/>
        </w:rPr>
        <w:t xml:space="preserve"> yang dihu</w:t>
      </w:r>
      <w:r>
        <w:rPr>
          <w:bCs/>
          <w:color w:val="000000" w:themeColor="text1"/>
          <w:szCs w:val="24"/>
        </w:rPr>
        <w:t xml:space="preserve">bungkan dengan </w:t>
      </w:r>
      <w:r w:rsidRPr="008D14AD">
        <w:rPr>
          <w:bCs/>
          <w:i/>
          <w:color w:val="000000" w:themeColor="text1"/>
          <w:szCs w:val="24"/>
        </w:rPr>
        <w:t>android</w:t>
      </w:r>
      <w:r>
        <w:rPr>
          <w:bCs/>
          <w:color w:val="000000" w:themeColor="text1"/>
          <w:szCs w:val="24"/>
        </w:rPr>
        <w:t>. Dengan menggunakan sensor ultrasonik untuk kemudian</w:t>
      </w:r>
      <w:r>
        <w:rPr>
          <w:bCs/>
          <w:color w:val="000000" w:themeColor="text1"/>
          <w:szCs w:val="24"/>
          <w:lang w:val="en-US"/>
        </w:rPr>
        <w:t xml:space="preserve"> dibaca ketinggian sampahnya</w:t>
      </w:r>
      <w:r>
        <w:rPr>
          <w:bCs/>
          <w:color w:val="000000" w:themeColor="text1"/>
          <w:szCs w:val="24"/>
        </w:rPr>
        <w:t xml:space="preserve">. Setelah dilakukan pengumpulan data dan dianalisa, dirancang dan diimplementasikan melalui data yang diperoleh dari observasi dan studi literatur dapat diketahui bahwa </w:t>
      </w:r>
      <w:r>
        <w:t xml:space="preserve">sistem yang dibutuhkan adalah suatu sistem yang dapat </w:t>
      </w:r>
      <w:r>
        <w:rPr>
          <w:lang w:val="en-US"/>
        </w:rPr>
        <w:t xml:space="preserve">memonitoring tinggi sampah </w:t>
      </w:r>
      <w:r>
        <w:t>organik, anorganik, dan logam. Sistem dirancang dan dibangun dengan menggunakan</w:t>
      </w:r>
      <w:r>
        <w:rPr>
          <w:lang w:val="en-US"/>
        </w:rPr>
        <w:t xml:space="preserve"> Mit App </w:t>
      </w:r>
      <w:r w:rsidRPr="008E70E9">
        <w:rPr>
          <w:i/>
          <w:lang w:val="en-US"/>
        </w:rPr>
        <w:t>Inventor</w:t>
      </w:r>
      <w:r>
        <w:rPr>
          <w:lang w:val="en-US"/>
        </w:rPr>
        <w:t xml:space="preserve"> dan Xampp untuk membuat databasenya.</w:t>
      </w:r>
    </w:p>
    <w:p w14:paraId="35FC6D80" w14:textId="042E395E" w:rsidR="00422E6E" w:rsidRDefault="00422E6E" w:rsidP="00422E6E">
      <w:pPr>
        <w:pStyle w:val="NoSpacing"/>
        <w:jc w:val="both"/>
      </w:pPr>
    </w:p>
    <w:p w14:paraId="36C25D22" w14:textId="77777777" w:rsidR="003442D9" w:rsidRDefault="003442D9" w:rsidP="00725020">
      <w:pPr>
        <w:spacing w:line="240" w:lineRule="auto"/>
        <w:jc w:val="both"/>
        <w:rPr>
          <w:rFonts w:eastAsia="SimSun"/>
          <w:lang w:val="en-US" w:eastAsia="zh-CN"/>
        </w:rPr>
      </w:pPr>
    </w:p>
    <w:p w14:paraId="70D02EDC" w14:textId="66D4B7DD" w:rsidR="008A29C4" w:rsidRDefault="006B499A" w:rsidP="00725020">
      <w:pPr>
        <w:spacing w:line="240" w:lineRule="auto"/>
        <w:jc w:val="both"/>
        <w:rPr>
          <w:rFonts w:eastAsia="SimSun"/>
          <w:lang w:val="en-US" w:eastAsia="zh-CN"/>
        </w:rPr>
      </w:pPr>
      <w:r>
        <w:rPr>
          <w:rFonts w:eastAsia="SimSun"/>
          <w:lang w:val="en-US" w:eastAsia="zh-CN"/>
        </w:rPr>
        <w:t>Kata Kunci</w:t>
      </w:r>
      <w:r w:rsidR="008A29C4">
        <w:rPr>
          <w:rFonts w:eastAsia="SimSun"/>
          <w:lang w:val="en-US" w:eastAsia="zh-CN"/>
        </w:rPr>
        <w:t>:</w:t>
      </w:r>
      <w:r>
        <w:rPr>
          <w:rFonts w:eastAsia="SimSun"/>
          <w:lang w:val="en-US" w:eastAsia="zh-CN"/>
        </w:rPr>
        <w:t xml:space="preserve"> </w:t>
      </w:r>
      <w:r w:rsidR="008A29C4">
        <w:rPr>
          <w:lang w:val="en-US" w:eastAsia="zh-CN"/>
        </w:rPr>
        <w:t>Monitoring</w:t>
      </w:r>
      <w:r w:rsidR="00725020">
        <w:rPr>
          <w:lang w:val="en-US" w:eastAsia="zh-CN"/>
        </w:rPr>
        <w:t>, Sampah, Aplikasi</w:t>
      </w:r>
      <w:r w:rsidR="00725020" w:rsidRPr="008C1AFF">
        <w:rPr>
          <w:i/>
          <w:lang w:val="en-US" w:eastAsia="zh-CN"/>
        </w:rPr>
        <w:t xml:space="preserve"> Android</w:t>
      </w:r>
      <w:r w:rsidR="00725020">
        <w:rPr>
          <w:lang w:val="en-US" w:eastAsia="zh-CN"/>
        </w:rPr>
        <w:t xml:space="preserve">, Sensor </w:t>
      </w:r>
      <w:r w:rsidR="00725020" w:rsidRPr="007B7D65">
        <w:rPr>
          <w:lang w:val="en-US" w:eastAsia="zh-CN"/>
        </w:rPr>
        <w:t>Ultrasonik</w:t>
      </w:r>
    </w:p>
    <w:p w14:paraId="34FC285C" w14:textId="48A516A8" w:rsidR="008A29C4" w:rsidRPr="008A29C4" w:rsidRDefault="008A29C4" w:rsidP="008A29C4">
      <w:pPr>
        <w:tabs>
          <w:tab w:val="left" w:pos="2400"/>
        </w:tabs>
        <w:rPr>
          <w:rFonts w:eastAsia="SimSun"/>
          <w:lang w:val="en-US" w:eastAsia="zh-CN"/>
        </w:rPr>
        <w:sectPr w:rsidR="008A29C4" w:rsidRPr="008A29C4">
          <w:pgSz w:w="11909" w:h="16834"/>
          <w:pgMar w:top="2268" w:right="1701" w:bottom="1701" w:left="2268" w:header="720" w:footer="720" w:gutter="0"/>
          <w:pgNumType w:fmt="lowerRoman"/>
          <w:cols w:space="720"/>
        </w:sectPr>
      </w:pPr>
      <w:r>
        <w:rPr>
          <w:rFonts w:eastAsia="SimSun"/>
          <w:lang w:val="en-US" w:eastAsia="zh-CN"/>
        </w:rPr>
        <w:tab/>
      </w:r>
    </w:p>
    <w:p w14:paraId="73C8DDB4" w14:textId="77777777" w:rsidR="00D65A49" w:rsidRDefault="00D65A49" w:rsidP="00D65A49">
      <w:pPr>
        <w:pStyle w:val="Heading1"/>
        <w:jc w:val="center"/>
        <w:rPr>
          <w:lang w:eastAsia="zh-CN"/>
        </w:rPr>
      </w:pPr>
      <w:bookmarkStart w:id="25" w:name="_Toc69669772"/>
      <w:bookmarkStart w:id="26" w:name="_Toc67772932"/>
      <w:bookmarkStart w:id="27" w:name="_Toc67217395"/>
      <w:bookmarkStart w:id="28" w:name="_Toc73620622"/>
      <w:r>
        <w:rPr>
          <w:rFonts w:hint="eastAsia"/>
          <w:lang w:eastAsia="zh-CN"/>
        </w:rPr>
        <w:t>KATA PENGANTAR</w:t>
      </w:r>
      <w:bookmarkEnd w:id="25"/>
      <w:bookmarkEnd w:id="26"/>
      <w:bookmarkEnd w:id="27"/>
      <w:bookmarkEnd w:id="28"/>
    </w:p>
    <w:p w14:paraId="7BEE43A4" w14:textId="22EDD5AA" w:rsidR="00D65A49" w:rsidRDefault="00D65A49" w:rsidP="00D65A49">
      <w:pPr>
        <w:spacing w:after="120" w:line="360" w:lineRule="auto"/>
        <w:ind w:firstLine="567"/>
        <w:jc w:val="both"/>
        <w:rPr>
          <w:szCs w:val="24"/>
          <w:lang w:eastAsia="zh-CN"/>
        </w:rPr>
      </w:pPr>
      <w:r>
        <w:rPr>
          <w:rFonts w:hint="eastAsia"/>
          <w:szCs w:val="24"/>
          <w:lang w:eastAsia="zh-CN"/>
        </w:rPr>
        <w:t xml:space="preserve">Dengan memanjatkan puji syukur kehadirat Allah SWT, Tuhan Yang Maha Pengasih dan Maha Penyayang yang telah melimpahkan segala rahmat, hidayah dan inayah-Nya hingga terselesaikannya </w:t>
      </w:r>
      <w:r>
        <w:rPr>
          <w:szCs w:val="24"/>
          <w:lang w:val="en-US"/>
        </w:rPr>
        <w:t xml:space="preserve">laporan Tugas Akhir </w:t>
      </w:r>
      <w:r>
        <w:rPr>
          <w:rFonts w:hint="eastAsia"/>
          <w:szCs w:val="24"/>
          <w:lang w:eastAsia="zh-CN"/>
        </w:rPr>
        <w:t xml:space="preserve">dengan judul </w:t>
      </w:r>
      <w:r w:rsidR="00FC0AAE" w:rsidRPr="00FC0AAE">
        <w:rPr>
          <w:b/>
          <w:szCs w:val="24"/>
          <w:lang w:eastAsia="zh-CN"/>
        </w:rPr>
        <w:t>“</w:t>
      </w:r>
      <w:r w:rsidR="00FC0AAE">
        <w:rPr>
          <w:b/>
          <w:szCs w:val="24"/>
          <w:lang w:val="en-US"/>
        </w:rPr>
        <w:t>Pengembangan  Aplikasi Android Tempat Sampah Otomatis Dengan Pemilah Jenis Sampah Organik, Anorganik, Dan Logam</w:t>
      </w:r>
      <w:r>
        <w:rPr>
          <w:rFonts w:hint="eastAsia"/>
          <w:szCs w:val="24"/>
          <w:lang w:eastAsia="zh-CN"/>
        </w:rPr>
        <w:t>”</w:t>
      </w:r>
      <w:r>
        <w:rPr>
          <w:rFonts w:hint="eastAsia"/>
          <w:szCs w:val="24"/>
          <w:lang w:eastAsia="zh-CN"/>
        </w:rPr>
        <w:t>.</w:t>
      </w:r>
    </w:p>
    <w:p w14:paraId="7EA5DCB1" w14:textId="77777777" w:rsidR="00D65A49" w:rsidRDefault="00D65A49" w:rsidP="00D65A49">
      <w:pPr>
        <w:spacing w:line="360" w:lineRule="auto"/>
        <w:ind w:firstLine="567"/>
        <w:jc w:val="both"/>
        <w:rPr>
          <w:szCs w:val="24"/>
          <w:lang w:eastAsia="zh-CN"/>
        </w:rPr>
      </w:pPr>
      <w:r>
        <w:rPr>
          <w:szCs w:val="24"/>
          <w:lang w:val="en-US"/>
        </w:rPr>
        <w:t>Tugas Akhir</w:t>
      </w:r>
      <w:r>
        <w:rPr>
          <w:rFonts w:hint="eastAsia"/>
          <w:szCs w:val="24"/>
          <w:lang w:eastAsia="zh-CN"/>
        </w:rPr>
        <w:t xml:space="preserve"> merupakan suatu kewajiban yang harus dilaksanakan untuk memenuhi sebagian persyaratan</w:t>
      </w:r>
      <w:r>
        <w:rPr>
          <w:szCs w:val="24"/>
          <w:lang w:val="en-US"/>
        </w:rPr>
        <w:t xml:space="preserve"> kelulusan dalam mencapai derajat Ahli Madya Komputer</w:t>
      </w:r>
      <w:r>
        <w:rPr>
          <w:rFonts w:hint="eastAsia"/>
          <w:szCs w:val="24"/>
          <w:lang w:eastAsia="zh-CN"/>
        </w:rPr>
        <w:t xml:space="preserve"> pada program Studi DIII Teknik Komputer Politeknik Harapan Bersama Tegal. Selama melaksanakan </w:t>
      </w:r>
      <w:r>
        <w:rPr>
          <w:szCs w:val="24"/>
          <w:lang w:val="en-US"/>
        </w:rPr>
        <w:t>Tugas Akhir</w:t>
      </w:r>
      <w:r>
        <w:rPr>
          <w:rFonts w:hint="eastAsia"/>
          <w:szCs w:val="24"/>
          <w:lang w:eastAsia="zh-CN"/>
        </w:rPr>
        <w:t xml:space="preserve"> dan kemudian tersusun dalam laporan </w:t>
      </w:r>
      <w:r>
        <w:rPr>
          <w:szCs w:val="24"/>
          <w:lang w:val="en-US"/>
        </w:rPr>
        <w:t>Tugas Akhir</w:t>
      </w:r>
      <w:r>
        <w:rPr>
          <w:rFonts w:hint="eastAsia"/>
          <w:szCs w:val="24"/>
          <w:lang w:eastAsia="zh-CN"/>
        </w:rPr>
        <w:t xml:space="preserve"> ini, banyak pihak yang telah memberikan bantuan, dukungan dan bimbingan.</w:t>
      </w:r>
    </w:p>
    <w:p w14:paraId="3C1064B8" w14:textId="77777777" w:rsidR="00D65A49" w:rsidRDefault="00D65A49" w:rsidP="00D65A49">
      <w:pPr>
        <w:spacing w:line="360" w:lineRule="auto"/>
        <w:ind w:firstLine="567"/>
        <w:jc w:val="both"/>
        <w:rPr>
          <w:szCs w:val="24"/>
          <w:lang w:eastAsia="zh-CN"/>
        </w:rPr>
      </w:pPr>
      <w:r>
        <w:rPr>
          <w:rFonts w:hint="eastAsia"/>
          <w:szCs w:val="24"/>
          <w:lang w:eastAsia="zh-CN"/>
        </w:rPr>
        <w:t>Pada kesempatan ini, tidak lupa diucapkan terima kasih yang sebesar-besarnya kepada:</w:t>
      </w:r>
    </w:p>
    <w:p w14:paraId="5BF4A868" w14:textId="77777777" w:rsidR="00D65A49" w:rsidRDefault="00D65A49" w:rsidP="00213EE8">
      <w:pPr>
        <w:pStyle w:val="ListParagraph"/>
        <w:numPr>
          <w:ilvl w:val="0"/>
          <w:numId w:val="20"/>
        </w:numPr>
        <w:spacing w:after="160" w:line="360" w:lineRule="auto"/>
        <w:ind w:left="426" w:hanging="426"/>
        <w:jc w:val="both"/>
        <w:rPr>
          <w:rFonts w:cs="Times New Roman"/>
          <w:szCs w:val="24"/>
          <w:lang w:eastAsia="zh-CN"/>
        </w:rPr>
      </w:pPr>
      <w:r>
        <w:rPr>
          <w:rFonts w:cs="Times New Roman" w:hint="eastAsia"/>
          <w:szCs w:val="24"/>
          <w:lang w:eastAsia="zh-CN"/>
        </w:rPr>
        <w:t>Allah SWT atas segala rahmat dan hidayahnya hingga Tugas Akhir ini dapat terselesaikan dengan baik.</w:t>
      </w:r>
    </w:p>
    <w:p w14:paraId="53ED7526" w14:textId="77777777" w:rsidR="00D65A49" w:rsidRDefault="00D65A49" w:rsidP="00213EE8">
      <w:pPr>
        <w:pStyle w:val="ListParagraph"/>
        <w:numPr>
          <w:ilvl w:val="0"/>
          <w:numId w:val="20"/>
        </w:numPr>
        <w:spacing w:line="360" w:lineRule="auto"/>
        <w:ind w:left="426" w:hanging="426"/>
        <w:jc w:val="both"/>
        <w:rPr>
          <w:rFonts w:cs="Times New Roman"/>
          <w:szCs w:val="24"/>
          <w:lang w:eastAsia="zh-CN"/>
        </w:rPr>
      </w:pPr>
      <w:r>
        <w:rPr>
          <w:rFonts w:cs="Times New Roman"/>
          <w:color w:val="000000" w:themeColor="text1"/>
          <w:szCs w:val="24"/>
          <w:lang w:val="en-US"/>
        </w:rPr>
        <w:t xml:space="preserve">Bapak Nizar Suhendra, SE, MPP </w:t>
      </w:r>
      <w:r>
        <w:rPr>
          <w:rFonts w:cs="Times New Roman" w:hint="eastAsia"/>
          <w:szCs w:val="24"/>
          <w:lang w:eastAsia="zh-CN"/>
        </w:rPr>
        <w:t>selaku Direktur Politeknik Harapan Bersama Tegal</w:t>
      </w:r>
      <w:r>
        <w:rPr>
          <w:rFonts w:cs="Times New Roman"/>
          <w:szCs w:val="24"/>
          <w:lang w:val="en-US"/>
        </w:rPr>
        <w:t>.</w:t>
      </w:r>
    </w:p>
    <w:p w14:paraId="57B404B3" w14:textId="77777777" w:rsidR="00D65A49" w:rsidRDefault="00D65A49" w:rsidP="00213EE8">
      <w:pPr>
        <w:pStyle w:val="ListParagraph"/>
        <w:numPr>
          <w:ilvl w:val="0"/>
          <w:numId w:val="20"/>
        </w:numPr>
        <w:spacing w:line="360" w:lineRule="auto"/>
        <w:ind w:left="426" w:hanging="426"/>
        <w:jc w:val="both"/>
        <w:rPr>
          <w:rFonts w:cs="Times New Roman"/>
          <w:szCs w:val="24"/>
          <w:lang w:eastAsia="zh-CN"/>
        </w:rPr>
      </w:pPr>
      <w:r>
        <w:rPr>
          <w:rFonts w:cs="Times New Roman" w:hint="eastAsia"/>
          <w:szCs w:val="24"/>
          <w:lang w:eastAsia="zh-CN"/>
        </w:rPr>
        <w:t>Bapak Rais, S.Pd., M.Kom selaku Ketua Program Studi DIII Teknik Komputer Politeknik Harapan Bersama Tegal</w:t>
      </w:r>
      <w:r>
        <w:rPr>
          <w:rFonts w:cs="Times New Roman"/>
          <w:szCs w:val="24"/>
          <w:lang w:val="en-US"/>
        </w:rPr>
        <w:t>.</w:t>
      </w:r>
    </w:p>
    <w:p w14:paraId="30253553" w14:textId="77777777" w:rsidR="00D65A49" w:rsidRDefault="00D65A49" w:rsidP="00213EE8">
      <w:pPr>
        <w:pStyle w:val="ListParagraph"/>
        <w:numPr>
          <w:ilvl w:val="0"/>
          <w:numId w:val="20"/>
        </w:numPr>
        <w:spacing w:line="360" w:lineRule="auto"/>
        <w:ind w:left="426" w:hanging="426"/>
        <w:jc w:val="both"/>
        <w:rPr>
          <w:rFonts w:cs="Times New Roman"/>
          <w:szCs w:val="24"/>
          <w:lang w:eastAsia="zh-CN"/>
        </w:rPr>
      </w:pPr>
      <w:r>
        <w:rPr>
          <w:rFonts w:cs="Times New Roman"/>
          <w:szCs w:val="24"/>
          <w:lang w:val="en-US"/>
        </w:rPr>
        <w:t>Ibu Ida Afriliana, S.T., M.Kom</w:t>
      </w:r>
      <w:r>
        <w:rPr>
          <w:rFonts w:cs="Times New Roman"/>
          <w:szCs w:val="24"/>
        </w:rPr>
        <w:t xml:space="preserve"> </w:t>
      </w:r>
      <w:r>
        <w:rPr>
          <w:rFonts w:cs="Times New Roman"/>
          <w:szCs w:val="24"/>
          <w:lang w:val="en-US"/>
        </w:rPr>
        <w:t>selaku dosen pembimbing I.</w:t>
      </w:r>
    </w:p>
    <w:p w14:paraId="1E7B7304" w14:textId="77777777" w:rsidR="00D65A49" w:rsidRDefault="00D65A49" w:rsidP="00213EE8">
      <w:pPr>
        <w:pStyle w:val="ListParagraph"/>
        <w:numPr>
          <w:ilvl w:val="0"/>
          <w:numId w:val="20"/>
        </w:numPr>
        <w:spacing w:line="360" w:lineRule="auto"/>
        <w:ind w:left="426" w:hanging="426"/>
        <w:jc w:val="both"/>
        <w:rPr>
          <w:rFonts w:cs="Times New Roman"/>
          <w:szCs w:val="24"/>
          <w:lang w:eastAsia="zh-CN"/>
        </w:rPr>
      </w:pPr>
      <w:r>
        <w:rPr>
          <w:rFonts w:cs="Times New Roman"/>
          <w:szCs w:val="24"/>
          <w:lang w:val="en-US"/>
        </w:rPr>
        <w:t>Wildani Eko Nugroho,M.Kom selaku dosen pembimbing II.</w:t>
      </w:r>
    </w:p>
    <w:p w14:paraId="00F82D55" w14:textId="77777777" w:rsidR="00D65A49" w:rsidRDefault="00D65A49" w:rsidP="00213EE8">
      <w:pPr>
        <w:pStyle w:val="ListParagraph"/>
        <w:numPr>
          <w:ilvl w:val="0"/>
          <w:numId w:val="20"/>
        </w:numPr>
        <w:spacing w:after="160" w:line="360" w:lineRule="auto"/>
        <w:ind w:left="426" w:hanging="426"/>
        <w:jc w:val="both"/>
        <w:rPr>
          <w:rFonts w:cs="Times New Roman"/>
          <w:szCs w:val="24"/>
          <w:lang w:eastAsia="zh-CN"/>
        </w:rPr>
      </w:pPr>
      <w:r>
        <w:rPr>
          <w:rFonts w:cs="Times New Roman" w:hint="eastAsia"/>
          <w:szCs w:val="24"/>
          <w:lang w:eastAsia="zh-CN"/>
        </w:rPr>
        <w:t>Ayahanda, Ibunda, dan Keluarga tercinta yang dengan penuh kesabaran dan pengorbanannya selalu memberikan dorongan, bantuan material maupun non material agar penulis dapat menyelesaikan studi.</w:t>
      </w:r>
    </w:p>
    <w:p w14:paraId="4BEFD74A" w14:textId="77777777" w:rsidR="00D65A49" w:rsidRDefault="00D65A49" w:rsidP="00213EE8">
      <w:pPr>
        <w:pStyle w:val="ListParagraph"/>
        <w:numPr>
          <w:ilvl w:val="0"/>
          <w:numId w:val="20"/>
        </w:numPr>
        <w:spacing w:line="360" w:lineRule="auto"/>
        <w:ind w:left="426" w:hanging="426"/>
        <w:jc w:val="both"/>
        <w:rPr>
          <w:rFonts w:cs="Times New Roman"/>
          <w:szCs w:val="24"/>
          <w:lang w:eastAsia="zh-CN"/>
        </w:rPr>
      </w:pPr>
      <w:r>
        <w:rPr>
          <w:rFonts w:cs="Times New Roman" w:hint="eastAsia"/>
          <w:szCs w:val="24"/>
          <w:lang w:eastAsia="zh-CN"/>
        </w:rPr>
        <w:t>Semua pihak yang telah mendukung, membantu serta mendoakan penyelesaian penelitian ini.</w:t>
      </w:r>
    </w:p>
    <w:p w14:paraId="4B2321AD" w14:textId="77777777" w:rsidR="00D65A49" w:rsidRDefault="00D65A49" w:rsidP="00D65A49">
      <w:pPr>
        <w:spacing w:after="240" w:line="360" w:lineRule="auto"/>
        <w:ind w:firstLine="567"/>
        <w:jc w:val="both"/>
        <w:rPr>
          <w:szCs w:val="24"/>
          <w:lang w:eastAsia="zh-CN"/>
        </w:rPr>
      </w:pPr>
      <w:r>
        <w:rPr>
          <w:rFonts w:hint="eastAsia"/>
          <w:szCs w:val="24"/>
          <w:lang w:eastAsia="zh-CN"/>
        </w:rPr>
        <w:t>Semoga laporan tugas akhir ini dapat memberikan manfaat untuk pengembangan ilmu pengetahuan dan teknologi.</w:t>
      </w:r>
    </w:p>
    <w:p w14:paraId="1DCFCF74" w14:textId="212CE352" w:rsidR="00D65A49" w:rsidRDefault="008B3EF6" w:rsidP="00D65A49">
      <w:pPr>
        <w:spacing w:after="240" w:line="360" w:lineRule="auto"/>
        <w:ind w:firstLine="567"/>
        <w:jc w:val="right"/>
        <w:rPr>
          <w:szCs w:val="24"/>
          <w:lang w:val="en-US"/>
        </w:rPr>
      </w:pPr>
      <w:r>
        <w:rPr>
          <w:szCs w:val="24"/>
          <w:lang w:val="en-US"/>
        </w:rPr>
        <w:t>Tegal,</w:t>
      </w:r>
      <w:r>
        <w:rPr>
          <w:szCs w:val="24"/>
          <w:lang w:val="en-US"/>
        </w:rPr>
        <w:tab/>
        <w:t>Juni</w:t>
      </w:r>
      <w:r w:rsidR="00D65A49">
        <w:rPr>
          <w:szCs w:val="24"/>
          <w:lang w:val="en-US"/>
        </w:rPr>
        <w:t xml:space="preserve">  2021</w:t>
      </w:r>
    </w:p>
    <w:p w14:paraId="4856544E" w14:textId="77777777" w:rsidR="00D65A49" w:rsidRDefault="00D65A49" w:rsidP="00D65A49">
      <w:pPr>
        <w:pStyle w:val="Heading1"/>
        <w:jc w:val="center"/>
        <w:rPr>
          <w:rFonts w:eastAsia="SimSun"/>
          <w:lang w:val="en-US" w:eastAsia="zh-CN"/>
        </w:rPr>
      </w:pPr>
      <w:bookmarkStart w:id="29" w:name="_Toc73620623"/>
      <w:r>
        <w:rPr>
          <w:rFonts w:eastAsia="SimSun"/>
          <w:lang w:val="en-US" w:eastAsia="zh-CN"/>
        </w:rPr>
        <w:t>DAFTAR ISI</w:t>
      </w:r>
      <w:bookmarkEnd w:id="29"/>
    </w:p>
    <w:sdt>
      <w:sdtPr>
        <w:rPr>
          <w:rFonts w:ascii="Times New Roman" w:eastAsiaTheme="minorHAnsi" w:hAnsi="Times New Roman" w:cstheme="minorBidi"/>
          <w:color w:val="auto"/>
          <w:sz w:val="24"/>
          <w:szCs w:val="22"/>
          <w:lang w:val="zh-CN" w:eastAsia="zh-CN"/>
        </w:rPr>
        <w:id w:val="-1509134423"/>
        <w:docPartObj>
          <w:docPartGallery w:val="Table of Contents"/>
          <w:docPartUnique/>
        </w:docPartObj>
      </w:sdtPr>
      <w:sdtEndPr/>
      <w:sdtContent>
        <w:p w14:paraId="32ED12E6" w14:textId="77777777" w:rsidR="00D65A49" w:rsidRDefault="00D65A49" w:rsidP="009663E3">
          <w:pPr>
            <w:pStyle w:val="TOCHeading"/>
            <w:spacing w:line="240" w:lineRule="auto"/>
            <w:jc w:val="right"/>
            <w:rPr>
              <w:rFonts w:ascii="Times New Roman" w:hAnsi="Times New Roman" w:cs="Times New Roman"/>
              <w:color w:val="auto"/>
              <w:sz w:val="24"/>
            </w:rPr>
          </w:pPr>
          <w:r>
            <w:rPr>
              <w:rFonts w:ascii="Times New Roman" w:hAnsi="Times New Roman" w:cs="Times New Roman"/>
              <w:color w:val="auto"/>
              <w:sz w:val="24"/>
            </w:rPr>
            <w:t>Halaman</w:t>
          </w:r>
        </w:p>
        <w:p w14:paraId="18984673" w14:textId="77777777" w:rsidR="008A3732" w:rsidRDefault="00D65A49" w:rsidP="009663E3">
          <w:pPr>
            <w:pStyle w:val="TOC1"/>
            <w:spacing w:line="240" w:lineRule="auto"/>
            <w:rPr>
              <w:rFonts w:asciiTheme="minorHAnsi" w:eastAsiaTheme="minorEastAsia" w:hAnsiTheme="minorHAnsi"/>
              <w:noProof/>
              <w:sz w:val="22"/>
              <w:lang w:val="en-US"/>
            </w:rPr>
          </w:pPr>
          <w:r>
            <w:rPr>
              <w:rFonts w:hint="eastAsia"/>
              <w:lang w:eastAsia="zh-CN"/>
            </w:rPr>
            <w:fldChar w:fldCharType="begin"/>
          </w:r>
          <w:r>
            <w:rPr>
              <w:rFonts w:hint="eastAsia"/>
              <w:lang w:eastAsia="zh-CN"/>
            </w:rPr>
            <w:instrText xml:space="preserve"> TOC \o "1-3" \h \z \u </w:instrText>
          </w:r>
          <w:r>
            <w:rPr>
              <w:rFonts w:hint="eastAsia"/>
              <w:lang w:eastAsia="zh-CN"/>
            </w:rPr>
            <w:fldChar w:fldCharType="separate"/>
          </w:r>
          <w:hyperlink w:anchor="_Toc73620615" w:history="1">
            <w:r w:rsidR="008A3732" w:rsidRPr="00F421CB">
              <w:rPr>
                <w:rStyle w:val="Hyperlink"/>
                <w:noProof/>
                <w:lang w:eastAsia="zh-CN"/>
              </w:rPr>
              <w:t>HALAMAN JUDUL</w:t>
            </w:r>
            <w:r w:rsidR="008A3732">
              <w:rPr>
                <w:noProof/>
                <w:webHidden/>
              </w:rPr>
              <w:tab/>
            </w:r>
            <w:r w:rsidR="008A3732">
              <w:rPr>
                <w:noProof/>
                <w:webHidden/>
              </w:rPr>
              <w:fldChar w:fldCharType="begin"/>
            </w:r>
            <w:r w:rsidR="008A3732">
              <w:rPr>
                <w:noProof/>
                <w:webHidden/>
              </w:rPr>
              <w:instrText xml:space="preserve"> PAGEREF _Toc73620615 \h </w:instrText>
            </w:r>
            <w:r w:rsidR="008A3732">
              <w:rPr>
                <w:noProof/>
                <w:webHidden/>
              </w:rPr>
            </w:r>
            <w:r w:rsidR="008A3732">
              <w:rPr>
                <w:noProof/>
                <w:webHidden/>
              </w:rPr>
              <w:fldChar w:fldCharType="separate"/>
            </w:r>
            <w:r w:rsidR="00713366">
              <w:rPr>
                <w:noProof/>
                <w:webHidden/>
              </w:rPr>
              <w:t>i</w:t>
            </w:r>
            <w:r w:rsidR="008A3732">
              <w:rPr>
                <w:noProof/>
                <w:webHidden/>
              </w:rPr>
              <w:fldChar w:fldCharType="end"/>
            </w:r>
          </w:hyperlink>
        </w:p>
        <w:p w14:paraId="24D356A9" w14:textId="77777777" w:rsidR="008A3732" w:rsidRDefault="008C2F0C" w:rsidP="009663E3">
          <w:pPr>
            <w:pStyle w:val="TOC1"/>
            <w:spacing w:line="240" w:lineRule="auto"/>
            <w:rPr>
              <w:rFonts w:asciiTheme="minorHAnsi" w:eastAsiaTheme="minorEastAsia" w:hAnsiTheme="minorHAnsi"/>
              <w:noProof/>
              <w:sz w:val="22"/>
              <w:lang w:val="en-US"/>
            </w:rPr>
          </w:pPr>
          <w:hyperlink w:anchor="_Toc73620616" w:history="1">
            <w:r w:rsidR="008A3732" w:rsidRPr="00F421CB">
              <w:rPr>
                <w:rStyle w:val="Hyperlink"/>
                <w:noProof/>
                <w:lang w:eastAsia="zh-CN"/>
              </w:rPr>
              <w:t>HALAMAN PERNYATAAN KEASLIAN</w:t>
            </w:r>
            <w:r w:rsidR="008A3732">
              <w:rPr>
                <w:noProof/>
                <w:webHidden/>
              </w:rPr>
              <w:tab/>
            </w:r>
            <w:r w:rsidR="008A3732">
              <w:rPr>
                <w:noProof/>
                <w:webHidden/>
              </w:rPr>
              <w:fldChar w:fldCharType="begin"/>
            </w:r>
            <w:r w:rsidR="008A3732">
              <w:rPr>
                <w:noProof/>
                <w:webHidden/>
              </w:rPr>
              <w:instrText xml:space="preserve"> PAGEREF _Toc73620616 \h </w:instrText>
            </w:r>
            <w:r w:rsidR="008A3732">
              <w:rPr>
                <w:noProof/>
                <w:webHidden/>
              </w:rPr>
            </w:r>
            <w:r w:rsidR="008A3732">
              <w:rPr>
                <w:noProof/>
                <w:webHidden/>
              </w:rPr>
              <w:fldChar w:fldCharType="separate"/>
            </w:r>
            <w:r w:rsidR="00713366">
              <w:rPr>
                <w:noProof/>
                <w:webHidden/>
              </w:rPr>
              <w:t>ii</w:t>
            </w:r>
            <w:r w:rsidR="008A3732">
              <w:rPr>
                <w:noProof/>
                <w:webHidden/>
              </w:rPr>
              <w:fldChar w:fldCharType="end"/>
            </w:r>
          </w:hyperlink>
        </w:p>
        <w:p w14:paraId="5AB063AA" w14:textId="77777777" w:rsidR="008A3732" w:rsidRDefault="008C2F0C" w:rsidP="009663E3">
          <w:pPr>
            <w:pStyle w:val="TOC1"/>
            <w:spacing w:line="240" w:lineRule="auto"/>
            <w:rPr>
              <w:rFonts w:asciiTheme="minorHAnsi" w:eastAsiaTheme="minorEastAsia" w:hAnsiTheme="minorHAnsi"/>
              <w:noProof/>
              <w:sz w:val="22"/>
              <w:lang w:val="en-US"/>
            </w:rPr>
          </w:pPr>
          <w:hyperlink w:anchor="_Toc73620617" w:history="1">
            <w:r w:rsidR="008A3732" w:rsidRPr="00F421CB">
              <w:rPr>
                <w:rStyle w:val="Hyperlink"/>
                <w:noProof/>
                <w:lang w:eastAsia="zh-CN"/>
              </w:rPr>
              <w:t>HALAMAN PERNYATAAN PERSETUJUAN PUBLIKASI</w:t>
            </w:r>
            <w:r w:rsidR="008A3732">
              <w:rPr>
                <w:noProof/>
                <w:webHidden/>
              </w:rPr>
              <w:tab/>
            </w:r>
            <w:r w:rsidR="008A3732">
              <w:rPr>
                <w:noProof/>
                <w:webHidden/>
              </w:rPr>
              <w:fldChar w:fldCharType="begin"/>
            </w:r>
            <w:r w:rsidR="008A3732">
              <w:rPr>
                <w:noProof/>
                <w:webHidden/>
              </w:rPr>
              <w:instrText xml:space="preserve"> PAGEREF _Toc73620617 \h </w:instrText>
            </w:r>
            <w:r w:rsidR="008A3732">
              <w:rPr>
                <w:noProof/>
                <w:webHidden/>
              </w:rPr>
            </w:r>
            <w:r w:rsidR="008A3732">
              <w:rPr>
                <w:noProof/>
                <w:webHidden/>
              </w:rPr>
              <w:fldChar w:fldCharType="separate"/>
            </w:r>
            <w:r w:rsidR="00713366">
              <w:rPr>
                <w:noProof/>
                <w:webHidden/>
              </w:rPr>
              <w:t>ii</w:t>
            </w:r>
            <w:r w:rsidR="008A3732">
              <w:rPr>
                <w:noProof/>
                <w:webHidden/>
              </w:rPr>
              <w:fldChar w:fldCharType="end"/>
            </w:r>
          </w:hyperlink>
        </w:p>
        <w:p w14:paraId="3BEC5B88" w14:textId="77777777" w:rsidR="008A3732" w:rsidRDefault="008C2F0C" w:rsidP="009663E3">
          <w:pPr>
            <w:pStyle w:val="TOC1"/>
            <w:spacing w:line="240" w:lineRule="auto"/>
            <w:rPr>
              <w:rFonts w:asciiTheme="minorHAnsi" w:eastAsiaTheme="minorEastAsia" w:hAnsiTheme="minorHAnsi"/>
              <w:noProof/>
              <w:sz w:val="22"/>
              <w:lang w:val="en-US"/>
            </w:rPr>
          </w:pPr>
          <w:hyperlink w:anchor="_Toc73620618" w:history="1">
            <w:r w:rsidR="008A3732" w:rsidRPr="00F421CB">
              <w:rPr>
                <w:rStyle w:val="Hyperlink"/>
                <w:noProof/>
                <w:lang w:eastAsia="zh-CN"/>
              </w:rPr>
              <w:t>HALAMAN PERSETUJUAN PEMBIMBING</w:t>
            </w:r>
            <w:r w:rsidR="008A3732">
              <w:rPr>
                <w:noProof/>
                <w:webHidden/>
              </w:rPr>
              <w:tab/>
            </w:r>
            <w:r w:rsidR="008A3732">
              <w:rPr>
                <w:noProof/>
                <w:webHidden/>
              </w:rPr>
              <w:fldChar w:fldCharType="begin"/>
            </w:r>
            <w:r w:rsidR="008A3732">
              <w:rPr>
                <w:noProof/>
                <w:webHidden/>
              </w:rPr>
              <w:instrText xml:space="preserve"> PAGEREF _Toc73620618 \h </w:instrText>
            </w:r>
            <w:r w:rsidR="008A3732">
              <w:rPr>
                <w:noProof/>
                <w:webHidden/>
              </w:rPr>
            </w:r>
            <w:r w:rsidR="008A3732">
              <w:rPr>
                <w:noProof/>
                <w:webHidden/>
              </w:rPr>
              <w:fldChar w:fldCharType="separate"/>
            </w:r>
            <w:r w:rsidR="00713366">
              <w:rPr>
                <w:noProof/>
                <w:webHidden/>
              </w:rPr>
              <w:t>iv</w:t>
            </w:r>
            <w:r w:rsidR="008A3732">
              <w:rPr>
                <w:noProof/>
                <w:webHidden/>
              </w:rPr>
              <w:fldChar w:fldCharType="end"/>
            </w:r>
          </w:hyperlink>
        </w:p>
        <w:p w14:paraId="75804406" w14:textId="77777777" w:rsidR="008A3732" w:rsidRDefault="008C2F0C" w:rsidP="009663E3">
          <w:pPr>
            <w:pStyle w:val="TOC1"/>
            <w:spacing w:line="240" w:lineRule="auto"/>
            <w:rPr>
              <w:rFonts w:asciiTheme="minorHAnsi" w:eastAsiaTheme="minorEastAsia" w:hAnsiTheme="minorHAnsi"/>
              <w:noProof/>
              <w:sz w:val="22"/>
              <w:lang w:val="en-US"/>
            </w:rPr>
          </w:pPr>
          <w:hyperlink w:anchor="_Toc73620619" w:history="1">
            <w:r w:rsidR="008A3732" w:rsidRPr="00F421CB">
              <w:rPr>
                <w:rStyle w:val="Hyperlink"/>
                <w:noProof/>
                <w:lang w:eastAsia="zh-CN"/>
              </w:rPr>
              <w:t>HALAMAN PENGESAHAN</w:t>
            </w:r>
            <w:r w:rsidR="008A3732">
              <w:rPr>
                <w:noProof/>
                <w:webHidden/>
              </w:rPr>
              <w:tab/>
            </w:r>
            <w:r w:rsidR="008A3732">
              <w:rPr>
                <w:noProof/>
                <w:webHidden/>
              </w:rPr>
              <w:fldChar w:fldCharType="begin"/>
            </w:r>
            <w:r w:rsidR="008A3732">
              <w:rPr>
                <w:noProof/>
                <w:webHidden/>
              </w:rPr>
              <w:instrText xml:space="preserve"> PAGEREF _Toc73620619 \h </w:instrText>
            </w:r>
            <w:r w:rsidR="008A3732">
              <w:rPr>
                <w:noProof/>
                <w:webHidden/>
              </w:rPr>
            </w:r>
            <w:r w:rsidR="008A3732">
              <w:rPr>
                <w:noProof/>
                <w:webHidden/>
              </w:rPr>
              <w:fldChar w:fldCharType="separate"/>
            </w:r>
            <w:r w:rsidR="00713366">
              <w:rPr>
                <w:noProof/>
                <w:webHidden/>
              </w:rPr>
              <w:t>v</w:t>
            </w:r>
            <w:r w:rsidR="008A3732">
              <w:rPr>
                <w:noProof/>
                <w:webHidden/>
              </w:rPr>
              <w:fldChar w:fldCharType="end"/>
            </w:r>
          </w:hyperlink>
        </w:p>
        <w:p w14:paraId="54BE8F4B" w14:textId="77777777" w:rsidR="008A3732" w:rsidRDefault="008C2F0C" w:rsidP="009663E3">
          <w:pPr>
            <w:pStyle w:val="TOC1"/>
            <w:spacing w:line="240" w:lineRule="auto"/>
            <w:rPr>
              <w:rFonts w:asciiTheme="minorHAnsi" w:eastAsiaTheme="minorEastAsia" w:hAnsiTheme="minorHAnsi"/>
              <w:noProof/>
              <w:sz w:val="22"/>
              <w:lang w:val="en-US"/>
            </w:rPr>
          </w:pPr>
          <w:hyperlink w:anchor="_Toc73620620" w:history="1">
            <w:r w:rsidR="008A3732" w:rsidRPr="00F421CB">
              <w:rPr>
                <w:rStyle w:val="Hyperlink"/>
                <w:noProof/>
                <w:lang w:val="en-US"/>
              </w:rPr>
              <w:t>HALAMAN MOTTO</w:t>
            </w:r>
            <w:r w:rsidR="008A3732">
              <w:rPr>
                <w:noProof/>
                <w:webHidden/>
              </w:rPr>
              <w:tab/>
            </w:r>
            <w:r w:rsidR="008A3732">
              <w:rPr>
                <w:noProof/>
                <w:webHidden/>
              </w:rPr>
              <w:fldChar w:fldCharType="begin"/>
            </w:r>
            <w:r w:rsidR="008A3732">
              <w:rPr>
                <w:noProof/>
                <w:webHidden/>
              </w:rPr>
              <w:instrText xml:space="preserve"> PAGEREF _Toc73620620 \h </w:instrText>
            </w:r>
            <w:r w:rsidR="008A3732">
              <w:rPr>
                <w:noProof/>
                <w:webHidden/>
              </w:rPr>
            </w:r>
            <w:r w:rsidR="008A3732">
              <w:rPr>
                <w:noProof/>
                <w:webHidden/>
              </w:rPr>
              <w:fldChar w:fldCharType="separate"/>
            </w:r>
            <w:r w:rsidR="00713366">
              <w:rPr>
                <w:noProof/>
                <w:webHidden/>
              </w:rPr>
              <w:t>v</w:t>
            </w:r>
            <w:r w:rsidR="008A3732">
              <w:rPr>
                <w:noProof/>
                <w:webHidden/>
              </w:rPr>
              <w:fldChar w:fldCharType="end"/>
            </w:r>
          </w:hyperlink>
        </w:p>
        <w:p w14:paraId="2D8C067D" w14:textId="77777777" w:rsidR="008A3732" w:rsidRDefault="008C2F0C" w:rsidP="009663E3">
          <w:pPr>
            <w:pStyle w:val="TOC1"/>
            <w:spacing w:line="240" w:lineRule="auto"/>
            <w:rPr>
              <w:rFonts w:asciiTheme="minorHAnsi" w:eastAsiaTheme="minorEastAsia" w:hAnsiTheme="minorHAnsi"/>
              <w:noProof/>
              <w:sz w:val="22"/>
              <w:lang w:val="en-US"/>
            </w:rPr>
          </w:pPr>
          <w:hyperlink w:anchor="_Toc73620621" w:history="1">
            <w:r w:rsidR="008A3732" w:rsidRPr="00F421CB">
              <w:rPr>
                <w:rStyle w:val="Hyperlink"/>
                <w:noProof/>
                <w:lang w:eastAsia="zh-CN"/>
              </w:rPr>
              <w:t>ABSTRAK</w:t>
            </w:r>
            <w:r w:rsidR="008A3732">
              <w:rPr>
                <w:noProof/>
                <w:webHidden/>
              </w:rPr>
              <w:tab/>
            </w:r>
            <w:r w:rsidR="008A3732">
              <w:rPr>
                <w:noProof/>
                <w:webHidden/>
              </w:rPr>
              <w:fldChar w:fldCharType="begin"/>
            </w:r>
            <w:r w:rsidR="008A3732">
              <w:rPr>
                <w:noProof/>
                <w:webHidden/>
              </w:rPr>
              <w:instrText xml:space="preserve"> PAGEREF _Toc73620621 \h </w:instrText>
            </w:r>
            <w:r w:rsidR="008A3732">
              <w:rPr>
                <w:noProof/>
                <w:webHidden/>
              </w:rPr>
            </w:r>
            <w:r w:rsidR="008A3732">
              <w:rPr>
                <w:noProof/>
                <w:webHidden/>
              </w:rPr>
              <w:fldChar w:fldCharType="separate"/>
            </w:r>
            <w:r w:rsidR="00713366">
              <w:rPr>
                <w:noProof/>
                <w:webHidden/>
              </w:rPr>
              <w:t>vii</w:t>
            </w:r>
            <w:r w:rsidR="008A3732">
              <w:rPr>
                <w:noProof/>
                <w:webHidden/>
              </w:rPr>
              <w:fldChar w:fldCharType="end"/>
            </w:r>
          </w:hyperlink>
        </w:p>
        <w:p w14:paraId="6FE1C5DE" w14:textId="77777777" w:rsidR="008A3732" w:rsidRDefault="008C2F0C" w:rsidP="009663E3">
          <w:pPr>
            <w:pStyle w:val="TOC1"/>
            <w:spacing w:line="240" w:lineRule="auto"/>
            <w:rPr>
              <w:rFonts w:asciiTheme="minorHAnsi" w:eastAsiaTheme="minorEastAsia" w:hAnsiTheme="minorHAnsi"/>
              <w:noProof/>
              <w:sz w:val="22"/>
              <w:lang w:val="en-US"/>
            </w:rPr>
          </w:pPr>
          <w:hyperlink w:anchor="_Toc73620622" w:history="1">
            <w:r w:rsidR="008A3732" w:rsidRPr="00F421CB">
              <w:rPr>
                <w:rStyle w:val="Hyperlink"/>
                <w:noProof/>
                <w:lang w:eastAsia="zh-CN"/>
              </w:rPr>
              <w:t>KATA PENGANTAR</w:t>
            </w:r>
            <w:r w:rsidR="008A3732">
              <w:rPr>
                <w:noProof/>
                <w:webHidden/>
              </w:rPr>
              <w:tab/>
            </w:r>
            <w:r w:rsidR="008A3732">
              <w:rPr>
                <w:noProof/>
                <w:webHidden/>
              </w:rPr>
              <w:fldChar w:fldCharType="begin"/>
            </w:r>
            <w:r w:rsidR="008A3732">
              <w:rPr>
                <w:noProof/>
                <w:webHidden/>
              </w:rPr>
              <w:instrText xml:space="preserve"> PAGEREF _Toc73620622 \h </w:instrText>
            </w:r>
            <w:r w:rsidR="008A3732">
              <w:rPr>
                <w:noProof/>
                <w:webHidden/>
              </w:rPr>
            </w:r>
            <w:r w:rsidR="008A3732">
              <w:rPr>
                <w:noProof/>
                <w:webHidden/>
              </w:rPr>
              <w:fldChar w:fldCharType="separate"/>
            </w:r>
            <w:r w:rsidR="00713366">
              <w:rPr>
                <w:noProof/>
                <w:webHidden/>
              </w:rPr>
              <w:t>viii</w:t>
            </w:r>
            <w:r w:rsidR="008A3732">
              <w:rPr>
                <w:noProof/>
                <w:webHidden/>
              </w:rPr>
              <w:fldChar w:fldCharType="end"/>
            </w:r>
          </w:hyperlink>
        </w:p>
        <w:p w14:paraId="4370DB65" w14:textId="77777777" w:rsidR="008A3732" w:rsidRDefault="008C2F0C" w:rsidP="009663E3">
          <w:pPr>
            <w:pStyle w:val="TOC1"/>
            <w:spacing w:line="240" w:lineRule="auto"/>
            <w:rPr>
              <w:rFonts w:asciiTheme="minorHAnsi" w:eastAsiaTheme="minorEastAsia" w:hAnsiTheme="minorHAnsi"/>
              <w:noProof/>
              <w:sz w:val="22"/>
              <w:lang w:val="en-US"/>
            </w:rPr>
          </w:pPr>
          <w:hyperlink w:anchor="_Toc73620623" w:history="1">
            <w:r w:rsidR="008A3732" w:rsidRPr="00F421CB">
              <w:rPr>
                <w:rStyle w:val="Hyperlink"/>
                <w:rFonts w:eastAsia="SimSun"/>
                <w:noProof/>
                <w:lang w:val="en-US" w:eastAsia="zh-CN"/>
              </w:rPr>
              <w:t>DAFTAR ISI</w:t>
            </w:r>
            <w:r w:rsidR="008A3732">
              <w:rPr>
                <w:noProof/>
                <w:webHidden/>
              </w:rPr>
              <w:tab/>
            </w:r>
            <w:r w:rsidR="008A3732">
              <w:rPr>
                <w:noProof/>
                <w:webHidden/>
              </w:rPr>
              <w:fldChar w:fldCharType="begin"/>
            </w:r>
            <w:r w:rsidR="008A3732">
              <w:rPr>
                <w:noProof/>
                <w:webHidden/>
              </w:rPr>
              <w:instrText xml:space="preserve"> PAGEREF _Toc73620623 \h </w:instrText>
            </w:r>
            <w:r w:rsidR="008A3732">
              <w:rPr>
                <w:noProof/>
                <w:webHidden/>
              </w:rPr>
            </w:r>
            <w:r w:rsidR="008A3732">
              <w:rPr>
                <w:noProof/>
                <w:webHidden/>
              </w:rPr>
              <w:fldChar w:fldCharType="separate"/>
            </w:r>
            <w:r w:rsidR="00713366">
              <w:rPr>
                <w:noProof/>
                <w:webHidden/>
              </w:rPr>
              <w:t>ix</w:t>
            </w:r>
            <w:r w:rsidR="008A3732">
              <w:rPr>
                <w:noProof/>
                <w:webHidden/>
              </w:rPr>
              <w:fldChar w:fldCharType="end"/>
            </w:r>
          </w:hyperlink>
        </w:p>
        <w:p w14:paraId="5B9D945F" w14:textId="77777777" w:rsidR="008A3732" w:rsidRDefault="008C2F0C" w:rsidP="009663E3">
          <w:pPr>
            <w:pStyle w:val="TOC1"/>
            <w:spacing w:line="240" w:lineRule="auto"/>
            <w:rPr>
              <w:rFonts w:asciiTheme="minorHAnsi" w:eastAsiaTheme="minorEastAsia" w:hAnsiTheme="minorHAnsi"/>
              <w:noProof/>
              <w:sz w:val="22"/>
              <w:lang w:val="en-US"/>
            </w:rPr>
          </w:pPr>
          <w:hyperlink w:anchor="_Toc73620624" w:history="1">
            <w:r w:rsidR="008A3732" w:rsidRPr="00F421CB">
              <w:rPr>
                <w:rStyle w:val="Hyperlink"/>
                <w:noProof/>
                <w:lang w:val="en-US" w:eastAsia="zh-CN"/>
              </w:rPr>
              <w:t>DAFTAR TABEL</w:t>
            </w:r>
            <w:r w:rsidR="008A3732">
              <w:rPr>
                <w:noProof/>
                <w:webHidden/>
              </w:rPr>
              <w:tab/>
            </w:r>
            <w:r w:rsidR="008A3732">
              <w:rPr>
                <w:noProof/>
                <w:webHidden/>
              </w:rPr>
              <w:fldChar w:fldCharType="begin"/>
            </w:r>
            <w:r w:rsidR="008A3732">
              <w:rPr>
                <w:noProof/>
                <w:webHidden/>
              </w:rPr>
              <w:instrText xml:space="preserve"> PAGEREF _Toc73620624 \h </w:instrText>
            </w:r>
            <w:r w:rsidR="008A3732">
              <w:rPr>
                <w:noProof/>
                <w:webHidden/>
              </w:rPr>
            </w:r>
            <w:r w:rsidR="008A3732">
              <w:rPr>
                <w:noProof/>
                <w:webHidden/>
              </w:rPr>
              <w:fldChar w:fldCharType="separate"/>
            </w:r>
            <w:r w:rsidR="00713366">
              <w:rPr>
                <w:noProof/>
                <w:webHidden/>
              </w:rPr>
              <w:t>xi</w:t>
            </w:r>
            <w:r w:rsidR="008A3732">
              <w:rPr>
                <w:noProof/>
                <w:webHidden/>
              </w:rPr>
              <w:fldChar w:fldCharType="end"/>
            </w:r>
          </w:hyperlink>
        </w:p>
        <w:p w14:paraId="4751E2D1" w14:textId="77777777" w:rsidR="008A3732" w:rsidRDefault="008C2F0C" w:rsidP="009663E3">
          <w:pPr>
            <w:pStyle w:val="TOC1"/>
            <w:spacing w:line="240" w:lineRule="auto"/>
            <w:rPr>
              <w:rFonts w:asciiTheme="minorHAnsi" w:eastAsiaTheme="minorEastAsia" w:hAnsiTheme="minorHAnsi"/>
              <w:noProof/>
              <w:sz w:val="22"/>
              <w:lang w:val="en-US"/>
            </w:rPr>
          </w:pPr>
          <w:hyperlink w:anchor="_Toc73620625" w:history="1">
            <w:r w:rsidR="008A3732" w:rsidRPr="00F421CB">
              <w:rPr>
                <w:rStyle w:val="Hyperlink"/>
                <w:noProof/>
                <w:lang w:val="en-US" w:eastAsia="zh-CN"/>
              </w:rPr>
              <w:t>DAFTAR GAMBAR</w:t>
            </w:r>
            <w:r w:rsidR="008A3732">
              <w:rPr>
                <w:noProof/>
                <w:webHidden/>
              </w:rPr>
              <w:tab/>
            </w:r>
            <w:r w:rsidR="008A3732">
              <w:rPr>
                <w:noProof/>
                <w:webHidden/>
              </w:rPr>
              <w:fldChar w:fldCharType="begin"/>
            </w:r>
            <w:r w:rsidR="008A3732">
              <w:rPr>
                <w:noProof/>
                <w:webHidden/>
              </w:rPr>
              <w:instrText xml:space="preserve"> PAGEREF _Toc73620625 \h </w:instrText>
            </w:r>
            <w:r w:rsidR="008A3732">
              <w:rPr>
                <w:noProof/>
                <w:webHidden/>
              </w:rPr>
            </w:r>
            <w:r w:rsidR="008A3732">
              <w:rPr>
                <w:noProof/>
                <w:webHidden/>
              </w:rPr>
              <w:fldChar w:fldCharType="separate"/>
            </w:r>
            <w:r w:rsidR="00713366">
              <w:rPr>
                <w:noProof/>
                <w:webHidden/>
              </w:rPr>
              <w:t>xii</w:t>
            </w:r>
            <w:r w:rsidR="008A3732">
              <w:rPr>
                <w:noProof/>
                <w:webHidden/>
              </w:rPr>
              <w:fldChar w:fldCharType="end"/>
            </w:r>
          </w:hyperlink>
        </w:p>
        <w:p w14:paraId="2B7751C1" w14:textId="77777777" w:rsidR="008A3732" w:rsidRDefault="008C2F0C" w:rsidP="009663E3">
          <w:pPr>
            <w:pStyle w:val="TOC1"/>
            <w:spacing w:line="240" w:lineRule="auto"/>
            <w:rPr>
              <w:rFonts w:asciiTheme="minorHAnsi" w:eastAsiaTheme="minorEastAsia" w:hAnsiTheme="minorHAnsi"/>
              <w:noProof/>
              <w:sz w:val="22"/>
              <w:lang w:val="en-US"/>
            </w:rPr>
          </w:pPr>
          <w:hyperlink w:anchor="_Toc73620626" w:history="1">
            <w:r w:rsidR="008A3732" w:rsidRPr="00F421CB">
              <w:rPr>
                <w:rStyle w:val="Hyperlink"/>
                <w:noProof/>
                <w:lang w:eastAsia="zh-CN"/>
              </w:rPr>
              <w:t>DAFTAR LAMPIRA</w:t>
            </w:r>
            <w:r w:rsidR="008A3732" w:rsidRPr="00F421CB">
              <w:rPr>
                <w:rStyle w:val="Hyperlink"/>
                <w:noProof/>
                <w:lang w:val="en-US"/>
              </w:rPr>
              <w:t>N</w:t>
            </w:r>
            <w:r w:rsidR="008A3732">
              <w:rPr>
                <w:noProof/>
                <w:webHidden/>
              </w:rPr>
              <w:tab/>
            </w:r>
            <w:r w:rsidR="008A3732">
              <w:rPr>
                <w:noProof/>
                <w:webHidden/>
              </w:rPr>
              <w:fldChar w:fldCharType="begin"/>
            </w:r>
            <w:r w:rsidR="008A3732">
              <w:rPr>
                <w:noProof/>
                <w:webHidden/>
              </w:rPr>
              <w:instrText xml:space="preserve"> PAGEREF _Toc73620626 \h </w:instrText>
            </w:r>
            <w:r w:rsidR="008A3732">
              <w:rPr>
                <w:noProof/>
                <w:webHidden/>
              </w:rPr>
            </w:r>
            <w:r w:rsidR="008A3732">
              <w:rPr>
                <w:noProof/>
                <w:webHidden/>
              </w:rPr>
              <w:fldChar w:fldCharType="separate"/>
            </w:r>
            <w:r w:rsidR="00713366">
              <w:rPr>
                <w:noProof/>
                <w:webHidden/>
              </w:rPr>
              <w:t>xiii</w:t>
            </w:r>
            <w:r w:rsidR="008A3732">
              <w:rPr>
                <w:noProof/>
                <w:webHidden/>
              </w:rPr>
              <w:fldChar w:fldCharType="end"/>
            </w:r>
          </w:hyperlink>
        </w:p>
        <w:p w14:paraId="523A3645" w14:textId="582AE6E3" w:rsidR="008A3732" w:rsidRDefault="008C2F0C" w:rsidP="009663E3">
          <w:pPr>
            <w:pStyle w:val="TOC1"/>
            <w:spacing w:line="240" w:lineRule="auto"/>
            <w:rPr>
              <w:rFonts w:asciiTheme="minorHAnsi" w:eastAsiaTheme="minorEastAsia" w:hAnsiTheme="minorHAnsi"/>
              <w:noProof/>
              <w:sz w:val="22"/>
              <w:lang w:val="en-US"/>
            </w:rPr>
          </w:pPr>
          <w:hyperlink w:anchor="_Toc73620627" w:history="1">
            <w:r w:rsidR="008A3732" w:rsidRPr="00F421CB">
              <w:rPr>
                <w:rStyle w:val="Hyperlink"/>
                <w:noProof/>
              </w:rPr>
              <w:t>BAB I</w:t>
            </w:r>
          </w:hyperlink>
          <w:r w:rsidR="008A3732">
            <w:rPr>
              <w:rStyle w:val="Hyperlink"/>
              <w:noProof/>
              <w:u w:val="none"/>
              <w:lang w:val="en-US"/>
            </w:rPr>
            <w:t xml:space="preserve"> </w:t>
          </w:r>
          <w:hyperlink w:anchor="_Toc73620628" w:history="1">
            <w:r w:rsidR="008A3732" w:rsidRPr="00F421CB">
              <w:rPr>
                <w:rStyle w:val="Hyperlink"/>
                <w:noProof/>
              </w:rPr>
              <w:t>PENDAHULUAN</w:t>
            </w:r>
            <w:r w:rsidR="008A3732">
              <w:rPr>
                <w:noProof/>
                <w:webHidden/>
              </w:rPr>
              <w:tab/>
            </w:r>
            <w:r w:rsidR="008A3732">
              <w:rPr>
                <w:noProof/>
                <w:webHidden/>
              </w:rPr>
              <w:fldChar w:fldCharType="begin"/>
            </w:r>
            <w:r w:rsidR="008A3732">
              <w:rPr>
                <w:noProof/>
                <w:webHidden/>
              </w:rPr>
              <w:instrText xml:space="preserve"> PAGEREF _Toc73620628 \h </w:instrText>
            </w:r>
            <w:r w:rsidR="008A3732">
              <w:rPr>
                <w:noProof/>
                <w:webHidden/>
              </w:rPr>
            </w:r>
            <w:r w:rsidR="008A3732">
              <w:rPr>
                <w:noProof/>
                <w:webHidden/>
              </w:rPr>
              <w:fldChar w:fldCharType="separate"/>
            </w:r>
            <w:r w:rsidR="00713366">
              <w:rPr>
                <w:noProof/>
                <w:webHidden/>
              </w:rPr>
              <w:t>1</w:t>
            </w:r>
            <w:r w:rsidR="008A3732">
              <w:rPr>
                <w:noProof/>
                <w:webHidden/>
              </w:rPr>
              <w:fldChar w:fldCharType="end"/>
            </w:r>
          </w:hyperlink>
        </w:p>
        <w:p w14:paraId="1E40D8E0" w14:textId="49411E28" w:rsidR="008A3732" w:rsidRDefault="008C2F0C" w:rsidP="009663E3">
          <w:pPr>
            <w:pStyle w:val="TOC2"/>
            <w:spacing w:line="240" w:lineRule="auto"/>
            <w:rPr>
              <w:rFonts w:asciiTheme="minorHAnsi" w:eastAsiaTheme="minorEastAsia" w:hAnsiTheme="minorHAnsi"/>
              <w:noProof/>
              <w:sz w:val="22"/>
              <w:lang w:val="en-US"/>
            </w:rPr>
          </w:pPr>
          <w:hyperlink w:anchor="_Toc73620629" w:history="1">
            <w:r w:rsidR="008A3732" w:rsidRPr="00F421CB">
              <w:rPr>
                <w:rStyle w:val="Hyperlink"/>
                <w:rFonts w:cs="Times New Roman"/>
                <w:noProof/>
              </w:rPr>
              <w:t>1.</w:t>
            </w:r>
            <w:r w:rsidR="008A3732" w:rsidRPr="004919F5">
              <w:rPr>
                <w:rStyle w:val="Hyperlink"/>
                <w:rFonts w:cs="Times New Roman"/>
                <w:noProof/>
              </w:rPr>
              <w:t>1</w:t>
            </w:r>
            <w:r w:rsidR="004919F5">
              <w:rPr>
                <w:rStyle w:val="Hyperlink"/>
                <w:rFonts w:cs="Times New Roman"/>
                <w:noProof/>
                <w:lang w:val="en-US"/>
              </w:rPr>
              <w:t xml:space="preserve">    </w:t>
            </w:r>
            <w:r w:rsidR="008A3732" w:rsidRPr="004919F5">
              <w:rPr>
                <w:rStyle w:val="Hyperlink"/>
                <w:noProof/>
              </w:rPr>
              <w:t>Latar</w:t>
            </w:r>
            <w:r w:rsidR="008A3732" w:rsidRPr="00F421CB">
              <w:rPr>
                <w:rStyle w:val="Hyperlink"/>
                <w:noProof/>
              </w:rPr>
              <w:t xml:space="preserve"> Belakang</w:t>
            </w:r>
            <w:r w:rsidR="008A3732" w:rsidRPr="00F421CB">
              <w:rPr>
                <w:rStyle w:val="Hyperlink"/>
                <w:noProof/>
                <w:lang w:val="en-US"/>
              </w:rPr>
              <w:t xml:space="preserve"> Masalah</w:t>
            </w:r>
            <w:r w:rsidR="008A3732">
              <w:rPr>
                <w:noProof/>
                <w:webHidden/>
              </w:rPr>
              <w:tab/>
            </w:r>
            <w:r w:rsidR="008A3732">
              <w:rPr>
                <w:noProof/>
                <w:webHidden/>
              </w:rPr>
              <w:fldChar w:fldCharType="begin"/>
            </w:r>
            <w:r w:rsidR="008A3732">
              <w:rPr>
                <w:noProof/>
                <w:webHidden/>
              </w:rPr>
              <w:instrText xml:space="preserve"> PAGEREF _Toc73620629 \h </w:instrText>
            </w:r>
            <w:r w:rsidR="008A3732">
              <w:rPr>
                <w:noProof/>
                <w:webHidden/>
              </w:rPr>
            </w:r>
            <w:r w:rsidR="008A3732">
              <w:rPr>
                <w:noProof/>
                <w:webHidden/>
              </w:rPr>
              <w:fldChar w:fldCharType="separate"/>
            </w:r>
            <w:r w:rsidR="00713366">
              <w:rPr>
                <w:noProof/>
                <w:webHidden/>
              </w:rPr>
              <w:t>1</w:t>
            </w:r>
            <w:r w:rsidR="008A3732">
              <w:rPr>
                <w:noProof/>
                <w:webHidden/>
              </w:rPr>
              <w:fldChar w:fldCharType="end"/>
            </w:r>
          </w:hyperlink>
        </w:p>
        <w:p w14:paraId="38CCBAC1" w14:textId="77777777" w:rsidR="008A3732" w:rsidRDefault="008C2F0C" w:rsidP="009663E3">
          <w:pPr>
            <w:pStyle w:val="TOC2"/>
            <w:spacing w:line="240" w:lineRule="auto"/>
            <w:rPr>
              <w:rFonts w:asciiTheme="minorHAnsi" w:eastAsiaTheme="minorEastAsia" w:hAnsiTheme="minorHAnsi"/>
              <w:noProof/>
              <w:sz w:val="22"/>
              <w:lang w:val="en-US"/>
            </w:rPr>
          </w:pPr>
          <w:hyperlink w:anchor="_Toc73620630" w:history="1">
            <w:r w:rsidR="008A3732" w:rsidRPr="00F421CB">
              <w:rPr>
                <w:rStyle w:val="Hyperlink"/>
                <w:rFonts w:cs="Times New Roman"/>
                <w:noProof/>
              </w:rPr>
              <w:t>1.2</w:t>
            </w:r>
            <w:r w:rsidR="008A3732">
              <w:rPr>
                <w:rFonts w:asciiTheme="minorHAnsi" w:eastAsiaTheme="minorEastAsia" w:hAnsiTheme="minorHAnsi"/>
                <w:noProof/>
                <w:sz w:val="22"/>
                <w:lang w:val="en-US"/>
              </w:rPr>
              <w:tab/>
            </w:r>
            <w:r w:rsidR="008A3732" w:rsidRPr="00F421CB">
              <w:rPr>
                <w:rStyle w:val="Hyperlink"/>
                <w:noProof/>
              </w:rPr>
              <w:t>Rumusan Masalah</w:t>
            </w:r>
            <w:r w:rsidR="008A3732">
              <w:rPr>
                <w:noProof/>
                <w:webHidden/>
              </w:rPr>
              <w:tab/>
            </w:r>
            <w:r w:rsidR="008A3732">
              <w:rPr>
                <w:noProof/>
                <w:webHidden/>
              </w:rPr>
              <w:fldChar w:fldCharType="begin"/>
            </w:r>
            <w:r w:rsidR="008A3732">
              <w:rPr>
                <w:noProof/>
                <w:webHidden/>
              </w:rPr>
              <w:instrText xml:space="preserve"> PAGEREF _Toc73620630 \h </w:instrText>
            </w:r>
            <w:r w:rsidR="008A3732">
              <w:rPr>
                <w:noProof/>
                <w:webHidden/>
              </w:rPr>
            </w:r>
            <w:r w:rsidR="008A3732">
              <w:rPr>
                <w:noProof/>
                <w:webHidden/>
              </w:rPr>
              <w:fldChar w:fldCharType="separate"/>
            </w:r>
            <w:r w:rsidR="00713366">
              <w:rPr>
                <w:noProof/>
                <w:webHidden/>
              </w:rPr>
              <w:t>3</w:t>
            </w:r>
            <w:r w:rsidR="008A3732">
              <w:rPr>
                <w:noProof/>
                <w:webHidden/>
              </w:rPr>
              <w:fldChar w:fldCharType="end"/>
            </w:r>
          </w:hyperlink>
        </w:p>
        <w:p w14:paraId="21254C7E" w14:textId="77777777" w:rsidR="008A3732" w:rsidRDefault="008C2F0C" w:rsidP="009663E3">
          <w:pPr>
            <w:pStyle w:val="TOC2"/>
            <w:spacing w:line="240" w:lineRule="auto"/>
            <w:rPr>
              <w:rFonts w:asciiTheme="minorHAnsi" w:eastAsiaTheme="minorEastAsia" w:hAnsiTheme="minorHAnsi"/>
              <w:noProof/>
              <w:sz w:val="22"/>
              <w:lang w:val="en-US"/>
            </w:rPr>
          </w:pPr>
          <w:hyperlink w:anchor="_Toc73620631" w:history="1">
            <w:r w:rsidR="008A3732" w:rsidRPr="00F421CB">
              <w:rPr>
                <w:rStyle w:val="Hyperlink"/>
                <w:rFonts w:cs="Times New Roman"/>
                <w:noProof/>
              </w:rPr>
              <w:t>1.3</w:t>
            </w:r>
            <w:r w:rsidR="008A3732">
              <w:rPr>
                <w:rFonts w:asciiTheme="minorHAnsi" w:eastAsiaTheme="minorEastAsia" w:hAnsiTheme="minorHAnsi"/>
                <w:noProof/>
                <w:sz w:val="22"/>
                <w:lang w:val="en-US"/>
              </w:rPr>
              <w:tab/>
            </w:r>
            <w:r w:rsidR="008A3732" w:rsidRPr="00F421CB">
              <w:rPr>
                <w:rStyle w:val="Hyperlink"/>
                <w:noProof/>
              </w:rPr>
              <w:t>Batasan Masalah</w:t>
            </w:r>
            <w:r w:rsidR="008A3732">
              <w:rPr>
                <w:noProof/>
                <w:webHidden/>
              </w:rPr>
              <w:tab/>
            </w:r>
            <w:r w:rsidR="008A3732">
              <w:rPr>
                <w:noProof/>
                <w:webHidden/>
              </w:rPr>
              <w:fldChar w:fldCharType="begin"/>
            </w:r>
            <w:r w:rsidR="008A3732">
              <w:rPr>
                <w:noProof/>
                <w:webHidden/>
              </w:rPr>
              <w:instrText xml:space="preserve"> PAGEREF _Toc73620631 \h </w:instrText>
            </w:r>
            <w:r w:rsidR="008A3732">
              <w:rPr>
                <w:noProof/>
                <w:webHidden/>
              </w:rPr>
            </w:r>
            <w:r w:rsidR="008A3732">
              <w:rPr>
                <w:noProof/>
                <w:webHidden/>
              </w:rPr>
              <w:fldChar w:fldCharType="separate"/>
            </w:r>
            <w:r w:rsidR="00713366">
              <w:rPr>
                <w:noProof/>
                <w:webHidden/>
              </w:rPr>
              <w:t>3</w:t>
            </w:r>
            <w:r w:rsidR="008A3732">
              <w:rPr>
                <w:noProof/>
                <w:webHidden/>
              </w:rPr>
              <w:fldChar w:fldCharType="end"/>
            </w:r>
          </w:hyperlink>
        </w:p>
        <w:p w14:paraId="2EF4311A" w14:textId="77777777" w:rsidR="008A3732" w:rsidRDefault="008C2F0C" w:rsidP="009663E3">
          <w:pPr>
            <w:pStyle w:val="TOC2"/>
            <w:spacing w:line="240" w:lineRule="auto"/>
            <w:rPr>
              <w:rFonts w:asciiTheme="minorHAnsi" w:eastAsiaTheme="minorEastAsia" w:hAnsiTheme="minorHAnsi"/>
              <w:noProof/>
              <w:sz w:val="22"/>
              <w:lang w:val="en-US"/>
            </w:rPr>
          </w:pPr>
          <w:hyperlink w:anchor="_Toc73620632" w:history="1">
            <w:r w:rsidR="008A3732" w:rsidRPr="00F421CB">
              <w:rPr>
                <w:rStyle w:val="Hyperlink"/>
                <w:rFonts w:cs="Times New Roman"/>
                <w:noProof/>
              </w:rPr>
              <w:t>1.4</w:t>
            </w:r>
            <w:r w:rsidR="008A3732">
              <w:rPr>
                <w:rFonts w:asciiTheme="minorHAnsi" w:eastAsiaTheme="minorEastAsia" w:hAnsiTheme="minorHAnsi"/>
                <w:noProof/>
                <w:sz w:val="22"/>
                <w:lang w:val="en-US"/>
              </w:rPr>
              <w:tab/>
            </w:r>
            <w:r w:rsidR="008A3732" w:rsidRPr="00F421CB">
              <w:rPr>
                <w:rStyle w:val="Hyperlink"/>
                <w:noProof/>
              </w:rPr>
              <w:t>Tujuan dan Manfaat</w:t>
            </w:r>
            <w:r w:rsidR="008A3732">
              <w:rPr>
                <w:noProof/>
                <w:webHidden/>
              </w:rPr>
              <w:tab/>
            </w:r>
            <w:r w:rsidR="008A3732">
              <w:rPr>
                <w:noProof/>
                <w:webHidden/>
              </w:rPr>
              <w:fldChar w:fldCharType="begin"/>
            </w:r>
            <w:r w:rsidR="008A3732">
              <w:rPr>
                <w:noProof/>
                <w:webHidden/>
              </w:rPr>
              <w:instrText xml:space="preserve"> PAGEREF _Toc73620632 \h </w:instrText>
            </w:r>
            <w:r w:rsidR="008A3732">
              <w:rPr>
                <w:noProof/>
                <w:webHidden/>
              </w:rPr>
            </w:r>
            <w:r w:rsidR="008A3732">
              <w:rPr>
                <w:noProof/>
                <w:webHidden/>
              </w:rPr>
              <w:fldChar w:fldCharType="separate"/>
            </w:r>
            <w:r w:rsidR="00713366">
              <w:rPr>
                <w:noProof/>
                <w:webHidden/>
              </w:rPr>
              <w:t>4</w:t>
            </w:r>
            <w:r w:rsidR="008A3732">
              <w:rPr>
                <w:noProof/>
                <w:webHidden/>
              </w:rPr>
              <w:fldChar w:fldCharType="end"/>
            </w:r>
          </w:hyperlink>
        </w:p>
        <w:p w14:paraId="690C762E" w14:textId="77777777" w:rsidR="008A3732" w:rsidRDefault="008C2F0C" w:rsidP="009663E3">
          <w:pPr>
            <w:pStyle w:val="TOC2"/>
            <w:spacing w:line="240" w:lineRule="auto"/>
            <w:rPr>
              <w:rFonts w:asciiTheme="minorHAnsi" w:eastAsiaTheme="minorEastAsia" w:hAnsiTheme="minorHAnsi"/>
              <w:noProof/>
              <w:sz w:val="22"/>
              <w:lang w:val="en-US"/>
            </w:rPr>
          </w:pPr>
          <w:hyperlink w:anchor="_Toc73620633" w:history="1">
            <w:r w:rsidR="008A3732" w:rsidRPr="00F421CB">
              <w:rPr>
                <w:rStyle w:val="Hyperlink"/>
                <w:rFonts w:cs="Times New Roman"/>
                <w:noProof/>
              </w:rPr>
              <w:t>1.5</w:t>
            </w:r>
            <w:r w:rsidR="008A3732">
              <w:rPr>
                <w:rFonts w:asciiTheme="minorHAnsi" w:eastAsiaTheme="minorEastAsia" w:hAnsiTheme="minorHAnsi"/>
                <w:noProof/>
                <w:sz w:val="22"/>
                <w:lang w:val="en-US"/>
              </w:rPr>
              <w:tab/>
            </w:r>
            <w:r w:rsidR="008A3732" w:rsidRPr="00F421CB">
              <w:rPr>
                <w:rStyle w:val="Hyperlink"/>
                <w:noProof/>
              </w:rPr>
              <w:t>Sistematika Laporan</w:t>
            </w:r>
            <w:r w:rsidR="008A3732">
              <w:rPr>
                <w:noProof/>
                <w:webHidden/>
              </w:rPr>
              <w:tab/>
            </w:r>
            <w:r w:rsidR="008A3732">
              <w:rPr>
                <w:noProof/>
                <w:webHidden/>
              </w:rPr>
              <w:fldChar w:fldCharType="begin"/>
            </w:r>
            <w:r w:rsidR="008A3732">
              <w:rPr>
                <w:noProof/>
                <w:webHidden/>
              </w:rPr>
              <w:instrText xml:space="preserve"> PAGEREF _Toc73620633 \h </w:instrText>
            </w:r>
            <w:r w:rsidR="008A3732">
              <w:rPr>
                <w:noProof/>
                <w:webHidden/>
              </w:rPr>
            </w:r>
            <w:r w:rsidR="008A3732">
              <w:rPr>
                <w:noProof/>
                <w:webHidden/>
              </w:rPr>
              <w:fldChar w:fldCharType="separate"/>
            </w:r>
            <w:r w:rsidR="00713366">
              <w:rPr>
                <w:noProof/>
                <w:webHidden/>
              </w:rPr>
              <w:t>5</w:t>
            </w:r>
            <w:r w:rsidR="008A3732">
              <w:rPr>
                <w:noProof/>
                <w:webHidden/>
              </w:rPr>
              <w:fldChar w:fldCharType="end"/>
            </w:r>
          </w:hyperlink>
        </w:p>
        <w:p w14:paraId="18939173" w14:textId="4730D972" w:rsidR="008A3732" w:rsidRDefault="008C2F0C" w:rsidP="009663E3">
          <w:pPr>
            <w:pStyle w:val="TOC1"/>
            <w:spacing w:line="240" w:lineRule="auto"/>
            <w:rPr>
              <w:rFonts w:asciiTheme="minorHAnsi" w:eastAsiaTheme="minorEastAsia" w:hAnsiTheme="minorHAnsi"/>
              <w:noProof/>
              <w:sz w:val="22"/>
              <w:lang w:val="en-US"/>
            </w:rPr>
          </w:pPr>
          <w:hyperlink w:anchor="_Toc73620634" w:history="1">
            <w:r w:rsidR="008A3732" w:rsidRPr="00F421CB">
              <w:rPr>
                <w:rStyle w:val="Hyperlink"/>
                <w:noProof/>
              </w:rPr>
              <w:t>BAB II</w:t>
            </w:r>
          </w:hyperlink>
          <w:r w:rsidR="004919F5">
            <w:rPr>
              <w:rStyle w:val="Hyperlink"/>
              <w:noProof/>
              <w:u w:val="none"/>
              <w:lang w:val="en-US"/>
            </w:rPr>
            <w:t xml:space="preserve"> </w:t>
          </w:r>
          <w:hyperlink w:anchor="_Toc73620635" w:history="1">
            <w:r w:rsidR="008A3732" w:rsidRPr="00F421CB">
              <w:rPr>
                <w:rStyle w:val="Hyperlink"/>
                <w:noProof/>
              </w:rPr>
              <w:t>TINJAUAN PUSTAKA</w:t>
            </w:r>
            <w:r w:rsidR="008A3732">
              <w:rPr>
                <w:noProof/>
                <w:webHidden/>
              </w:rPr>
              <w:tab/>
            </w:r>
            <w:r w:rsidR="008A3732">
              <w:rPr>
                <w:noProof/>
                <w:webHidden/>
              </w:rPr>
              <w:fldChar w:fldCharType="begin"/>
            </w:r>
            <w:r w:rsidR="008A3732">
              <w:rPr>
                <w:noProof/>
                <w:webHidden/>
              </w:rPr>
              <w:instrText xml:space="preserve"> PAGEREF _Toc73620635 \h </w:instrText>
            </w:r>
            <w:r w:rsidR="008A3732">
              <w:rPr>
                <w:noProof/>
                <w:webHidden/>
              </w:rPr>
            </w:r>
            <w:r w:rsidR="008A3732">
              <w:rPr>
                <w:noProof/>
                <w:webHidden/>
              </w:rPr>
              <w:fldChar w:fldCharType="separate"/>
            </w:r>
            <w:r w:rsidR="00713366">
              <w:rPr>
                <w:noProof/>
                <w:webHidden/>
              </w:rPr>
              <w:t>7</w:t>
            </w:r>
            <w:r w:rsidR="008A3732">
              <w:rPr>
                <w:noProof/>
                <w:webHidden/>
              </w:rPr>
              <w:fldChar w:fldCharType="end"/>
            </w:r>
          </w:hyperlink>
        </w:p>
        <w:p w14:paraId="703F9535" w14:textId="77777777" w:rsidR="008A3732" w:rsidRDefault="008C2F0C" w:rsidP="009663E3">
          <w:pPr>
            <w:pStyle w:val="TOC2"/>
            <w:spacing w:line="240" w:lineRule="auto"/>
            <w:ind w:left="1418"/>
            <w:rPr>
              <w:rFonts w:asciiTheme="minorHAnsi" w:eastAsiaTheme="minorEastAsia" w:hAnsiTheme="minorHAnsi"/>
              <w:noProof/>
              <w:sz w:val="22"/>
              <w:lang w:val="en-US"/>
            </w:rPr>
          </w:pPr>
          <w:hyperlink w:anchor="_Toc73620636" w:history="1">
            <w:r w:rsidR="008A3732" w:rsidRPr="00F421CB">
              <w:rPr>
                <w:rStyle w:val="Hyperlink"/>
                <w:rFonts w:cs="Times New Roman"/>
                <w:noProof/>
              </w:rPr>
              <w:t>2.1</w:t>
            </w:r>
            <w:r w:rsidR="008A3732">
              <w:rPr>
                <w:rFonts w:asciiTheme="minorHAnsi" w:eastAsiaTheme="minorEastAsia" w:hAnsiTheme="minorHAnsi"/>
                <w:noProof/>
                <w:sz w:val="22"/>
                <w:lang w:val="en-US"/>
              </w:rPr>
              <w:tab/>
            </w:r>
            <w:r w:rsidR="008A3732" w:rsidRPr="00F421CB">
              <w:rPr>
                <w:rStyle w:val="Hyperlink"/>
                <w:noProof/>
              </w:rPr>
              <w:t>Teori Terkait</w:t>
            </w:r>
            <w:r w:rsidR="008A3732">
              <w:rPr>
                <w:noProof/>
                <w:webHidden/>
              </w:rPr>
              <w:tab/>
            </w:r>
            <w:r w:rsidR="008A3732">
              <w:rPr>
                <w:noProof/>
                <w:webHidden/>
              </w:rPr>
              <w:fldChar w:fldCharType="begin"/>
            </w:r>
            <w:r w:rsidR="008A3732">
              <w:rPr>
                <w:noProof/>
                <w:webHidden/>
              </w:rPr>
              <w:instrText xml:space="preserve"> PAGEREF _Toc73620636 \h </w:instrText>
            </w:r>
            <w:r w:rsidR="008A3732">
              <w:rPr>
                <w:noProof/>
                <w:webHidden/>
              </w:rPr>
            </w:r>
            <w:r w:rsidR="008A3732">
              <w:rPr>
                <w:noProof/>
                <w:webHidden/>
              </w:rPr>
              <w:fldChar w:fldCharType="separate"/>
            </w:r>
            <w:r w:rsidR="00713366">
              <w:rPr>
                <w:noProof/>
                <w:webHidden/>
              </w:rPr>
              <w:t>7</w:t>
            </w:r>
            <w:r w:rsidR="008A3732">
              <w:rPr>
                <w:noProof/>
                <w:webHidden/>
              </w:rPr>
              <w:fldChar w:fldCharType="end"/>
            </w:r>
          </w:hyperlink>
        </w:p>
        <w:p w14:paraId="524C0771" w14:textId="77777777" w:rsidR="008A3732" w:rsidRDefault="008C2F0C" w:rsidP="009663E3">
          <w:pPr>
            <w:pStyle w:val="TOC2"/>
            <w:spacing w:line="240" w:lineRule="auto"/>
            <w:ind w:left="1418"/>
            <w:rPr>
              <w:rFonts w:asciiTheme="minorHAnsi" w:eastAsiaTheme="minorEastAsia" w:hAnsiTheme="minorHAnsi"/>
              <w:noProof/>
              <w:sz w:val="22"/>
              <w:lang w:val="en-US"/>
            </w:rPr>
          </w:pPr>
          <w:hyperlink w:anchor="_Toc73620637" w:history="1">
            <w:r w:rsidR="008A3732" w:rsidRPr="00F421CB">
              <w:rPr>
                <w:rStyle w:val="Hyperlink"/>
                <w:rFonts w:cs="Times New Roman"/>
                <w:noProof/>
              </w:rPr>
              <w:t>2.2</w:t>
            </w:r>
            <w:r w:rsidR="008A3732">
              <w:rPr>
                <w:rFonts w:asciiTheme="minorHAnsi" w:eastAsiaTheme="minorEastAsia" w:hAnsiTheme="minorHAnsi"/>
                <w:noProof/>
                <w:sz w:val="22"/>
                <w:lang w:val="en-US"/>
              </w:rPr>
              <w:tab/>
            </w:r>
            <w:r w:rsidR="008A3732" w:rsidRPr="00F421CB">
              <w:rPr>
                <w:rStyle w:val="Hyperlink"/>
                <w:noProof/>
              </w:rPr>
              <w:t>Landasan Teori</w:t>
            </w:r>
            <w:r w:rsidR="008A3732">
              <w:rPr>
                <w:noProof/>
                <w:webHidden/>
              </w:rPr>
              <w:tab/>
            </w:r>
            <w:r w:rsidR="008A3732">
              <w:rPr>
                <w:noProof/>
                <w:webHidden/>
              </w:rPr>
              <w:fldChar w:fldCharType="begin"/>
            </w:r>
            <w:r w:rsidR="008A3732">
              <w:rPr>
                <w:noProof/>
                <w:webHidden/>
              </w:rPr>
              <w:instrText xml:space="preserve"> PAGEREF _Toc73620637 \h </w:instrText>
            </w:r>
            <w:r w:rsidR="008A3732">
              <w:rPr>
                <w:noProof/>
                <w:webHidden/>
              </w:rPr>
            </w:r>
            <w:r w:rsidR="008A3732">
              <w:rPr>
                <w:noProof/>
                <w:webHidden/>
              </w:rPr>
              <w:fldChar w:fldCharType="separate"/>
            </w:r>
            <w:r w:rsidR="00713366">
              <w:rPr>
                <w:noProof/>
                <w:webHidden/>
              </w:rPr>
              <w:t>9</w:t>
            </w:r>
            <w:r w:rsidR="008A3732">
              <w:rPr>
                <w:noProof/>
                <w:webHidden/>
              </w:rPr>
              <w:fldChar w:fldCharType="end"/>
            </w:r>
          </w:hyperlink>
        </w:p>
        <w:p w14:paraId="590B9DCF" w14:textId="100B3338" w:rsidR="008A3732" w:rsidRDefault="008C2F0C" w:rsidP="009663E3">
          <w:pPr>
            <w:pStyle w:val="TOC1"/>
            <w:spacing w:line="240" w:lineRule="auto"/>
            <w:rPr>
              <w:rFonts w:asciiTheme="minorHAnsi" w:eastAsiaTheme="minorEastAsia" w:hAnsiTheme="minorHAnsi"/>
              <w:noProof/>
              <w:sz w:val="22"/>
              <w:lang w:val="en-US"/>
            </w:rPr>
          </w:pPr>
          <w:hyperlink w:anchor="_Toc73620638" w:history="1">
            <w:r w:rsidR="008A3732" w:rsidRPr="00F421CB">
              <w:rPr>
                <w:rStyle w:val="Hyperlink"/>
                <w:noProof/>
              </w:rPr>
              <w:t>BAB III</w:t>
            </w:r>
          </w:hyperlink>
          <w:r w:rsidR="004919F5">
            <w:rPr>
              <w:rStyle w:val="Hyperlink"/>
              <w:noProof/>
              <w:u w:val="none"/>
              <w:lang w:val="en-US"/>
            </w:rPr>
            <w:t xml:space="preserve"> </w:t>
          </w:r>
          <w:hyperlink w:anchor="_Toc73620639" w:history="1">
            <w:r w:rsidR="008A3732" w:rsidRPr="00F421CB">
              <w:rPr>
                <w:rStyle w:val="Hyperlink"/>
                <w:noProof/>
              </w:rPr>
              <w:t>METODOLOGI PENELITIAN</w:t>
            </w:r>
            <w:r w:rsidR="008A3732">
              <w:rPr>
                <w:noProof/>
                <w:webHidden/>
              </w:rPr>
              <w:tab/>
            </w:r>
            <w:r w:rsidR="008A3732">
              <w:rPr>
                <w:noProof/>
                <w:webHidden/>
              </w:rPr>
              <w:fldChar w:fldCharType="begin"/>
            </w:r>
            <w:r w:rsidR="008A3732">
              <w:rPr>
                <w:noProof/>
                <w:webHidden/>
              </w:rPr>
              <w:instrText xml:space="preserve"> PAGEREF _Toc73620639 \h </w:instrText>
            </w:r>
            <w:r w:rsidR="008A3732">
              <w:rPr>
                <w:noProof/>
                <w:webHidden/>
              </w:rPr>
            </w:r>
            <w:r w:rsidR="008A3732">
              <w:rPr>
                <w:noProof/>
                <w:webHidden/>
              </w:rPr>
              <w:fldChar w:fldCharType="separate"/>
            </w:r>
            <w:r w:rsidR="00713366">
              <w:rPr>
                <w:noProof/>
                <w:webHidden/>
              </w:rPr>
              <w:t>30</w:t>
            </w:r>
            <w:r w:rsidR="008A3732">
              <w:rPr>
                <w:noProof/>
                <w:webHidden/>
              </w:rPr>
              <w:fldChar w:fldCharType="end"/>
            </w:r>
          </w:hyperlink>
        </w:p>
        <w:p w14:paraId="2DB1F214" w14:textId="77777777" w:rsidR="008A3732" w:rsidRDefault="008C2F0C" w:rsidP="009663E3">
          <w:pPr>
            <w:pStyle w:val="TOC2"/>
            <w:tabs>
              <w:tab w:val="clear" w:pos="1276"/>
            </w:tabs>
            <w:spacing w:line="240" w:lineRule="auto"/>
            <w:ind w:hanging="425"/>
            <w:rPr>
              <w:rFonts w:asciiTheme="minorHAnsi" w:eastAsiaTheme="minorEastAsia" w:hAnsiTheme="minorHAnsi"/>
              <w:noProof/>
              <w:sz w:val="22"/>
              <w:lang w:val="en-US"/>
            </w:rPr>
          </w:pPr>
          <w:hyperlink w:anchor="_Toc73620640" w:history="1">
            <w:r w:rsidR="008A3732" w:rsidRPr="00F421CB">
              <w:rPr>
                <w:rStyle w:val="Hyperlink"/>
                <w:rFonts w:eastAsia="SimSun"/>
                <w:noProof/>
                <w:lang w:eastAsia="zh-CN"/>
              </w:rPr>
              <w:t>3.1</w:t>
            </w:r>
            <w:r w:rsidR="008A3732">
              <w:rPr>
                <w:rFonts w:asciiTheme="minorHAnsi" w:eastAsiaTheme="minorEastAsia" w:hAnsiTheme="minorHAnsi"/>
                <w:noProof/>
                <w:sz w:val="22"/>
                <w:lang w:val="en-US"/>
              </w:rPr>
              <w:tab/>
            </w:r>
            <w:r w:rsidR="008A3732" w:rsidRPr="00F421CB">
              <w:rPr>
                <w:rStyle w:val="Hyperlink"/>
                <w:noProof/>
              </w:rPr>
              <w:t>Prosedur Penelitian</w:t>
            </w:r>
            <w:r w:rsidR="008A3732">
              <w:rPr>
                <w:noProof/>
                <w:webHidden/>
              </w:rPr>
              <w:tab/>
            </w:r>
            <w:r w:rsidR="008A3732">
              <w:rPr>
                <w:noProof/>
                <w:webHidden/>
              </w:rPr>
              <w:fldChar w:fldCharType="begin"/>
            </w:r>
            <w:r w:rsidR="008A3732">
              <w:rPr>
                <w:noProof/>
                <w:webHidden/>
              </w:rPr>
              <w:instrText xml:space="preserve"> PAGEREF _Toc73620640 \h </w:instrText>
            </w:r>
            <w:r w:rsidR="008A3732">
              <w:rPr>
                <w:noProof/>
                <w:webHidden/>
              </w:rPr>
            </w:r>
            <w:r w:rsidR="008A3732">
              <w:rPr>
                <w:noProof/>
                <w:webHidden/>
              </w:rPr>
              <w:fldChar w:fldCharType="separate"/>
            </w:r>
            <w:r w:rsidR="00713366">
              <w:rPr>
                <w:noProof/>
                <w:webHidden/>
              </w:rPr>
              <w:t>30</w:t>
            </w:r>
            <w:r w:rsidR="008A3732">
              <w:rPr>
                <w:noProof/>
                <w:webHidden/>
              </w:rPr>
              <w:fldChar w:fldCharType="end"/>
            </w:r>
          </w:hyperlink>
        </w:p>
        <w:p w14:paraId="1EA0C7FA" w14:textId="77777777" w:rsidR="008A3732" w:rsidRDefault="008C2F0C" w:rsidP="009663E3">
          <w:pPr>
            <w:pStyle w:val="TOC2"/>
            <w:tabs>
              <w:tab w:val="clear" w:pos="1276"/>
            </w:tabs>
            <w:spacing w:line="240" w:lineRule="auto"/>
            <w:ind w:hanging="425"/>
            <w:rPr>
              <w:rFonts w:asciiTheme="minorHAnsi" w:eastAsiaTheme="minorEastAsia" w:hAnsiTheme="minorHAnsi"/>
              <w:noProof/>
              <w:sz w:val="22"/>
              <w:lang w:val="en-US"/>
            </w:rPr>
          </w:pPr>
          <w:hyperlink w:anchor="_Toc73620641" w:history="1">
            <w:r w:rsidR="008A3732" w:rsidRPr="00F421CB">
              <w:rPr>
                <w:rStyle w:val="Hyperlink"/>
                <w:noProof/>
              </w:rPr>
              <w:t>3.2</w:t>
            </w:r>
            <w:r w:rsidR="008A3732">
              <w:rPr>
                <w:rFonts w:asciiTheme="minorHAnsi" w:eastAsiaTheme="minorEastAsia" w:hAnsiTheme="minorHAnsi"/>
                <w:noProof/>
                <w:sz w:val="22"/>
                <w:lang w:val="en-US"/>
              </w:rPr>
              <w:tab/>
            </w:r>
            <w:r w:rsidR="008A3732" w:rsidRPr="00F421CB">
              <w:rPr>
                <w:rStyle w:val="Hyperlink"/>
                <w:noProof/>
              </w:rPr>
              <w:t>Metode Pengumpulan Data</w:t>
            </w:r>
            <w:r w:rsidR="008A3732">
              <w:rPr>
                <w:noProof/>
                <w:webHidden/>
              </w:rPr>
              <w:tab/>
            </w:r>
            <w:r w:rsidR="008A3732">
              <w:rPr>
                <w:noProof/>
                <w:webHidden/>
              </w:rPr>
              <w:fldChar w:fldCharType="begin"/>
            </w:r>
            <w:r w:rsidR="008A3732">
              <w:rPr>
                <w:noProof/>
                <w:webHidden/>
              </w:rPr>
              <w:instrText xml:space="preserve"> PAGEREF _Toc73620641 \h </w:instrText>
            </w:r>
            <w:r w:rsidR="008A3732">
              <w:rPr>
                <w:noProof/>
                <w:webHidden/>
              </w:rPr>
            </w:r>
            <w:r w:rsidR="008A3732">
              <w:rPr>
                <w:noProof/>
                <w:webHidden/>
              </w:rPr>
              <w:fldChar w:fldCharType="separate"/>
            </w:r>
            <w:r w:rsidR="00713366">
              <w:rPr>
                <w:noProof/>
                <w:webHidden/>
              </w:rPr>
              <w:t>32</w:t>
            </w:r>
            <w:r w:rsidR="008A3732">
              <w:rPr>
                <w:noProof/>
                <w:webHidden/>
              </w:rPr>
              <w:fldChar w:fldCharType="end"/>
            </w:r>
          </w:hyperlink>
        </w:p>
        <w:p w14:paraId="19248C14" w14:textId="77777777" w:rsidR="008A3732" w:rsidRDefault="008C2F0C" w:rsidP="009663E3">
          <w:pPr>
            <w:pStyle w:val="TOC2"/>
            <w:tabs>
              <w:tab w:val="clear" w:pos="1276"/>
            </w:tabs>
            <w:spacing w:line="240" w:lineRule="auto"/>
            <w:ind w:hanging="425"/>
            <w:rPr>
              <w:rFonts w:asciiTheme="minorHAnsi" w:eastAsiaTheme="minorEastAsia" w:hAnsiTheme="minorHAnsi"/>
              <w:noProof/>
              <w:sz w:val="22"/>
              <w:lang w:val="en-US"/>
            </w:rPr>
          </w:pPr>
          <w:hyperlink w:anchor="_Toc73620642" w:history="1">
            <w:r w:rsidR="008A3732" w:rsidRPr="00F421CB">
              <w:rPr>
                <w:rStyle w:val="Hyperlink"/>
                <w:noProof/>
              </w:rPr>
              <w:t>3.3</w:t>
            </w:r>
            <w:r w:rsidR="008A3732">
              <w:rPr>
                <w:rFonts w:asciiTheme="minorHAnsi" w:eastAsiaTheme="minorEastAsia" w:hAnsiTheme="minorHAnsi"/>
                <w:noProof/>
                <w:sz w:val="22"/>
                <w:lang w:val="en-US"/>
              </w:rPr>
              <w:tab/>
            </w:r>
            <w:r w:rsidR="008A3732" w:rsidRPr="00F421CB">
              <w:rPr>
                <w:rStyle w:val="Hyperlink"/>
                <w:noProof/>
              </w:rPr>
              <w:t>Waktu dan Tempat Penelitian</w:t>
            </w:r>
            <w:r w:rsidR="008A3732">
              <w:rPr>
                <w:noProof/>
                <w:webHidden/>
              </w:rPr>
              <w:tab/>
            </w:r>
            <w:r w:rsidR="008A3732">
              <w:rPr>
                <w:noProof/>
                <w:webHidden/>
              </w:rPr>
              <w:fldChar w:fldCharType="begin"/>
            </w:r>
            <w:r w:rsidR="008A3732">
              <w:rPr>
                <w:noProof/>
                <w:webHidden/>
              </w:rPr>
              <w:instrText xml:space="preserve"> PAGEREF _Toc73620642 \h </w:instrText>
            </w:r>
            <w:r w:rsidR="008A3732">
              <w:rPr>
                <w:noProof/>
                <w:webHidden/>
              </w:rPr>
            </w:r>
            <w:r w:rsidR="008A3732">
              <w:rPr>
                <w:noProof/>
                <w:webHidden/>
              </w:rPr>
              <w:fldChar w:fldCharType="separate"/>
            </w:r>
            <w:r w:rsidR="00713366">
              <w:rPr>
                <w:noProof/>
                <w:webHidden/>
              </w:rPr>
              <w:t>32</w:t>
            </w:r>
            <w:r w:rsidR="008A3732">
              <w:rPr>
                <w:noProof/>
                <w:webHidden/>
              </w:rPr>
              <w:fldChar w:fldCharType="end"/>
            </w:r>
          </w:hyperlink>
        </w:p>
        <w:p w14:paraId="2A1E8EF8" w14:textId="77777777" w:rsidR="008A3732" w:rsidRDefault="008C2F0C" w:rsidP="009663E3">
          <w:pPr>
            <w:pStyle w:val="TOC1"/>
            <w:spacing w:line="240" w:lineRule="auto"/>
            <w:rPr>
              <w:rFonts w:asciiTheme="minorHAnsi" w:eastAsiaTheme="minorEastAsia" w:hAnsiTheme="minorHAnsi"/>
              <w:noProof/>
              <w:sz w:val="22"/>
              <w:lang w:val="en-US"/>
            </w:rPr>
          </w:pPr>
          <w:hyperlink w:anchor="_Toc73620643" w:history="1">
            <w:r w:rsidR="008A3732" w:rsidRPr="00F421CB">
              <w:rPr>
                <w:rStyle w:val="Hyperlink"/>
                <w:noProof/>
              </w:rPr>
              <w:t>BAB IV</w:t>
            </w:r>
            <w:r w:rsidR="008A3732" w:rsidRPr="00F421CB">
              <w:rPr>
                <w:rStyle w:val="Hyperlink"/>
                <w:noProof/>
                <w:lang w:val="id-ID"/>
              </w:rPr>
              <w:t xml:space="preserve"> </w:t>
            </w:r>
            <w:r w:rsidR="008A3732" w:rsidRPr="00F421CB">
              <w:rPr>
                <w:rStyle w:val="Hyperlink"/>
                <w:noProof/>
              </w:rPr>
              <w:t>ANALISA DAN PERANCANGAN SISTEM</w:t>
            </w:r>
            <w:r w:rsidR="008A3732">
              <w:rPr>
                <w:noProof/>
                <w:webHidden/>
              </w:rPr>
              <w:tab/>
            </w:r>
            <w:r w:rsidR="008A3732">
              <w:rPr>
                <w:noProof/>
                <w:webHidden/>
              </w:rPr>
              <w:fldChar w:fldCharType="begin"/>
            </w:r>
            <w:r w:rsidR="008A3732">
              <w:rPr>
                <w:noProof/>
                <w:webHidden/>
              </w:rPr>
              <w:instrText xml:space="preserve"> PAGEREF _Toc73620643 \h </w:instrText>
            </w:r>
            <w:r w:rsidR="008A3732">
              <w:rPr>
                <w:noProof/>
                <w:webHidden/>
              </w:rPr>
            </w:r>
            <w:r w:rsidR="008A3732">
              <w:rPr>
                <w:noProof/>
                <w:webHidden/>
              </w:rPr>
              <w:fldChar w:fldCharType="separate"/>
            </w:r>
            <w:r w:rsidR="00713366">
              <w:rPr>
                <w:noProof/>
                <w:webHidden/>
              </w:rPr>
              <w:t>33</w:t>
            </w:r>
            <w:r w:rsidR="008A3732">
              <w:rPr>
                <w:noProof/>
                <w:webHidden/>
              </w:rPr>
              <w:fldChar w:fldCharType="end"/>
            </w:r>
          </w:hyperlink>
        </w:p>
        <w:p w14:paraId="715F804E" w14:textId="77777777" w:rsidR="008A3732" w:rsidRDefault="008C2F0C" w:rsidP="009663E3">
          <w:pPr>
            <w:pStyle w:val="TOC2"/>
            <w:spacing w:line="240" w:lineRule="auto"/>
            <w:ind w:hanging="425"/>
            <w:rPr>
              <w:rFonts w:asciiTheme="minorHAnsi" w:eastAsiaTheme="minorEastAsia" w:hAnsiTheme="minorHAnsi"/>
              <w:noProof/>
              <w:sz w:val="22"/>
              <w:lang w:val="en-US"/>
            </w:rPr>
          </w:pPr>
          <w:hyperlink w:anchor="_Toc73620644" w:history="1">
            <w:r w:rsidR="008A3732" w:rsidRPr="00F421CB">
              <w:rPr>
                <w:rStyle w:val="Hyperlink"/>
                <w:noProof/>
              </w:rPr>
              <w:t>4.1</w:t>
            </w:r>
            <w:r w:rsidR="008A3732">
              <w:rPr>
                <w:rFonts w:asciiTheme="minorHAnsi" w:eastAsiaTheme="minorEastAsia" w:hAnsiTheme="minorHAnsi"/>
                <w:noProof/>
                <w:sz w:val="22"/>
                <w:lang w:val="en-US"/>
              </w:rPr>
              <w:tab/>
            </w:r>
            <w:r w:rsidR="008A3732" w:rsidRPr="00F421CB">
              <w:rPr>
                <w:rStyle w:val="Hyperlink"/>
                <w:noProof/>
              </w:rPr>
              <w:t>Analisa</w:t>
            </w:r>
            <w:r w:rsidR="008A3732" w:rsidRPr="00F421CB">
              <w:rPr>
                <w:rStyle w:val="Hyperlink"/>
                <w:noProof/>
                <w:lang w:val="id-ID"/>
              </w:rPr>
              <w:t xml:space="preserve"> </w:t>
            </w:r>
            <w:r w:rsidR="008A3732" w:rsidRPr="00F421CB">
              <w:rPr>
                <w:rStyle w:val="Hyperlink"/>
                <w:noProof/>
              </w:rPr>
              <w:t>Permasalahan</w:t>
            </w:r>
            <w:r w:rsidR="008A3732">
              <w:rPr>
                <w:noProof/>
                <w:webHidden/>
              </w:rPr>
              <w:tab/>
            </w:r>
            <w:r w:rsidR="008A3732">
              <w:rPr>
                <w:noProof/>
                <w:webHidden/>
              </w:rPr>
              <w:fldChar w:fldCharType="begin"/>
            </w:r>
            <w:r w:rsidR="008A3732">
              <w:rPr>
                <w:noProof/>
                <w:webHidden/>
              </w:rPr>
              <w:instrText xml:space="preserve"> PAGEREF _Toc73620644 \h </w:instrText>
            </w:r>
            <w:r w:rsidR="008A3732">
              <w:rPr>
                <w:noProof/>
                <w:webHidden/>
              </w:rPr>
            </w:r>
            <w:r w:rsidR="008A3732">
              <w:rPr>
                <w:noProof/>
                <w:webHidden/>
              </w:rPr>
              <w:fldChar w:fldCharType="separate"/>
            </w:r>
            <w:r w:rsidR="00713366">
              <w:rPr>
                <w:noProof/>
                <w:webHidden/>
              </w:rPr>
              <w:t>33</w:t>
            </w:r>
            <w:r w:rsidR="008A3732">
              <w:rPr>
                <w:noProof/>
                <w:webHidden/>
              </w:rPr>
              <w:fldChar w:fldCharType="end"/>
            </w:r>
          </w:hyperlink>
        </w:p>
        <w:p w14:paraId="77CA23B9" w14:textId="77777777" w:rsidR="008A3732" w:rsidRDefault="008C2F0C" w:rsidP="009663E3">
          <w:pPr>
            <w:pStyle w:val="TOC2"/>
            <w:spacing w:line="240" w:lineRule="auto"/>
            <w:ind w:hanging="425"/>
            <w:rPr>
              <w:rFonts w:asciiTheme="minorHAnsi" w:eastAsiaTheme="minorEastAsia" w:hAnsiTheme="minorHAnsi"/>
              <w:noProof/>
              <w:sz w:val="22"/>
              <w:lang w:val="en-US"/>
            </w:rPr>
          </w:pPr>
          <w:hyperlink w:anchor="_Toc73620645" w:history="1">
            <w:r w:rsidR="008A3732" w:rsidRPr="00F421CB">
              <w:rPr>
                <w:rStyle w:val="Hyperlink"/>
                <w:noProof/>
              </w:rPr>
              <w:t>4.2</w:t>
            </w:r>
            <w:r w:rsidR="008A3732">
              <w:rPr>
                <w:rFonts w:asciiTheme="minorHAnsi" w:eastAsiaTheme="minorEastAsia" w:hAnsiTheme="minorHAnsi"/>
                <w:noProof/>
                <w:sz w:val="22"/>
                <w:lang w:val="en-US"/>
              </w:rPr>
              <w:tab/>
            </w:r>
            <w:r w:rsidR="008A3732" w:rsidRPr="00F421CB">
              <w:rPr>
                <w:rStyle w:val="Hyperlink"/>
                <w:noProof/>
              </w:rPr>
              <w:t>Analisa Kebutuhan</w:t>
            </w:r>
            <w:r w:rsidR="008A3732" w:rsidRPr="00F421CB">
              <w:rPr>
                <w:rStyle w:val="Hyperlink"/>
                <w:noProof/>
                <w:lang w:val="id-ID"/>
              </w:rPr>
              <w:t xml:space="preserve"> </w:t>
            </w:r>
            <w:r w:rsidR="008A3732" w:rsidRPr="00F421CB">
              <w:rPr>
                <w:rStyle w:val="Hyperlink"/>
                <w:noProof/>
              </w:rPr>
              <w:t>Sistem</w:t>
            </w:r>
            <w:r w:rsidR="008A3732">
              <w:rPr>
                <w:noProof/>
                <w:webHidden/>
              </w:rPr>
              <w:tab/>
            </w:r>
            <w:r w:rsidR="008A3732">
              <w:rPr>
                <w:noProof/>
                <w:webHidden/>
              </w:rPr>
              <w:fldChar w:fldCharType="begin"/>
            </w:r>
            <w:r w:rsidR="008A3732">
              <w:rPr>
                <w:noProof/>
                <w:webHidden/>
              </w:rPr>
              <w:instrText xml:space="preserve"> PAGEREF _Toc73620645 \h </w:instrText>
            </w:r>
            <w:r w:rsidR="008A3732">
              <w:rPr>
                <w:noProof/>
                <w:webHidden/>
              </w:rPr>
            </w:r>
            <w:r w:rsidR="008A3732">
              <w:rPr>
                <w:noProof/>
                <w:webHidden/>
              </w:rPr>
              <w:fldChar w:fldCharType="separate"/>
            </w:r>
            <w:r w:rsidR="00713366">
              <w:rPr>
                <w:noProof/>
                <w:webHidden/>
              </w:rPr>
              <w:t>33</w:t>
            </w:r>
            <w:r w:rsidR="008A3732">
              <w:rPr>
                <w:noProof/>
                <w:webHidden/>
              </w:rPr>
              <w:fldChar w:fldCharType="end"/>
            </w:r>
          </w:hyperlink>
        </w:p>
        <w:p w14:paraId="20C965EC" w14:textId="77777777" w:rsidR="008A3732" w:rsidRDefault="008C2F0C" w:rsidP="009663E3">
          <w:pPr>
            <w:pStyle w:val="TOC2"/>
            <w:spacing w:line="240" w:lineRule="auto"/>
            <w:ind w:hanging="425"/>
            <w:rPr>
              <w:rFonts w:asciiTheme="minorHAnsi" w:eastAsiaTheme="minorEastAsia" w:hAnsiTheme="minorHAnsi"/>
              <w:noProof/>
              <w:sz w:val="22"/>
              <w:lang w:val="en-US"/>
            </w:rPr>
          </w:pPr>
          <w:hyperlink w:anchor="_Toc73620646" w:history="1">
            <w:r w:rsidR="008A3732" w:rsidRPr="00F421CB">
              <w:rPr>
                <w:rStyle w:val="Hyperlink"/>
                <w:noProof/>
              </w:rPr>
              <w:t>4.3</w:t>
            </w:r>
            <w:r w:rsidR="008A3732">
              <w:rPr>
                <w:rFonts w:asciiTheme="minorHAnsi" w:eastAsiaTheme="minorEastAsia" w:hAnsiTheme="minorHAnsi"/>
                <w:noProof/>
                <w:sz w:val="22"/>
                <w:lang w:val="en-US"/>
              </w:rPr>
              <w:tab/>
            </w:r>
            <w:r w:rsidR="008A3732" w:rsidRPr="00F421CB">
              <w:rPr>
                <w:rStyle w:val="Hyperlink"/>
                <w:noProof/>
              </w:rPr>
              <w:t>Perancangan Sistem</w:t>
            </w:r>
            <w:r w:rsidR="008A3732">
              <w:rPr>
                <w:noProof/>
                <w:webHidden/>
              </w:rPr>
              <w:tab/>
            </w:r>
            <w:r w:rsidR="008A3732">
              <w:rPr>
                <w:noProof/>
                <w:webHidden/>
              </w:rPr>
              <w:fldChar w:fldCharType="begin"/>
            </w:r>
            <w:r w:rsidR="008A3732">
              <w:rPr>
                <w:noProof/>
                <w:webHidden/>
              </w:rPr>
              <w:instrText xml:space="preserve"> PAGEREF _Toc73620646 \h </w:instrText>
            </w:r>
            <w:r w:rsidR="008A3732">
              <w:rPr>
                <w:noProof/>
                <w:webHidden/>
              </w:rPr>
            </w:r>
            <w:r w:rsidR="008A3732">
              <w:rPr>
                <w:noProof/>
                <w:webHidden/>
              </w:rPr>
              <w:fldChar w:fldCharType="separate"/>
            </w:r>
            <w:r w:rsidR="00713366">
              <w:rPr>
                <w:noProof/>
                <w:webHidden/>
              </w:rPr>
              <w:t>34</w:t>
            </w:r>
            <w:r w:rsidR="008A3732">
              <w:rPr>
                <w:noProof/>
                <w:webHidden/>
              </w:rPr>
              <w:fldChar w:fldCharType="end"/>
            </w:r>
          </w:hyperlink>
        </w:p>
        <w:p w14:paraId="68D34B7E" w14:textId="4F41CF39" w:rsidR="008A3732" w:rsidRDefault="004919F5" w:rsidP="009663E3">
          <w:pPr>
            <w:pStyle w:val="TOC2"/>
            <w:spacing w:line="240" w:lineRule="auto"/>
            <w:rPr>
              <w:rFonts w:asciiTheme="minorHAnsi" w:eastAsiaTheme="minorEastAsia" w:hAnsiTheme="minorHAnsi"/>
              <w:noProof/>
              <w:sz w:val="22"/>
              <w:lang w:val="en-US"/>
            </w:rPr>
          </w:pPr>
          <w:r>
            <w:rPr>
              <w:rStyle w:val="Hyperlink"/>
              <w:noProof/>
              <w:u w:val="none"/>
              <w:lang w:val="en-US"/>
            </w:rPr>
            <w:t xml:space="preserve">  </w:t>
          </w:r>
          <w:hyperlink w:anchor="_Toc73620648" w:history="1">
            <w:r w:rsidR="008A3732" w:rsidRPr="00F421CB">
              <w:rPr>
                <w:rStyle w:val="Hyperlink"/>
                <w:noProof/>
              </w:rPr>
              <w:t>4.4</w:t>
            </w:r>
            <w:r w:rsidR="008A3732">
              <w:rPr>
                <w:rFonts w:asciiTheme="minorHAnsi" w:eastAsiaTheme="minorEastAsia" w:hAnsiTheme="minorHAnsi"/>
                <w:noProof/>
                <w:sz w:val="22"/>
                <w:lang w:val="en-US"/>
              </w:rPr>
              <w:tab/>
            </w:r>
            <w:r w:rsidR="008A3732" w:rsidRPr="00F421CB">
              <w:rPr>
                <w:rStyle w:val="Hyperlink"/>
                <w:noProof/>
              </w:rPr>
              <w:t xml:space="preserve">Desain </w:t>
            </w:r>
            <w:r w:rsidR="008A3732" w:rsidRPr="00F421CB">
              <w:rPr>
                <w:rStyle w:val="Hyperlink"/>
                <w:i/>
                <w:noProof/>
              </w:rPr>
              <w:t>Input/Output</w:t>
            </w:r>
            <w:r w:rsidR="008A3732">
              <w:rPr>
                <w:noProof/>
                <w:webHidden/>
              </w:rPr>
              <w:tab/>
            </w:r>
            <w:r w:rsidR="008A3732">
              <w:rPr>
                <w:noProof/>
                <w:webHidden/>
              </w:rPr>
              <w:fldChar w:fldCharType="begin"/>
            </w:r>
            <w:r w:rsidR="008A3732">
              <w:rPr>
                <w:noProof/>
                <w:webHidden/>
              </w:rPr>
              <w:instrText xml:space="preserve"> PAGEREF _Toc73620648 \h </w:instrText>
            </w:r>
            <w:r w:rsidR="008A3732">
              <w:rPr>
                <w:noProof/>
                <w:webHidden/>
              </w:rPr>
            </w:r>
            <w:r w:rsidR="008A3732">
              <w:rPr>
                <w:noProof/>
                <w:webHidden/>
              </w:rPr>
              <w:fldChar w:fldCharType="separate"/>
            </w:r>
            <w:r w:rsidR="00713366">
              <w:rPr>
                <w:noProof/>
                <w:webHidden/>
              </w:rPr>
              <w:t>42</w:t>
            </w:r>
            <w:r w:rsidR="008A3732">
              <w:rPr>
                <w:noProof/>
                <w:webHidden/>
              </w:rPr>
              <w:fldChar w:fldCharType="end"/>
            </w:r>
          </w:hyperlink>
        </w:p>
        <w:p w14:paraId="0D040328" w14:textId="77777777" w:rsidR="008A3732" w:rsidRDefault="008C2F0C" w:rsidP="009663E3">
          <w:pPr>
            <w:pStyle w:val="TOC1"/>
            <w:spacing w:line="240" w:lineRule="auto"/>
            <w:rPr>
              <w:rFonts w:asciiTheme="minorHAnsi" w:eastAsiaTheme="minorEastAsia" w:hAnsiTheme="minorHAnsi"/>
              <w:noProof/>
              <w:sz w:val="22"/>
              <w:lang w:val="en-US"/>
            </w:rPr>
          </w:pPr>
          <w:hyperlink w:anchor="_Toc73620649" w:history="1">
            <w:r w:rsidR="008A3732" w:rsidRPr="00F421CB">
              <w:rPr>
                <w:rStyle w:val="Hyperlink"/>
                <w:noProof/>
              </w:rPr>
              <w:t xml:space="preserve">BAB V </w:t>
            </w:r>
            <w:r w:rsidR="008A3732" w:rsidRPr="00F421CB">
              <w:rPr>
                <w:rStyle w:val="Hyperlink"/>
                <w:noProof/>
                <w:lang w:val="id-ID"/>
              </w:rPr>
              <w:t xml:space="preserve"> </w:t>
            </w:r>
            <w:r w:rsidR="008A3732" w:rsidRPr="00F421CB">
              <w:rPr>
                <w:rStyle w:val="Hyperlink"/>
                <w:noProof/>
              </w:rPr>
              <w:t>IMPLEMENTASI SISTEM</w:t>
            </w:r>
            <w:r w:rsidR="008A3732">
              <w:rPr>
                <w:noProof/>
                <w:webHidden/>
              </w:rPr>
              <w:tab/>
            </w:r>
            <w:r w:rsidR="008A3732">
              <w:rPr>
                <w:noProof/>
                <w:webHidden/>
              </w:rPr>
              <w:fldChar w:fldCharType="begin"/>
            </w:r>
            <w:r w:rsidR="008A3732">
              <w:rPr>
                <w:noProof/>
                <w:webHidden/>
              </w:rPr>
              <w:instrText xml:space="preserve"> PAGEREF _Toc73620649 \h </w:instrText>
            </w:r>
            <w:r w:rsidR="008A3732">
              <w:rPr>
                <w:noProof/>
                <w:webHidden/>
              </w:rPr>
            </w:r>
            <w:r w:rsidR="008A3732">
              <w:rPr>
                <w:noProof/>
                <w:webHidden/>
              </w:rPr>
              <w:fldChar w:fldCharType="separate"/>
            </w:r>
            <w:r w:rsidR="00713366">
              <w:rPr>
                <w:noProof/>
                <w:webHidden/>
              </w:rPr>
              <w:t>45</w:t>
            </w:r>
            <w:r w:rsidR="008A3732">
              <w:rPr>
                <w:noProof/>
                <w:webHidden/>
              </w:rPr>
              <w:fldChar w:fldCharType="end"/>
            </w:r>
          </w:hyperlink>
        </w:p>
        <w:p w14:paraId="6DF9DBF6" w14:textId="77777777" w:rsidR="008A3732" w:rsidRDefault="008C2F0C" w:rsidP="009663E3">
          <w:pPr>
            <w:pStyle w:val="TOC2"/>
            <w:spacing w:line="240" w:lineRule="auto"/>
            <w:ind w:hanging="425"/>
            <w:rPr>
              <w:rFonts w:asciiTheme="minorHAnsi" w:eastAsiaTheme="minorEastAsia" w:hAnsiTheme="minorHAnsi"/>
              <w:noProof/>
              <w:sz w:val="22"/>
              <w:lang w:val="en-US"/>
            </w:rPr>
          </w:pPr>
          <w:hyperlink w:anchor="_Toc73620650" w:history="1">
            <w:r w:rsidR="008A3732" w:rsidRPr="00F421CB">
              <w:rPr>
                <w:rStyle w:val="Hyperlink"/>
                <w:noProof/>
                <w:lang w:val="en-US"/>
              </w:rPr>
              <w:t>5.1</w:t>
            </w:r>
            <w:r w:rsidR="008A3732">
              <w:rPr>
                <w:rFonts w:asciiTheme="minorHAnsi" w:eastAsiaTheme="minorEastAsia" w:hAnsiTheme="minorHAnsi"/>
                <w:noProof/>
                <w:sz w:val="22"/>
                <w:lang w:val="en-US"/>
              </w:rPr>
              <w:tab/>
            </w:r>
            <w:r w:rsidR="008A3732" w:rsidRPr="00F421CB">
              <w:rPr>
                <w:rStyle w:val="Hyperlink"/>
                <w:noProof/>
              </w:rPr>
              <w:t>Implementasi</w:t>
            </w:r>
            <w:r w:rsidR="008A3732" w:rsidRPr="00F421CB">
              <w:rPr>
                <w:rStyle w:val="Hyperlink"/>
                <w:noProof/>
                <w:lang w:val="id-ID"/>
              </w:rPr>
              <w:t xml:space="preserve"> </w:t>
            </w:r>
            <w:r w:rsidR="008A3732" w:rsidRPr="00F421CB">
              <w:rPr>
                <w:rStyle w:val="Hyperlink"/>
                <w:noProof/>
              </w:rPr>
              <w:t>Sistem</w:t>
            </w:r>
            <w:r w:rsidR="008A3732">
              <w:rPr>
                <w:noProof/>
                <w:webHidden/>
              </w:rPr>
              <w:tab/>
            </w:r>
            <w:r w:rsidR="008A3732">
              <w:rPr>
                <w:noProof/>
                <w:webHidden/>
              </w:rPr>
              <w:fldChar w:fldCharType="begin"/>
            </w:r>
            <w:r w:rsidR="008A3732">
              <w:rPr>
                <w:noProof/>
                <w:webHidden/>
              </w:rPr>
              <w:instrText xml:space="preserve"> PAGEREF _Toc73620650 \h </w:instrText>
            </w:r>
            <w:r w:rsidR="008A3732">
              <w:rPr>
                <w:noProof/>
                <w:webHidden/>
              </w:rPr>
            </w:r>
            <w:r w:rsidR="008A3732">
              <w:rPr>
                <w:noProof/>
                <w:webHidden/>
              </w:rPr>
              <w:fldChar w:fldCharType="separate"/>
            </w:r>
            <w:r w:rsidR="00713366">
              <w:rPr>
                <w:noProof/>
                <w:webHidden/>
              </w:rPr>
              <w:t>45</w:t>
            </w:r>
            <w:r w:rsidR="008A3732">
              <w:rPr>
                <w:noProof/>
                <w:webHidden/>
              </w:rPr>
              <w:fldChar w:fldCharType="end"/>
            </w:r>
          </w:hyperlink>
        </w:p>
        <w:p w14:paraId="257862AE" w14:textId="77777777" w:rsidR="008A3732" w:rsidRDefault="008C2F0C" w:rsidP="009663E3">
          <w:pPr>
            <w:pStyle w:val="TOC2"/>
            <w:spacing w:line="240" w:lineRule="auto"/>
            <w:ind w:hanging="425"/>
            <w:rPr>
              <w:rFonts w:asciiTheme="minorHAnsi" w:eastAsiaTheme="minorEastAsia" w:hAnsiTheme="minorHAnsi"/>
              <w:noProof/>
              <w:sz w:val="22"/>
              <w:lang w:val="en-US"/>
            </w:rPr>
          </w:pPr>
          <w:hyperlink w:anchor="_Toc73620651" w:history="1">
            <w:r w:rsidR="008A3732" w:rsidRPr="00F421CB">
              <w:rPr>
                <w:rStyle w:val="Hyperlink"/>
                <w:noProof/>
              </w:rPr>
              <w:t>5.2</w:t>
            </w:r>
            <w:r w:rsidR="008A3732">
              <w:rPr>
                <w:rFonts w:asciiTheme="minorHAnsi" w:eastAsiaTheme="minorEastAsia" w:hAnsiTheme="minorHAnsi"/>
                <w:noProof/>
                <w:sz w:val="22"/>
                <w:lang w:val="en-US"/>
              </w:rPr>
              <w:tab/>
            </w:r>
            <w:r w:rsidR="008A3732" w:rsidRPr="00F421CB">
              <w:rPr>
                <w:rStyle w:val="Hyperlink"/>
                <w:noProof/>
              </w:rPr>
              <w:t>Pengujian</w:t>
            </w:r>
            <w:r w:rsidR="008A3732" w:rsidRPr="00F421CB">
              <w:rPr>
                <w:rStyle w:val="Hyperlink"/>
                <w:noProof/>
                <w:lang w:val="id-ID"/>
              </w:rPr>
              <w:t xml:space="preserve"> </w:t>
            </w:r>
            <w:r w:rsidR="008A3732" w:rsidRPr="00F421CB">
              <w:rPr>
                <w:rStyle w:val="Hyperlink"/>
                <w:noProof/>
              </w:rPr>
              <w:t>Sistem</w:t>
            </w:r>
            <w:r w:rsidR="008A3732">
              <w:rPr>
                <w:noProof/>
                <w:webHidden/>
              </w:rPr>
              <w:tab/>
            </w:r>
            <w:r w:rsidR="008A3732">
              <w:rPr>
                <w:noProof/>
                <w:webHidden/>
              </w:rPr>
              <w:fldChar w:fldCharType="begin"/>
            </w:r>
            <w:r w:rsidR="008A3732">
              <w:rPr>
                <w:noProof/>
                <w:webHidden/>
              </w:rPr>
              <w:instrText xml:space="preserve"> PAGEREF _Toc73620651 \h </w:instrText>
            </w:r>
            <w:r w:rsidR="008A3732">
              <w:rPr>
                <w:noProof/>
                <w:webHidden/>
              </w:rPr>
            </w:r>
            <w:r w:rsidR="008A3732">
              <w:rPr>
                <w:noProof/>
                <w:webHidden/>
              </w:rPr>
              <w:fldChar w:fldCharType="separate"/>
            </w:r>
            <w:r w:rsidR="00713366">
              <w:rPr>
                <w:noProof/>
                <w:webHidden/>
              </w:rPr>
              <w:t>46</w:t>
            </w:r>
            <w:r w:rsidR="008A3732">
              <w:rPr>
                <w:noProof/>
                <w:webHidden/>
              </w:rPr>
              <w:fldChar w:fldCharType="end"/>
            </w:r>
          </w:hyperlink>
        </w:p>
        <w:p w14:paraId="282BDBD0" w14:textId="387D9C6A" w:rsidR="008A3732" w:rsidRDefault="008C2F0C" w:rsidP="009663E3">
          <w:pPr>
            <w:pStyle w:val="TOC1"/>
            <w:spacing w:line="240" w:lineRule="auto"/>
            <w:rPr>
              <w:rFonts w:asciiTheme="minorHAnsi" w:eastAsiaTheme="minorEastAsia" w:hAnsiTheme="minorHAnsi"/>
              <w:noProof/>
              <w:sz w:val="22"/>
              <w:lang w:val="en-US"/>
            </w:rPr>
          </w:pPr>
          <w:hyperlink w:anchor="_Toc73620652" w:history="1">
            <w:r w:rsidR="008A3732" w:rsidRPr="00F421CB">
              <w:rPr>
                <w:rStyle w:val="Hyperlink"/>
                <w:noProof/>
              </w:rPr>
              <w:t>BAB VI</w:t>
            </w:r>
          </w:hyperlink>
          <w:r w:rsidR="004919F5">
            <w:rPr>
              <w:rStyle w:val="Hyperlink"/>
              <w:noProof/>
              <w:u w:val="none"/>
              <w:lang w:val="en-US"/>
            </w:rPr>
            <w:t xml:space="preserve"> </w:t>
          </w:r>
          <w:hyperlink w:anchor="_Toc73620653" w:history="1">
            <w:r w:rsidR="008A3732" w:rsidRPr="00F421CB">
              <w:rPr>
                <w:rStyle w:val="Hyperlink"/>
                <w:noProof/>
              </w:rPr>
              <w:t>KESIMPULAN DAN SARAN</w:t>
            </w:r>
            <w:r w:rsidR="008A3732">
              <w:rPr>
                <w:noProof/>
                <w:webHidden/>
              </w:rPr>
              <w:tab/>
            </w:r>
            <w:r w:rsidR="008A3732">
              <w:rPr>
                <w:noProof/>
                <w:webHidden/>
              </w:rPr>
              <w:fldChar w:fldCharType="begin"/>
            </w:r>
            <w:r w:rsidR="008A3732">
              <w:rPr>
                <w:noProof/>
                <w:webHidden/>
              </w:rPr>
              <w:instrText xml:space="preserve"> PAGEREF _Toc73620653 \h </w:instrText>
            </w:r>
            <w:r w:rsidR="008A3732">
              <w:rPr>
                <w:noProof/>
                <w:webHidden/>
              </w:rPr>
            </w:r>
            <w:r w:rsidR="008A3732">
              <w:rPr>
                <w:noProof/>
                <w:webHidden/>
              </w:rPr>
              <w:fldChar w:fldCharType="separate"/>
            </w:r>
            <w:r w:rsidR="00713366">
              <w:rPr>
                <w:noProof/>
                <w:webHidden/>
              </w:rPr>
              <w:t>50</w:t>
            </w:r>
            <w:r w:rsidR="008A3732">
              <w:rPr>
                <w:noProof/>
                <w:webHidden/>
              </w:rPr>
              <w:fldChar w:fldCharType="end"/>
            </w:r>
          </w:hyperlink>
        </w:p>
        <w:p w14:paraId="359C7994" w14:textId="77777777" w:rsidR="008A3732" w:rsidRDefault="008C2F0C" w:rsidP="009663E3">
          <w:pPr>
            <w:pStyle w:val="TOC1"/>
            <w:spacing w:line="240" w:lineRule="auto"/>
            <w:rPr>
              <w:rFonts w:asciiTheme="minorHAnsi" w:eastAsiaTheme="minorEastAsia" w:hAnsiTheme="minorHAnsi"/>
              <w:noProof/>
              <w:sz w:val="22"/>
              <w:lang w:val="en-US"/>
            </w:rPr>
          </w:pPr>
          <w:hyperlink w:anchor="_Toc73620654" w:history="1">
            <w:r w:rsidR="008A3732" w:rsidRPr="00F421CB">
              <w:rPr>
                <w:rStyle w:val="Hyperlink"/>
                <w:noProof/>
                <w:lang w:val="en-US"/>
              </w:rPr>
              <w:t>DAFTAR PUSTAKA</w:t>
            </w:r>
            <w:r w:rsidR="008A3732">
              <w:rPr>
                <w:noProof/>
                <w:webHidden/>
              </w:rPr>
              <w:tab/>
            </w:r>
            <w:r w:rsidR="008A3732">
              <w:rPr>
                <w:noProof/>
                <w:webHidden/>
              </w:rPr>
              <w:fldChar w:fldCharType="begin"/>
            </w:r>
            <w:r w:rsidR="008A3732">
              <w:rPr>
                <w:noProof/>
                <w:webHidden/>
              </w:rPr>
              <w:instrText xml:space="preserve"> PAGEREF _Toc73620654 \h </w:instrText>
            </w:r>
            <w:r w:rsidR="008A3732">
              <w:rPr>
                <w:noProof/>
                <w:webHidden/>
              </w:rPr>
            </w:r>
            <w:r w:rsidR="008A3732">
              <w:rPr>
                <w:noProof/>
                <w:webHidden/>
              </w:rPr>
              <w:fldChar w:fldCharType="separate"/>
            </w:r>
            <w:r w:rsidR="00713366">
              <w:rPr>
                <w:noProof/>
                <w:webHidden/>
              </w:rPr>
              <w:t>51</w:t>
            </w:r>
            <w:r w:rsidR="008A3732">
              <w:rPr>
                <w:noProof/>
                <w:webHidden/>
              </w:rPr>
              <w:fldChar w:fldCharType="end"/>
            </w:r>
          </w:hyperlink>
        </w:p>
        <w:p w14:paraId="3236951E" w14:textId="77777777" w:rsidR="00D65A49" w:rsidRDefault="00D65A49" w:rsidP="009663E3">
          <w:pPr>
            <w:spacing w:line="240" w:lineRule="auto"/>
            <w:rPr>
              <w:lang w:eastAsia="zh-CN"/>
            </w:rPr>
          </w:pPr>
          <w:r>
            <w:rPr>
              <w:rFonts w:hint="eastAsia"/>
              <w:b/>
              <w:bCs/>
              <w:noProof/>
              <w:lang w:eastAsia="zh-CN"/>
            </w:rPr>
            <w:fldChar w:fldCharType="end"/>
          </w:r>
        </w:p>
      </w:sdtContent>
    </w:sdt>
    <w:p w14:paraId="73037145" w14:textId="77777777" w:rsidR="00D65A49" w:rsidRDefault="00D65A49" w:rsidP="009663E3">
      <w:pPr>
        <w:spacing w:line="240" w:lineRule="auto"/>
        <w:rPr>
          <w:lang w:val="en-US" w:eastAsia="zh-CN"/>
        </w:rPr>
        <w:sectPr w:rsidR="00D65A49">
          <w:pgSz w:w="11906" w:h="16838"/>
          <w:pgMar w:top="2268" w:right="1701" w:bottom="1701" w:left="2268" w:header="709" w:footer="709" w:gutter="0"/>
          <w:pgNumType w:fmt="lowerRoman"/>
          <w:cols w:space="720"/>
        </w:sectPr>
      </w:pPr>
    </w:p>
    <w:p w14:paraId="0C5DEDB4" w14:textId="77777777" w:rsidR="00D65A49" w:rsidRDefault="00D65A49" w:rsidP="00D65A49">
      <w:pPr>
        <w:pStyle w:val="Heading1"/>
        <w:jc w:val="center"/>
        <w:rPr>
          <w:lang w:val="en-US" w:eastAsia="zh-CN"/>
        </w:rPr>
      </w:pPr>
      <w:bookmarkStart w:id="30" w:name="_Toc73620624"/>
      <w:r>
        <w:rPr>
          <w:lang w:val="en-US" w:eastAsia="zh-CN"/>
        </w:rPr>
        <w:t>DAFTAR TABEL</w:t>
      </w:r>
      <w:bookmarkEnd w:id="30"/>
    </w:p>
    <w:p w14:paraId="71267E5E" w14:textId="21A2AEB3" w:rsidR="00A82E9D" w:rsidRPr="00A82E9D" w:rsidRDefault="00A47A60" w:rsidP="008C1AFF">
      <w:pPr>
        <w:spacing w:line="240" w:lineRule="auto"/>
        <w:jc w:val="right"/>
        <w:rPr>
          <w:lang w:val="en-US" w:eastAsia="zh-CN"/>
        </w:rPr>
      </w:pPr>
      <w:r>
        <w:rPr>
          <w:lang w:val="en-US" w:eastAsia="zh-CN"/>
        </w:rPr>
        <w:t>Halaman</w:t>
      </w:r>
    </w:p>
    <w:p w14:paraId="0004172F" w14:textId="77777777" w:rsidR="00A47A60" w:rsidRPr="00AA48C0" w:rsidRDefault="00A47A60" w:rsidP="00A47A60">
      <w:pPr>
        <w:pStyle w:val="TableofFigures"/>
        <w:tabs>
          <w:tab w:val="right" w:leader="dot" w:pos="7927"/>
        </w:tabs>
        <w:spacing w:line="240" w:lineRule="auto"/>
        <w:rPr>
          <w:rFonts w:asciiTheme="minorHAnsi" w:eastAsiaTheme="minorEastAsia" w:hAnsiTheme="minorHAnsi"/>
          <w:noProof/>
          <w:sz w:val="22"/>
          <w:lang w:val="en-US"/>
        </w:rPr>
      </w:pPr>
      <w:r>
        <w:rPr>
          <w:lang w:val="en-US" w:eastAsia="zh-CN"/>
        </w:rPr>
        <w:fldChar w:fldCharType="begin"/>
      </w:r>
      <w:r>
        <w:rPr>
          <w:lang w:val="en-US" w:eastAsia="zh-CN"/>
        </w:rPr>
        <w:instrText xml:space="preserve"> TOC \h \z \c "Tabel 2." </w:instrText>
      </w:r>
      <w:r>
        <w:rPr>
          <w:lang w:val="en-US" w:eastAsia="zh-CN"/>
        </w:rPr>
        <w:fldChar w:fldCharType="separate"/>
      </w:r>
      <w:hyperlink w:anchor="_Toc73704965" w:history="1">
        <w:r w:rsidRPr="00AA48C0">
          <w:rPr>
            <w:rStyle w:val="Hyperlink"/>
            <w:noProof/>
          </w:rPr>
          <w:t>Tabel 2.1</w:t>
        </w:r>
        <w:r w:rsidRPr="00AA48C0">
          <w:rPr>
            <w:rStyle w:val="Hyperlink"/>
            <w:rFonts w:eastAsia="SimSun"/>
            <w:noProof/>
            <w:lang w:eastAsia="zh-CN"/>
          </w:rPr>
          <w:t xml:space="preserve"> </w:t>
        </w:r>
        <w:r w:rsidRPr="00AA48C0">
          <w:rPr>
            <w:rStyle w:val="Hyperlink"/>
            <w:rFonts w:eastAsia="SimSun"/>
            <w:noProof/>
            <w:lang w:val="en-US" w:eastAsia="zh-CN"/>
          </w:rPr>
          <w:t xml:space="preserve">Simbol </w:t>
        </w:r>
        <w:r w:rsidRPr="00AA48C0">
          <w:rPr>
            <w:rStyle w:val="Hyperlink"/>
            <w:rFonts w:eastAsia="SimSun"/>
            <w:i/>
            <w:noProof/>
            <w:lang w:val="en-US" w:eastAsia="zh-CN"/>
          </w:rPr>
          <w:t>Flowchart</w:t>
        </w:r>
        <w:r w:rsidRPr="00AA48C0">
          <w:rPr>
            <w:noProof/>
            <w:webHidden/>
          </w:rPr>
          <w:tab/>
        </w:r>
        <w:r w:rsidRPr="00AA48C0">
          <w:rPr>
            <w:noProof/>
            <w:webHidden/>
          </w:rPr>
          <w:fldChar w:fldCharType="begin"/>
        </w:r>
        <w:r w:rsidRPr="00AA48C0">
          <w:rPr>
            <w:noProof/>
            <w:webHidden/>
          </w:rPr>
          <w:instrText xml:space="preserve"> PAGEREF _Toc73704965 \h </w:instrText>
        </w:r>
        <w:r w:rsidRPr="00AA48C0">
          <w:rPr>
            <w:noProof/>
            <w:webHidden/>
          </w:rPr>
        </w:r>
        <w:r w:rsidRPr="00AA48C0">
          <w:rPr>
            <w:noProof/>
            <w:webHidden/>
          </w:rPr>
          <w:fldChar w:fldCharType="separate"/>
        </w:r>
        <w:r w:rsidR="00713366">
          <w:rPr>
            <w:noProof/>
            <w:webHidden/>
          </w:rPr>
          <w:t>11</w:t>
        </w:r>
        <w:r w:rsidRPr="00AA48C0">
          <w:rPr>
            <w:noProof/>
            <w:webHidden/>
          </w:rPr>
          <w:fldChar w:fldCharType="end"/>
        </w:r>
      </w:hyperlink>
    </w:p>
    <w:p w14:paraId="37FA1B6D" w14:textId="77777777" w:rsidR="00A47A60" w:rsidRPr="00AA48C0" w:rsidRDefault="008C2F0C" w:rsidP="00A47A60">
      <w:pPr>
        <w:pStyle w:val="TableofFigures"/>
        <w:tabs>
          <w:tab w:val="right" w:leader="dot" w:pos="7927"/>
        </w:tabs>
        <w:spacing w:line="240" w:lineRule="auto"/>
        <w:rPr>
          <w:rFonts w:asciiTheme="minorHAnsi" w:eastAsiaTheme="minorEastAsia" w:hAnsiTheme="minorHAnsi"/>
          <w:noProof/>
          <w:sz w:val="22"/>
          <w:lang w:val="en-US"/>
        </w:rPr>
      </w:pPr>
      <w:hyperlink w:anchor="_Toc73704966" w:history="1">
        <w:r w:rsidR="00A47A60" w:rsidRPr="00AA48C0">
          <w:rPr>
            <w:rStyle w:val="Hyperlink"/>
            <w:noProof/>
          </w:rPr>
          <w:t>Tabel 2.2</w:t>
        </w:r>
        <w:r w:rsidR="00A47A60" w:rsidRPr="00AA48C0">
          <w:rPr>
            <w:rStyle w:val="Hyperlink"/>
            <w:noProof/>
            <w:lang w:val="en-US"/>
          </w:rPr>
          <w:t xml:space="preserve"> Simbol </w:t>
        </w:r>
        <w:r w:rsidR="00A47A60" w:rsidRPr="00AA48C0">
          <w:rPr>
            <w:rStyle w:val="Hyperlink"/>
            <w:i/>
            <w:noProof/>
            <w:lang w:val="en-US"/>
          </w:rPr>
          <w:t>Use Case Diagram</w:t>
        </w:r>
        <w:r w:rsidR="00A47A60" w:rsidRPr="00AA48C0">
          <w:rPr>
            <w:noProof/>
            <w:webHidden/>
          </w:rPr>
          <w:tab/>
        </w:r>
        <w:r w:rsidR="00A47A60" w:rsidRPr="00AA48C0">
          <w:rPr>
            <w:noProof/>
            <w:webHidden/>
          </w:rPr>
          <w:fldChar w:fldCharType="begin"/>
        </w:r>
        <w:r w:rsidR="00A47A60" w:rsidRPr="00AA48C0">
          <w:rPr>
            <w:noProof/>
            <w:webHidden/>
          </w:rPr>
          <w:instrText xml:space="preserve"> PAGEREF _Toc73704966 \h </w:instrText>
        </w:r>
        <w:r w:rsidR="00A47A60" w:rsidRPr="00AA48C0">
          <w:rPr>
            <w:noProof/>
            <w:webHidden/>
          </w:rPr>
        </w:r>
        <w:r w:rsidR="00A47A60" w:rsidRPr="00AA48C0">
          <w:rPr>
            <w:noProof/>
            <w:webHidden/>
          </w:rPr>
          <w:fldChar w:fldCharType="separate"/>
        </w:r>
        <w:r w:rsidR="00713366">
          <w:rPr>
            <w:noProof/>
            <w:webHidden/>
          </w:rPr>
          <w:t>13</w:t>
        </w:r>
        <w:r w:rsidR="00A47A60" w:rsidRPr="00AA48C0">
          <w:rPr>
            <w:noProof/>
            <w:webHidden/>
          </w:rPr>
          <w:fldChar w:fldCharType="end"/>
        </w:r>
      </w:hyperlink>
    </w:p>
    <w:p w14:paraId="10FAE4AA" w14:textId="2FA9A355" w:rsidR="00A47A60" w:rsidRPr="00AA48C0" w:rsidRDefault="008C2F0C" w:rsidP="00A47A60">
      <w:pPr>
        <w:pStyle w:val="TableofFigures"/>
        <w:tabs>
          <w:tab w:val="right" w:leader="dot" w:pos="7927"/>
        </w:tabs>
        <w:spacing w:line="240" w:lineRule="auto"/>
        <w:rPr>
          <w:rFonts w:asciiTheme="minorHAnsi" w:eastAsiaTheme="minorEastAsia" w:hAnsiTheme="minorHAnsi"/>
          <w:noProof/>
          <w:sz w:val="22"/>
          <w:lang w:val="en-US"/>
        </w:rPr>
      </w:pPr>
      <w:hyperlink w:anchor="_Toc73704967" w:history="1">
        <w:r w:rsidR="00A47A60" w:rsidRPr="00AA48C0">
          <w:rPr>
            <w:rStyle w:val="Hyperlink"/>
            <w:noProof/>
          </w:rPr>
          <w:t>Tabel 2.3</w:t>
        </w:r>
        <w:r w:rsidR="00A47A60" w:rsidRPr="00AA48C0">
          <w:rPr>
            <w:rStyle w:val="Hyperlink"/>
            <w:noProof/>
            <w:lang w:val="en-US"/>
          </w:rPr>
          <w:t xml:space="preserve"> Simbol </w:t>
        </w:r>
        <w:r w:rsidR="00A47A60" w:rsidRPr="00AA48C0">
          <w:rPr>
            <w:rStyle w:val="Hyperlink"/>
            <w:i/>
            <w:noProof/>
            <w:lang w:val="en-US"/>
          </w:rPr>
          <w:t>Activity Diagram</w:t>
        </w:r>
        <w:r w:rsidR="00A47A60" w:rsidRPr="00AA48C0">
          <w:rPr>
            <w:noProof/>
            <w:webHidden/>
          </w:rPr>
          <w:tab/>
        </w:r>
        <w:r w:rsidR="00A47A60" w:rsidRPr="00AA48C0">
          <w:rPr>
            <w:noProof/>
            <w:webHidden/>
          </w:rPr>
          <w:fldChar w:fldCharType="begin"/>
        </w:r>
        <w:r w:rsidR="00A47A60" w:rsidRPr="00AA48C0">
          <w:rPr>
            <w:noProof/>
            <w:webHidden/>
          </w:rPr>
          <w:instrText xml:space="preserve"> PAGEREF _Toc73704967 \h </w:instrText>
        </w:r>
        <w:r w:rsidR="00A47A60" w:rsidRPr="00AA48C0">
          <w:rPr>
            <w:noProof/>
            <w:webHidden/>
          </w:rPr>
        </w:r>
        <w:r w:rsidR="00A47A60" w:rsidRPr="00AA48C0">
          <w:rPr>
            <w:noProof/>
            <w:webHidden/>
          </w:rPr>
          <w:fldChar w:fldCharType="separate"/>
        </w:r>
        <w:r w:rsidR="00713366">
          <w:rPr>
            <w:noProof/>
            <w:webHidden/>
          </w:rPr>
          <w:t>14</w:t>
        </w:r>
        <w:r w:rsidR="00A47A60" w:rsidRPr="00AA48C0">
          <w:rPr>
            <w:noProof/>
            <w:webHidden/>
          </w:rPr>
          <w:fldChar w:fldCharType="end"/>
        </w:r>
      </w:hyperlink>
    </w:p>
    <w:p w14:paraId="04231AB7" w14:textId="77777777" w:rsidR="00A47A60" w:rsidRPr="00AA48C0" w:rsidRDefault="008C2F0C" w:rsidP="00A47A60">
      <w:pPr>
        <w:pStyle w:val="TableofFigures"/>
        <w:tabs>
          <w:tab w:val="right" w:leader="dot" w:pos="7927"/>
        </w:tabs>
        <w:spacing w:line="240" w:lineRule="auto"/>
        <w:rPr>
          <w:rFonts w:asciiTheme="minorHAnsi" w:eastAsiaTheme="minorEastAsia" w:hAnsiTheme="minorHAnsi"/>
          <w:noProof/>
          <w:sz w:val="22"/>
          <w:lang w:val="en-US"/>
        </w:rPr>
      </w:pPr>
      <w:hyperlink w:anchor="_Toc73704968" w:history="1">
        <w:r w:rsidR="00A47A60" w:rsidRPr="00AA48C0">
          <w:rPr>
            <w:rStyle w:val="Hyperlink"/>
            <w:noProof/>
          </w:rPr>
          <w:t>Tabel 2.4</w:t>
        </w:r>
        <w:r w:rsidR="00A47A60" w:rsidRPr="00AA48C0">
          <w:rPr>
            <w:rStyle w:val="Hyperlink"/>
            <w:noProof/>
            <w:lang w:val="en-US"/>
          </w:rPr>
          <w:t xml:space="preserve"> Simbol </w:t>
        </w:r>
        <w:r w:rsidR="00A47A60" w:rsidRPr="00AA48C0">
          <w:rPr>
            <w:rStyle w:val="Hyperlink"/>
            <w:i/>
            <w:noProof/>
            <w:lang w:val="en-US"/>
          </w:rPr>
          <w:t>Sequence Diagram</w:t>
        </w:r>
        <w:r w:rsidR="00A47A60" w:rsidRPr="00AA48C0">
          <w:rPr>
            <w:noProof/>
            <w:webHidden/>
          </w:rPr>
          <w:tab/>
        </w:r>
        <w:r w:rsidR="00A47A60" w:rsidRPr="00AA48C0">
          <w:rPr>
            <w:noProof/>
            <w:webHidden/>
          </w:rPr>
          <w:fldChar w:fldCharType="begin"/>
        </w:r>
        <w:r w:rsidR="00A47A60" w:rsidRPr="00AA48C0">
          <w:rPr>
            <w:noProof/>
            <w:webHidden/>
          </w:rPr>
          <w:instrText xml:space="preserve"> PAGEREF _Toc73704968 \h </w:instrText>
        </w:r>
        <w:r w:rsidR="00A47A60" w:rsidRPr="00AA48C0">
          <w:rPr>
            <w:noProof/>
            <w:webHidden/>
          </w:rPr>
        </w:r>
        <w:r w:rsidR="00A47A60" w:rsidRPr="00AA48C0">
          <w:rPr>
            <w:noProof/>
            <w:webHidden/>
          </w:rPr>
          <w:fldChar w:fldCharType="separate"/>
        </w:r>
        <w:r w:rsidR="00713366">
          <w:rPr>
            <w:noProof/>
            <w:webHidden/>
          </w:rPr>
          <w:t>15</w:t>
        </w:r>
        <w:r w:rsidR="00A47A60" w:rsidRPr="00AA48C0">
          <w:rPr>
            <w:noProof/>
            <w:webHidden/>
          </w:rPr>
          <w:fldChar w:fldCharType="end"/>
        </w:r>
      </w:hyperlink>
    </w:p>
    <w:p w14:paraId="51C4807F" w14:textId="77777777" w:rsidR="00A47A60" w:rsidRPr="00AA48C0" w:rsidRDefault="008C2F0C" w:rsidP="00A47A60">
      <w:pPr>
        <w:pStyle w:val="TableofFigures"/>
        <w:tabs>
          <w:tab w:val="right" w:leader="dot" w:pos="7927"/>
        </w:tabs>
        <w:spacing w:line="240" w:lineRule="auto"/>
        <w:rPr>
          <w:rFonts w:asciiTheme="minorHAnsi" w:eastAsiaTheme="minorEastAsia" w:hAnsiTheme="minorHAnsi"/>
          <w:noProof/>
          <w:sz w:val="22"/>
          <w:lang w:val="en-US"/>
        </w:rPr>
      </w:pPr>
      <w:hyperlink w:anchor="_Toc73704969" w:history="1">
        <w:r w:rsidR="00A47A60" w:rsidRPr="00AA48C0">
          <w:rPr>
            <w:rStyle w:val="Hyperlink"/>
            <w:noProof/>
          </w:rPr>
          <w:t>Tabel 2.5</w:t>
        </w:r>
        <w:r w:rsidR="00A47A60" w:rsidRPr="00AA48C0">
          <w:rPr>
            <w:rStyle w:val="Hyperlink"/>
            <w:noProof/>
            <w:lang w:val="en-US"/>
          </w:rPr>
          <w:t xml:space="preserve"> Simbol </w:t>
        </w:r>
        <w:r w:rsidR="00A47A60" w:rsidRPr="00AA48C0">
          <w:rPr>
            <w:rStyle w:val="Hyperlink"/>
            <w:i/>
            <w:noProof/>
            <w:lang w:val="en-US"/>
          </w:rPr>
          <w:t>Class Diagram</w:t>
        </w:r>
        <w:r w:rsidR="00A47A60" w:rsidRPr="00AA48C0">
          <w:rPr>
            <w:noProof/>
            <w:webHidden/>
          </w:rPr>
          <w:tab/>
        </w:r>
        <w:r w:rsidR="00A47A60" w:rsidRPr="00AA48C0">
          <w:rPr>
            <w:noProof/>
            <w:webHidden/>
          </w:rPr>
          <w:fldChar w:fldCharType="begin"/>
        </w:r>
        <w:r w:rsidR="00A47A60" w:rsidRPr="00AA48C0">
          <w:rPr>
            <w:noProof/>
            <w:webHidden/>
          </w:rPr>
          <w:instrText xml:space="preserve"> PAGEREF _Toc73704969 \h </w:instrText>
        </w:r>
        <w:r w:rsidR="00A47A60" w:rsidRPr="00AA48C0">
          <w:rPr>
            <w:noProof/>
            <w:webHidden/>
          </w:rPr>
        </w:r>
        <w:r w:rsidR="00A47A60" w:rsidRPr="00AA48C0">
          <w:rPr>
            <w:noProof/>
            <w:webHidden/>
          </w:rPr>
          <w:fldChar w:fldCharType="separate"/>
        </w:r>
        <w:r w:rsidR="00713366">
          <w:rPr>
            <w:noProof/>
            <w:webHidden/>
          </w:rPr>
          <w:t>16</w:t>
        </w:r>
        <w:r w:rsidR="00A47A60" w:rsidRPr="00AA48C0">
          <w:rPr>
            <w:noProof/>
            <w:webHidden/>
          </w:rPr>
          <w:fldChar w:fldCharType="end"/>
        </w:r>
      </w:hyperlink>
    </w:p>
    <w:p w14:paraId="7A8273CE" w14:textId="77777777" w:rsidR="00A47A60" w:rsidRPr="00AA48C0" w:rsidRDefault="008C2F0C" w:rsidP="00A47A60">
      <w:pPr>
        <w:pStyle w:val="TableofFigures"/>
        <w:tabs>
          <w:tab w:val="right" w:leader="dot" w:pos="7927"/>
        </w:tabs>
        <w:spacing w:line="240" w:lineRule="auto"/>
        <w:rPr>
          <w:rFonts w:asciiTheme="minorHAnsi" w:eastAsiaTheme="minorEastAsia" w:hAnsiTheme="minorHAnsi"/>
          <w:noProof/>
          <w:sz w:val="22"/>
          <w:lang w:val="en-US"/>
        </w:rPr>
      </w:pPr>
      <w:hyperlink w:anchor="_Toc73704970" w:history="1">
        <w:r w:rsidR="00A47A60" w:rsidRPr="00AA48C0">
          <w:rPr>
            <w:rStyle w:val="Hyperlink"/>
            <w:noProof/>
          </w:rPr>
          <w:t>Tabel 2.6</w:t>
        </w:r>
        <w:r w:rsidR="00A47A60" w:rsidRPr="00AA48C0">
          <w:rPr>
            <w:rStyle w:val="Hyperlink"/>
            <w:noProof/>
            <w:lang w:val="en-US"/>
          </w:rPr>
          <w:t xml:space="preserve"> Simbol </w:t>
        </w:r>
        <w:r w:rsidR="00A47A60" w:rsidRPr="00AA48C0">
          <w:rPr>
            <w:rStyle w:val="Hyperlink"/>
            <w:i/>
            <w:noProof/>
            <w:lang w:val="en-US"/>
          </w:rPr>
          <w:t>Component Diagram</w:t>
        </w:r>
        <w:r w:rsidR="00A47A60" w:rsidRPr="00AA48C0">
          <w:rPr>
            <w:noProof/>
            <w:webHidden/>
          </w:rPr>
          <w:tab/>
        </w:r>
        <w:r w:rsidR="00A47A60" w:rsidRPr="00AA48C0">
          <w:rPr>
            <w:noProof/>
            <w:webHidden/>
          </w:rPr>
          <w:fldChar w:fldCharType="begin"/>
        </w:r>
        <w:r w:rsidR="00A47A60" w:rsidRPr="00AA48C0">
          <w:rPr>
            <w:noProof/>
            <w:webHidden/>
          </w:rPr>
          <w:instrText xml:space="preserve"> PAGEREF _Toc73704970 \h </w:instrText>
        </w:r>
        <w:r w:rsidR="00A47A60" w:rsidRPr="00AA48C0">
          <w:rPr>
            <w:noProof/>
            <w:webHidden/>
          </w:rPr>
        </w:r>
        <w:r w:rsidR="00A47A60" w:rsidRPr="00AA48C0">
          <w:rPr>
            <w:noProof/>
            <w:webHidden/>
          </w:rPr>
          <w:fldChar w:fldCharType="separate"/>
        </w:r>
        <w:r w:rsidR="00713366">
          <w:rPr>
            <w:noProof/>
            <w:webHidden/>
          </w:rPr>
          <w:t>19</w:t>
        </w:r>
        <w:r w:rsidR="00A47A60" w:rsidRPr="00AA48C0">
          <w:rPr>
            <w:noProof/>
            <w:webHidden/>
          </w:rPr>
          <w:fldChar w:fldCharType="end"/>
        </w:r>
      </w:hyperlink>
    </w:p>
    <w:p w14:paraId="79A1A6B6" w14:textId="77777777" w:rsidR="00A47A60" w:rsidRDefault="008C2F0C" w:rsidP="00A47A60">
      <w:pPr>
        <w:pStyle w:val="TableofFigures"/>
        <w:tabs>
          <w:tab w:val="right" w:leader="dot" w:pos="7927"/>
        </w:tabs>
        <w:spacing w:line="240" w:lineRule="auto"/>
        <w:rPr>
          <w:rFonts w:asciiTheme="minorHAnsi" w:eastAsiaTheme="minorEastAsia" w:hAnsiTheme="minorHAnsi"/>
          <w:noProof/>
          <w:sz w:val="22"/>
          <w:lang w:val="en-US"/>
        </w:rPr>
      </w:pPr>
      <w:hyperlink w:anchor="_Toc73704971" w:history="1">
        <w:r w:rsidR="00A47A60" w:rsidRPr="00AA48C0">
          <w:rPr>
            <w:rStyle w:val="Hyperlink"/>
            <w:noProof/>
          </w:rPr>
          <w:t>Tabel 2.7</w:t>
        </w:r>
        <w:r w:rsidR="00A47A60" w:rsidRPr="00AA48C0">
          <w:rPr>
            <w:rStyle w:val="Hyperlink"/>
            <w:noProof/>
            <w:lang w:val="en-US"/>
          </w:rPr>
          <w:t xml:space="preserve"> Simbol </w:t>
        </w:r>
        <w:r w:rsidR="00A47A60" w:rsidRPr="00AA48C0">
          <w:rPr>
            <w:rStyle w:val="Hyperlink"/>
            <w:i/>
            <w:noProof/>
            <w:lang w:val="en-US"/>
          </w:rPr>
          <w:t>Deployment Diagram</w:t>
        </w:r>
        <w:r w:rsidR="00A47A60" w:rsidRPr="00AA48C0">
          <w:rPr>
            <w:noProof/>
            <w:webHidden/>
          </w:rPr>
          <w:tab/>
        </w:r>
        <w:r w:rsidR="00A47A60" w:rsidRPr="00AA48C0">
          <w:rPr>
            <w:noProof/>
            <w:webHidden/>
          </w:rPr>
          <w:fldChar w:fldCharType="begin"/>
        </w:r>
        <w:r w:rsidR="00A47A60" w:rsidRPr="00AA48C0">
          <w:rPr>
            <w:noProof/>
            <w:webHidden/>
          </w:rPr>
          <w:instrText xml:space="preserve"> PAGEREF _Toc73704971 \h </w:instrText>
        </w:r>
        <w:r w:rsidR="00A47A60" w:rsidRPr="00AA48C0">
          <w:rPr>
            <w:noProof/>
            <w:webHidden/>
          </w:rPr>
        </w:r>
        <w:r w:rsidR="00A47A60" w:rsidRPr="00AA48C0">
          <w:rPr>
            <w:noProof/>
            <w:webHidden/>
          </w:rPr>
          <w:fldChar w:fldCharType="separate"/>
        </w:r>
        <w:r w:rsidR="00713366">
          <w:rPr>
            <w:noProof/>
            <w:webHidden/>
          </w:rPr>
          <w:t>19</w:t>
        </w:r>
        <w:r w:rsidR="00A47A60" w:rsidRPr="00AA48C0">
          <w:rPr>
            <w:noProof/>
            <w:webHidden/>
          </w:rPr>
          <w:fldChar w:fldCharType="end"/>
        </w:r>
      </w:hyperlink>
    </w:p>
    <w:p w14:paraId="2F13DB3F" w14:textId="57700B82" w:rsidR="00A82E9D" w:rsidRDefault="00A47A60" w:rsidP="00A47A60">
      <w:pPr>
        <w:spacing w:line="240" w:lineRule="auto"/>
        <w:rPr>
          <w:lang w:val="en-US" w:eastAsia="zh-CN"/>
        </w:rPr>
        <w:sectPr w:rsidR="00A82E9D">
          <w:pgSz w:w="11906" w:h="16838"/>
          <w:pgMar w:top="2268" w:right="1701" w:bottom="1701" w:left="2268" w:header="709" w:footer="709" w:gutter="0"/>
          <w:pgNumType w:fmt="lowerRoman"/>
          <w:cols w:space="720"/>
        </w:sectPr>
      </w:pPr>
      <w:r>
        <w:rPr>
          <w:lang w:val="en-US" w:eastAsia="zh-CN"/>
        </w:rPr>
        <w:fldChar w:fldCharType="end"/>
      </w:r>
    </w:p>
    <w:p w14:paraId="1C022B1D" w14:textId="65454FD0" w:rsidR="00A87B59" w:rsidRPr="00A87B59" w:rsidRDefault="00A87B59" w:rsidP="00A87B59">
      <w:pPr>
        <w:rPr>
          <w:lang w:val="en-US" w:eastAsia="zh-CN"/>
        </w:rPr>
      </w:pPr>
    </w:p>
    <w:p w14:paraId="381A8EC4" w14:textId="40E315F6" w:rsidR="00026C0F" w:rsidRDefault="00D65A49" w:rsidP="00026C0F">
      <w:pPr>
        <w:pStyle w:val="Heading1"/>
        <w:jc w:val="center"/>
        <w:rPr>
          <w:lang w:val="en-US" w:eastAsia="zh-CN"/>
        </w:rPr>
      </w:pPr>
      <w:bookmarkStart w:id="31" w:name="_Toc73620625"/>
      <w:r>
        <w:rPr>
          <w:lang w:val="en-US" w:eastAsia="zh-CN"/>
        </w:rPr>
        <w:t>DAFTAR GAMBAR</w:t>
      </w:r>
      <w:bookmarkEnd w:id="31"/>
    </w:p>
    <w:p w14:paraId="58933493" w14:textId="0D0355E6" w:rsidR="00D65A49" w:rsidRDefault="008C1AFF" w:rsidP="008C1AFF">
      <w:pPr>
        <w:spacing w:line="240" w:lineRule="auto"/>
        <w:jc w:val="right"/>
        <w:rPr>
          <w:lang w:val="en-US" w:eastAsia="zh-CN"/>
        </w:rPr>
      </w:pPr>
      <w:r>
        <w:rPr>
          <w:lang w:val="en-US" w:eastAsia="zh-CN"/>
        </w:rPr>
        <w:t xml:space="preserve">Halaman </w:t>
      </w:r>
    </w:p>
    <w:p w14:paraId="5482EC1D" w14:textId="77777777" w:rsidR="0095506D" w:rsidRDefault="009663F3" w:rsidP="0095506D">
      <w:pPr>
        <w:pStyle w:val="TableofFigures"/>
        <w:tabs>
          <w:tab w:val="right" w:leader="dot" w:pos="7927"/>
        </w:tabs>
        <w:spacing w:line="240" w:lineRule="auto"/>
        <w:rPr>
          <w:rFonts w:asciiTheme="minorHAnsi" w:eastAsiaTheme="minorEastAsia" w:hAnsiTheme="minorHAnsi"/>
          <w:noProof/>
          <w:sz w:val="22"/>
          <w:lang w:val="en-US"/>
        </w:rPr>
      </w:pPr>
      <w:r>
        <w:rPr>
          <w:rFonts w:eastAsiaTheme="majorEastAsia" w:cstheme="majorBidi"/>
          <w:b/>
          <w:szCs w:val="32"/>
          <w:lang w:val="en-US" w:eastAsia="zh-CN"/>
        </w:rPr>
        <w:fldChar w:fldCharType="begin"/>
      </w:r>
      <w:r>
        <w:rPr>
          <w:rFonts w:eastAsiaTheme="majorEastAsia" w:cstheme="majorBidi"/>
          <w:b/>
          <w:szCs w:val="32"/>
          <w:lang w:val="en-US" w:eastAsia="zh-CN"/>
        </w:rPr>
        <w:instrText xml:space="preserve"> TOC \h \z \c "Gambar 2." </w:instrText>
      </w:r>
      <w:r>
        <w:rPr>
          <w:rFonts w:eastAsiaTheme="majorEastAsia" w:cstheme="majorBidi"/>
          <w:b/>
          <w:szCs w:val="32"/>
          <w:lang w:val="en-US" w:eastAsia="zh-CN"/>
        </w:rPr>
        <w:fldChar w:fldCharType="separate"/>
      </w:r>
      <w:hyperlink w:anchor="_Toc73705449" w:history="1">
        <w:r w:rsidR="0095506D" w:rsidRPr="008549E5">
          <w:rPr>
            <w:rStyle w:val="Hyperlink"/>
            <w:noProof/>
          </w:rPr>
          <w:t>Gambar 2. 1</w:t>
        </w:r>
        <w:r w:rsidR="0095506D" w:rsidRPr="008549E5">
          <w:rPr>
            <w:rStyle w:val="Hyperlink"/>
            <w:noProof/>
            <w:lang w:val="en-US"/>
          </w:rPr>
          <w:t xml:space="preserve"> Arduino Uno</w:t>
        </w:r>
        <w:r w:rsidR="0095506D">
          <w:rPr>
            <w:noProof/>
            <w:webHidden/>
          </w:rPr>
          <w:tab/>
        </w:r>
        <w:r w:rsidR="0095506D">
          <w:rPr>
            <w:noProof/>
            <w:webHidden/>
          </w:rPr>
          <w:fldChar w:fldCharType="begin"/>
        </w:r>
        <w:r w:rsidR="0095506D">
          <w:rPr>
            <w:noProof/>
            <w:webHidden/>
          </w:rPr>
          <w:instrText xml:space="preserve"> PAGEREF _Toc73705449 \h </w:instrText>
        </w:r>
        <w:r w:rsidR="0095506D">
          <w:rPr>
            <w:noProof/>
            <w:webHidden/>
          </w:rPr>
        </w:r>
        <w:r w:rsidR="0095506D">
          <w:rPr>
            <w:noProof/>
            <w:webHidden/>
          </w:rPr>
          <w:fldChar w:fldCharType="separate"/>
        </w:r>
        <w:r w:rsidR="00713366">
          <w:rPr>
            <w:noProof/>
            <w:webHidden/>
          </w:rPr>
          <w:t>20</w:t>
        </w:r>
        <w:r w:rsidR="0095506D">
          <w:rPr>
            <w:noProof/>
            <w:webHidden/>
          </w:rPr>
          <w:fldChar w:fldCharType="end"/>
        </w:r>
      </w:hyperlink>
    </w:p>
    <w:p w14:paraId="3DA8F7AA" w14:textId="77777777" w:rsidR="0095506D" w:rsidRDefault="008C2F0C" w:rsidP="0095506D">
      <w:pPr>
        <w:pStyle w:val="TableofFigures"/>
        <w:tabs>
          <w:tab w:val="right" w:leader="dot" w:pos="7927"/>
        </w:tabs>
        <w:spacing w:line="240" w:lineRule="auto"/>
        <w:rPr>
          <w:rFonts w:asciiTheme="minorHAnsi" w:eastAsiaTheme="minorEastAsia" w:hAnsiTheme="minorHAnsi"/>
          <w:noProof/>
          <w:sz w:val="22"/>
          <w:lang w:val="en-US"/>
        </w:rPr>
      </w:pPr>
      <w:hyperlink w:anchor="_Toc73705450" w:history="1">
        <w:r w:rsidR="0095506D" w:rsidRPr="008549E5">
          <w:rPr>
            <w:rStyle w:val="Hyperlink"/>
            <w:noProof/>
          </w:rPr>
          <w:t>Gambar 2. 2</w:t>
        </w:r>
        <w:r w:rsidR="0095506D" w:rsidRPr="008549E5">
          <w:rPr>
            <w:rStyle w:val="Hyperlink"/>
            <w:noProof/>
            <w:lang w:val="en-US"/>
          </w:rPr>
          <w:t xml:space="preserve"> Sensor Ultrasonik HC-SR04</w:t>
        </w:r>
        <w:r w:rsidR="0095506D">
          <w:rPr>
            <w:noProof/>
            <w:webHidden/>
          </w:rPr>
          <w:tab/>
        </w:r>
        <w:r w:rsidR="0095506D">
          <w:rPr>
            <w:noProof/>
            <w:webHidden/>
          </w:rPr>
          <w:fldChar w:fldCharType="begin"/>
        </w:r>
        <w:r w:rsidR="0095506D">
          <w:rPr>
            <w:noProof/>
            <w:webHidden/>
          </w:rPr>
          <w:instrText xml:space="preserve"> PAGEREF _Toc73705450 \h </w:instrText>
        </w:r>
        <w:r w:rsidR="0095506D">
          <w:rPr>
            <w:noProof/>
            <w:webHidden/>
          </w:rPr>
        </w:r>
        <w:r w:rsidR="0095506D">
          <w:rPr>
            <w:noProof/>
            <w:webHidden/>
          </w:rPr>
          <w:fldChar w:fldCharType="separate"/>
        </w:r>
        <w:r w:rsidR="00713366">
          <w:rPr>
            <w:noProof/>
            <w:webHidden/>
          </w:rPr>
          <w:t>21</w:t>
        </w:r>
        <w:r w:rsidR="0095506D">
          <w:rPr>
            <w:noProof/>
            <w:webHidden/>
          </w:rPr>
          <w:fldChar w:fldCharType="end"/>
        </w:r>
      </w:hyperlink>
    </w:p>
    <w:p w14:paraId="16321A83" w14:textId="77777777" w:rsidR="0095506D" w:rsidRDefault="008C2F0C" w:rsidP="0095506D">
      <w:pPr>
        <w:pStyle w:val="TableofFigures"/>
        <w:tabs>
          <w:tab w:val="right" w:leader="dot" w:pos="7927"/>
        </w:tabs>
        <w:spacing w:line="240" w:lineRule="auto"/>
        <w:rPr>
          <w:rFonts w:asciiTheme="minorHAnsi" w:eastAsiaTheme="minorEastAsia" w:hAnsiTheme="minorHAnsi"/>
          <w:noProof/>
          <w:sz w:val="22"/>
          <w:lang w:val="en-US"/>
        </w:rPr>
      </w:pPr>
      <w:hyperlink w:anchor="_Toc73705451" w:history="1">
        <w:r w:rsidR="0095506D" w:rsidRPr="008549E5">
          <w:rPr>
            <w:rStyle w:val="Hyperlink"/>
            <w:noProof/>
          </w:rPr>
          <w:t>Gambar 2. 3</w:t>
        </w:r>
        <w:r w:rsidR="0095506D" w:rsidRPr="008549E5">
          <w:rPr>
            <w:rStyle w:val="Hyperlink"/>
            <w:noProof/>
            <w:lang w:val="en-US"/>
          </w:rPr>
          <w:t xml:space="preserve"> Sensor Proximity Infrared</w:t>
        </w:r>
        <w:r w:rsidR="0095506D">
          <w:rPr>
            <w:noProof/>
            <w:webHidden/>
          </w:rPr>
          <w:tab/>
        </w:r>
        <w:r w:rsidR="0095506D">
          <w:rPr>
            <w:noProof/>
            <w:webHidden/>
          </w:rPr>
          <w:fldChar w:fldCharType="begin"/>
        </w:r>
        <w:r w:rsidR="0095506D">
          <w:rPr>
            <w:noProof/>
            <w:webHidden/>
          </w:rPr>
          <w:instrText xml:space="preserve"> PAGEREF _Toc73705451 \h </w:instrText>
        </w:r>
        <w:r w:rsidR="0095506D">
          <w:rPr>
            <w:noProof/>
            <w:webHidden/>
          </w:rPr>
        </w:r>
        <w:r w:rsidR="0095506D">
          <w:rPr>
            <w:noProof/>
            <w:webHidden/>
          </w:rPr>
          <w:fldChar w:fldCharType="separate"/>
        </w:r>
        <w:r w:rsidR="00713366">
          <w:rPr>
            <w:noProof/>
            <w:webHidden/>
          </w:rPr>
          <w:t>22</w:t>
        </w:r>
        <w:r w:rsidR="0095506D">
          <w:rPr>
            <w:noProof/>
            <w:webHidden/>
          </w:rPr>
          <w:fldChar w:fldCharType="end"/>
        </w:r>
      </w:hyperlink>
    </w:p>
    <w:p w14:paraId="1B2FE0B2" w14:textId="77777777" w:rsidR="0095506D" w:rsidRDefault="008C2F0C" w:rsidP="0095506D">
      <w:pPr>
        <w:pStyle w:val="TableofFigures"/>
        <w:tabs>
          <w:tab w:val="right" w:leader="dot" w:pos="7927"/>
        </w:tabs>
        <w:spacing w:line="240" w:lineRule="auto"/>
        <w:rPr>
          <w:rFonts w:asciiTheme="minorHAnsi" w:eastAsiaTheme="minorEastAsia" w:hAnsiTheme="minorHAnsi"/>
          <w:noProof/>
          <w:sz w:val="22"/>
          <w:lang w:val="en-US"/>
        </w:rPr>
      </w:pPr>
      <w:hyperlink w:anchor="_Toc73705452" w:history="1">
        <w:r w:rsidR="0095506D" w:rsidRPr="008549E5">
          <w:rPr>
            <w:rStyle w:val="Hyperlink"/>
            <w:noProof/>
          </w:rPr>
          <w:t>Gambar 2. 4</w:t>
        </w:r>
        <w:r w:rsidR="0095506D" w:rsidRPr="008549E5">
          <w:rPr>
            <w:rStyle w:val="Hyperlink"/>
            <w:noProof/>
            <w:lang w:val="en-US"/>
          </w:rPr>
          <w:t xml:space="preserve"> </w:t>
        </w:r>
        <w:r w:rsidR="0095506D" w:rsidRPr="008549E5">
          <w:rPr>
            <w:rStyle w:val="Hyperlink"/>
            <w:rFonts w:cs="Times New Roman"/>
            <w:noProof/>
          </w:rPr>
          <w:t>Sensor Proximity Induktif</w:t>
        </w:r>
        <w:r w:rsidR="0095506D">
          <w:rPr>
            <w:noProof/>
            <w:webHidden/>
          </w:rPr>
          <w:tab/>
        </w:r>
        <w:r w:rsidR="0095506D">
          <w:rPr>
            <w:noProof/>
            <w:webHidden/>
          </w:rPr>
          <w:fldChar w:fldCharType="begin"/>
        </w:r>
        <w:r w:rsidR="0095506D">
          <w:rPr>
            <w:noProof/>
            <w:webHidden/>
          </w:rPr>
          <w:instrText xml:space="preserve"> PAGEREF _Toc73705452 \h </w:instrText>
        </w:r>
        <w:r w:rsidR="0095506D">
          <w:rPr>
            <w:noProof/>
            <w:webHidden/>
          </w:rPr>
        </w:r>
        <w:r w:rsidR="0095506D">
          <w:rPr>
            <w:noProof/>
            <w:webHidden/>
          </w:rPr>
          <w:fldChar w:fldCharType="separate"/>
        </w:r>
        <w:r w:rsidR="00713366">
          <w:rPr>
            <w:noProof/>
            <w:webHidden/>
          </w:rPr>
          <w:t>23</w:t>
        </w:r>
        <w:r w:rsidR="0095506D">
          <w:rPr>
            <w:noProof/>
            <w:webHidden/>
          </w:rPr>
          <w:fldChar w:fldCharType="end"/>
        </w:r>
      </w:hyperlink>
    </w:p>
    <w:p w14:paraId="16CBBC9F" w14:textId="77777777" w:rsidR="0095506D" w:rsidRDefault="008C2F0C" w:rsidP="0095506D">
      <w:pPr>
        <w:pStyle w:val="TableofFigures"/>
        <w:tabs>
          <w:tab w:val="right" w:leader="dot" w:pos="7927"/>
        </w:tabs>
        <w:spacing w:line="240" w:lineRule="auto"/>
        <w:rPr>
          <w:rFonts w:asciiTheme="minorHAnsi" w:eastAsiaTheme="minorEastAsia" w:hAnsiTheme="minorHAnsi"/>
          <w:noProof/>
          <w:sz w:val="22"/>
          <w:lang w:val="en-US"/>
        </w:rPr>
      </w:pPr>
      <w:hyperlink w:anchor="_Toc73705453" w:history="1">
        <w:r w:rsidR="0095506D" w:rsidRPr="008549E5">
          <w:rPr>
            <w:rStyle w:val="Hyperlink"/>
            <w:noProof/>
          </w:rPr>
          <w:t>Gambar 2. 5</w:t>
        </w:r>
        <w:r w:rsidR="0095506D" w:rsidRPr="008549E5">
          <w:rPr>
            <w:rStyle w:val="Hyperlink"/>
            <w:noProof/>
            <w:lang w:val="en-US"/>
          </w:rPr>
          <w:t xml:space="preserve"> Sensor Proximity Kapasitif</w:t>
        </w:r>
        <w:r w:rsidR="0095506D">
          <w:rPr>
            <w:noProof/>
            <w:webHidden/>
          </w:rPr>
          <w:tab/>
        </w:r>
        <w:r w:rsidR="0095506D">
          <w:rPr>
            <w:noProof/>
            <w:webHidden/>
          </w:rPr>
          <w:fldChar w:fldCharType="begin"/>
        </w:r>
        <w:r w:rsidR="0095506D">
          <w:rPr>
            <w:noProof/>
            <w:webHidden/>
          </w:rPr>
          <w:instrText xml:space="preserve"> PAGEREF _Toc73705453 \h </w:instrText>
        </w:r>
        <w:r w:rsidR="0095506D">
          <w:rPr>
            <w:noProof/>
            <w:webHidden/>
          </w:rPr>
        </w:r>
        <w:r w:rsidR="0095506D">
          <w:rPr>
            <w:noProof/>
            <w:webHidden/>
          </w:rPr>
          <w:fldChar w:fldCharType="separate"/>
        </w:r>
        <w:r w:rsidR="00713366">
          <w:rPr>
            <w:noProof/>
            <w:webHidden/>
          </w:rPr>
          <w:t>25</w:t>
        </w:r>
        <w:r w:rsidR="0095506D">
          <w:rPr>
            <w:noProof/>
            <w:webHidden/>
          </w:rPr>
          <w:fldChar w:fldCharType="end"/>
        </w:r>
      </w:hyperlink>
    </w:p>
    <w:p w14:paraId="210FDCD5" w14:textId="77777777" w:rsidR="0095506D" w:rsidRDefault="008C2F0C" w:rsidP="0095506D">
      <w:pPr>
        <w:pStyle w:val="TableofFigures"/>
        <w:tabs>
          <w:tab w:val="right" w:leader="dot" w:pos="7927"/>
        </w:tabs>
        <w:spacing w:line="240" w:lineRule="auto"/>
        <w:rPr>
          <w:rFonts w:asciiTheme="minorHAnsi" w:eastAsiaTheme="minorEastAsia" w:hAnsiTheme="minorHAnsi"/>
          <w:noProof/>
          <w:sz w:val="22"/>
          <w:lang w:val="en-US"/>
        </w:rPr>
      </w:pPr>
      <w:hyperlink w:anchor="_Toc73705454" w:history="1">
        <w:r w:rsidR="0095506D" w:rsidRPr="008549E5">
          <w:rPr>
            <w:rStyle w:val="Hyperlink"/>
            <w:noProof/>
          </w:rPr>
          <w:t>Gambar 2. 6</w:t>
        </w:r>
        <w:r w:rsidR="0095506D" w:rsidRPr="008549E5">
          <w:rPr>
            <w:rStyle w:val="Hyperlink"/>
            <w:noProof/>
            <w:lang w:val="en-US"/>
          </w:rPr>
          <w:t xml:space="preserve"> NodeMCU</w:t>
        </w:r>
        <w:r w:rsidR="0095506D">
          <w:rPr>
            <w:noProof/>
            <w:webHidden/>
          </w:rPr>
          <w:tab/>
        </w:r>
        <w:r w:rsidR="0095506D">
          <w:rPr>
            <w:noProof/>
            <w:webHidden/>
          </w:rPr>
          <w:fldChar w:fldCharType="begin"/>
        </w:r>
        <w:r w:rsidR="0095506D">
          <w:rPr>
            <w:noProof/>
            <w:webHidden/>
          </w:rPr>
          <w:instrText xml:space="preserve"> PAGEREF _Toc73705454 \h </w:instrText>
        </w:r>
        <w:r w:rsidR="0095506D">
          <w:rPr>
            <w:noProof/>
            <w:webHidden/>
          </w:rPr>
        </w:r>
        <w:r w:rsidR="0095506D">
          <w:rPr>
            <w:noProof/>
            <w:webHidden/>
          </w:rPr>
          <w:fldChar w:fldCharType="separate"/>
        </w:r>
        <w:r w:rsidR="00713366">
          <w:rPr>
            <w:noProof/>
            <w:webHidden/>
          </w:rPr>
          <w:t>26</w:t>
        </w:r>
        <w:r w:rsidR="0095506D">
          <w:rPr>
            <w:noProof/>
            <w:webHidden/>
          </w:rPr>
          <w:fldChar w:fldCharType="end"/>
        </w:r>
      </w:hyperlink>
    </w:p>
    <w:p w14:paraId="78978C46" w14:textId="77777777" w:rsidR="0095506D" w:rsidRDefault="008C2F0C" w:rsidP="0095506D">
      <w:pPr>
        <w:pStyle w:val="TableofFigures"/>
        <w:tabs>
          <w:tab w:val="right" w:leader="dot" w:pos="7927"/>
        </w:tabs>
        <w:spacing w:line="240" w:lineRule="auto"/>
        <w:rPr>
          <w:rFonts w:asciiTheme="minorHAnsi" w:eastAsiaTheme="minorEastAsia" w:hAnsiTheme="minorHAnsi"/>
          <w:noProof/>
          <w:sz w:val="22"/>
          <w:lang w:val="en-US"/>
        </w:rPr>
      </w:pPr>
      <w:hyperlink w:anchor="_Toc73705455" w:history="1">
        <w:r w:rsidR="0095506D" w:rsidRPr="008549E5">
          <w:rPr>
            <w:rStyle w:val="Hyperlink"/>
            <w:noProof/>
          </w:rPr>
          <w:t>Gambar 2. 7</w:t>
        </w:r>
        <w:r w:rsidR="0095506D" w:rsidRPr="008549E5">
          <w:rPr>
            <w:rStyle w:val="Hyperlink"/>
            <w:noProof/>
            <w:lang w:val="en-US"/>
          </w:rPr>
          <w:t xml:space="preserve"> </w:t>
        </w:r>
        <w:r w:rsidR="0095506D" w:rsidRPr="008549E5">
          <w:rPr>
            <w:rStyle w:val="Hyperlink"/>
            <w:rFonts w:cs="Times New Roman"/>
            <w:noProof/>
          </w:rPr>
          <w:t>Motor Servo</w:t>
        </w:r>
        <w:r w:rsidR="0095506D">
          <w:rPr>
            <w:noProof/>
            <w:webHidden/>
          </w:rPr>
          <w:tab/>
        </w:r>
        <w:r w:rsidR="0095506D">
          <w:rPr>
            <w:noProof/>
            <w:webHidden/>
          </w:rPr>
          <w:fldChar w:fldCharType="begin"/>
        </w:r>
        <w:r w:rsidR="0095506D">
          <w:rPr>
            <w:noProof/>
            <w:webHidden/>
          </w:rPr>
          <w:instrText xml:space="preserve"> PAGEREF _Toc73705455 \h </w:instrText>
        </w:r>
        <w:r w:rsidR="0095506D">
          <w:rPr>
            <w:noProof/>
            <w:webHidden/>
          </w:rPr>
        </w:r>
        <w:r w:rsidR="0095506D">
          <w:rPr>
            <w:noProof/>
            <w:webHidden/>
          </w:rPr>
          <w:fldChar w:fldCharType="separate"/>
        </w:r>
        <w:r w:rsidR="00713366">
          <w:rPr>
            <w:noProof/>
            <w:webHidden/>
          </w:rPr>
          <w:t>27</w:t>
        </w:r>
        <w:r w:rsidR="0095506D">
          <w:rPr>
            <w:noProof/>
            <w:webHidden/>
          </w:rPr>
          <w:fldChar w:fldCharType="end"/>
        </w:r>
      </w:hyperlink>
    </w:p>
    <w:p w14:paraId="68ED62C5" w14:textId="77777777" w:rsidR="0095506D" w:rsidRDefault="008C2F0C" w:rsidP="0095506D">
      <w:pPr>
        <w:pStyle w:val="TableofFigures"/>
        <w:tabs>
          <w:tab w:val="right" w:leader="dot" w:pos="7927"/>
        </w:tabs>
        <w:spacing w:line="240" w:lineRule="auto"/>
        <w:rPr>
          <w:rFonts w:asciiTheme="minorHAnsi" w:eastAsiaTheme="minorEastAsia" w:hAnsiTheme="minorHAnsi"/>
          <w:noProof/>
          <w:sz w:val="22"/>
          <w:lang w:val="en-US"/>
        </w:rPr>
      </w:pPr>
      <w:hyperlink w:anchor="_Toc73705456" w:history="1">
        <w:r w:rsidR="0095506D" w:rsidRPr="008549E5">
          <w:rPr>
            <w:rStyle w:val="Hyperlink"/>
            <w:noProof/>
          </w:rPr>
          <w:t>Gambar 2. 8</w:t>
        </w:r>
        <w:r w:rsidR="0095506D" w:rsidRPr="008549E5">
          <w:rPr>
            <w:rStyle w:val="Hyperlink"/>
            <w:noProof/>
            <w:lang w:val="en-US"/>
          </w:rPr>
          <w:t xml:space="preserve"> Kabel Jumper</w:t>
        </w:r>
        <w:r w:rsidR="0095506D">
          <w:rPr>
            <w:noProof/>
            <w:webHidden/>
          </w:rPr>
          <w:tab/>
        </w:r>
        <w:r w:rsidR="0095506D">
          <w:rPr>
            <w:noProof/>
            <w:webHidden/>
          </w:rPr>
          <w:fldChar w:fldCharType="begin"/>
        </w:r>
        <w:r w:rsidR="0095506D">
          <w:rPr>
            <w:noProof/>
            <w:webHidden/>
          </w:rPr>
          <w:instrText xml:space="preserve"> PAGEREF _Toc73705456 \h </w:instrText>
        </w:r>
        <w:r w:rsidR="0095506D">
          <w:rPr>
            <w:noProof/>
            <w:webHidden/>
          </w:rPr>
        </w:r>
        <w:r w:rsidR="0095506D">
          <w:rPr>
            <w:noProof/>
            <w:webHidden/>
          </w:rPr>
          <w:fldChar w:fldCharType="separate"/>
        </w:r>
        <w:r w:rsidR="00713366">
          <w:rPr>
            <w:noProof/>
            <w:webHidden/>
          </w:rPr>
          <w:t>28</w:t>
        </w:r>
        <w:r w:rsidR="0095506D">
          <w:rPr>
            <w:noProof/>
            <w:webHidden/>
          </w:rPr>
          <w:fldChar w:fldCharType="end"/>
        </w:r>
      </w:hyperlink>
    </w:p>
    <w:p w14:paraId="75F31DD1" w14:textId="77777777" w:rsidR="0095506D" w:rsidRDefault="008C2F0C" w:rsidP="0095506D">
      <w:pPr>
        <w:pStyle w:val="TableofFigures"/>
        <w:tabs>
          <w:tab w:val="right" w:leader="dot" w:pos="7927"/>
        </w:tabs>
        <w:spacing w:line="240" w:lineRule="auto"/>
        <w:rPr>
          <w:rFonts w:asciiTheme="minorHAnsi" w:eastAsiaTheme="minorEastAsia" w:hAnsiTheme="minorHAnsi"/>
          <w:noProof/>
          <w:sz w:val="22"/>
          <w:lang w:val="en-US"/>
        </w:rPr>
      </w:pPr>
      <w:hyperlink w:anchor="_Toc73705457" w:history="1">
        <w:r w:rsidR="0095506D" w:rsidRPr="008549E5">
          <w:rPr>
            <w:rStyle w:val="Hyperlink"/>
            <w:noProof/>
          </w:rPr>
          <w:t>Gambar 2. 10</w:t>
        </w:r>
        <w:r w:rsidR="0095506D" w:rsidRPr="008549E5">
          <w:rPr>
            <w:rStyle w:val="Hyperlink"/>
            <w:noProof/>
            <w:lang w:val="en-US"/>
          </w:rPr>
          <w:t xml:space="preserve"> Adaptor</w:t>
        </w:r>
        <w:r w:rsidR="0095506D">
          <w:rPr>
            <w:noProof/>
            <w:webHidden/>
          </w:rPr>
          <w:tab/>
        </w:r>
        <w:r w:rsidR="0095506D">
          <w:rPr>
            <w:noProof/>
            <w:webHidden/>
          </w:rPr>
          <w:fldChar w:fldCharType="begin"/>
        </w:r>
        <w:r w:rsidR="0095506D">
          <w:rPr>
            <w:noProof/>
            <w:webHidden/>
          </w:rPr>
          <w:instrText xml:space="preserve"> PAGEREF _Toc73705457 \h </w:instrText>
        </w:r>
        <w:r w:rsidR="0095506D">
          <w:rPr>
            <w:noProof/>
            <w:webHidden/>
          </w:rPr>
        </w:r>
        <w:r w:rsidR="0095506D">
          <w:rPr>
            <w:noProof/>
            <w:webHidden/>
          </w:rPr>
          <w:fldChar w:fldCharType="separate"/>
        </w:r>
        <w:r w:rsidR="00713366">
          <w:rPr>
            <w:noProof/>
            <w:webHidden/>
          </w:rPr>
          <w:t>29</w:t>
        </w:r>
        <w:r w:rsidR="0095506D">
          <w:rPr>
            <w:noProof/>
            <w:webHidden/>
          </w:rPr>
          <w:fldChar w:fldCharType="end"/>
        </w:r>
      </w:hyperlink>
    </w:p>
    <w:p w14:paraId="4C70419B" w14:textId="46FE8D65" w:rsidR="00797F81" w:rsidRDefault="009663F3" w:rsidP="0095506D">
      <w:pPr>
        <w:pStyle w:val="TableofFigures"/>
        <w:tabs>
          <w:tab w:val="right" w:leader="dot" w:pos="7927"/>
        </w:tabs>
        <w:spacing w:line="240" w:lineRule="auto"/>
        <w:rPr>
          <w:noProof/>
        </w:rPr>
      </w:pPr>
      <w:r>
        <w:rPr>
          <w:rFonts w:eastAsiaTheme="majorEastAsia" w:cstheme="majorBidi"/>
          <w:b/>
          <w:szCs w:val="32"/>
          <w:lang w:val="en-US" w:eastAsia="zh-CN"/>
        </w:rPr>
        <w:fldChar w:fldCharType="end"/>
      </w:r>
      <w:r w:rsidR="00026C0F">
        <w:rPr>
          <w:rFonts w:eastAsiaTheme="majorEastAsia" w:cstheme="majorBidi"/>
          <w:b/>
          <w:szCs w:val="32"/>
          <w:lang w:val="en-US" w:eastAsia="zh-CN"/>
        </w:rPr>
        <w:fldChar w:fldCharType="begin"/>
      </w:r>
      <w:r w:rsidR="00026C0F">
        <w:rPr>
          <w:rFonts w:eastAsiaTheme="majorEastAsia" w:cstheme="majorBidi"/>
          <w:b/>
          <w:szCs w:val="32"/>
          <w:lang w:val="en-US" w:eastAsia="zh-CN"/>
        </w:rPr>
        <w:instrText xml:space="preserve"> TOC \h \z \c "Gambar 3.1" </w:instrText>
      </w:r>
      <w:r w:rsidR="00026C0F">
        <w:rPr>
          <w:rFonts w:eastAsiaTheme="majorEastAsia" w:cstheme="majorBidi"/>
          <w:b/>
          <w:szCs w:val="32"/>
          <w:lang w:val="en-US" w:eastAsia="zh-CN"/>
        </w:rPr>
        <w:fldChar w:fldCharType="separate"/>
      </w:r>
      <w:hyperlink w:anchor="_Toc73204369" w:history="1">
        <w:r w:rsidR="00026C0F" w:rsidRPr="003A301D">
          <w:rPr>
            <w:rStyle w:val="Hyperlink"/>
            <w:noProof/>
          </w:rPr>
          <w:t>Gambar 3.1</w:t>
        </w:r>
        <w:r w:rsidR="00026C0F" w:rsidRPr="003A301D">
          <w:rPr>
            <w:rStyle w:val="Hyperlink"/>
            <w:noProof/>
            <w:lang w:val="en-US"/>
          </w:rPr>
          <w:t xml:space="preserve"> Prosedur penelitian</w:t>
        </w:r>
        <w:r w:rsidR="00026C0F">
          <w:rPr>
            <w:noProof/>
            <w:webHidden/>
          </w:rPr>
          <w:tab/>
        </w:r>
        <w:r w:rsidR="00026C0F">
          <w:rPr>
            <w:noProof/>
            <w:webHidden/>
          </w:rPr>
          <w:fldChar w:fldCharType="begin"/>
        </w:r>
        <w:r w:rsidR="00026C0F">
          <w:rPr>
            <w:noProof/>
            <w:webHidden/>
          </w:rPr>
          <w:instrText xml:space="preserve"> PAGEREF _Toc73204369 \h </w:instrText>
        </w:r>
        <w:r w:rsidR="00026C0F">
          <w:rPr>
            <w:noProof/>
            <w:webHidden/>
          </w:rPr>
        </w:r>
        <w:r w:rsidR="00026C0F">
          <w:rPr>
            <w:noProof/>
            <w:webHidden/>
          </w:rPr>
          <w:fldChar w:fldCharType="separate"/>
        </w:r>
        <w:r w:rsidR="00713366">
          <w:rPr>
            <w:noProof/>
            <w:webHidden/>
          </w:rPr>
          <w:t>30</w:t>
        </w:r>
        <w:r w:rsidR="00026C0F">
          <w:rPr>
            <w:noProof/>
            <w:webHidden/>
          </w:rPr>
          <w:fldChar w:fldCharType="end"/>
        </w:r>
      </w:hyperlink>
      <w:r w:rsidR="00026C0F">
        <w:rPr>
          <w:rFonts w:eastAsiaTheme="majorEastAsia" w:cstheme="majorBidi"/>
          <w:b/>
          <w:szCs w:val="32"/>
          <w:lang w:val="en-US" w:eastAsia="zh-CN"/>
        </w:rPr>
        <w:fldChar w:fldCharType="end"/>
      </w:r>
      <w:r w:rsidR="00797F81">
        <w:rPr>
          <w:rFonts w:eastAsiaTheme="majorEastAsia" w:cstheme="majorBidi"/>
          <w:b/>
          <w:szCs w:val="32"/>
          <w:lang w:val="en-US" w:eastAsia="zh-CN"/>
        </w:rPr>
        <w:fldChar w:fldCharType="begin"/>
      </w:r>
      <w:r w:rsidR="00797F81">
        <w:rPr>
          <w:rFonts w:eastAsiaTheme="majorEastAsia" w:cstheme="majorBidi"/>
          <w:b/>
          <w:szCs w:val="32"/>
          <w:lang w:val="en-US" w:eastAsia="zh-CN"/>
        </w:rPr>
        <w:instrText xml:space="preserve"> TOC \h \z \c "Gambar 4." </w:instrText>
      </w:r>
      <w:r w:rsidR="00797F81">
        <w:rPr>
          <w:rFonts w:eastAsiaTheme="majorEastAsia" w:cstheme="majorBidi"/>
          <w:b/>
          <w:szCs w:val="32"/>
          <w:lang w:val="en-US" w:eastAsia="zh-CN"/>
        </w:rPr>
        <w:fldChar w:fldCharType="separate"/>
      </w:r>
    </w:p>
    <w:p w14:paraId="0991C562" w14:textId="77777777" w:rsidR="00797F81" w:rsidRDefault="008C2F0C" w:rsidP="0095506D">
      <w:pPr>
        <w:pStyle w:val="TableofFigures"/>
        <w:tabs>
          <w:tab w:val="right" w:leader="dot" w:pos="7927"/>
        </w:tabs>
        <w:spacing w:line="240" w:lineRule="auto"/>
        <w:rPr>
          <w:rFonts w:asciiTheme="minorHAnsi" w:eastAsiaTheme="minorEastAsia" w:hAnsiTheme="minorHAnsi"/>
          <w:noProof/>
          <w:sz w:val="22"/>
          <w:lang w:val="en-US"/>
        </w:rPr>
      </w:pPr>
      <w:hyperlink w:anchor="_Toc73705217" w:history="1">
        <w:r w:rsidR="00797F81" w:rsidRPr="00CB7F58">
          <w:rPr>
            <w:rStyle w:val="Hyperlink"/>
            <w:noProof/>
          </w:rPr>
          <w:t>Gambar 4. 1</w:t>
        </w:r>
        <w:r w:rsidR="00797F81" w:rsidRPr="00CB7F58">
          <w:rPr>
            <w:rStyle w:val="Hyperlink"/>
            <w:rFonts w:cs="Times New Roman"/>
            <w:noProof/>
            <w:lang w:val="en-US"/>
          </w:rPr>
          <w:t xml:space="preserve"> Diagram Blok</w:t>
        </w:r>
        <w:r w:rsidR="00797F81">
          <w:rPr>
            <w:noProof/>
            <w:webHidden/>
          </w:rPr>
          <w:tab/>
        </w:r>
        <w:r w:rsidR="00797F81">
          <w:rPr>
            <w:noProof/>
            <w:webHidden/>
          </w:rPr>
          <w:fldChar w:fldCharType="begin"/>
        </w:r>
        <w:r w:rsidR="00797F81">
          <w:rPr>
            <w:noProof/>
            <w:webHidden/>
          </w:rPr>
          <w:instrText xml:space="preserve"> PAGEREF _Toc73705217 \h </w:instrText>
        </w:r>
        <w:r w:rsidR="00797F81">
          <w:rPr>
            <w:noProof/>
            <w:webHidden/>
          </w:rPr>
        </w:r>
        <w:r w:rsidR="00797F81">
          <w:rPr>
            <w:noProof/>
            <w:webHidden/>
          </w:rPr>
          <w:fldChar w:fldCharType="separate"/>
        </w:r>
        <w:r w:rsidR="00713366">
          <w:rPr>
            <w:noProof/>
            <w:webHidden/>
          </w:rPr>
          <w:t>35</w:t>
        </w:r>
        <w:r w:rsidR="00797F81">
          <w:rPr>
            <w:noProof/>
            <w:webHidden/>
          </w:rPr>
          <w:fldChar w:fldCharType="end"/>
        </w:r>
      </w:hyperlink>
    </w:p>
    <w:p w14:paraId="384DED8F" w14:textId="77777777" w:rsidR="00797F81" w:rsidRDefault="008C2F0C" w:rsidP="0095506D">
      <w:pPr>
        <w:pStyle w:val="TableofFigures"/>
        <w:tabs>
          <w:tab w:val="right" w:leader="dot" w:pos="7927"/>
        </w:tabs>
        <w:spacing w:line="240" w:lineRule="auto"/>
        <w:rPr>
          <w:rFonts w:asciiTheme="minorHAnsi" w:eastAsiaTheme="minorEastAsia" w:hAnsiTheme="minorHAnsi"/>
          <w:noProof/>
          <w:sz w:val="22"/>
          <w:lang w:val="en-US"/>
        </w:rPr>
      </w:pPr>
      <w:hyperlink w:anchor="_Toc73705218" w:history="1">
        <w:r w:rsidR="00797F81" w:rsidRPr="00CB7F58">
          <w:rPr>
            <w:rStyle w:val="Hyperlink"/>
            <w:noProof/>
          </w:rPr>
          <w:t>Gambar 4. 2</w:t>
        </w:r>
        <w:r w:rsidR="00797F81" w:rsidRPr="00CB7F58">
          <w:rPr>
            <w:rStyle w:val="Hyperlink"/>
            <w:rFonts w:cs="Times New Roman"/>
            <w:noProof/>
            <w:lang w:val="en-US"/>
          </w:rPr>
          <w:t xml:space="preserve"> Flowchart Sistem  Monitoring Tong Sampah Logam</w:t>
        </w:r>
        <w:r w:rsidR="00797F81">
          <w:rPr>
            <w:noProof/>
            <w:webHidden/>
          </w:rPr>
          <w:tab/>
        </w:r>
        <w:r w:rsidR="00797F81">
          <w:rPr>
            <w:noProof/>
            <w:webHidden/>
          </w:rPr>
          <w:fldChar w:fldCharType="begin"/>
        </w:r>
        <w:r w:rsidR="00797F81">
          <w:rPr>
            <w:noProof/>
            <w:webHidden/>
          </w:rPr>
          <w:instrText xml:space="preserve"> PAGEREF _Toc73705218 \h </w:instrText>
        </w:r>
        <w:r w:rsidR="00797F81">
          <w:rPr>
            <w:noProof/>
            <w:webHidden/>
          </w:rPr>
        </w:r>
        <w:r w:rsidR="00797F81">
          <w:rPr>
            <w:noProof/>
            <w:webHidden/>
          </w:rPr>
          <w:fldChar w:fldCharType="separate"/>
        </w:r>
        <w:r w:rsidR="00713366">
          <w:rPr>
            <w:noProof/>
            <w:webHidden/>
          </w:rPr>
          <w:t>37</w:t>
        </w:r>
        <w:r w:rsidR="00797F81">
          <w:rPr>
            <w:noProof/>
            <w:webHidden/>
          </w:rPr>
          <w:fldChar w:fldCharType="end"/>
        </w:r>
      </w:hyperlink>
    </w:p>
    <w:p w14:paraId="209F6031" w14:textId="77777777" w:rsidR="00797F81" w:rsidRDefault="008C2F0C" w:rsidP="0095506D">
      <w:pPr>
        <w:pStyle w:val="TableofFigures"/>
        <w:tabs>
          <w:tab w:val="right" w:leader="dot" w:pos="7927"/>
        </w:tabs>
        <w:spacing w:line="240" w:lineRule="auto"/>
        <w:rPr>
          <w:rFonts w:asciiTheme="minorHAnsi" w:eastAsiaTheme="minorEastAsia" w:hAnsiTheme="minorHAnsi"/>
          <w:noProof/>
          <w:sz w:val="22"/>
          <w:lang w:val="en-US"/>
        </w:rPr>
      </w:pPr>
      <w:hyperlink w:anchor="_Toc73705219" w:history="1">
        <w:r w:rsidR="00797F81" w:rsidRPr="00CB7F58">
          <w:rPr>
            <w:rStyle w:val="Hyperlink"/>
            <w:noProof/>
          </w:rPr>
          <w:t>Gambar 4. 3</w:t>
        </w:r>
        <w:r w:rsidR="00797F81" w:rsidRPr="00CB7F58">
          <w:rPr>
            <w:rStyle w:val="Hyperlink"/>
            <w:rFonts w:cs="Times New Roman"/>
            <w:noProof/>
            <w:lang w:val="en-US"/>
          </w:rPr>
          <w:t xml:space="preserve"> Flowchart Sistem  Monitoring Tong Sampah Organik</w:t>
        </w:r>
        <w:r w:rsidR="00797F81">
          <w:rPr>
            <w:noProof/>
            <w:webHidden/>
          </w:rPr>
          <w:tab/>
        </w:r>
        <w:r w:rsidR="00797F81">
          <w:rPr>
            <w:noProof/>
            <w:webHidden/>
          </w:rPr>
          <w:fldChar w:fldCharType="begin"/>
        </w:r>
        <w:r w:rsidR="00797F81">
          <w:rPr>
            <w:noProof/>
            <w:webHidden/>
          </w:rPr>
          <w:instrText xml:space="preserve"> PAGEREF _Toc73705219 \h </w:instrText>
        </w:r>
        <w:r w:rsidR="00797F81">
          <w:rPr>
            <w:noProof/>
            <w:webHidden/>
          </w:rPr>
        </w:r>
        <w:r w:rsidR="00797F81">
          <w:rPr>
            <w:noProof/>
            <w:webHidden/>
          </w:rPr>
          <w:fldChar w:fldCharType="separate"/>
        </w:r>
        <w:r w:rsidR="00713366">
          <w:rPr>
            <w:noProof/>
            <w:webHidden/>
          </w:rPr>
          <w:t>38</w:t>
        </w:r>
        <w:r w:rsidR="00797F81">
          <w:rPr>
            <w:noProof/>
            <w:webHidden/>
          </w:rPr>
          <w:fldChar w:fldCharType="end"/>
        </w:r>
      </w:hyperlink>
    </w:p>
    <w:p w14:paraId="1D39F817" w14:textId="77777777" w:rsidR="00797F81" w:rsidRDefault="008C2F0C" w:rsidP="0095506D">
      <w:pPr>
        <w:pStyle w:val="TableofFigures"/>
        <w:tabs>
          <w:tab w:val="right" w:leader="dot" w:pos="7927"/>
        </w:tabs>
        <w:spacing w:line="240" w:lineRule="auto"/>
        <w:rPr>
          <w:rFonts w:asciiTheme="minorHAnsi" w:eastAsiaTheme="minorEastAsia" w:hAnsiTheme="minorHAnsi"/>
          <w:noProof/>
          <w:sz w:val="22"/>
          <w:lang w:val="en-US"/>
        </w:rPr>
      </w:pPr>
      <w:hyperlink w:anchor="_Toc73705220" w:history="1">
        <w:r w:rsidR="00797F81" w:rsidRPr="00CB7F58">
          <w:rPr>
            <w:rStyle w:val="Hyperlink"/>
            <w:noProof/>
          </w:rPr>
          <w:t>Gambar 4. 4</w:t>
        </w:r>
        <w:r w:rsidR="00797F81" w:rsidRPr="00CB7F58">
          <w:rPr>
            <w:rStyle w:val="Hyperlink"/>
            <w:rFonts w:cs="Times New Roman"/>
            <w:noProof/>
            <w:lang w:val="en-US"/>
          </w:rPr>
          <w:t xml:space="preserve"> Flowchart Sistem  Monitoring Tong Sampah Anorganik</w:t>
        </w:r>
        <w:r w:rsidR="00797F81">
          <w:rPr>
            <w:noProof/>
            <w:webHidden/>
          </w:rPr>
          <w:tab/>
        </w:r>
        <w:r w:rsidR="00797F81">
          <w:rPr>
            <w:noProof/>
            <w:webHidden/>
          </w:rPr>
          <w:fldChar w:fldCharType="begin"/>
        </w:r>
        <w:r w:rsidR="00797F81">
          <w:rPr>
            <w:noProof/>
            <w:webHidden/>
          </w:rPr>
          <w:instrText xml:space="preserve"> PAGEREF _Toc73705220 \h </w:instrText>
        </w:r>
        <w:r w:rsidR="00797F81">
          <w:rPr>
            <w:noProof/>
            <w:webHidden/>
          </w:rPr>
        </w:r>
        <w:r w:rsidR="00797F81">
          <w:rPr>
            <w:noProof/>
            <w:webHidden/>
          </w:rPr>
          <w:fldChar w:fldCharType="separate"/>
        </w:r>
        <w:r w:rsidR="00713366">
          <w:rPr>
            <w:noProof/>
            <w:webHidden/>
          </w:rPr>
          <w:t>39</w:t>
        </w:r>
        <w:r w:rsidR="00797F81">
          <w:rPr>
            <w:noProof/>
            <w:webHidden/>
          </w:rPr>
          <w:fldChar w:fldCharType="end"/>
        </w:r>
      </w:hyperlink>
    </w:p>
    <w:p w14:paraId="53EF5E59" w14:textId="77777777" w:rsidR="00797F81" w:rsidRDefault="008C2F0C" w:rsidP="0095506D">
      <w:pPr>
        <w:pStyle w:val="TableofFigures"/>
        <w:tabs>
          <w:tab w:val="right" w:leader="dot" w:pos="7927"/>
        </w:tabs>
        <w:spacing w:line="240" w:lineRule="auto"/>
        <w:rPr>
          <w:rFonts w:asciiTheme="minorHAnsi" w:eastAsiaTheme="minorEastAsia" w:hAnsiTheme="minorHAnsi"/>
          <w:noProof/>
          <w:sz w:val="22"/>
          <w:lang w:val="en-US"/>
        </w:rPr>
      </w:pPr>
      <w:hyperlink w:anchor="_Toc73705221" w:history="1">
        <w:r w:rsidR="00797F81" w:rsidRPr="00CB7F58">
          <w:rPr>
            <w:rStyle w:val="Hyperlink"/>
            <w:noProof/>
          </w:rPr>
          <w:t>Gambar 4. 5</w:t>
        </w:r>
        <w:r w:rsidR="00797F81" w:rsidRPr="00CB7F58">
          <w:rPr>
            <w:rStyle w:val="Hyperlink"/>
            <w:rFonts w:cs="Times New Roman"/>
            <w:noProof/>
            <w:lang w:val="en-US"/>
          </w:rPr>
          <w:t xml:space="preserve"> Usecase Diagram Pada Monitoring Kapasitas Sampah</w:t>
        </w:r>
        <w:r w:rsidR="00797F81">
          <w:rPr>
            <w:noProof/>
            <w:webHidden/>
          </w:rPr>
          <w:tab/>
        </w:r>
        <w:r w:rsidR="00797F81">
          <w:rPr>
            <w:noProof/>
            <w:webHidden/>
          </w:rPr>
          <w:fldChar w:fldCharType="begin"/>
        </w:r>
        <w:r w:rsidR="00797F81">
          <w:rPr>
            <w:noProof/>
            <w:webHidden/>
          </w:rPr>
          <w:instrText xml:space="preserve"> PAGEREF _Toc73705221 \h </w:instrText>
        </w:r>
        <w:r w:rsidR="00797F81">
          <w:rPr>
            <w:noProof/>
            <w:webHidden/>
          </w:rPr>
        </w:r>
        <w:r w:rsidR="00797F81">
          <w:rPr>
            <w:noProof/>
            <w:webHidden/>
          </w:rPr>
          <w:fldChar w:fldCharType="separate"/>
        </w:r>
        <w:r w:rsidR="00713366">
          <w:rPr>
            <w:noProof/>
            <w:webHidden/>
          </w:rPr>
          <w:t>40</w:t>
        </w:r>
        <w:r w:rsidR="00797F81">
          <w:rPr>
            <w:noProof/>
            <w:webHidden/>
          </w:rPr>
          <w:fldChar w:fldCharType="end"/>
        </w:r>
      </w:hyperlink>
    </w:p>
    <w:p w14:paraId="21036DED" w14:textId="77777777" w:rsidR="00797F81" w:rsidRDefault="008C2F0C" w:rsidP="0095506D">
      <w:pPr>
        <w:pStyle w:val="TableofFigures"/>
        <w:tabs>
          <w:tab w:val="right" w:leader="dot" w:pos="7927"/>
        </w:tabs>
        <w:spacing w:line="240" w:lineRule="auto"/>
        <w:rPr>
          <w:rFonts w:asciiTheme="minorHAnsi" w:eastAsiaTheme="minorEastAsia" w:hAnsiTheme="minorHAnsi"/>
          <w:noProof/>
          <w:sz w:val="22"/>
          <w:lang w:val="en-US"/>
        </w:rPr>
      </w:pPr>
      <w:hyperlink w:anchor="_Toc73705222" w:history="1">
        <w:r w:rsidR="00797F81" w:rsidRPr="00CB7F58">
          <w:rPr>
            <w:rStyle w:val="Hyperlink"/>
            <w:noProof/>
          </w:rPr>
          <w:t>Gambar 4. 6</w:t>
        </w:r>
        <w:r w:rsidR="00797F81" w:rsidRPr="00CB7F58">
          <w:rPr>
            <w:rStyle w:val="Hyperlink"/>
            <w:noProof/>
            <w:lang w:val="en-US"/>
          </w:rPr>
          <w:t xml:space="preserve"> </w:t>
        </w:r>
        <w:r w:rsidR="00797F81" w:rsidRPr="00CB7F58">
          <w:rPr>
            <w:rStyle w:val="Hyperlink"/>
            <w:rFonts w:cs="Times New Roman"/>
            <w:noProof/>
            <w:lang w:val="en-US"/>
          </w:rPr>
          <w:t>Activity Diagram Pada Monitoring Kapasitas Sampah</w:t>
        </w:r>
        <w:r w:rsidR="00797F81">
          <w:rPr>
            <w:noProof/>
            <w:webHidden/>
          </w:rPr>
          <w:tab/>
        </w:r>
        <w:r w:rsidR="00797F81">
          <w:rPr>
            <w:noProof/>
            <w:webHidden/>
          </w:rPr>
          <w:fldChar w:fldCharType="begin"/>
        </w:r>
        <w:r w:rsidR="00797F81">
          <w:rPr>
            <w:noProof/>
            <w:webHidden/>
          </w:rPr>
          <w:instrText xml:space="preserve"> PAGEREF _Toc73705222 \h </w:instrText>
        </w:r>
        <w:r w:rsidR="00797F81">
          <w:rPr>
            <w:noProof/>
            <w:webHidden/>
          </w:rPr>
        </w:r>
        <w:r w:rsidR="00797F81">
          <w:rPr>
            <w:noProof/>
            <w:webHidden/>
          </w:rPr>
          <w:fldChar w:fldCharType="separate"/>
        </w:r>
        <w:r w:rsidR="00713366">
          <w:rPr>
            <w:noProof/>
            <w:webHidden/>
          </w:rPr>
          <w:t>41</w:t>
        </w:r>
        <w:r w:rsidR="00797F81">
          <w:rPr>
            <w:noProof/>
            <w:webHidden/>
          </w:rPr>
          <w:fldChar w:fldCharType="end"/>
        </w:r>
      </w:hyperlink>
    </w:p>
    <w:p w14:paraId="1B9CDEAA" w14:textId="77777777" w:rsidR="00797F81" w:rsidRDefault="008C2F0C" w:rsidP="0095506D">
      <w:pPr>
        <w:pStyle w:val="TableofFigures"/>
        <w:tabs>
          <w:tab w:val="right" w:leader="dot" w:pos="7927"/>
        </w:tabs>
        <w:spacing w:line="240" w:lineRule="auto"/>
        <w:rPr>
          <w:rFonts w:asciiTheme="minorHAnsi" w:eastAsiaTheme="minorEastAsia" w:hAnsiTheme="minorHAnsi"/>
          <w:noProof/>
          <w:sz w:val="22"/>
          <w:lang w:val="en-US"/>
        </w:rPr>
      </w:pPr>
      <w:hyperlink w:anchor="_Toc73705223" w:history="1">
        <w:r w:rsidR="00797F81" w:rsidRPr="00CB7F58">
          <w:rPr>
            <w:rStyle w:val="Hyperlink"/>
            <w:noProof/>
          </w:rPr>
          <w:t>Gambar 4. 7</w:t>
        </w:r>
        <w:r w:rsidR="00797F81" w:rsidRPr="00CB7F58">
          <w:rPr>
            <w:rStyle w:val="Hyperlink"/>
            <w:noProof/>
            <w:lang w:val="en-US"/>
          </w:rPr>
          <w:t xml:space="preserve"> </w:t>
        </w:r>
        <w:r w:rsidR="00797F81" w:rsidRPr="00CB7F58">
          <w:rPr>
            <w:rStyle w:val="Hyperlink"/>
            <w:rFonts w:cs="Times New Roman"/>
            <w:noProof/>
            <w:lang w:val="en-US"/>
          </w:rPr>
          <w:t>Sequence Diagram Pada Monitoring Kapasitas Sampah</w:t>
        </w:r>
        <w:r w:rsidR="00797F81">
          <w:rPr>
            <w:noProof/>
            <w:webHidden/>
          </w:rPr>
          <w:tab/>
        </w:r>
        <w:r w:rsidR="00797F81">
          <w:rPr>
            <w:noProof/>
            <w:webHidden/>
          </w:rPr>
          <w:fldChar w:fldCharType="begin"/>
        </w:r>
        <w:r w:rsidR="00797F81">
          <w:rPr>
            <w:noProof/>
            <w:webHidden/>
          </w:rPr>
          <w:instrText xml:space="preserve"> PAGEREF _Toc73705223 \h </w:instrText>
        </w:r>
        <w:r w:rsidR="00797F81">
          <w:rPr>
            <w:noProof/>
            <w:webHidden/>
          </w:rPr>
        </w:r>
        <w:r w:rsidR="00797F81">
          <w:rPr>
            <w:noProof/>
            <w:webHidden/>
          </w:rPr>
          <w:fldChar w:fldCharType="separate"/>
        </w:r>
        <w:r w:rsidR="00713366">
          <w:rPr>
            <w:noProof/>
            <w:webHidden/>
          </w:rPr>
          <w:t>41</w:t>
        </w:r>
        <w:r w:rsidR="00797F81">
          <w:rPr>
            <w:noProof/>
            <w:webHidden/>
          </w:rPr>
          <w:fldChar w:fldCharType="end"/>
        </w:r>
      </w:hyperlink>
    </w:p>
    <w:p w14:paraId="6C16D0C2" w14:textId="77777777" w:rsidR="00797F81" w:rsidRDefault="008C2F0C" w:rsidP="0095506D">
      <w:pPr>
        <w:pStyle w:val="TableofFigures"/>
        <w:tabs>
          <w:tab w:val="right" w:leader="dot" w:pos="7927"/>
        </w:tabs>
        <w:spacing w:line="240" w:lineRule="auto"/>
        <w:rPr>
          <w:rFonts w:asciiTheme="minorHAnsi" w:eastAsiaTheme="minorEastAsia" w:hAnsiTheme="minorHAnsi"/>
          <w:noProof/>
          <w:sz w:val="22"/>
          <w:lang w:val="en-US"/>
        </w:rPr>
      </w:pPr>
      <w:hyperlink w:anchor="_Toc73705224" w:history="1">
        <w:r w:rsidR="00797F81" w:rsidRPr="00CB7F58">
          <w:rPr>
            <w:rStyle w:val="Hyperlink"/>
            <w:noProof/>
          </w:rPr>
          <w:t>Gambar 4. 8</w:t>
        </w:r>
        <w:r w:rsidR="00797F81" w:rsidRPr="00CB7F58">
          <w:rPr>
            <w:rStyle w:val="Hyperlink"/>
            <w:noProof/>
            <w:lang w:val="en-US"/>
          </w:rPr>
          <w:t xml:space="preserve"> </w:t>
        </w:r>
        <w:r w:rsidR="00797F81" w:rsidRPr="00CB7F58">
          <w:rPr>
            <w:rStyle w:val="Hyperlink"/>
            <w:rFonts w:cs="Times New Roman"/>
            <w:noProof/>
            <w:lang w:val="en-US"/>
          </w:rPr>
          <w:t>Class Diagram Pada Monitoring Kapasitas Sampah</w:t>
        </w:r>
        <w:r w:rsidR="00797F81">
          <w:rPr>
            <w:noProof/>
            <w:webHidden/>
          </w:rPr>
          <w:tab/>
        </w:r>
        <w:r w:rsidR="00797F81">
          <w:rPr>
            <w:noProof/>
            <w:webHidden/>
          </w:rPr>
          <w:fldChar w:fldCharType="begin"/>
        </w:r>
        <w:r w:rsidR="00797F81">
          <w:rPr>
            <w:noProof/>
            <w:webHidden/>
          </w:rPr>
          <w:instrText xml:space="preserve"> PAGEREF _Toc73705224 \h </w:instrText>
        </w:r>
        <w:r w:rsidR="00797F81">
          <w:rPr>
            <w:noProof/>
            <w:webHidden/>
          </w:rPr>
        </w:r>
        <w:r w:rsidR="00797F81">
          <w:rPr>
            <w:noProof/>
            <w:webHidden/>
          </w:rPr>
          <w:fldChar w:fldCharType="separate"/>
        </w:r>
        <w:r w:rsidR="00713366">
          <w:rPr>
            <w:noProof/>
            <w:webHidden/>
          </w:rPr>
          <w:t>42</w:t>
        </w:r>
        <w:r w:rsidR="00797F81">
          <w:rPr>
            <w:noProof/>
            <w:webHidden/>
          </w:rPr>
          <w:fldChar w:fldCharType="end"/>
        </w:r>
      </w:hyperlink>
    </w:p>
    <w:p w14:paraId="37E0F037" w14:textId="7CCE7B60" w:rsidR="00797F81" w:rsidRDefault="008C2F0C" w:rsidP="00797F81">
      <w:pPr>
        <w:pStyle w:val="TableofFigures"/>
        <w:tabs>
          <w:tab w:val="right" w:leader="dot" w:pos="7927"/>
        </w:tabs>
        <w:spacing w:line="240" w:lineRule="auto"/>
        <w:rPr>
          <w:noProof/>
        </w:rPr>
      </w:pPr>
      <w:hyperlink w:anchor="_Toc73705225" w:history="1">
        <w:r w:rsidR="00797F81" w:rsidRPr="00CB7F58">
          <w:rPr>
            <w:rStyle w:val="Hyperlink"/>
            <w:noProof/>
          </w:rPr>
          <w:t>Gambar 4. 9</w:t>
        </w:r>
        <w:r w:rsidR="00797F81" w:rsidRPr="00CB7F58">
          <w:rPr>
            <w:rStyle w:val="Hyperlink"/>
            <w:noProof/>
            <w:lang w:val="en-US"/>
          </w:rPr>
          <w:t xml:space="preserve"> </w:t>
        </w:r>
        <w:r w:rsidR="00797F81" w:rsidRPr="00CB7F58">
          <w:rPr>
            <w:rStyle w:val="Hyperlink"/>
            <w:rFonts w:cs="Times New Roman"/>
            <w:noProof/>
            <w:lang w:val="en-US"/>
          </w:rPr>
          <w:t xml:space="preserve"> Rangkaian Alat Monitoring Sampah Menggunakan NodeMCU</w:t>
        </w:r>
        <w:r w:rsidR="00797F81">
          <w:rPr>
            <w:noProof/>
            <w:webHidden/>
          </w:rPr>
          <w:tab/>
        </w:r>
        <w:r w:rsidR="00797F81">
          <w:rPr>
            <w:noProof/>
            <w:webHidden/>
          </w:rPr>
          <w:fldChar w:fldCharType="begin"/>
        </w:r>
        <w:r w:rsidR="00797F81">
          <w:rPr>
            <w:noProof/>
            <w:webHidden/>
          </w:rPr>
          <w:instrText xml:space="preserve"> PAGEREF _Toc73705225 \h </w:instrText>
        </w:r>
        <w:r w:rsidR="00797F81">
          <w:rPr>
            <w:noProof/>
            <w:webHidden/>
          </w:rPr>
        </w:r>
        <w:r w:rsidR="00797F81">
          <w:rPr>
            <w:noProof/>
            <w:webHidden/>
          </w:rPr>
          <w:fldChar w:fldCharType="separate"/>
        </w:r>
        <w:r w:rsidR="00713366">
          <w:rPr>
            <w:noProof/>
            <w:webHidden/>
          </w:rPr>
          <w:t>43</w:t>
        </w:r>
        <w:r w:rsidR="00797F81">
          <w:rPr>
            <w:noProof/>
            <w:webHidden/>
          </w:rPr>
          <w:fldChar w:fldCharType="end"/>
        </w:r>
      </w:hyperlink>
      <w:r w:rsidR="00797F81">
        <w:rPr>
          <w:rFonts w:eastAsiaTheme="majorEastAsia" w:cstheme="majorBidi"/>
          <w:b/>
          <w:szCs w:val="32"/>
          <w:lang w:val="en-US" w:eastAsia="zh-CN"/>
        </w:rPr>
        <w:fldChar w:fldCharType="end"/>
      </w:r>
      <w:r w:rsidR="00797F81">
        <w:rPr>
          <w:rFonts w:eastAsiaTheme="majorEastAsia" w:cstheme="majorBidi"/>
          <w:b/>
          <w:szCs w:val="32"/>
          <w:lang w:val="en-US" w:eastAsia="zh-CN"/>
        </w:rPr>
        <w:fldChar w:fldCharType="begin"/>
      </w:r>
      <w:r w:rsidR="00797F81">
        <w:rPr>
          <w:rFonts w:eastAsiaTheme="majorEastAsia" w:cstheme="majorBidi"/>
          <w:b/>
          <w:szCs w:val="32"/>
          <w:lang w:val="en-US" w:eastAsia="zh-CN"/>
        </w:rPr>
        <w:instrText xml:space="preserve"> TOC \h \z \c "Gambar 5." </w:instrText>
      </w:r>
      <w:r w:rsidR="00797F81">
        <w:rPr>
          <w:rFonts w:eastAsiaTheme="majorEastAsia" w:cstheme="majorBidi"/>
          <w:b/>
          <w:szCs w:val="32"/>
          <w:lang w:val="en-US" w:eastAsia="zh-CN"/>
        </w:rPr>
        <w:fldChar w:fldCharType="separate"/>
      </w:r>
    </w:p>
    <w:p w14:paraId="4B6C3370" w14:textId="77777777" w:rsidR="00797F81" w:rsidRDefault="008C2F0C">
      <w:pPr>
        <w:pStyle w:val="TableofFigures"/>
        <w:tabs>
          <w:tab w:val="right" w:leader="dot" w:pos="7927"/>
        </w:tabs>
        <w:rPr>
          <w:rFonts w:asciiTheme="minorHAnsi" w:eastAsiaTheme="minorEastAsia" w:hAnsiTheme="minorHAnsi"/>
          <w:noProof/>
          <w:sz w:val="22"/>
          <w:lang w:val="en-US"/>
        </w:rPr>
      </w:pPr>
      <w:hyperlink w:anchor="_Toc73705183" w:history="1">
        <w:r w:rsidR="00797F81" w:rsidRPr="0034770D">
          <w:rPr>
            <w:rStyle w:val="Hyperlink"/>
            <w:noProof/>
          </w:rPr>
          <w:t>Gambar 5.1 Tampilan Informasi pada Aplikasi</w:t>
        </w:r>
        <w:r w:rsidR="00797F81">
          <w:rPr>
            <w:noProof/>
            <w:webHidden/>
          </w:rPr>
          <w:tab/>
        </w:r>
        <w:r w:rsidR="00797F81">
          <w:rPr>
            <w:noProof/>
            <w:webHidden/>
          </w:rPr>
          <w:fldChar w:fldCharType="begin"/>
        </w:r>
        <w:r w:rsidR="00797F81">
          <w:rPr>
            <w:noProof/>
            <w:webHidden/>
          </w:rPr>
          <w:instrText xml:space="preserve"> PAGEREF _Toc73705183 \h </w:instrText>
        </w:r>
        <w:r w:rsidR="00797F81">
          <w:rPr>
            <w:noProof/>
            <w:webHidden/>
          </w:rPr>
        </w:r>
        <w:r w:rsidR="00797F81">
          <w:rPr>
            <w:noProof/>
            <w:webHidden/>
          </w:rPr>
          <w:fldChar w:fldCharType="separate"/>
        </w:r>
        <w:r w:rsidR="00713366">
          <w:rPr>
            <w:noProof/>
            <w:webHidden/>
          </w:rPr>
          <w:t>46</w:t>
        </w:r>
        <w:r w:rsidR="00797F81">
          <w:rPr>
            <w:noProof/>
            <w:webHidden/>
          </w:rPr>
          <w:fldChar w:fldCharType="end"/>
        </w:r>
      </w:hyperlink>
    </w:p>
    <w:p w14:paraId="2254C325" w14:textId="029AC646" w:rsidR="00D65A49" w:rsidRDefault="00797F81" w:rsidP="00797F81">
      <w:pPr>
        <w:pStyle w:val="TableofFigures"/>
        <w:tabs>
          <w:tab w:val="right" w:leader="dot" w:pos="7927"/>
        </w:tabs>
        <w:spacing w:line="240" w:lineRule="auto"/>
        <w:rPr>
          <w:rFonts w:eastAsiaTheme="majorEastAsia" w:cstheme="majorBidi"/>
          <w:b/>
          <w:szCs w:val="32"/>
          <w:lang w:val="en-US" w:eastAsia="zh-CN"/>
        </w:rPr>
        <w:sectPr w:rsidR="00D65A49">
          <w:pgSz w:w="11906" w:h="16838"/>
          <w:pgMar w:top="2268" w:right="1701" w:bottom="1701" w:left="2268" w:header="709" w:footer="709" w:gutter="0"/>
          <w:pgNumType w:fmt="lowerRoman"/>
          <w:cols w:space="720"/>
        </w:sectPr>
      </w:pPr>
      <w:r>
        <w:rPr>
          <w:rFonts w:eastAsiaTheme="majorEastAsia" w:cstheme="majorBidi"/>
          <w:b/>
          <w:szCs w:val="32"/>
          <w:lang w:val="en-US" w:eastAsia="zh-CN"/>
        </w:rPr>
        <w:fldChar w:fldCharType="end"/>
      </w:r>
    </w:p>
    <w:p w14:paraId="2F909B9E" w14:textId="408DEA38" w:rsidR="00D65A49" w:rsidRDefault="00D65A49" w:rsidP="00D65A49">
      <w:pPr>
        <w:pStyle w:val="Heading1"/>
        <w:jc w:val="center"/>
        <w:rPr>
          <w:lang w:val="en-US"/>
        </w:rPr>
      </w:pPr>
      <w:bookmarkStart w:id="32" w:name="_Toc73620626"/>
      <w:r>
        <w:rPr>
          <w:rFonts w:hint="eastAsia"/>
          <w:lang w:eastAsia="zh-CN"/>
        </w:rPr>
        <w:t>DAFTAR LAMPIRA</w:t>
      </w:r>
      <w:r>
        <w:rPr>
          <w:lang w:val="en-US"/>
        </w:rPr>
        <w:t>N</w:t>
      </w:r>
      <w:bookmarkEnd w:id="32"/>
    </w:p>
    <w:p w14:paraId="519C7294" w14:textId="5921A3A1" w:rsidR="001B2012" w:rsidRDefault="008C1AFF" w:rsidP="008C1AFF">
      <w:pPr>
        <w:spacing w:line="240" w:lineRule="auto"/>
        <w:jc w:val="right"/>
        <w:rPr>
          <w:lang w:val="en-US"/>
        </w:rPr>
      </w:pPr>
      <w:r>
        <w:rPr>
          <w:lang w:val="en-US"/>
        </w:rPr>
        <w:t xml:space="preserve">Halaman </w:t>
      </w:r>
    </w:p>
    <w:p w14:paraId="393DF068" w14:textId="306B1F9C" w:rsidR="001B2012" w:rsidRPr="008A29C4" w:rsidRDefault="001B2012" w:rsidP="00F408B9">
      <w:pPr>
        <w:pStyle w:val="TableofFigures"/>
        <w:tabs>
          <w:tab w:val="right" w:leader="dot" w:pos="7927"/>
        </w:tabs>
        <w:spacing w:line="240" w:lineRule="auto"/>
        <w:rPr>
          <w:rFonts w:asciiTheme="minorHAnsi" w:eastAsiaTheme="minorEastAsia" w:hAnsiTheme="minorHAnsi"/>
          <w:noProof/>
          <w:sz w:val="22"/>
          <w:lang w:val="en-US"/>
        </w:rPr>
      </w:pPr>
      <w:r>
        <w:rPr>
          <w:lang w:val="en-US"/>
        </w:rPr>
        <w:fldChar w:fldCharType="begin"/>
      </w:r>
      <w:r>
        <w:rPr>
          <w:lang w:val="en-US"/>
        </w:rPr>
        <w:instrText xml:space="preserve"> TOC \h \z \c "Lampiran" </w:instrText>
      </w:r>
      <w:r>
        <w:rPr>
          <w:lang w:val="en-US"/>
        </w:rPr>
        <w:fldChar w:fldCharType="separate"/>
      </w:r>
      <w:hyperlink w:anchor="_Toc73435719" w:history="1">
        <w:r w:rsidRPr="008A29C4">
          <w:rPr>
            <w:rStyle w:val="Hyperlink"/>
            <w:noProof/>
            <w:color w:val="auto"/>
            <w:u w:val="none"/>
          </w:rPr>
          <w:t>Lampiran 1</w:t>
        </w:r>
        <w:r w:rsidRPr="008A29C4">
          <w:rPr>
            <w:rStyle w:val="Hyperlink"/>
            <w:noProof/>
            <w:color w:val="auto"/>
            <w:u w:val="none"/>
            <w:lang w:val="en-US"/>
          </w:rPr>
          <w:t xml:space="preserve"> Program Pembacaan Sampah php</w:t>
        </w:r>
        <w:r w:rsidRPr="008A29C4">
          <w:rPr>
            <w:noProof/>
            <w:webHidden/>
          </w:rPr>
          <w:tab/>
        </w:r>
        <w:r w:rsidRPr="008A29C4">
          <w:rPr>
            <w:noProof/>
            <w:webHidden/>
          </w:rPr>
          <w:fldChar w:fldCharType="begin"/>
        </w:r>
        <w:r w:rsidRPr="008A29C4">
          <w:rPr>
            <w:noProof/>
            <w:webHidden/>
          </w:rPr>
          <w:instrText xml:space="preserve"> PAGEREF _Toc73435719 \h </w:instrText>
        </w:r>
        <w:r w:rsidRPr="008A29C4">
          <w:rPr>
            <w:noProof/>
            <w:webHidden/>
          </w:rPr>
        </w:r>
        <w:r w:rsidRPr="008A29C4">
          <w:rPr>
            <w:noProof/>
            <w:webHidden/>
          </w:rPr>
          <w:fldChar w:fldCharType="separate"/>
        </w:r>
        <w:r w:rsidR="00713366">
          <w:rPr>
            <w:noProof/>
            <w:webHidden/>
          </w:rPr>
          <w:t>A</w:t>
        </w:r>
        <w:r w:rsidRPr="008A29C4">
          <w:rPr>
            <w:noProof/>
            <w:webHidden/>
          </w:rPr>
          <w:fldChar w:fldCharType="end"/>
        </w:r>
      </w:hyperlink>
      <w:r w:rsidR="008A29C4" w:rsidRPr="008A29C4">
        <w:rPr>
          <w:rStyle w:val="Hyperlink"/>
          <w:noProof/>
          <w:color w:val="auto"/>
          <w:u w:val="none"/>
          <w:lang w:val="en-US"/>
        </w:rPr>
        <w:t>-1</w:t>
      </w:r>
    </w:p>
    <w:p w14:paraId="183C9848" w14:textId="18A87978" w:rsidR="001B2012" w:rsidRPr="008A29C4" w:rsidRDefault="008C2F0C" w:rsidP="00F408B9">
      <w:pPr>
        <w:pStyle w:val="TableofFigures"/>
        <w:tabs>
          <w:tab w:val="right" w:leader="dot" w:pos="7927"/>
        </w:tabs>
        <w:spacing w:line="240" w:lineRule="auto"/>
        <w:rPr>
          <w:rFonts w:asciiTheme="minorHAnsi" w:eastAsiaTheme="minorEastAsia" w:hAnsiTheme="minorHAnsi"/>
          <w:noProof/>
          <w:sz w:val="22"/>
          <w:lang w:val="en-US"/>
        </w:rPr>
      </w:pPr>
      <w:hyperlink w:anchor="_Toc73435720" w:history="1">
        <w:r w:rsidR="001B2012" w:rsidRPr="008A29C4">
          <w:rPr>
            <w:rStyle w:val="Hyperlink"/>
            <w:noProof/>
            <w:color w:val="auto"/>
            <w:u w:val="none"/>
          </w:rPr>
          <w:t>Lampiran 2</w:t>
        </w:r>
        <w:r w:rsidR="001B2012" w:rsidRPr="008A29C4">
          <w:rPr>
            <w:rStyle w:val="Hyperlink"/>
            <w:noProof/>
            <w:color w:val="auto"/>
            <w:u w:val="none"/>
            <w:lang w:val="en-US"/>
          </w:rPr>
          <w:t xml:space="preserve"> Program Pembacaan Sampah Anorganik . php</w:t>
        </w:r>
        <w:r w:rsidR="001B2012" w:rsidRPr="008A29C4">
          <w:rPr>
            <w:noProof/>
            <w:webHidden/>
          </w:rPr>
          <w:tab/>
        </w:r>
        <w:r w:rsidR="001B2012" w:rsidRPr="008A29C4">
          <w:rPr>
            <w:noProof/>
            <w:webHidden/>
          </w:rPr>
          <w:fldChar w:fldCharType="begin"/>
        </w:r>
        <w:r w:rsidR="001B2012" w:rsidRPr="008A29C4">
          <w:rPr>
            <w:noProof/>
            <w:webHidden/>
          </w:rPr>
          <w:instrText xml:space="preserve"> PAGEREF _Toc73435720 \h </w:instrText>
        </w:r>
        <w:r w:rsidR="001B2012" w:rsidRPr="008A29C4">
          <w:rPr>
            <w:noProof/>
            <w:webHidden/>
          </w:rPr>
        </w:r>
        <w:r w:rsidR="001B2012" w:rsidRPr="008A29C4">
          <w:rPr>
            <w:noProof/>
            <w:webHidden/>
          </w:rPr>
          <w:fldChar w:fldCharType="separate"/>
        </w:r>
        <w:r w:rsidR="00713366">
          <w:rPr>
            <w:noProof/>
            <w:webHidden/>
          </w:rPr>
          <w:t>B</w:t>
        </w:r>
        <w:r w:rsidR="001B2012" w:rsidRPr="008A29C4">
          <w:rPr>
            <w:noProof/>
            <w:webHidden/>
          </w:rPr>
          <w:fldChar w:fldCharType="end"/>
        </w:r>
      </w:hyperlink>
      <w:r w:rsidR="008A29C4" w:rsidRPr="008A29C4">
        <w:rPr>
          <w:rStyle w:val="Hyperlink"/>
          <w:noProof/>
          <w:color w:val="auto"/>
          <w:u w:val="none"/>
          <w:lang w:val="en-US"/>
        </w:rPr>
        <w:t>-1</w:t>
      </w:r>
    </w:p>
    <w:p w14:paraId="67AAB51B" w14:textId="1248A340" w:rsidR="001B2012" w:rsidRPr="008A29C4" w:rsidRDefault="008C2F0C" w:rsidP="00F408B9">
      <w:pPr>
        <w:pStyle w:val="TableofFigures"/>
        <w:tabs>
          <w:tab w:val="right" w:leader="dot" w:pos="7927"/>
        </w:tabs>
        <w:spacing w:line="240" w:lineRule="auto"/>
        <w:rPr>
          <w:rFonts w:asciiTheme="minorHAnsi" w:eastAsiaTheme="minorEastAsia" w:hAnsiTheme="minorHAnsi"/>
          <w:noProof/>
          <w:sz w:val="22"/>
          <w:lang w:val="en-US"/>
        </w:rPr>
      </w:pPr>
      <w:hyperlink w:anchor="_Toc73435721" w:history="1">
        <w:r w:rsidR="001B2012" w:rsidRPr="008A29C4">
          <w:rPr>
            <w:rStyle w:val="Hyperlink"/>
            <w:noProof/>
            <w:color w:val="auto"/>
            <w:u w:val="none"/>
          </w:rPr>
          <w:t>Lampiran 3</w:t>
        </w:r>
        <w:r w:rsidR="001B2012" w:rsidRPr="008A29C4">
          <w:rPr>
            <w:rStyle w:val="Hyperlink"/>
            <w:noProof/>
            <w:color w:val="auto"/>
            <w:u w:val="none"/>
            <w:lang w:val="en-US"/>
          </w:rPr>
          <w:t xml:space="preserve"> Program  Pembacaan Sampah Logam php</w:t>
        </w:r>
        <w:r w:rsidR="001B2012" w:rsidRPr="008A29C4">
          <w:rPr>
            <w:noProof/>
            <w:webHidden/>
          </w:rPr>
          <w:tab/>
        </w:r>
        <w:r w:rsidR="001B2012" w:rsidRPr="008A29C4">
          <w:rPr>
            <w:noProof/>
            <w:webHidden/>
          </w:rPr>
          <w:fldChar w:fldCharType="begin"/>
        </w:r>
        <w:r w:rsidR="001B2012" w:rsidRPr="008A29C4">
          <w:rPr>
            <w:noProof/>
            <w:webHidden/>
          </w:rPr>
          <w:instrText xml:space="preserve"> PAGEREF _Toc73435721 \h </w:instrText>
        </w:r>
        <w:r w:rsidR="001B2012" w:rsidRPr="008A29C4">
          <w:rPr>
            <w:noProof/>
            <w:webHidden/>
          </w:rPr>
        </w:r>
        <w:r w:rsidR="001B2012" w:rsidRPr="008A29C4">
          <w:rPr>
            <w:noProof/>
            <w:webHidden/>
          </w:rPr>
          <w:fldChar w:fldCharType="separate"/>
        </w:r>
        <w:r w:rsidR="00713366">
          <w:rPr>
            <w:noProof/>
            <w:webHidden/>
          </w:rPr>
          <w:t>C</w:t>
        </w:r>
        <w:r w:rsidR="001B2012" w:rsidRPr="008A29C4">
          <w:rPr>
            <w:noProof/>
            <w:webHidden/>
          </w:rPr>
          <w:fldChar w:fldCharType="end"/>
        </w:r>
      </w:hyperlink>
      <w:r w:rsidR="008A29C4" w:rsidRPr="008A29C4">
        <w:rPr>
          <w:rStyle w:val="Hyperlink"/>
          <w:noProof/>
          <w:color w:val="auto"/>
          <w:u w:val="none"/>
          <w:lang w:val="en-US"/>
        </w:rPr>
        <w:t>-1</w:t>
      </w:r>
    </w:p>
    <w:p w14:paraId="1AF2BA6E" w14:textId="07AB79A3" w:rsidR="001B2012" w:rsidRPr="008A29C4" w:rsidRDefault="008C2F0C" w:rsidP="00F408B9">
      <w:pPr>
        <w:pStyle w:val="TableofFigures"/>
        <w:tabs>
          <w:tab w:val="right" w:leader="dot" w:pos="7927"/>
        </w:tabs>
        <w:spacing w:line="240" w:lineRule="auto"/>
        <w:rPr>
          <w:rFonts w:asciiTheme="minorHAnsi" w:eastAsiaTheme="minorEastAsia" w:hAnsiTheme="minorHAnsi"/>
          <w:noProof/>
          <w:sz w:val="22"/>
          <w:lang w:val="en-US"/>
        </w:rPr>
      </w:pPr>
      <w:hyperlink w:anchor="_Toc73435722" w:history="1">
        <w:r w:rsidR="001B2012" w:rsidRPr="008A29C4">
          <w:rPr>
            <w:rStyle w:val="Hyperlink"/>
            <w:noProof/>
            <w:color w:val="auto"/>
            <w:u w:val="none"/>
          </w:rPr>
          <w:t>Lampiran 4</w:t>
        </w:r>
        <w:r w:rsidR="001B2012" w:rsidRPr="008A29C4">
          <w:rPr>
            <w:rStyle w:val="Hyperlink"/>
            <w:noProof/>
            <w:color w:val="auto"/>
            <w:u w:val="none"/>
            <w:lang w:val="en-US"/>
          </w:rPr>
          <w:t xml:space="preserve"> Progran Pembacaan Sampah Organik .php</w:t>
        </w:r>
        <w:r w:rsidR="001B2012" w:rsidRPr="008A29C4">
          <w:rPr>
            <w:noProof/>
            <w:webHidden/>
          </w:rPr>
          <w:tab/>
        </w:r>
        <w:r w:rsidR="001B2012" w:rsidRPr="008A29C4">
          <w:rPr>
            <w:noProof/>
            <w:webHidden/>
          </w:rPr>
          <w:fldChar w:fldCharType="begin"/>
        </w:r>
        <w:r w:rsidR="001B2012" w:rsidRPr="008A29C4">
          <w:rPr>
            <w:noProof/>
            <w:webHidden/>
          </w:rPr>
          <w:instrText xml:space="preserve"> PAGEREF _Toc73435722 \h </w:instrText>
        </w:r>
        <w:r w:rsidR="001B2012" w:rsidRPr="008A29C4">
          <w:rPr>
            <w:noProof/>
            <w:webHidden/>
          </w:rPr>
        </w:r>
        <w:r w:rsidR="001B2012" w:rsidRPr="008A29C4">
          <w:rPr>
            <w:noProof/>
            <w:webHidden/>
          </w:rPr>
          <w:fldChar w:fldCharType="separate"/>
        </w:r>
        <w:r w:rsidR="00713366">
          <w:rPr>
            <w:noProof/>
            <w:webHidden/>
          </w:rPr>
          <w:t>D</w:t>
        </w:r>
        <w:r w:rsidR="001B2012" w:rsidRPr="008A29C4">
          <w:rPr>
            <w:noProof/>
            <w:webHidden/>
          </w:rPr>
          <w:fldChar w:fldCharType="end"/>
        </w:r>
      </w:hyperlink>
      <w:r w:rsidR="008A29C4" w:rsidRPr="008A29C4">
        <w:rPr>
          <w:rStyle w:val="Hyperlink"/>
          <w:noProof/>
          <w:color w:val="auto"/>
          <w:u w:val="none"/>
          <w:lang w:val="en-US"/>
        </w:rPr>
        <w:t>-1</w:t>
      </w:r>
    </w:p>
    <w:p w14:paraId="6CE6DDD5" w14:textId="58661C35" w:rsidR="001B2012" w:rsidRPr="008A29C4" w:rsidRDefault="008C2F0C" w:rsidP="00F408B9">
      <w:pPr>
        <w:pStyle w:val="TableofFigures"/>
        <w:tabs>
          <w:tab w:val="right" w:leader="dot" w:pos="7927"/>
        </w:tabs>
        <w:spacing w:line="240" w:lineRule="auto"/>
        <w:rPr>
          <w:rFonts w:asciiTheme="minorHAnsi" w:eastAsiaTheme="minorEastAsia" w:hAnsiTheme="minorHAnsi"/>
          <w:noProof/>
          <w:sz w:val="22"/>
          <w:lang w:val="en-US"/>
        </w:rPr>
      </w:pPr>
      <w:hyperlink w:anchor="_Toc73435723" w:history="1">
        <w:r w:rsidR="001B2012" w:rsidRPr="008A29C4">
          <w:rPr>
            <w:rStyle w:val="Hyperlink"/>
            <w:noProof/>
            <w:color w:val="auto"/>
            <w:u w:val="none"/>
          </w:rPr>
          <w:t>Lampiran 5</w:t>
        </w:r>
        <w:r w:rsidR="001B2012" w:rsidRPr="008A29C4">
          <w:rPr>
            <w:rStyle w:val="Hyperlink"/>
            <w:noProof/>
            <w:color w:val="auto"/>
            <w:u w:val="none"/>
            <w:lang w:val="en-US"/>
          </w:rPr>
          <w:t xml:space="preserve"> Progam Coding Aplikasi</w:t>
        </w:r>
        <w:r w:rsidR="001B2012" w:rsidRPr="008A29C4">
          <w:rPr>
            <w:noProof/>
            <w:webHidden/>
          </w:rPr>
          <w:tab/>
        </w:r>
        <w:r w:rsidR="001B2012" w:rsidRPr="008A29C4">
          <w:rPr>
            <w:noProof/>
            <w:webHidden/>
          </w:rPr>
          <w:fldChar w:fldCharType="begin"/>
        </w:r>
        <w:r w:rsidR="001B2012" w:rsidRPr="008A29C4">
          <w:rPr>
            <w:noProof/>
            <w:webHidden/>
          </w:rPr>
          <w:instrText xml:space="preserve"> PAGEREF _Toc73435723 \h </w:instrText>
        </w:r>
        <w:r w:rsidR="001B2012" w:rsidRPr="008A29C4">
          <w:rPr>
            <w:noProof/>
            <w:webHidden/>
          </w:rPr>
        </w:r>
        <w:r w:rsidR="001B2012" w:rsidRPr="008A29C4">
          <w:rPr>
            <w:noProof/>
            <w:webHidden/>
          </w:rPr>
          <w:fldChar w:fldCharType="separate"/>
        </w:r>
        <w:r w:rsidR="00713366">
          <w:rPr>
            <w:noProof/>
            <w:webHidden/>
          </w:rPr>
          <w:t>E</w:t>
        </w:r>
        <w:r w:rsidR="001B2012" w:rsidRPr="008A29C4">
          <w:rPr>
            <w:noProof/>
            <w:webHidden/>
          </w:rPr>
          <w:fldChar w:fldCharType="end"/>
        </w:r>
      </w:hyperlink>
      <w:r w:rsidR="008A29C4" w:rsidRPr="008A29C4">
        <w:rPr>
          <w:rStyle w:val="Hyperlink"/>
          <w:noProof/>
          <w:color w:val="auto"/>
          <w:u w:val="none"/>
          <w:lang w:val="en-US"/>
        </w:rPr>
        <w:t>-1</w:t>
      </w:r>
    </w:p>
    <w:p w14:paraId="6FD92658" w14:textId="39FC3E56" w:rsidR="001B2012" w:rsidRPr="008A29C4" w:rsidRDefault="008C2F0C" w:rsidP="00F408B9">
      <w:pPr>
        <w:pStyle w:val="TableofFigures"/>
        <w:tabs>
          <w:tab w:val="right" w:leader="dot" w:pos="7927"/>
        </w:tabs>
        <w:spacing w:line="240" w:lineRule="auto"/>
        <w:rPr>
          <w:rFonts w:asciiTheme="minorHAnsi" w:eastAsiaTheme="minorEastAsia" w:hAnsiTheme="minorHAnsi"/>
          <w:noProof/>
          <w:sz w:val="22"/>
          <w:lang w:val="en-US"/>
        </w:rPr>
      </w:pPr>
      <w:hyperlink w:anchor="_Toc73435724" w:history="1">
        <w:r w:rsidR="001B2012" w:rsidRPr="008A29C4">
          <w:rPr>
            <w:rStyle w:val="Hyperlink"/>
            <w:noProof/>
            <w:color w:val="auto"/>
            <w:u w:val="none"/>
          </w:rPr>
          <w:t>Lampiran 6</w:t>
        </w:r>
        <w:r w:rsidR="001B2012" w:rsidRPr="008A29C4">
          <w:rPr>
            <w:rStyle w:val="Hyperlink"/>
            <w:noProof/>
            <w:color w:val="auto"/>
            <w:u w:val="none"/>
            <w:lang w:val="en-US"/>
          </w:rPr>
          <w:t xml:space="preserve"> Surat Kesedian Pembimbing 1</w:t>
        </w:r>
        <w:r w:rsidR="001B2012" w:rsidRPr="008A29C4">
          <w:rPr>
            <w:noProof/>
            <w:webHidden/>
          </w:rPr>
          <w:tab/>
        </w:r>
        <w:r w:rsidR="001B2012" w:rsidRPr="008A29C4">
          <w:rPr>
            <w:noProof/>
            <w:webHidden/>
          </w:rPr>
          <w:fldChar w:fldCharType="begin"/>
        </w:r>
        <w:r w:rsidR="001B2012" w:rsidRPr="008A29C4">
          <w:rPr>
            <w:noProof/>
            <w:webHidden/>
          </w:rPr>
          <w:instrText xml:space="preserve"> PAGEREF _Toc73435724 \h </w:instrText>
        </w:r>
        <w:r w:rsidR="001B2012" w:rsidRPr="008A29C4">
          <w:rPr>
            <w:noProof/>
            <w:webHidden/>
          </w:rPr>
        </w:r>
        <w:r w:rsidR="001B2012" w:rsidRPr="008A29C4">
          <w:rPr>
            <w:noProof/>
            <w:webHidden/>
          </w:rPr>
          <w:fldChar w:fldCharType="separate"/>
        </w:r>
        <w:r w:rsidR="00713366">
          <w:rPr>
            <w:noProof/>
            <w:webHidden/>
          </w:rPr>
          <w:t>F</w:t>
        </w:r>
        <w:r w:rsidR="001B2012" w:rsidRPr="008A29C4">
          <w:rPr>
            <w:noProof/>
            <w:webHidden/>
          </w:rPr>
          <w:fldChar w:fldCharType="end"/>
        </w:r>
      </w:hyperlink>
      <w:r w:rsidR="008A29C4" w:rsidRPr="008A29C4">
        <w:rPr>
          <w:rStyle w:val="Hyperlink"/>
          <w:noProof/>
          <w:color w:val="auto"/>
          <w:u w:val="none"/>
          <w:lang w:val="en-US"/>
        </w:rPr>
        <w:t>-1</w:t>
      </w:r>
    </w:p>
    <w:p w14:paraId="78A0E272" w14:textId="1CF031B3" w:rsidR="001B2012" w:rsidRPr="008A29C4" w:rsidRDefault="008C2F0C" w:rsidP="00F408B9">
      <w:pPr>
        <w:pStyle w:val="TableofFigures"/>
        <w:tabs>
          <w:tab w:val="right" w:leader="dot" w:pos="7927"/>
        </w:tabs>
        <w:spacing w:line="240" w:lineRule="auto"/>
        <w:rPr>
          <w:rFonts w:asciiTheme="minorHAnsi" w:eastAsiaTheme="minorEastAsia" w:hAnsiTheme="minorHAnsi"/>
          <w:noProof/>
          <w:sz w:val="22"/>
          <w:lang w:val="en-US"/>
        </w:rPr>
      </w:pPr>
      <w:hyperlink w:anchor="_Toc73435725" w:history="1">
        <w:r w:rsidR="001B2012" w:rsidRPr="008A29C4">
          <w:rPr>
            <w:rStyle w:val="Hyperlink"/>
            <w:noProof/>
            <w:color w:val="auto"/>
            <w:u w:val="none"/>
          </w:rPr>
          <w:t>Lampiran 7</w:t>
        </w:r>
        <w:r w:rsidR="001B2012" w:rsidRPr="008A29C4">
          <w:rPr>
            <w:rStyle w:val="Hyperlink"/>
            <w:noProof/>
            <w:color w:val="auto"/>
            <w:u w:val="none"/>
            <w:lang w:val="en-US"/>
          </w:rPr>
          <w:t xml:space="preserve"> Surat Kesedian Pembimbing  2</w:t>
        </w:r>
        <w:r w:rsidR="001B2012" w:rsidRPr="008A29C4">
          <w:rPr>
            <w:noProof/>
            <w:webHidden/>
          </w:rPr>
          <w:tab/>
        </w:r>
        <w:r w:rsidR="001B2012" w:rsidRPr="008A29C4">
          <w:rPr>
            <w:noProof/>
            <w:webHidden/>
          </w:rPr>
          <w:fldChar w:fldCharType="begin"/>
        </w:r>
        <w:r w:rsidR="001B2012" w:rsidRPr="008A29C4">
          <w:rPr>
            <w:noProof/>
            <w:webHidden/>
          </w:rPr>
          <w:instrText xml:space="preserve"> PAGEREF _Toc73435725 \h </w:instrText>
        </w:r>
        <w:r w:rsidR="001B2012" w:rsidRPr="008A29C4">
          <w:rPr>
            <w:noProof/>
            <w:webHidden/>
          </w:rPr>
        </w:r>
        <w:r w:rsidR="001B2012" w:rsidRPr="008A29C4">
          <w:rPr>
            <w:noProof/>
            <w:webHidden/>
          </w:rPr>
          <w:fldChar w:fldCharType="separate"/>
        </w:r>
        <w:r w:rsidR="00713366">
          <w:rPr>
            <w:noProof/>
            <w:webHidden/>
          </w:rPr>
          <w:t>G</w:t>
        </w:r>
        <w:r w:rsidR="001B2012" w:rsidRPr="008A29C4">
          <w:rPr>
            <w:noProof/>
            <w:webHidden/>
          </w:rPr>
          <w:fldChar w:fldCharType="end"/>
        </w:r>
      </w:hyperlink>
      <w:r w:rsidR="008A29C4" w:rsidRPr="008A29C4">
        <w:rPr>
          <w:rStyle w:val="Hyperlink"/>
          <w:noProof/>
          <w:color w:val="auto"/>
          <w:u w:val="none"/>
          <w:lang w:val="en-US"/>
        </w:rPr>
        <w:t>-1</w:t>
      </w:r>
    </w:p>
    <w:p w14:paraId="4F1C1F95" w14:textId="45AF6C4E" w:rsidR="001B2012" w:rsidRPr="008A29C4" w:rsidRDefault="008C2F0C" w:rsidP="00F408B9">
      <w:pPr>
        <w:pStyle w:val="TableofFigures"/>
        <w:tabs>
          <w:tab w:val="right" w:leader="dot" w:pos="7927"/>
        </w:tabs>
        <w:spacing w:line="240" w:lineRule="auto"/>
        <w:rPr>
          <w:rFonts w:asciiTheme="minorHAnsi" w:eastAsiaTheme="minorEastAsia" w:hAnsiTheme="minorHAnsi"/>
          <w:noProof/>
          <w:sz w:val="22"/>
          <w:lang w:val="en-US"/>
        </w:rPr>
      </w:pPr>
      <w:hyperlink w:anchor="_Toc73435726" w:history="1">
        <w:r w:rsidR="001B2012" w:rsidRPr="008A29C4">
          <w:rPr>
            <w:rStyle w:val="Hyperlink"/>
            <w:noProof/>
            <w:color w:val="auto"/>
            <w:u w:val="none"/>
          </w:rPr>
          <w:t>Lampiran 8</w:t>
        </w:r>
        <w:r w:rsidR="001B2012" w:rsidRPr="008A29C4">
          <w:rPr>
            <w:rStyle w:val="Hyperlink"/>
            <w:noProof/>
            <w:color w:val="auto"/>
            <w:u w:val="none"/>
            <w:lang w:val="en-US"/>
          </w:rPr>
          <w:t xml:space="preserve"> Surat Observasi TA</w:t>
        </w:r>
        <w:r w:rsidR="001B2012" w:rsidRPr="008A29C4">
          <w:rPr>
            <w:noProof/>
            <w:webHidden/>
          </w:rPr>
          <w:tab/>
        </w:r>
        <w:r w:rsidR="001B2012" w:rsidRPr="008A29C4">
          <w:rPr>
            <w:noProof/>
            <w:webHidden/>
          </w:rPr>
          <w:fldChar w:fldCharType="begin"/>
        </w:r>
        <w:r w:rsidR="001B2012" w:rsidRPr="008A29C4">
          <w:rPr>
            <w:noProof/>
            <w:webHidden/>
          </w:rPr>
          <w:instrText xml:space="preserve"> PAGEREF _Toc73435726 \h </w:instrText>
        </w:r>
        <w:r w:rsidR="001B2012" w:rsidRPr="008A29C4">
          <w:rPr>
            <w:noProof/>
            <w:webHidden/>
          </w:rPr>
        </w:r>
        <w:r w:rsidR="001B2012" w:rsidRPr="008A29C4">
          <w:rPr>
            <w:noProof/>
            <w:webHidden/>
          </w:rPr>
          <w:fldChar w:fldCharType="separate"/>
        </w:r>
        <w:r w:rsidR="00713366">
          <w:rPr>
            <w:noProof/>
            <w:webHidden/>
          </w:rPr>
          <w:t>H</w:t>
        </w:r>
        <w:r w:rsidR="001B2012" w:rsidRPr="008A29C4">
          <w:rPr>
            <w:noProof/>
            <w:webHidden/>
          </w:rPr>
          <w:fldChar w:fldCharType="end"/>
        </w:r>
      </w:hyperlink>
      <w:r w:rsidR="008A29C4" w:rsidRPr="008A29C4">
        <w:rPr>
          <w:rStyle w:val="Hyperlink"/>
          <w:noProof/>
          <w:color w:val="auto"/>
          <w:u w:val="none"/>
          <w:lang w:val="en-US"/>
        </w:rPr>
        <w:t>-1</w:t>
      </w:r>
    </w:p>
    <w:p w14:paraId="04F46DD3" w14:textId="75DAC2BA" w:rsidR="001B2012" w:rsidRPr="008A29C4" w:rsidRDefault="008C2F0C" w:rsidP="00F408B9">
      <w:pPr>
        <w:pStyle w:val="TableofFigures"/>
        <w:tabs>
          <w:tab w:val="right" w:leader="dot" w:pos="7927"/>
        </w:tabs>
        <w:spacing w:line="240" w:lineRule="auto"/>
        <w:rPr>
          <w:rFonts w:asciiTheme="minorHAnsi" w:eastAsiaTheme="minorEastAsia" w:hAnsiTheme="minorHAnsi"/>
          <w:noProof/>
          <w:sz w:val="22"/>
          <w:lang w:val="en-US"/>
        </w:rPr>
      </w:pPr>
      <w:hyperlink w:anchor="_Toc73435727" w:history="1">
        <w:r w:rsidR="001B2012" w:rsidRPr="008A29C4">
          <w:rPr>
            <w:rStyle w:val="Hyperlink"/>
            <w:noProof/>
            <w:color w:val="auto"/>
            <w:u w:val="none"/>
          </w:rPr>
          <w:t>Lampiran 9</w:t>
        </w:r>
        <w:r w:rsidR="001B2012" w:rsidRPr="008A29C4">
          <w:rPr>
            <w:rStyle w:val="Hyperlink"/>
            <w:noProof/>
            <w:color w:val="auto"/>
            <w:u w:val="none"/>
            <w:lang w:val="en-US"/>
          </w:rPr>
          <w:t xml:space="preserve"> Dokumentasi Observasi</w:t>
        </w:r>
        <w:r w:rsidR="001B2012" w:rsidRPr="008A29C4">
          <w:rPr>
            <w:noProof/>
            <w:webHidden/>
          </w:rPr>
          <w:tab/>
        </w:r>
        <w:r w:rsidR="001B2012" w:rsidRPr="008A29C4">
          <w:rPr>
            <w:noProof/>
            <w:webHidden/>
          </w:rPr>
          <w:fldChar w:fldCharType="begin"/>
        </w:r>
        <w:r w:rsidR="001B2012" w:rsidRPr="008A29C4">
          <w:rPr>
            <w:noProof/>
            <w:webHidden/>
          </w:rPr>
          <w:instrText xml:space="preserve"> PAGEREF _Toc73435727 \h </w:instrText>
        </w:r>
        <w:r w:rsidR="001B2012" w:rsidRPr="008A29C4">
          <w:rPr>
            <w:noProof/>
            <w:webHidden/>
          </w:rPr>
        </w:r>
        <w:r w:rsidR="001B2012" w:rsidRPr="008A29C4">
          <w:rPr>
            <w:noProof/>
            <w:webHidden/>
          </w:rPr>
          <w:fldChar w:fldCharType="separate"/>
        </w:r>
        <w:r w:rsidR="00713366">
          <w:rPr>
            <w:noProof/>
            <w:webHidden/>
          </w:rPr>
          <w:t>I</w:t>
        </w:r>
        <w:r w:rsidR="001B2012" w:rsidRPr="008A29C4">
          <w:rPr>
            <w:noProof/>
            <w:webHidden/>
          </w:rPr>
          <w:fldChar w:fldCharType="end"/>
        </w:r>
      </w:hyperlink>
      <w:r w:rsidR="008A29C4" w:rsidRPr="008A29C4">
        <w:rPr>
          <w:rStyle w:val="Hyperlink"/>
          <w:noProof/>
          <w:color w:val="auto"/>
          <w:u w:val="none"/>
          <w:lang w:val="en-US"/>
        </w:rPr>
        <w:t>-1</w:t>
      </w:r>
    </w:p>
    <w:p w14:paraId="79E47C8A" w14:textId="77777777" w:rsidR="001B2012" w:rsidRPr="001B2012" w:rsidRDefault="001B2012" w:rsidP="001B2012">
      <w:pPr>
        <w:rPr>
          <w:lang w:val="en-US"/>
        </w:rPr>
        <w:sectPr w:rsidR="001B2012" w:rsidRPr="001B2012">
          <w:pgSz w:w="11906" w:h="16838"/>
          <w:pgMar w:top="2268" w:right="1701" w:bottom="1701" w:left="2268" w:header="709" w:footer="709" w:gutter="0"/>
          <w:pgNumType w:fmt="lowerRoman"/>
          <w:cols w:space="720"/>
        </w:sectPr>
      </w:pPr>
      <w:r>
        <w:rPr>
          <w:lang w:val="en-US"/>
        </w:rPr>
        <w:fldChar w:fldCharType="end"/>
      </w:r>
    </w:p>
    <w:p w14:paraId="07521027" w14:textId="32687E5E" w:rsidR="00E01CB8" w:rsidRPr="00601369" w:rsidRDefault="004640F5" w:rsidP="007B7D65">
      <w:pPr>
        <w:pStyle w:val="Heading1"/>
        <w:tabs>
          <w:tab w:val="center" w:pos="0"/>
        </w:tabs>
        <w:spacing w:line="360" w:lineRule="auto"/>
        <w:jc w:val="center"/>
      </w:pPr>
      <w:bookmarkStart w:id="33" w:name="_Toc73620627"/>
      <w:r w:rsidRPr="00601369">
        <w:t>BAB I</w:t>
      </w:r>
      <w:bookmarkEnd w:id="0"/>
      <w:bookmarkEnd w:id="1"/>
      <w:bookmarkEnd w:id="33"/>
    </w:p>
    <w:p w14:paraId="72426AED" w14:textId="77777777" w:rsidR="00E01CB8" w:rsidRPr="00601369" w:rsidRDefault="00B7298A" w:rsidP="00A607E4">
      <w:pPr>
        <w:pStyle w:val="Heading1"/>
        <w:jc w:val="center"/>
      </w:pPr>
      <w:bookmarkStart w:id="34" w:name="_Toc70068195"/>
      <w:bookmarkStart w:id="35" w:name="_Toc70075707"/>
      <w:bookmarkStart w:id="36" w:name="_Toc73620628"/>
      <w:r w:rsidRPr="00601369">
        <w:t>PENDAHULUAN</w:t>
      </w:r>
      <w:bookmarkEnd w:id="34"/>
      <w:bookmarkEnd w:id="35"/>
      <w:bookmarkEnd w:id="36"/>
    </w:p>
    <w:p w14:paraId="790D003A" w14:textId="77777777" w:rsidR="00E01CB8" w:rsidRDefault="00E01CB8" w:rsidP="007B7D65">
      <w:pPr>
        <w:spacing w:line="240" w:lineRule="auto"/>
        <w:jc w:val="center"/>
        <w:rPr>
          <w:b/>
          <w:bCs/>
        </w:rPr>
      </w:pPr>
    </w:p>
    <w:p w14:paraId="02CEB446" w14:textId="77777777" w:rsidR="00E01CB8" w:rsidRDefault="00B7298A" w:rsidP="00601369">
      <w:pPr>
        <w:pStyle w:val="Heading2"/>
        <w:numPr>
          <w:ilvl w:val="0"/>
          <w:numId w:val="1"/>
        </w:numPr>
        <w:ind w:left="567" w:hanging="567"/>
      </w:pPr>
      <w:bookmarkStart w:id="37" w:name="_Toc70068196"/>
      <w:bookmarkStart w:id="38" w:name="_Toc70075708"/>
      <w:bookmarkStart w:id="39" w:name="_Toc73620629"/>
      <w:r>
        <w:t>Latar Belakang</w:t>
      </w:r>
      <w:r w:rsidR="00895286">
        <w:rPr>
          <w:lang w:val="en-US"/>
        </w:rPr>
        <w:t xml:space="preserve"> Masalah</w:t>
      </w:r>
      <w:bookmarkEnd w:id="37"/>
      <w:bookmarkEnd w:id="38"/>
      <w:bookmarkEnd w:id="39"/>
    </w:p>
    <w:p w14:paraId="5EFDD8B6" w14:textId="43E29C1F" w:rsidR="00C42688" w:rsidRDefault="00C42688" w:rsidP="00FB6B6A">
      <w:pPr>
        <w:pStyle w:val="ListParagraph"/>
        <w:ind w:left="567" w:right="-6" w:firstLine="567"/>
        <w:jc w:val="both"/>
        <w:rPr>
          <w:rFonts w:eastAsia="SimSun"/>
          <w:lang w:eastAsia="zh-CN"/>
        </w:rPr>
      </w:pPr>
      <w:r>
        <w:t>Seiring dengan berjalanya waktu, perkembangan teknologi informasi telah memberikan pengaruh yang positif dalam kehidupan sehari-hari. Hal ini terlihat dengan adanya banyak perangkat-perangkat mobile yang dapat membantu menyelesaikan tugas-tugas yang harus dikerjakan oleh manusia dalam kehidupan sehari-hari. Salah satunya adalah dalam hal pembelajaran dimana sekarang ini kita dapat melakukan kegiatan belajar dimanapun dan kapanpun dengan menggunakan perangkat mobile seperti smartphone.</w:t>
      </w:r>
      <w:r>
        <w:fldChar w:fldCharType="begin" w:fldLock="1"/>
      </w:r>
      <w:r>
        <w:instrText>ADDIN CSL_CITATION {"citationItems":[{"id":"ITEM-1","itemData":{"ISSN":"1411-3201","abstract":"Now it is very difficult to get a job, especially in big cities such as Jakarta, Surabaya, Bandung and others. Where in the major cities are very tight competition in getting a job. Besides the difficulty of finding a job is also affected by a series of tests that must be passed to obtain a job. One of the tests is quite difficult to deal with is the psychological test. Psychological test is a test to measure the psychological aspects of the individual. The purpose is to measure the psychological test on a wide range of possible mental ability of people and supporting factors such as achievement, ability, personality, learning style, intelligence, interests and talents. Therefore, psychological company needs to know how the character and ability of emplooye candidates. Through this study, the authors wanted to build an Android-based application that can be used to practice psychological test is \"Learning Psychotest\". Application Learning Psychotest will have several features including psychological training issues, guide how to do the psycho test, and tips about psychological test. This application is expected later can help users of mobile devices based on android who wants to learn and practice the psychological test. This Psychotest Learning Applications will be made using the App Inventor beta. With App Inventor beta, we can create an android application without using coding.","author":[{"dropping-particle":"","family":"Hamdi","given":"Gani","non-dropping-particle":"","parse-names":false,"suffix":""},{"dropping-particle":"","family":"Krisnawati","given":"","non-dropping-particle":"","parse-names":false,"suffix":""}],"container-title":"JURNAL DASI Vol. 12 No. 4 DESEMBER 2011","id":"ITEM-1","issue":"4","issued":{"date-parts":[["2011"]]},"page":"28","title":"Membangun Aplikasi Berbasis Android “Pembelajaran Psikotes” Menggunakan App Inventor","type":"article-journal","volume":"12"},"uris":["http://www.mendeley.com/documents/?uuid=88f7295f-ce55-4ba4-9f31-460d7f68e0a1"]}],"mendeley":{"formattedCitation":"[1]","plainTextFormattedCitation":"[1]"},"properties":{"noteIndex":0},"schema":"https://github.com/citation-style-language/schema/raw/master/csl-citation.json"}</w:instrText>
      </w:r>
      <w:r>
        <w:fldChar w:fldCharType="separate"/>
      </w:r>
      <w:r w:rsidRPr="00C42688">
        <w:rPr>
          <w:noProof/>
        </w:rPr>
        <w:t>[1]</w:t>
      </w:r>
      <w:r>
        <w:fldChar w:fldCharType="end"/>
      </w:r>
    </w:p>
    <w:p w14:paraId="4EE69701" w14:textId="77777777" w:rsidR="00E01CB8" w:rsidRDefault="00B7298A" w:rsidP="00FB6B6A">
      <w:pPr>
        <w:pStyle w:val="ListParagraph"/>
        <w:ind w:left="567" w:right="-6" w:firstLine="567"/>
        <w:jc w:val="both"/>
      </w:pPr>
      <w:r>
        <w:t xml:space="preserve">Sistem informasi merupakan sekumpulan komponen yang berhubungan, mengumpulkan, memproses, menyimpan, serta mendistribusikan informasi untuk menunjang dalam pengambilan keputusan dan juga pengawasan dalam suatu organisasi. Perkembangan </w:t>
      </w:r>
      <w:r>
        <w:rPr>
          <w:i/>
        </w:rPr>
        <w:t>sistem</w:t>
      </w:r>
      <w:r>
        <w:t xml:space="preserve"> informasi yang semakin pesat juga berdampak pada masyarakat.</w:t>
      </w:r>
    </w:p>
    <w:p w14:paraId="7F3BD655" w14:textId="77777777" w:rsidR="00E01CB8" w:rsidRDefault="00B7298A" w:rsidP="00FB6B6A">
      <w:pPr>
        <w:pStyle w:val="ListParagraph"/>
        <w:ind w:left="567" w:right="-4" w:firstLine="567"/>
        <w:jc w:val="both"/>
      </w:pPr>
      <w:r>
        <w:t xml:space="preserve">Android adalah sebuah </w:t>
      </w:r>
      <w:r>
        <w:rPr>
          <w:i/>
        </w:rPr>
        <w:t>sistem</w:t>
      </w:r>
      <w:r>
        <w:t xml:space="preserve"> operasi dengan kernel linux yang umumnya berjalan pada perangkat dengan processor dan biasaanya di implementasikan pada perangkat telepon selular atau tablet PC bahkan PC yang sudah ada pada masa kini dengan storage yang relative berukuran tidak terlalu besar. </w:t>
      </w:r>
    </w:p>
    <w:p w14:paraId="359A6AF9" w14:textId="77777777" w:rsidR="00E01CB8" w:rsidRDefault="00B7298A" w:rsidP="0013306D">
      <w:pPr>
        <w:ind w:left="567" w:firstLine="567"/>
        <w:jc w:val="both"/>
      </w:pPr>
      <w:r>
        <w:t xml:space="preserve">Kebutuhan masyarakat terhadap layanan teknologi berbasis android sangat bervariatif, salah satu kebutuhannya adalah kebutuhan suatu aplikasi informasi berbasis </w:t>
      </w:r>
      <w:r>
        <w:rPr>
          <w:i/>
        </w:rPr>
        <w:t>mobile</w:t>
      </w:r>
      <w:r>
        <w:t xml:space="preserve">. Fungsi </w:t>
      </w:r>
      <w:r>
        <w:rPr>
          <w:i/>
        </w:rPr>
        <w:t>smartphone</w:t>
      </w:r>
      <w:r>
        <w:t xml:space="preserve"> bukan hanya digunakan sebatas pada media komunikasi antar sesama pengguna. Salah satu jenis sistem operasi yang digunakan pada </w:t>
      </w:r>
      <w:r>
        <w:rPr>
          <w:i/>
        </w:rPr>
        <w:t>smartphone</w:t>
      </w:r>
      <w:r>
        <w:t xml:space="preserve"> adalah android. Di dalam sistem operasi </w:t>
      </w:r>
      <w:r w:rsidRPr="008D14AD">
        <w:rPr>
          <w:i/>
        </w:rPr>
        <w:t>android</w:t>
      </w:r>
      <w:r>
        <w:t xml:space="preserve"> terdapat aplikasi android yang juga dapat dimanfaatkan sebagai aplikasi yang dapat memonitoring tempat sampah.</w:t>
      </w:r>
    </w:p>
    <w:p w14:paraId="0006A21C" w14:textId="77777777" w:rsidR="00E01CB8" w:rsidRDefault="00B7298A" w:rsidP="0013306D">
      <w:pPr>
        <w:ind w:left="567" w:firstLine="567"/>
        <w:jc w:val="both"/>
      </w:pPr>
      <w:r>
        <w:t>Pasar Pagi Kota Tegal merupakan salah satu pasar ikonik di Kota Tegal. Seiring pertumbuhan penduduk yang pesat, pasar ini semakin menjadi pusat perbelanjaan masyarakatnya. Tentunya banyak aktivitas didalamnya yang memicu sampah yang tidak sedikit. Hal ini menuntut keharusan menciptakan lingkungan bersih untuk tetap memberikan kenyamanan masyarakat.</w:t>
      </w:r>
    </w:p>
    <w:p w14:paraId="1985C2DF" w14:textId="11A30A3F" w:rsidR="00E01CB8" w:rsidRDefault="00B7298A" w:rsidP="0013306D">
      <w:pPr>
        <w:ind w:left="567" w:firstLine="567"/>
        <w:jc w:val="both"/>
      </w:pPr>
      <w:r>
        <w:t xml:space="preserve"> Banyaknya tempat sampah yang ada di Pasar Pagi Kota Tegal membuat petugas sampah tidak dapat mengontrol tempat sampah secara optimal. Karena tempat sampah yang penuh tidak selalu terjangkau dari pantauan petugas. Sulitnya mengontrol kapasitas setiap tempat sampah tentunya menjadi permasalahan yang berdampak bagi kebersihan dan kenyamanan masyarakat yang sedang berbelanja.</w:t>
      </w:r>
      <w:r w:rsidR="00264700">
        <w:t xml:space="preserve"> Karena tempat sampah yang meleb</w:t>
      </w:r>
      <w:r>
        <w:t>ihi kap</w:t>
      </w:r>
      <w:r w:rsidR="00264700">
        <w:rPr>
          <w:lang w:val="en-US"/>
        </w:rPr>
        <w:t>a</w:t>
      </w:r>
      <w:r>
        <w:t>sitasnya membuat terciptanya tumpukan sampah.</w:t>
      </w:r>
    </w:p>
    <w:p w14:paraId="3B91AF6B" w14:textId="77777777" w:rsidR="00E01CB8" w:rsidRDefault="00B7298A" w:rsidP="0013306D">
      <w:pPr>
        <w:ind w:left="567" w:firstLine="567"/>
        <w:jc w:val="both"/>
        <w:rPr>
          <w:bCs/>
          <w:color w:val="000000" w:themeColor="text1"/>
          <w:szCs w:val="24"/>
        </w:rPr>
      </w:pPr>
      <w:r>
        <w:rPr>
          <w:bCs/>
          <w:color w:val="000000" w:themeColor="text1"/>
          <w:szCs w:val="24"/>
        </w:rPr>
        <w:t xml:space="preserve">Pada penelitian sebelumnya </w:t>
      </w:r>
      <w:r>
        <w:rPr>
          <w:bCs/>
          <w:i/>
          <w:color w:val="000000" w:themeColor="text1"/>
          <w:szCs w:val="24"/>
        </w:rPr>
        <w:t>prototype</w:t>
      </w:r>
      <w:r>
        <w:rPr>
          <w:bCs/>
          <w:color w:val="000000" w:themeColor="text1"/>
          <w:szCs w:val="24"/>
        </w:rPr>
        <w:t xml:space="preserve"> serupa telah dibuat hanya saja belum ada unsur </w:t>
      </w:r>
      <w:r>
        <w:rPr>
          <w:bCs/>
          <w:i/>
          <w:color w:val="000000" w:themeColor="text1"/>
          <w:szCs w:val="24"/>
        </w:rPr>
        <w:t>Open source</w:t>
      </w:r>
      <w:r>
        <w:rPr>
          <w:bCs/>
          <w:color w:val="000000" w:themeColor="text1"/>
          <w:szCs w:val="24"/>
        </w:rPr>
        <w:t xml:space="preserve"> nya. </w:t>
      </w:r>
      <w:r>
        <w:rPr>
          <w:bCs/>
          <w:i/>
          <w:color w:val="000000" w:themeColor="text1"/>
          <w:szCs w:val="24"/>
        </w:rPr>
        <w:t>Sistem</w:t>
      </w:r>
      <w:r>
        <w:rPr>
          <w:bCs/>
          <w:color w:val="000000" w:themeColor="text1"/>
          <w:szCs w:val="24"/>
        </w:rPr>
        <w:t xml:space="preserve"> otomatisasi pada </w:t>
      </w:r>
      <w:r>
        <w:rPr>
          <w:bCs/>
          <w:i/>
          <w:color w:val="000000" w:themeColor="text1"/>
          <w:szCs w:val="24"/>
        </w:rPr>
        <w:t>prototype</w:t>
      </w:r>
      <w:r>
        <w:rPr>
          <w:bCs/>
          <w:color w:val="000000" w:themeColor="text1"/>
          <w:szCs w:val="24"/>
        </w:rPr>
        <w:t xml:space="preserve"> yang dirancang dapat memilah jenis sampah dan memberikan peringatan berupa alarm atau suara kepada petugas sampah untuk menandai kapasitas sampah penuh ataupun lampu indicator LED sebagai tanda jenis sampah yang kapasitasnya penuh. </w:t>
      </w:r>
    </w:p>
    <w:p w14:paraId="0EECE9C0" w14:textId="24307E23" w:rsidR="00C63737" w:rsidRDefault="00B7298A" w:rsidP="002C67C4">
      <w:pPr>
        <w:ind w:left="567" w:firstLine="567"/>
        <w:jc w:val="both"/>
        <w:rPr>
          <w:rFonts w:eastAsia="SimSun"/>
          <w:lang w:eastAsia="zh-CN"/>
        </w:rPr>
      </w:pPr>
      <w:r>
        <w:t xml:space="preserve">Dari penjelasan diatas, perlu dirancang aplikasi android tempat sampah otomatis dengan pemilah jenis sampah organik, anorganik, dan logam untuk memudahkan petugas sampah dalam memonitoring penuhnya kapasitas sampah melalui </w:t>
      </w:r>
      <w:r>
        <w:rPr>
          <w:i/>
        </w:rPr>
        <w:t>smartphone</w:t>
      </w:r>
      <w:r>
        <w:t xml:space="preserve">. </w:t>
      </w:r>
      <w:r>
        <w:rPr>
          <w:lang w:eastAsia="zh-CN"/>
        </w:rPr>
        <w:t xml:space="preserve">Dengan adanya aplikasi </w:t>
      </w:r>
      <w:r w:rsidRPr="008D14AD">
        <w:rPr>
          <w:i/>
          <w:lang w:eastAsia="zh-CN"/>
        </w:rPr>
        <w:t>android</w:t>
      </w:r>
      <w:r>
        <w:rPr>
          <w:lang w:eastAsia="zh-CN"/>
        </w:rPr>
        <w:t xml:space="preserve"> ini diharapkan dapat membantu petugas sampah dalam mengoptimalkan upaya kebersihan lingkungan, karena dapat mengetahui tempat sampah yang telah penuh tanpa mengecek satu persatu tempat sampah yang ada di Pasar Pagi Kota</w:t>
      </w:r>
      <w:r w:rsidR="004640F5">
        <w:rPr>
          <w:lang w:eastAsia="zh-CN"/>
        </w:rPr>
        <w:t xml:space="preserve"> Tegal khususnya di </w:t>
      </w:r>
      <w:r w:rsidR="004640F5">
        <w:rPr>
          <w:lang w:val="en-US" w:eastAsia="zh-CN"/>
        </w:rPr>
        <w:t xml:space="preserve">blok A </w:t>
      </w:r>
      <w:r>
        <w:rPr>
          <w:lang w:eastAsia="zh-CN"/>
        </w:rPr>
        <w:t xml:space="preserve">melalui pemberitahuan dari </w:t>
      </w:r>
      <w:r>
        <w:rPr>
          <w:i/>
          <w:lang w:eastAsia="zh-CN"/>
        </w:rPr>
        <w:t>smartphone</w:t>
      </w:r>
      <w:r>
        <w:rPr>
          <w:lang w:eastAsia="zh-CN"/>
        </w:rPr>
        <w:t xml:space="preserve"> yang digenggamya.</w:t>
      </w:r>
    </w:p>
    <w:p w14:paraId="7363BD95" w14:textId="77777777" w:rsidR="002C67C4" w:rsidRPr="002C67C4" w:rsidRDefault="002C67C4" w:rsidP="0070597B">
      <w:pPr>
        <w:spacing w:line="240" w:lineRule="auto"/>
        <w:jc w:val="both"/>
        <w:rPr>
          <w:rFonts w:eastAsia="SimSun"/>
          <w:lang w:eastAsia="zh-CN"/>
        </w:rPr>
      </w:pPr>
    </w:p>
    <w:p w14:paraId="3D05E6B2" w14:textId="77777777" w:rsidR="00E01CB8" w:rsidRDefault="00B7298A" w:rsidP="004640F5">
      <w:pPr>
        <w:pStyle w:val="Heading2"/>
        <w:numPr>
          <w:ilvl w:val="0"/>
          <w:numId w:val="1"/>
        </w:numPr>
        <w:ind w:left="567" w:hanging="567"/>
        <w:rPr>
          <w:szCs w:val="24"/>
        </w:rPr>
      </w:pPr>
      <w:bookmarkStart w:id="40" w:name="_Toc70068197"/>
      <w:bookmarkStart w:id="41" w:name="_Toc70075709"/>
      <w:bookmarkStart w:id="42" w:name="_Toc73620630"/>
      <w:r>
        <w:rPr>
          <w:szCs w:val="24"/>
        </w:rPr>
        <w:t>Rumusan Masalah</w:t>
      </w:r>
      <w:bookmarkEnd w:id="40"/>
      <w:bookmarkEnd w:id="41"/>
      <w:bookmarkEnd w:id="42"/>
    </w:p>
    <w:p w14:paraId="3282250C" w14:textId="71A0A7C7" w:rsidR="00E01CB8" w:rsidRDefault="00B7298A" w:rsidP="002C67C4">
      <w:pPr>
        <w:ind w:left="567" w:firstLine="567"/>
        <w:jc w:val="both"/>
        <w:rPr>
          <w:rFonts w:eastAsia="SimSun"/>
          <w:lang w:eastAsia="zh-CN"/>
        </w:rPr>
      </w:pPr>
      <w:r>
        <w:t xml:space="preserve">Berdasarkan latar belakang masalah diatas, diperoleh rumusan masalah yaitu, bagaimana merancang dan membuat </w:t>
      </w:r>
      <w:r>
        <w:rPr>
          <w:i/>
        </w:rPr>
        <w:t>Aplikasi Android Tempat Sampah Otomatis Dengan Pemilah Jenis Sampah Organik, Anorganik, Dan Logam</w:t>
      </w:r>
      <w:r>
        <w:t>?</w:t>
      </w:r>
    </w:p>
    <w:p w14:paraId="3B5162AC" w14:textId="77777777" w:rsidR="002C67C4" w:rsidRPr="002C67C4" w:rsidRDefault="002C67C4" w:rsidP="0070597B">
      <w:pPr>
        <w:spacing w:line="240" w:lineRule="auto"/>
        <w:ind w:left="567" w:firstLine="567"/>
        <w:jc w:val="both"/>
        <w:rPr>
          <w:rFonts w:eastAsia="SimSun"/>
          <w:lang w:eastAsia="zh-CN"/>
        </w:rPr>
      </w:pPr>
    </w:p>
    <w:p w14:paraId="45D41793" w14:textId="77777777" w:rsidR="00E01CB8" w:rsidRDefault="00B7298A" w:rsidP="0013306D">
      <w:pPr>
        <w:pStyle w:val="Heading2"/>
        <w:numPr>
          <w:ilvl w:val="0"/>
          <w:numId w:val="1"/>
        </w:numPr>
        <w:ind w:left="567" w:hanging="567"/>
        <w:rPr>
          <w:szCs w:val="24"/>
        </w:rPr>
      </w:pPr>
      <w:bookmarkStart w:id="43" w:name="_Toc70068198"/>
      <w:bookmarkStart w:id="44" w:name="_Toc70075710"/>
      <w:bookmarkStart w:id="45" w:name="_Toc73620631"/>
      <w:r>
        <w:rPr>
          <w:szCs w:val="24"/>
        </w:rPr>
        <w:t>Batasan Masalah</w:t>
      </w:r>
      <w:bookmarkEnd w:id="43"/>
      <w:bookmarkEnd w:id="44"/>
      <w:bookmarkEnd w:id="45"/>
    </w:p>
    <w:p w14:paraId="7499308D" w14:textId="77777777" w:rsidR="00E01CB8" w:rsidRDefault="00B7298A" w:rsidP="0013306D">
      <w:pPr>
        <w:ind w:left="567" w:firstLine="558"/>
        <w:jc w:val="both"/>
      </w:pPr>
      <w:r>
        <w:t>Batasan masalah dibuat agar maksud dan tujuan dari penelitian ini terfokus sesuai dengan tujuan dan fungsinya adalah sebagai berikut:</w:t>
      </w:r>
    </w:p>
    <w:p w14:paraId="33E87C5F" w14:textId="77777777" w:rsidR="00E01CB8" w:rsidRDefault="004640F5" w:rsidP="00601369">
      <w:pPr>
        <w:pStyle w:val="ListParagraph"/>
        <w:numPr>
          <w:ilvl w:val="0"/>
          <w:numId w:val="2"/>
        </w:numPr>
        <w:ind w:left="992" w:hanging="425"/>
        <w:jc w:val="both"/>
      </w:pPr>
      <w:r>
        <w:rPr>
          <w:lang w:val="en-US"/>
        </w:rPr>
        <w:t>m</w:t>
      </w:r>
      <w:r w:rsidR="00B7298A">
        <w:t xml:space="preserve">enggunakan aplikasi MIT App Inventor untuk membuat aplikasi android. </w:t>
      </w:r>
    </w:p>
    <w:p w14:paraId="78F818C2" w14:textId="781CCEF3" w:rsidR="00E01CB8" w:rsidRDefault="004640F5" w:rsidP="00FB6B6A">
      <w:pPr>
        <w:pStyle w:val="ListParagraph"/>
        <w:numPr>
          <w:ilvl w:val="0"/>
          <w:numId w:val="2"/>
        </w:numPr>
        <w:ind w:left="992" w:hanging="425"/>
        <w:jc w:val="both"/>
      </w:pPr>
      <w:r>
        <w:rPr>
          <w:lang w:val="en-US"/>
        </w:rPr>
        <w:t>p</w:t>
      </w:r>
      <w:r w:rsidR="00B7298A">
        <w:t>engh</w:t>
      </w:r>
      <w:r w:rsidR="008E70E9">
        <w:t xml:space="preserve">ubung antara </w:t>
      </w:r>
      <w:r w:rsidR="008E70E9" w:rsidRPr="008D14AD">
        <w:rPr>
          <w:i/>
        </w:rPr>
        <w:t>android</w:t>
      </w:r>
      <w:r w:rsidR="008E70E9">
        <w:t xml:space="preserve"> </w:t>
      </w:r>
      <w:r w:rsidR="00B7298A">
        <w:t xml:space="preserve"> menggunakan Modul </w:t>
      </w:r>
      <w:r w:rsidR="00B7298A" w:rsidRPr="008D14AD">
        <w:rPr>
          <w:i/>
        </w:rPr>
        <w:t>NodeMCU</w:t>
      </w:r>
      <w:r w:rsidR="00B7298A">
        <w:t>.</w:t>
      </w:r>
    </w:p>
    <w:p w14:paraId="60DAB8EB" w14:textId="77777777" w:rsidR="00E01CB8" w:rsidRDefault="004640F5" w:rsidP="0013306D">
      <w:pPr>
        <w:pStyle w:val="ListParagraph"/>
        <w:numPr>
          <w:ilvl w:val="0"/>
          <w:numId w:val="2"/>
        </w:numPr>
        <w:ind w:left="993" w:hanging="426"/>
        <w:jc w:val="both"/>
      </w:pPr>
      <w:r>
        <w:rPr>
          <w:lang w:val="en-US"/>
        </w:rPr>
        <w:t>h</w:t>
      </w:r>
      <w:r w:rsidR="00B7298A">
        <w:t xml:space="preserve">anya dapat digunakan untuk mengendalikan alat yang terkoneksi. </w:t>
      </w:r>
    </w:p>
    <w:p w14:paraId="41F505AF" w14:textId="77777777" w:rsidR="00E01CB8" w:rsidRDefault="004640F5" w:rsidP="0013306D">
      <w:pPr>
        <w:pStyle w:val="ListParagraph"/>
        <w:numPr>
          <w:ilvl w:val="0"/>
          <w:numId w:val="2"/>
        </w:numPr>
        <w:ind w:left="993" w:hanging="426"/>
        <w:jc w:val="both"/>
      </w:pPr>
      <w:r>
        <w:rPr>
          <w:lang w:val="en-US"/>
        </w:rPr>
        <w:t>v</w:t>
      </w:r>
      <w:r w:rsidR="00FB6B6A">
        <w:t>ersi sistem o</w:t>
      </w:r>
      <w:r w:rsidR="00B7298A">
        <w:t>perasi android yang digunakan minimal versi Lollipop.</w:t>
      </w:r>
    </w:p>
    <w:p w14:paraId="2D1BB4BA" w14:textId="6638AD67" w:rsidR="00E01CB8" w:rsidRPr="00BA5383" w:rsidRDefault="004640F5" w:rsidP="004640F5">
      <w:pPr>
        <w:pStyle w:val="ListParagraph"/>
        <w:numPr>
          <w:ilvl w:val="0"/>
          <w:numId w:val="2"/>
        </w:numPr>
        <w:spacing w:after="160"/>
        <w:ind w:left="993" w:hanging="426"/>
        <w:jc w:val="both"/>
      </w:pPr>
      <w:r>
        <w:rPr>
          <w:lang w:val="en-US"/>
        </w:rPr>
        <w:t>t</w:t>
      </w:r>
      <w:r w:rsidR="00B7298A">
        <w:t>empat sampah yang dimonitoring h</w:t>
      </w:r>
      <w:r w:rsidR="00A918B6">
        <w:t xml:space="preserve">anya di Pasar Pagi </w:t>
      </w:r>
      <w:r w:rsidR="00A918B6">
        <w:rPr>
          <w:lang w:val="en-US"/>
        </w:rPr>
        <w:t>blok A</w:t>
      </w:r>
      <w:r w:rsidR="00D200D9">
        <w:rPr>
          <w:lang w:val="en-US"/>
        </w:rPr>
        <w:t>.</w:t>
      </w:r>
    </w:p>
    <w:p w14:paraId="27613C42" w14:textId="77777777" w:rsidR="00BA5383" w:rsidRPr="00BA5383" w:rsidRDefault="00BA5383" w:rsidP="007B7D65">
      <w:pPr>
        <w:pStyle w:val="ListParagraph"/>
        <w:spacing w:line="240" w:lineRule="auto"/>
        <w:ind w:left="993"/>
        <w:jc w:val="both"/>
      </w:pPr>
    </w:p>
    <w:p w14:paraId="1AF106C9" w14:textId="77777777" w:rsidR="00E01CB8" w:rsidRDefault="00B7298A" w:rsidP="0013306D">
      <w:pPr>
        <w:pStyle w:val="Heading2"/>
        <w:numPr>
          <w:ilvl w:val="0"/>
          <w:numId w:val="1"/>
        </w:numPr>
        <w:ind w:left="567" w:hanging="567"/>
        <w:rPr>
          <w:szCs w:val="24"/>
        </w:rPr>
      </w:pPr>
      <w:bookmarkStart w:id="46" w:name="_Toc70068199"/>
      <w:bookmarkStart w:id="47" w:name="_Toc70075711"/>
      <w:bookmarkStart w:id="48" w:name="_Toc73620632"/>
      <w:r>
        <w:rPr>
          <w:szCs w:val="24"/>
        </w:rPr>
        <w:t>Tujuan dan Manfaat</w:t>
      </w:r>
      <w:bookmarkEnd w:id="46"/>
      <w:bookmarkEnd w:id="47"/>
      <w:bookmarkEnd w:id="48"/>
    </w:p>
    <w:p w14:paraId="2B9DFDE0" w14:textId="77777777" w:rsidR="00E01CB8" w:rsidRDefault="00B7298A" w:rsidP="0013306D">
      <w:pPr>
        <w:ind w:firstLine="567"/>
      </w:pPr>
      <w:r>
        <w:t>Dari beberapa uraian diatas mempunyai tujuan dan manfaat antara lain:</w:t>
      </w:r>
    </w:p>
    <w:p w14:paraId="67213E55" w14:textId="77777777" w:rsidR="00E01CB8" w:rsidRDefault="00B7298A" w:rsidP="00601369">
      <w:pPr>
        <w:pStyle w:val="ListParagraph"/>
        <w:numPr>
          <w:ilvl w:val="0"/>
          <w:numId w:val="3"/>
        </w:numPr>
        <w:ind w:left="1276" w:hanging="709"/>
        <w:rPr>
          <w:b/>
          <w:bCs/>
        </w:rPr>
      </w:pPr>
      <w:r>
        <w:rPr>
          <w:b/>
          <w:bCs/>
        </w:rPr>
        <w:t>Tujuan</w:t>
      </w:r>
    </w:p>
    <w:p w14:paraId="0161396B" w14:textId="77777777" w:rsidR="00E01CB8" w:rsidRDefault="00B7298A" w:rsidP="004640F5">
      <w:pPr>
        <w:pStyle w:val="ListParagraph"/>
        <w:ind w:left="1276" w:firstLine="567"/>
        <w:jc w:val="both"/>
        <w:rPr>
          <w:b/>
          <w:bCs/>
        </w:rPr>
      </w:pPr>
      <w:r>
        <w:t xml:space="preserve">Tujuan dari dibuatnya penelitian ini adalah menghasilkan sebuah aplikasi </w:t>
      </w:r>
      <w:r w:rsidRPr="008D14AD">
        <w:rPr>
          <w:i/>
        </w:rPr>
        <w:t>android</w:t>
      </w:r>
      <w:r>
        <w:t xml:space="preserve"> sistem pemilah sampah otomatis untuk membantu petugas sampah dalam memonitoring kapasitas tempat sampah hanya dengan menggunakan </w:t>
      </w:r>
      <w:r w:rsidRPr="008D14AD">
        <w:rPr>
          <w:i/>
        </w:rPr>
        <w:t>android</w:t>
      </w:r>
      <w:r>
        <w:t xml:space="preserve"> agar dapat memudahkan petugas sampah yang kurang efisien dalam pengambilan sampah.</w:t>
      </w:r>
    </w:p>
    <w:p w14:paraId="09E47EFD" w14:textId="77777777" w:rsidR="00E01CB8" w:rsidRDefault="00B7298A" w:rsidP="00601369">
      <w:pPr>
        <w:pStyle w:val="ListParagraph"/>
        <w:numPr>
          <w:ilvl w:val="0"/>
          <w:numId w:val="3"/>
        </w:numPr>
        <w:ind w:left="1276" w:hanging="709"/>
        <w:rPr>
          <w:b/>
          <w:bCs/>
          <w:szCs w:val="24"/>
        </w:rPr>
      </w:pPr>
      <w:r>
        <w:rPr>
          <w:b/>
          <w:bCs/>
          <w:szCs w:val="24"/>
        </w:rPr>
        <w:t>Manfaat</w:t>
      </w:r>
    </w:p>
    <w:p w14:paraId="1DE85D78" w14:textId="77777777" w:rsidR="00E01CB8" w:rsidRPr="005B7188" w:rsidRDefault="00B7298A" w:rsidP="008B435E">
      <w:pPr>
        <w:pStyle w:val="ListParagraph"/>
        <w:numPr>
          <w:ilvl w:val="0"/>
          <w:numId w:val="9"/>
        </w:numPr>
        <w:tabs>
          <w:tab w:val="left" w:pos="425"/>
          <w:tab w:val="left" w:pos="960"/>
        </w:tabs>
        <w:ind w:left="1701" w:hanging="425"/>
      </w:pPr>
      <w:r w:rsidRPr="005B7188">
        <w:t xml:space="preserve">Bagi Mahasiswa </w:t>
      </w:r>
    </w:p>
    <w:p w14:paraId="7656945A" w14:textId="77777777" w:rsidR="00E01CB8" w:rsidRDefault="00B7298A" w:rsidP="008B435E">
      <w:pPr>
        <w:pStyle w:val="ListParagraph"/>
        <w:numPr>
          <w:ilvl w:val="0"/>
          <w:numId w:val="10"/>
        </w:numPr>
        <w:ind w:left="2126" w:hanging="425"/>
        <w:jc w:val="both"/>
      </w:pPr>
      <w:r>
        <w:t xml:space="preserve">Menambah wawasan dan pengetahuan sehingga dapat meningkatkan kreativitas mahasiswa. </w:t>
      </w:r>
    </w:p>
    <w:p w14:paraId="72863B63" w14:textId="77777777" w:rsidR="00E01CB8" w:rsidRDefault="00B7298A" w:rsidP="008B435E">
      <w:pPr>
        <w:pStyle w:val="ListParagraph"/>
        <w:numPr>
          <w:ilvl w:val="0"/>
          <w:numId w:val="10"/>
        </w:numPr>
        <w:ind w:left="2126" w:hanging="425"/>
        <w:jc w:val="both"/>
      </w:pPr>
      <w:r>
        <w:t>Menerapkan pengetahuan mahasiswa tentang bagaimana cara membuat aplikasi</w:t>
      </w:r>
      <w:r w:rsidRPr="008D14AD">
        <w:rPr>
          <w:i/>
        </w:rPr>
        <w:t xml:space="preserve"> android</w:t>
      </w:r>
      <w:r>
        <w:t xml:space="preserve">. </w:t>
      </w:r>
    </w:p>
    <w:p w14:paraId="58E502DB" w14:textId="3D01A0AA" w:rsidR="0070597B" w:rsidRPr="0070597B" w:rsidRDefault="00B7298A" w:rsidP="00BA5383">
      <w:pPr>
        <w:pStyle w:val="ListParagraph"/>
        <w:numPr>
          <w:ilvl w:val="0"/>
          <w:numId w:val="10"/>
        </w:numPr>
        <w:ind w:left="2126" w:hanging="425"/>
        <w:jc w:val="both"/>
      </w:pPr>
      <w:r>
        <w:t xml:space="preserve">Memberi bekal untuk menyiapkan diri dalam dunia kerja.  </w:t>
      </w:r>
    </w:p>
    <w:p w14:paraId="1F8B5882" w14:textId="77777777" w:rsidR="00E01CB8" w:rsidRPr="005B7188" w:rsidRDefault="00B7298A" w:rsidP="008B435E">
      <w:pPr>
        <w:pStyle w:val="ListParagraph"/>
        <w:numPr>
          <w:ilvl w:val="0"/>
          <w:numId w:val="9"/>
        </w:numPr>
        <w:tabs>
          <w:tab w:val="left" w:pos="425"/>
        </w:tabs>
        <w:ind w:left="1701" w:hanging="425"/>
      </w:pPr>
      <w:r w:rsidRPr="005B7188">
        <w:t xml:space="preserve">Bagi Akademik </w:t>
      </w:r>
    </w:p>
    <w:p w14:paraId="3FCF3E01" w14:textId="77777777" w:rsidR="00E01CB8" w:rsidRDefault="00B7298A" w:rsidP="008B435E">
      <w:pPr>
        <w:pStyle w:val="ListParagraph"/>
        <w:numPr>
          <w:ilvl w:val="0"/>
          <w:numId w:val="11"/>
        </w:numPr>
        <w:tabs>
          <w:tab w:val="left" w:pos="425"/>
        </w:tabs>
        <w:ind w:left="2126" w:hanging="425"/>
        <w:jc w:val="both"/>
      </w:pPr>
      <w:r>
        <w:t xml:space="preserve">Sebagai wujud dari perkembangan ilmu pengetahuan dan teknologi (IPTEK). </w:t>
      </w:r>
    </w:p>
    <w:p w14:paraId="0C8A90D8" w14:textId="77777777" w:rsidR="00E01CB8" w:rsidRDefault="005B7188" w:rsidP="008B435E">
      <w:pPr>
        <w:pStyle w:val="ListParagraph"/>
        <w:numPr>
          <w:ilvl w:val="0"/>
          <w:numId w:val="11"/>
        </w:numPr>
        <w:tabs>
          <w:tab w:val="left" w:pos="425"/>
        </w:tabs>
        <w:ind w:left="2127" w:hanging="426"/>
        <w:jc w:val="both"/>
      </w:pPr>
      <w:r>
        <w:t xml:space="preserve">Mengukur </w:t>
      </w:r>
      <w:r>
        <w:rPr>
          <w:lang w:val="en-US"/>
        </w:rPr>
        <w:t>kemampuan mahasiswa dalam menerapkan materi yang didapatkan selama dikampus</w:t>
      </w:r>
    </w:p>
    <w:p w14:paraId="3AE37833" w14:textId="77777777" w:rsidR="00E01CB8" w:rsidRPr="005B7188" w:rsidRDefault="00B7298A" w:rsidP="008B435E">
      <w:pPr>
        <w:pStyle w:val="ListParagraph"/>
        <w:numPr>
          <w:ilvl w:val="0"/>
          <w:numId w:val="11"/>
        </w:numPr>
        <w:tabs>
          <w:tab w:val="left" w:pos="425"/>
        </w:tabs>
        <w:ind w:left="2127" w:hanging="426"/>
        <w:jc w:val="both"/>
      </w:pPr>
      <w:r>
        <w:t xml:space="preserve">Menambah referensi dan informasi mengenai aplikasi </w:t>
      </w:r>
      <w:r w:rsidRPr="008D14AD">
        <w:rPr>
          <w:i/>
        </w:rPr>
        <w:t>android</w:t>
      </w:r>
      <w:r>
        <w:t xml:space="preserve"> khususnya di Perpustakaan Politeknik Harapan Bersama </w:t>
      </w:r>
      <w:r w:rsidRPr="005B7188">
        <w:t xml:space="preserve">Tegal. </w:t>
      </w:r>
    </w:p>
    <w:p w14:paraId="43870C2D" w14:textId="77777777" w:rsidR="00E01CB8" w:rsidRPr="005B7188" w:rsidRDefault="00B7298A" w:rsidP="008B435E">
      <w:pPr>
        <w:pStyle w:val="ListParagraph"/>
        <w:numPr>
          <w:ilvl w:val="0"/>
          <w:numId w:val="12"/>
        </w:numPr>
        <w:ind w:left="1701" w:hanging="425"/>
        <w:jc w:val="both"/>
      </w:pPr>
      <w:r w:rsidRPr="005B7188">
        <w:t xml:space="preserve">Bagi Pengguna </w:t>
      </w:r>
    </w:p>
    <w:p w14:paraId="2EEAF769" w14:textId="77777777" w:rsidR="00E01CB8" w:rsidRDefault="00B7298A" w:rsidP="008B435E">
      <w:pPr>
        <w:pStyle w:val="ListParagraph"/>
        <w:numPr>
          <w:ilvl w:val="0"/>
          <w:numId w:val="13"/>
        </w:numPr>
        <w:ind w:left="2127" w:hanging="426"/>
        <w:jc w:val="both"/>
      </w:pPr>
      <w:r>
        <w:t>Memudahkan petugas sampah dalam memonitoring penuhnya sampah.</w:t>
      </w:r>
    </w:p>
    <w:p w14:paraId="0722418D" w14:textId="77777777" w:rsidR="00E01CB8" w:rsidRDefault="00B7298A" w:rsidP="008B435E">
      <w:pPr>
        <w:pStyle w:val="ListParagraph"/>
        <w:numPr>
          <w:ilvl w:val="0"/>
          <w:numId w:val="13"/>
        </w:numPr>
        <w:ind w:left="2127" w:hanging="426"/>
        <w:jc w:val="both"/>
        <w:rPr>
          <w:rFonts w:ascii="Calibri" w:eastAsia="Calibri" w:hAnsi="Calibri" w:cs="Calibri"/>
          <w:sz w:val="22"/>
        </w:rPr>
      </w:pPr>
      <w:r>
        <w:t>Meningkatkan kebersihan  lingkungan di masyarakat Kota Tegal</w:t>
      </w:r>
    </w:p>
    <w:p w14:paraId="48397FDC" w14:textId="77777777" w:rsidR="00E01CB8" w:rsidRDefault="00E01CB8" w:rsidP="0070597B">
      <w:pPr>
        <w:pStyle w:val="ListParagraph"/>
        <w:spacing w:line="240" w:lineRule="auto"/>
        <w:ind w:left="2127" w:hanging="426"/>
        <w:jc w:val="both"/>
        <w:rPr>
          <w:szCs w:val="24"/>
        </w:rPr>
      </w:pPr>
    </w:p>
    <w:p w14:paraId="60EAF941" w14:textId="77777777" w:rsidR="00E01CB8" w:rsidRDefault="00B7298A" w:rsidP="00601369">
      <w:pPr>
        <w:pStyle w:val="Heading2"/>
        <w:numPr>
          <w:ilvl w:val="0"/>
          <w:numId w:val="1"/>
        </w:numPr>
        <w:ind w:left="567" w:hanging="567"/>
        <w:rPr>
          <w:szCs w:val="24"/>
        </w:rPr>
      </w:pPr>
      <w:bookmarkStart w:id="49" w:name="_Toc70068200"/>
      <w:bookmarkStart w:id="50" w:name="_Toc70075712"/>
      <w:bookmarkStart w:id="51" w:name="_Toc73620633"/>
      <w:r>
        <w:rPr>
          <w:szCs w:val="24"/>
        </w:rPr>
        <w:t>Sistematika Laporan</w:t>
      </w:r>
      <w:bookmarkEnd w:id="49"/>
      <w:bookmarkEnd w:id="50"/>
      <w:bookmarkEnd w:id="51"/>
    </w:p>
    <w:p w14:paraId="316926C1" w14:textId="77777777" w:rsidR="004640F5" w:rsidRDefault="004640F5" w:rsidP="00EA2587">
      <w:pPr>
        <w:ind w:left="567" w:firstLine="567"/>
        <w:jc w:val="both"/>
        <w:rPr>
          <w:lang w:val="en-US"/>
        </w:rPr>
      </w:pPr>
      <w:r>
        <w:rPr>
          <w:lang w:val="en-US"/>
        </w:rPr>
        <w:t>Sistematika laporan merupakan gambaran umum dari bab isi dari penulisan laporan tugas akhir. Adapun gambaran umum dari tiap bab adalah:</w:t>
      </w:r>
    </w:p>
    <w:p w14:paraId="2A00826C" w14:textId="77777777" w:rsidR="00E01CB8" w:rsidRPr="004640F5" w:rsidRDefault="002B2EF6" w:rsidP="00EA2587">
      <w:pPr>
        <w:ind w:left="1418" w:hanging="851"/>
        <w:jc w:val="both"/>
        <w:rPr>
          <w:b/>
        </w:rPr>
      </w:pPr>
      <w:r>
        <w:rPr>
          <w:b/>
        </w:rPr>
        <w:t>BAB</w:t>
      </w:r>
      <w:r>
        <w:rPr>
          <w:b/>
          <w:lang w:val="en-US"/>
        </w:rPr>
        <w:t xml:space="preserve"> I</w:t>
      </w:r>
      <w:r w:rsidR="00115CB3">
        <w:rPr>
          <w:b/>
          <w:lang w:val="en-US"/>
        </w:rPr>
        <w:t xml:space="preserve"> </w:t>
      </w:r>
      <w:r w:rsidR="00115CB3">
        <w:rPr>
          <w:b/>
          <w:lang w:val="en-US"/>
        </w:rPr>
        <w:tab/>
      </w:r>
      <w:r w:rsidR="00EA2587">
        <w:rPr>
          <w:b/>
          <w:lang w:val="en-US"/>
        </w:rPr>
        <w:t xml:space="preserve">  </w:t>
      </w:r>
      <w:r>
        <w:rPr>
          <w:b/>
          <w:lang w:val="en-US"/>
        </w:rPr>
        <w:t>:</w:t>
      </w:r>
      <w:r w:rsidR="00176228">
        <w:rPr>
          <w:b/>
          <w:lang w:val="en-US"/>
        </w:rPr>
        <w:t xml:space="preserve">   </w:t>
      </w:r>
      <w:r w:rsidR="00EA2587">
        <w:rPr>
          <w:b/>
          <w:lang w:val="en-US"/>
        </w:rPr>
        <w:t xml:space="preserve"> </w:t>
      </w:r>
      <w:r w:rsidR="00B7298A" w:rsidRPr="004640F5">
        <w:rPr>
          <w:b/>
        </w:rPr>
        <w:t>PENDAHULUAN</w:t>
      </w:r>
    </w:p>
    <w:p w14:paraId="7E50E8E8" w14:textId="027D7F84" w:rsidR="00BA5383" w:rsidRPr="00BA5383" w:rsidRDefault="00B7298A" w:rsidP="0070597B">
      <w:pPr>
        <w:ind w:left="1843"/>
        <w:jc w:val="both"/>
        <w:rPr>
          <w:rFonts w:eastAsia="SimSun"/>
          <w:lang w:eastAsia="zh-CN"/>
        </w:rPr>
      </w:pPr>
      <w:r>
        <w:t>Bab ini membahas latar belakang, rumusan masalah, batasan masalah, tujuan manfaat, dan sistematika penulisan.</w:t>
      </w:r>
    </w:p>
    <w:p w14:paraId="1833110A" w14:textId="77777777" w:rsidR="00E01CB8" w:rsidRPr="004640F5" w:rsidRDefault="002B2EF6" w:rsidP="00EA2587">
      <w:pPr>
        <w:ind w:left="1560" w:hanging="993"/>
        <w:jc w:val="both"/>
        <w:rPr>
          <w:b/>
        </w:rPr>
      </w:pPr>
      <w:r>
        <w:rPr>
          <w:b/>
        </w:rPr>
        <w:t>BAB II</w:t>
      </w:r>
      <w:r w:rsidR="006B67F0">
        <w:rPr>
          <w:b/>
          <w:lang w:val="en-US"/>
        </w:rPr>
        <w:t xml:space="preserve">  </w:t>
      </w:r>
      <w:r w:rsidR="00EA2587">
        <w:rPr>
          <w:b/>
          <w:lang w:val="en-US"/>
        </w:rPr>
        <w:t xml:space="preserve">  </w:t>
      </w:r>
      <w:r w:rsidR="004640F5" w:rsidRPr="004640F5">
        <w:rPr>
          <w:b/>
        </w:rPr>
        <w:t>:</w:t>
      </w:r>
      <w:r w:rsidR="00176228">
        <w:rPr>
          <w:b/>
          <w:lang w:val="en-US"/>
        </w:rPr>
        <w:t xml:space="preserve">   </w:t>
      </w:r>
      <w:r w:rsidR="00EA2587">
        <w:rPr>
          <w:b/>
          <w:lang w:val="en-US"/>
        </w:rPr>
        <w:t xml:space="preserve"> </w:t>
      </w:r>
      <w:r w:rsidR="00B7298A" w:rsidRPr="004640F5">
        <w:rPr>
          <w:b/>
        </w:rPr>
        <w:t>TINJAUAN PUSTAKA</w:t>
      </w:r>
    </w:p>
    <w:p w14:paraId="6FD2486D" w14:textId="13FAFBD0" w:rsidR="00176228" w:rsidRDefault="00B7298A" w:rsidP="00BA5383">
      <w:pPr>
        <w:ind w:left="1843"/>
        <w:jc w:val="both"/>
        <w:rPr>
          <w:rFonts w:eastAsia="SimSun"/>
          <w:lang w:eastAsia="zh-CN"/>
        </w:rPr>
      </w:pPr>
      <w:r>
        <w:t>Berisi tentang penelitian terkait mengungkapkan penelitian-penelitian yang serupa dengan penelitian yang akan dilakukan, landasan teori membahas teori-teori tentang kajian yang diteliti.</w:t>
      </w:r>
    </w:p>
    <w:p w14:paraId="239191B1" w14:textId="77777777" w:rsidR="0070597B" w:rsidRDefault="0070597B" w:rsidP="00BA5383">
      <w:pPr>
        <w:ind w:left="1843"/>
        <w:jc w:val="both"/>
        <w:rPr>
          <w:rFonts w:eastAsia="SimSun"/>
          <w:lang w:eastAsia="zh-CN"/>
        </w:rPr>
      </w:pPr>
    </w:p>
    <w:p w14:paraId="6DC4A7D3" w14:textId="77777777" w:rsidR="007B7D65" w:rsidRDefault="007B7D65" w:rsidP="00BA5383">
      <w:pPr>
        <w:ind w:left="1843"/>
        <w:jc w:val="both"/>
        <w:rPr>
          <w:rFonts w:eastAsia="SimSun"/>
          <w:lang w:eastAsia="zh-CN"/>
        </w:rPr>
      </w:pPr>
    </w:p>
    <w:p w14:paraId="15651B18" w14:textId="77777777" w:rsidR="007B7D65" w:rsidRPr="0070597B" w:rsidRDefault="007B7D65" w:rsidP="00BA5383">
      <w:pPr>
        <w:ind w:left="1843"/>
        <w:jc w:val="both"/>
        <w:rPr>
          <w:rFonts w:eastAsia="SimSun"/>
          <w:lang w:eastAsia="zh-CN"/>
        </w:rPr>
      </w:pPr>
    </w:p>
    <w:p w14:paraId="71315FD3" w14:textId="77777777" w:rsidR="00E01CB8" w:rsidRPr="002B2EF6" w:rsidRDefault="00B7298A" w:rsidP="00EA2587">
      <w:pPr>
        <w:ind w:left="567"/>
        <w:jc w:val="both"/>
        <w:rPr>
          <w:b/>
        </w:rPr>
      </w:pPr>
      <w:r w:rsidRPr="002B2EF6">
        <w:rPr>
          <w:b/>
        </w:rPr>
        <w:t>BAB III</w:t>
      </w:r>
      <w:r w:rsidR="003C65A2">
        <w:rPr>
          <w:b/>
          <w:lang w:val="en-US"/>
        </w:rPr>
        <w:t xml:space="preserve">  </w:t>
      </w:r>
      <w:r w:rsidRPr="002B2EF6">
        <w:rPr>
          <w:b/>
        </w:rPr>
        <w:t>:</w:t>
      </w:r>
      <w:r w:rsidR="003C65A2">
        <w:rPr>
          <w:b/>
          <w:lang w:val="en-US"/>
        </w:rPr>
        <w:t xml:space="preserve"> </w:t>
      </w:r>
      <w:r w:rsidRPr="002B2EF6">
        <w:rPr>
          <w:b/>
        </w:rPr>
        <w:t xml:space="preserve"> </w:t>
      </w:r>
      <w:r w:rsidR="003C65A2">
        <w:rPr>
          <w:b/>
          <w:lang w:val="en-US"/>
        </w:rPr>
        <w:t xml:space="preserve"> </w:t>
      </w:r>
      <w:r w:rsidR="006B67F0">
        <w:rPr>
          <w:b/>
          <w:lang w:val="en-US"/>
        </w:rPr>
        <w:t xml:space="preserve"> </w:t>
      </w:r>
      <w:r w:rsidRPr="002B2EF6">
        <w:rPr>
          <w:b/>
        </w:rPr>
        <w:t>METODOLOGI PENELITIAN</w:t>
      </w:r>
    </w:p>
    <w:p w14:paraId="0E3626F4" w14:textId="77777777" w:rsidR="00E01CB8" w:rsidRDefault="00B7298A" w:rsidP="00EA2587">
      <w:pPr>
        <w:ind w:left="1843"/>
        <w:jc w:val="both"/>
      </w:pPr>
      <w:r>
        <w:t>Bab ini membahas tentang langkah-langkah atau tahapan perencanaan dengan bantuan beberapa metode, teknik, alat yang digunakan seperti prosedur penelitian, metode pengumpulan data dan waktu pelaksanaan penelitian.</w:t>
      </w:r>
    </w:p>
    <w:p w14:paraId="4E811783" w14:textId="039E2993" w:rsidR="00E01CB8" w:rsidRPr="00115CB3" w:rsidRDefault="003C65A2" w:rsidP="00EA2587">
      <w:pPr>
        <w:ind w:left="567"/>
        <w:jc w:val="both"/>
        <w:rPr>
          <w:b/>
        </w:rPr>
      </w:pPr>
      <w:r>
        <w:rPr>
          <w:b/>
        </w:rPr>
        <w:t>BAB IV</w:t>
      </w:r>
      <w:r>
        <w:rPr>
          <w:b/>
          <w:lang w:val="en-US"/>
        </w:rPr>
        <w:tab/>
      </w:r>
      <w:r w:rsidR="00EA2587">
        <w:rPr>
          <w:b/>
          <w:lang w:val="en-US"/>
        </w:rPr>
        <w:t xml:space="preserve"> </w:t>
      </w:r>
      <w:r w:rsidR="00B7298A" w:rsidRPr="00115CB3">
        <w:rPr>
          <w:b/>
        </w:rPr>
        <w:t xml:space="preserve">: </w:t>
      </w:r>
      <w:r w:rsidR="00EA2587">
        <w:rPr>
          <w:b/>
          <w:lang w:val="en-US"/>
        </w:rPr>
        <w:t xml:space="preserve"> </w:t>
      </w:r>
      <w:r>
        <w:rPr>
          <w:b/>
          <w:lang w:val="en-US"/>
        </w:rPr>
        <w:t xml:space="preserve">  </w:t>
      </w:r>
      <w:r w:rsidR="00903AEB">
        <w:rPr>
          <w:b/>
        </w:rPr>
        <w:t>ANALIS</w:t>
      </w:r>
      <w:r w:rsidR="00903AEB">
        <w:rPr>
          <w:b/>
          <w:lang w:val="en-US"/>
        </w:rPr>
        <w:t>IS D</w:t>
      </w:r>
      <w:r w:rsidR="00B7298A" w:rsidRPr="00115CB3">
        <w:rPr>
          <w:b/>
        </w:rPr>
        <w:t>AN PERANCANGAN SISTEM</w:t>
      </w:r>
    </w:p>
    <w:p w14:paraId="496FD142" w14:textId="77777777" w:rsidR="00E01CB8" w:rsidRDefault="00B7298A" w:rsidP="00EA2587">
      <w:pPr>
        <w:ind w:left="1843"/>
        <w:jc w:val="both"/>
      </w:pPr>
      <w:r>
        <w:t>Bab ini menguraikan analisis semua permasalahan yang ada, dimana masalah-masalah yang muncul akan diselesaikan melalui penelitian. Pada bab ini juga dilaporkan secara detail rancangan terhadap penelitian yang dilakukan.</w:t>
      </w:r>
    </w:p>
    <w:p w14:paraId="61BBB48E" w14:textId="77777777" w:rsidR="00E01CB8" w:rsidRPr="006B67F0" w:rsidRDefault="00B7298A" w:rsidP="00EA2587">
      <w:pPr>
        <w:ind w:left="567"/>
        <w:jc w:val="both"/>
        <w:rPr>
          <w:b/>
          <w:lang w:val="en-US"/>
        </w:rPr>
      </w:pPr>
      <w:r w:rsidRPr="003C65A2">
        <w:rPr>
          <w:b/>
        </w:rPr>
        <w:t>BAB V</w:t>
      </w:r>
      <w:r w:rsidRPr="003C65A2">
        <w:rPr>
          <w:b/>
        </w:rPr>
        <w:tab/>
      </w:r>
      <w:r w:rsidR="00EA2587">
        <w:rPr>
          <w:b/>
          <w:lang w:val="en-US"/>
        </w:rPr>
        <w:t xml:space="preserve"> </w:t>
      </w:r>
      <w:r w:rsidRPr="003C65A2">
        <w:rPr>
          <w:b/>
        </w:rPr>
        <w:t xml:space="preserve">: </w:t>
      </w:r>
      <w:r w:rsidR="003C65A2">
        <w:rPr>
          <w:b/>
          <w:lang w:val="en-US"/>
        </w:rPr>
        <w:t xml:space="preserve"> </w:t>
      </w:r>
      <w:r w:rsidR="006B67F0">
        <w:rPr>
          <w:b/>
          <w:lang w:val="en-US"/>
        </w:rPr>
        <w:t xml:space="preserve"> </w:t>
      </w:r>
      <w:r w:rsidR="00EA2587">
        <w:rPr>
          <w:b/>
          <w:lang w:val="en-US"/>
        </w:rPr>
        <w:t xml:space="preserve"> </w:t>
      </w:r>
      <w:r w:rsidR="006B67F0">
        <w:rPr>
          <w:b/>
          <w:lang w:val="en-US"/>
        </w:rPr>
        <w:t>HASIL DAN PEMBAHASAN</w:t>
      </w:r>
    </w:p>
    <w:p w14:paraId="790A94C8" w14:textId="77777777" w:rsidR="00E01CB8" w:rsidRDefault="00B7298A" w:rsidP="00EA2587">
      <w:pPr>
        <w:ind w:left="1843"/>
        <w:jc w:val="both"/>
      </w:pPr>
      <w:r>
        <w:t>Bab ini berisi tentang uraian rinci hasil yang didapatkan dari penelitian yang dilakukan. Deskripsi hasil penelitian dapat diwujudkan dalam bentuk teori/model, perangkat lunak, grafik, atau bentuk-bentuk lain yang representative.</w:t>
      </w:r>
    </w:p>
    <w:p w14:paraId="25FABDC2" w14:textId="77777777" w:rsidR="00E01CB8" w:rsidRPr="006B67F0" w:rsidRDefault="006B67F0" w:rsidP="00EA2587">
      <w:pPr>
        <w:ind w:left="567"/>
        <w:rPr>
          <w:b/>
        </w:rPr>
      </w:pPr>
      <w:r>
        <w:rPr>
          <w:b/>
        </w:rPr>
        <w:t>BAB VI</w:t>
      </w:r>
      <w:r>
        <w:rPr>
          <w:b/>
          <w:lang w:val="en-US"/>
        </w:rPr>
        <w:t xml:space="preserve"> </w:t>
      </w:r>
      <w:r w:rsidR="00EA2587">
        <w:rPr>
          <w:b/>
          <w:lang w:val="en-US"/>
        </w:rPr>
        <w:t xml:space="preserve"> </w:t>
      </w:r>
      <w:r w:rsidR="00B7298A" w:rsidRPr="006B67F0">
        <w:rPr>
          <w:b/>
        </w:rPr>
        <w:t xml:space="preserve">: </w:t>
      </w:r>
      <w:r>
        <w:rPr>
          <w:b/>
          <w:lang w:val="en-US"/>
        </w:rPr>
        <w:t xml:space="preserve">  </w:t>
      </w:r>
      <w:r w:rsidR="00EA2587">
        <w:rPr>
          <w:b/>
          <w:lang w:val="en-US"/>
        </w:rPr>
        <w:t xml:space="preserve"> </w:t>
      </w:r>
      <w:r w:rsidR="00B7298A" w:rsidRPr="006B67F0">
        <w:rPr>
          <w:b/>
        </w:rPr>
        <w:t>PENUTUP</w:t>
      </w:r>
    </w:p>
    <w:p w14:paraId="2495182B" w14:textId="5BD65F84" w:rsidR="00E01CB8" w:rsidRPr="00BA5383" w:rsidRDefault="00B7298A" w:rsidP="00BA5383">
      <w:pPr>
        <w:ind w:left="1843"/>
        <w:jc w:val="both"/>
      </w:pPr>
      <w:r>
        <w:t>Bagian ini berisi tentang kesimpulan merupakan pernyataan singkat dan tepat yang dijabarkan dari hasil penelitian dan pembahasan. Sedangkan saran dibuat berdasarkan pengalaman dan pertimbangan peneliti. Saran juga secara langsung terkait dengan penelitian yang dilakukan.</w:t>
      </w:r>
      <w:r w:rsidRPr="00BA5383">
        <w:rPr>
          <w:szCs w:val="24"/>
        </w:rPr>
        <w:br w:type="page"/>
      </w:r>
    </w:p>
    <w:p w14:paraId="06CCF83A" w14:textId="77777777" w:rsidR="00E01CB8" w:rsidRDefault="00E01CB8" w:rsidP="005B7188">
      <w:pPr>
        <w:pStyle w:val="Heading1"/>
        <w:ind w:left="207" w:firstLine="567"/>
        <w:jc w:val="center"/>
        <w:sectPr w:rsidR="00E01CB8" w:rsidSect="005B357D">
          <w:headerReference w:type="default" r:id="rId16"/>
          <w:footerReference w:type="default" r:id="rId17"/>
          <w:footerReference w:type="first" r:id="rId18"/>
          <w:pgSz w:w="11906" w:h="16838" w:code="9"/>
          <w:pgMar w:top="2268" w:right="1701" w:bottom="1701" w:left="2268" w:header="709" w:footer="709" w:gutter="0"/>
          <w:pgNumType w:start="1"/>
          <w:cols w:space="708"/>
          <w:titlePg/>
          <w:docGrid w:linePitch="360"/>
        </w:sectPr>
      </w:pPr>
    </w:p>
    <w:p w14:paraId="005B6AF1" w14:textId="77777777" w:rsidR="00E01CB8" w:rsidRPr="00601369" w:rsidRDefault="00B7298A" w:rsidP="007B7D65">
      <w:pPr>
        <w:pStyle w:val="Heading1"/>
        <w:spacing w:line="360" w:lineRule="auto"/>
        <w:jc w:val="center"/>
      </w:pPr>
      <w:bookmarkStart w:id="52" w:name="_Toc70068201"/>
      <w:bookmarkStart w:id="53" w:name="_Toc70075713"/>
      <w:bookmarkStart w:id="54" w:name="_Toc73620634"/>
      <w:r w:rsidRPr="00601369">
        <w:t>BAB II</w:t>
      </w:r>
      <w:bookmarkEnd w:id="52"/>
      <w:bookmarkEnd w:id="53"/>
      <w:bookmarkEnd w:id="54"/>
    </w:p>
    <w:p w14:paraId="4E2256EC" w14:textId="77777777" w:rsidR="00E01CB8" w:rsidRPr="00601369" w:rsidRDefault="00B7298A" w:rsidP="00601369">
      <w:pPr>
        <w:pStyle w:val="Heading1"/>
        <w:jc w:val="center"/>
      </w:pPr>
      <w:bookmarkStart w:id="55" w:name="_Toc70068202"/>
      <w:bookmarkStart w:id="56" w:name="_Toc70075714"/>
      <w:bookmarkStart w:id="57" w:name="_Toc73620635"/>
      <w:r w:rsidRPr="00601369">
        <w:t>TINJAUAN PUSTAKA</w:t>
      </w:r>
      <w:bookmarkEnd w:id="55"/>
      <w:bookmarkEnd w:id="56"/>
      <w:bookmarkEnd w:id="57"/>
    </w:p>
    <w:p w14:paraId="166D7E7F" w14:textId="77777777" w:rsidR="00E01CB8" w:rsidRDefault="00E01CB8" w:rsidP="007B7D65">
      <w:pPr>
        <w:spacing w:line="240" w:lineRule="auto"/>
        <w:jc w:val="center"/>
        <w:rPr>
          <w:b/>
          <w:bCs/>
        </w:rPr>
      </w:pPr>
    </w:p>
    <w:p w14:paraId="019A7913" w14:textId="77777777" w:rsidR="00E01CB8" w:rsidRDefault="00B7298A" w:rsidP="008B435E">
      <w:pPr>
        <w:pStyle w:val="Heading2"/>
        <w:numPr>
          <w:ilvl w:val="0"/>
          <w:numId w:val="5"/>
        </w:numPr>
        <w:ind w:left="567" w:hanging="567"/>
        <w:rPr>
          <w:szCs w:val="24"/>
        </w:rPr>
      </w:pPr>
      <w:bookmarkStart w:id="58" w:name="_Toc70068203"/>
      <w:bookmarkStart w:id="59" w:name="_Toc70075715"/>
      <w:bookmarkStart w:id="60" w:name="_Toc73620636"/>
      <w:r>
        <w:t>Teori Terkait</w:t>
      </w:r>
      <w:bookmarkEnd w:id="58"/>
      <w:bookmarkEnd w:id="59"/>
      <w:bookmarkEnd w:id="60"/>
    </w:p>
    <w:p w14:paraId="1E238474" w14:textId="6F51AD9E" w:rsidR="00E01CB8" w:rsidRDefault="00B7298A" w:rsidP="00C56368">
      <w:pPr>
        <w:ind w:left="567" w:firstLine="567"/>
        <w:jc w:val="both"/>
        <w:rPr>
          <w:szCs w:val="24"/>
        </w:rPr>
      </w:pPr>
      <w:r>
        <w:rPr>
          <w:szCs w:val="24"/>
        </w:rPr>
        <w:t>Penelitian oleh Cleoputra Goldi Abdichianto (2020), mengatakan kurangnya informasi kepada petugas kebersihan untuk mengambil sampah-sampah menyebabkan kecenderungan untuk tetap membuang sampah di tempat yang sama walaupun telah penuh. Meski petugas kebersihan memiliki jadwal untuk melakukan pengangkutan sampah, namun jika suatu tempat sampah penuh tetapi belum mencapai jadwal pengangkutan maka tempat sampah akan menumpuk. Masalah inilah yang mendorong penulis untuk mencari solusi dengan memanfaatkan teknologi untuk menyediakan informasi mengenai tempat sampah agar mempermudah proses pemantuan sehingga tidak terjadi kelebihan kapasitas suatu tempat sampah.</w:t>
      </w:r>
      <w:r>
        <w:rPr>
          <w:szCs w:val="24"/>
        </w:rPr>
        <w:fldChar w:fldCharType="begin" w:fldLock="1"/>
      </w:r>
      <w:r w:rsidR="00C42688">
        <w:rPr>
          <w:szCs w:val="24"/>
        </w:rPr>
        <w:instrText>ADDIN CSL_CITATION {"citationItems":[{"id":"ITEM-1","itemData":{"author":[{"dropping-particle":"","family":"Akhir","given":"Laporan Tugas","non-dropping-particle":"","parse-names":false,"suffix":""}],"id":"ITEM-1","issued":{"date-parts":[["2020"]]},"title":"PENGEMBANGAN APLIKASI TEMPAT SAMPAH PINTAR BERBASIS WEBSITE DAN MOBILE","type":"article-journal"},"uris":["http://www.mendeley.com/documents/?uuid=cf66c9c1-b263-4946-88bc-b38d6d08531c"]}],"mendeley":{"formattedCitation":"[2]","plainTextFormattedCitation":"[2]","previouslyFormattedCitation":"[1]"},"properties":{"noteIndex":0},"schema":"https://github.com/citation-style-language/schema/raw/master/csl-citation.json"}</w:instrText>
      </w:r>
      <w:r>
        <w:rPr>
          <w:szCs w:val="24"/>
        </w:rPr>
        <w:fldChar w:fldCharType="separate"/>
      </w:r>
      <w:r w:rsidR="00C42688" w:rsidRPr="00C42688">
        <w:rPr>
          <w:noProof/>
          <w:szCs w:val="24"/>
        </w:rPr>
        <w:t>[2]</w:t>
      </w:r>
      <w:r>
        <w:rPr>
          <w:szCs w:val="24"/>
        </w:rPr>
        <w:fldChar w:fldCharType="end"/>
      </w:r>
      <w:r>
        <w:rPr>
          <w:szCs w:val="24"/>
        </w:rPr>
        <w:t xml:space="preserve"> </w:t>
      </w:r>
    </w:p>
    <w:p w14:paraId="539D129C" w14:textId="1C6C8BD2" w:rsidR="00E01CB8" w:rsidRDefault="00B7298A" w:rsidP="00EA2587">
      <w:pPr>
        <w:ind w:left="567" w:firstLine="567"/>
        <w:jc w:val="both"/>
        <w:rPr>
          <w:rFonts w:eastAsia="SimSun"/>
          <w:lang w:eastAsia="zh-CN"/>
        </w:rPr>
      </w:pPr>
      <w:r>
        <w:t xml:space="preserve">Penelitian lain oleh Muhammad Mukrim Al Mabrur (2016) dengan judul Rancang Bangun Sistem </w:t>
      </w:r>
      <w:r>
        <w:rPr>
          <w:i/>
        </w:rPr>
        <w:t>Smart Trash Can</w:t>
      </w:r>
      <w:r>
        <w:t xml:space="preserve"> Berbasis </w:t>
      </w:r>
      <w:r w:rsidRPr="008D14AD">
        <w:rPr>
          <w:i/>
        </w:rPr>
        <w:t>Android</w:t>
      </w:r>
      <w:r>
        <w:t xml:space="preserve">, mengatakan perkembangan teknologi juga menyentuh aspek kepedulian terhadap lingkungan dengan adanya tempat sampah pintar atau biasa disebut dengan </w:t>
      </w:r>
      <w:r>
        <w:rPr>
          <w:i/>
        </w:rPr>
        <w:t>Smart Trash Can</w:t>
      </w:r>
      <w:r>
        <w:t>. Tempat sampah yang dulunya mempunyai fungsi tunggal dengan menampung sampah saja kini telah dipadukan dengan teknologi dengan menambahkan fungsi tertentu. Baik berupa otomatisasi buka tutup pada tempat sampah sampai pengiriman informasi keadaan tempat sampah kepada petugas kebersihan sehingga lebih efisien karena tidak perlu menunggu laporan sec</w:t>
      </w:r>
      <w:r w:rsidR="00CE7B9C">
        <w:t xml:space="preserve">ara manual dari warga sekitar. </w:t>
      </w:r>
      <w:r>
        <w:t xml:space="preserve">Berdasarkan latar belakang tersebut, peneliti ingin merancang suatu sistem berbasis Android yang mampu membantu pemerintah menangani masalah sampah dengan memberikan informasi kepada petugas yang bersangkutan terkait permasalahan tempat sampah yang bisa didapatkan langsung dari </w:t>
      </w:r>
      <w:r>
        <w:rPr>
          <w:i/>
        </w:rPr>
        <w:t>smartphone</w:t>
      </w:r>
      <w:r>
        <w:t xml:space="preserve">. </w:t>
      </w:r>
      <w:r>
        <w:fldChar w:fldCharType="begin" w:fldLock="1"/>
      </w:r>
      <w:r w:rsidR="00C42688">
        <w:instrText>ADDIN CSL_CITATION {"citationItems":[{"id":"ITEM-1","itemData":{"author":[{"dropping-particle":"","family":"Mukrim","given":"Muhammad","non-dropping-particle":"","parse-names":false,"suffix":""},{"dropping-particle":"","family":"Mabrur","given":"A L","non-dropping-particle":"","parse-names":false,"suffix":""},{"dropping-particle":"","family":"Sains","given":"Fakultas","non-dropping-particle":"","parse-names":false,"suffix":""},{"dropping-particle":"","family":"Teknologi","given":"D A N","non-dropping-particle":"","parse-names":false,"suffix":""},{"dropping-particle":"","family":"Makassar","given":"U I N Alauddin","non-dropping-particle":"","parse-names":false,"suffix":""}],"id":"ITEM-1","issued":{"date-parts":[["2016"]]},"title":"RANCANG BANGUN SISTEM SMART TRASH CAN BERBASIS ANDROID","type":"article-journal"},"uris":["http://www.mendeley.com/documents/?uuid=216a61fc-393f-4b81-938e-a7058620a3cd"]}],"mendeley":{"formattedCitation":"[3]","plainTextFormattedCitation":"[3]","previouslyFormattedCitation":"[2]"},"properties":{"noteIndex":0},"schema":"https://github.com/citation-style-language/schema/raw/master/csl-citation.json"}</w:instrText>
      </w:r>
      <w:r>
        <w:fldChar w:fldCharType="separate"/>
      </w:r>
      <w:r w:rsidR="00C42688" w:rsidRPr="00C42688">
        <w:rPr>
          <w:noProof/>
        </w:rPr>
        <w:t>[3]</w:t>
      </w:r>
      <w:r>
        <w:fldChar w:fldCharType="end"/>
      </w:r>
    </w:p>
    <w:p w14:paraId="41534AD5" w14:textId="370CC62C" w:rsidR="00822694" w:rsidRPr="00822694" w:rsidRDefault="00822694" w:rsidP="00EA2587">
      <w:pPr>
        <w:ind w:left="567" w:firstLine="567"/>
        <w:jc w:val="both"/>
        <w:rPr>
          <w:rFonts w:eastAsia="SimSun"/>
          <w:lang w:eastAsia="zh-CN"/>
        </w:rPr>
      </w:pPr>
      <w:r>
        <w:rPr>
          <w:rFonts w:eastAsia="SimSun"/>
          <w:lang w:val="en-US" w:eastAsia="zh-CN"/>
        </w:rPr>
        <w:t>Penelitian oleh Yahya,</w:t>
      </w:r>
      <w:r w:rsidR="000C3D04">
        <w:rPr>
          <w:rFonts w:eastAsia="SimSun"/>
          <w:lang w:val="en-US" w:eastAsia="zh-CN"/>
        </w:rPr>
        <w:t xml:space="preserve"> </w:t>
      </w:r>
      <w:r>
        <w:rPr>
          <w:rFonts w:eastAsia="SimSun"/>
          <w:lang w:val="en-US" w:eastAsia="zh-CN"/>
        </w:rPr>
        <w:t>Reiza (2018) m</w:t>
      </w:r>
      <w:r w:rsidRPr="00822694">
        <w:rPr>
          <w:rFonts w:eastAsia="SimSun"/>
          <w:lang w:eastAsia="zh-CN"/>
        </w:rPr>
        <w:t>endasari penulis untuk mengembangkan alat yang digunakan sebagai pengendali kebersihan lingkungan berupa sebuah Kotak Sampah Pintar dengan fitur buka tutup sampah otomatis dan pengirim sinyal penanda tempat sampah penuh. Dengan adanya tempat sampah berbasis IoT ini, diharapkan mengurangi bahaya infeksi kuman, bakteri dan virus yang berasal dari sampah yang menumpuk, memberikan kesan membuang sampah pada tempatnya itu menyenangkan dan membuat orang merasa lebih praktis dan higienis.</w:t>
      </w:r>
      <w:r>
        <w:rPr>
          <w:rFonts w:eastAsia="SimSun"/>
          <w:lang w:eastAsia="zh-CN"/>
        </w:rPr>
        <w:fldChar w:fldCharType="begin" w:fldLock="1"/>
      </w:r>
      <w:r w:rsidR="00C42688">
        <w:rPr>
          <w:rFonts w:eastAsia="SimSun"/>
          <w:lang w:eastAsia="zh-CN"/>
        </w:rPr>
        <w:instrText>ADDIN CSL_CITATION {"citationItems":[{"id":"ITEM-1","itemData":{"abstract":"Tempat sampah merupakan objek yang sering berada disekitar kita. Membuang sampah sembarangan, tempat sampah yang overload adalah masalah yang sering kita temui pada tempat sampah. Dengan menggunakan mikrokontroller Arduino, sensor ultrasonik dan motor servo penutup tempat sampah ini akan membuka secara otomatis. Dilengkapi flame detector dan buzzer sebagai tambahan fitur keamanan. Memanfaatkan modul ESP8266 NodeMCU untuk terhubung ke jaringan internet sebagai media monitor kondisi tempat sampah oleh cleaning service berupa volume sampah dan monitor jika terjadi kebakaran. Bermanfaat agar lebih praktis, higenis dan kegiatan membuang sampah pada tempatnya menjadi lebih menarik.","author":[{"dropping-particle":"","family":"Yahya","given":"Reiza","non-dropping-particle":"","parse-names":false,"suffix":""}],"id":"ITEM-1","issue":"Agustus","issued":{"date-parts":[["2018"]]},"page":"1-15","title":"Purwarupa Kotak Sampah Pintar Berbasis IoT (Internet Of Things)","type":"article-journal"},"uris":["http://www.mendeley.com/documents/?uuid=baceb82d-cbc5-4fe3-a27a-319024837e83"]}],"mendeley":{"formattedCitation":"[4]","plainTextFormattedCitation":"[4]","previouslyFormattedCitation":"[3]"},"properties":{"noteIndex":0},"schema":"https://github.com/citation-style-language/schema/raw/master/csl-citation.json"}</w:instrText>
      </w:r>
      <w:r>
        <w:rPr>
          <w:rFonts w:eastAsia="SimSun"/>
          <w:lang w:eastAsia="zh-CN"/>
        </w:rPr>
        <w:fldChar w:fldCharType="separate"/>
      </w:r>
      <w:r w:rsidR="00C42688" w:rsidRPr="00C42688">
        <w:rPr>
          <w:rFonts w:eastAsia="SimSun"/>
          <w:noProof/>
          <w:lang w:eastAsia="zh-CN"/>
        </w:rPr>
        <w:t>[4]</w:t>
      </w:r>
      <w:r>
        <w:rPr>
          <w:rFonts w:eastAsia="SimSun"/>
          <w:lang w:eastAsia="zh-CN"/>
        </w:rPr>
        <w:fldChar w:fldCharType="end"/>
      </w:r>
    </w:p>
    <w:p w14:paraId="4BDFC00D" w14:textId="43DA920F" w:rsidR="0070597B" w:rsidRDefault="00B7298A" w:rsidP="00EA2587">
      <w:pPr>
        <w:ind w:left="567" w:firstLine="567"/>
        <w:jc w:val="both"/>
        <w:rPr>
          <w:rFonts w:eastAsia="SimSun"/>
          <w:lang w:eastAsia="zh-CN"/>
        </w:rPr>
      </w:pPr>
      <w:r>
        <w:t xml:space="preserve">Penelitian oleh Ali Wafi, </w:t>
      </w:r>
      <w:r>
        <w:tab/>
        <w:t>Herry Setyawan, Sofia Ariyani, mengatakan kurangnya teknologi informasi pengelolaan sampah oleh petugas kebersihan menyebabkan penanganan sampah menjadi lambat. Berdasarkan permasalahan tersebut maka perlu adanya tempat sampah otomatis pemilah sampah organik dan anorganik agar sesuai dengan jenis tempat sampahnya serta menambahkan fungsi IOT (</w:t>
      </w:r>
      <w:r>
        <w:rPr>
          <w:i/>
        </w:rPr>
        <w:t>Open source</w:t>
      </w:r>
      <w:r>
        <w:t xml:space="preserve">s) yang dapat memberikan informasi lebih awal bahwa tempat sampah telah penuh untuk diproses dengan cepat. </w:t>
      </w:r>
      <w:r>
        <w:rPr>
          <w:i/>
        </w:rPr>
        <w:t>Prototipe</w:t>
      </w:r>
      <w:r>
        <w:t xml:space="preserve"> tempat sampah pintar menggunakan mikrokontroler ESP 32 sebagai kontrol sistem. Sensor proximity induktif dan kapasitif untuk mendeteksi jenis sampah organik atau anorganik. Servo untuk mengendalikan pintu tempat sampah dan memilah sampah. Sensor ultrasonik untuk mendeteksi keberadaan manusia dan ketinggian sampah. Hasil dari pembuatan alat didapatkan keberhasilan deteksi sampah organik 95%, deteksi sampah anorganik 97,5%, sensor jarak buka tutup 99,26%, sensor jarak organik 99,07%, sensor jarak anorganik 99,21% dan dapat mengirimkan hasil monitoring secara real time serta notifikasi ke aplikasi android sebagai pemberitahuan </w:t>
      </w:r>
      <w:r w:rsidR="00D200D9">
        <w:t>jika tempat sampah telah penuh.</w:t>
      </w:r>
      <w:r>
        <w:fldChar w:fldCharType="begin" w:fldLock="1"/>
      </w:r>
      <w:r w:rsidR="00C42688">
        <w:instrText>ADDIN CSL_CITATION {"citationItems":[{"id":"ITEM-1","itemData":{"DOI":"10.32528/elkom.v2i1.3134","ISSN":"2685-1814","abstract":"Tata kelola sampah yang kurang baik dan kurangnya kesadaran masyarakat terhadap kebersihan lingkungan terutama membuang sampah pada tempatnya menyebabkan sampah menumpuk dan mengeluarkan bau busuk yang dapat menjadi sumber penularan penyakit. Kurangnya teknologi informasi pengelolaan sampah oleh petugas kebersihan menyebabkan penanganan sampah menjadi lambat. Berdasarkan permasalahan tersebut maka perlu adanya tempat sampah otomatis pemilah sampah organik dan anorganik agar sesuai dengan jenis tempat sampahnya serta menambahkan fungsi IOT(Internet Of Things) yang dapat memberikan informasi lebih awal bahwa tempat sampah telah penuh untuk diproses dengan cepat. Prototipe tempat sampah pintar menggunakan mikrokontroler ESP 32 sebagai kontrol sistem. Sensor proximity induktif dan kapasitif untuk mendeteksi jenis sampah organik atau anorganik. Servo untuk mengendalikan pintu tempat sampah dan memilah sampah. Sensor ultrasonik untuk mendeteksi keberadaan manusia dan ketinggian sampah. Hasil dari pembuatan alat didapatkan keberhasilan deteksi sampah organik 95%, deteksi sampah anorganik 97,5%, sensor jarak buka tutup 99,26%, sensor jarak organik 99,07%, sensor jarak anorganik 99,21% dan dapat mengirimkan hasil monitoring secara real time serta notifikasi ke aplikasi android sebagai pemberitahuan jika tempat sampah telah penuh.","author":[{"dropping-particle":"","family":"Wafi","given":"Ali","non-dropping-particle":"","parse-names":false,"suffix":""},{"dropping-particle":"","family":"Setyawan","given":"Herry","non-dropping-particle":"","parse-names":false,"suffix":""},{"dropping-particle":"","family":"Ariyani","given":"Sofia","non-dropping-particle":"","parse-names":false,"suffix":""}],"container-title":"Jurnal Teknik Elektro dan Komputasi (ELKOM)","id":"ITEM-1","issue":"1","issued":{"date-parts":[["2020"]]},"page":"20-29","title":"Prototipe Sistem Smart Trash Berbasis IOT (Internet Of Things) dengan Aplikasi Android","type":"article-journal","volume":"2"},"uris":["http://www.mendeley.com/documents/?uuid=1c452962-1c23-4912-b24e-6ac750804873"]}],"mendeley":{"formattedCitation":"[5]","plainTextFormattedCitation":"[5]","previouslyFormattedCitation":"[4]"},"properties":{"noteIndex":0},"schema":"https://github.com/citation-style-language/schema/raw/master/csl-citation.json"}</w:instrText>
      </w:r>
      <w:r>
        <w:fldChar w:fldCharType="separate"/>
      </w:r>
      <w:r w:rsidR="00C42688" w:rsidRPr="00C42688">
        <w:rPr>
          <w:noProof/>
        </w:rPr>
        <w:t>[5]</w:t>
      </w:r>
      <w:r>
        <w:fldChar w:fldCharType="end"/>
      </w:r>
    </w:p>
    <w:p w14:paraId="2F099672" w14:textId="77777777" w:rsidR="007B7D65" w:rsidRPr="007B7D65" w:rsidRDefault="007B7D65" w:rsidP="007B7D65">
      <w:pPr>
        <w:spacing w:line="240" w:lineRule="auto"/>
        <w:ind w:left="567" w:firstLine="567"/>
        <w:jc w:val="both"/>
        <w:rPr>
          <w:rFonts w:eastAsia="SimSun"/>
          <w:szCs w:val="24"/>
          <w:lang w:eastAsia="zh-CN"/>
        </w:rPr>
      </w:pPr>
    </w:p>
    <w:p w14:paraId="61D79EEB" w14:textId="24058D17" w:rsidR="00E01CB8" w:rsidRDefault="00B7298A" w:rsidP="008B435E">
      <w:pPr>
        <w:pStyle w:val="Heading2"/>
        <w:numPr>
          <w:ilvl w:val="0"/>
          <w:numId w:val="5"/>
        </w:numPr>
        <w:ind w:left="567" w:hanging="567"/>
        <w:jc w:val="both"/>
      </w:pPr>
      <w:bookmarkStart w:id="61" w:name="_Toc70068204"/>
      <w:bookmarkStart w:id="62" w:name="_Toc70075716"/>
      <w:bookmarkStart w:id="63" w:name="_Toc73620637"/>
      <w:r>
        <w:t>Landasan Teori</w:t>
      </w:r>
      <w:bookmarkEnd w:id="61"/>
      <w:bookmarkEnd w:id="62"/>
      <w:bookmarkEnd w:id="63"/>
    </w:p>
    <w:p w14:paraId="27F8824D" w14:textId="77777777" w:rsidR="00E01CB8" w:rsidRPr="00CB1C36" w:rsidRDefault="00B7298A" w:rsidP="00213EE8">
      <w:pPr>
        <w:pStyle w:val="ListParagraph"/>
        <w:numPr>
          <w:ilvl w:val="0"/>
          <w:numId w:val="15"/>
        </w:numPr>
        <w:ind w:left="1276" w:hanging="709"/>
        <w:rPr>
          <w:b/>
        </w:rPr>
      </w:pPr>
      <w:bookmarkStart w:id="64" w:name="_Toc69451542"/>
      <w:r w:rsidRPr="00CB1C36">
        <w:rPr>
          <w:b/>
        </w:rPr>
        <w:t>Android</w:t>
      </w:r>
      <w:bookmarkEnd w:id="64"/>
      <w:r w:rsidRPr="00CB1C36">
        <w:rPr>
          <w:b/>
        </w:rPr>
        <w:t xml:space="preserve"> </w:t>
      </w:r>
    </w:p>
    <w:p w14:paraId="03AB9127" w14:textId="77777777" w:rsidR="00E01CB8" w:rsidRDefault="00B7298A" w:rsidP="00CB1C36">
      <w:pPr>
        <w:ind w:left="1276" w:firstLine="567"/>
        <w:jc w:val="both"/>
      </w:pPr>
      <w:r>
        <w:t xml:space="preserve">Android adalah sistem operasi yang dirancang oleh Google dengan basis kernel Linux untuk mendukung kinerja perangkat elektronik layar sentuh, seperti tablet atau </w:t>
      </w:r>
      <w:r>
        <w:rPr>
          <w:i/>
        </w:rPr>
        <w:t>smartphone</w:t>
      </w:r>
      <w:r>
        <w:t xml:space="preserve">. Android bersifat </w:t>
      </w:r>
      <w:r>
        <w:rPr>
          <w:i/>
        </w:rPr>
        <w:t>open source</w:t>
      </w:r>
      <w:r>
        <w:t xml:space="preserve"> atau bebas digunakan, dimodifikasi, diperbaiki dan didistribusikan oleh para pembuat ataupun pengembang perangkat lunak. Dengan sifat </w:t>
      </w:r>
      <w:r>
        <w:rPr>
          <w:i/>
        </w:rPr>
        <w:t>open source</w:t>
      </w:r>
      <w:r>
        <w:t xml:space="preserve"> perusahaan teknologi bebas menggunakan OS ini diperangkatnya tanpa lisensi alias gratis</w:t>
      </w:r>
      <w:r>
        <w:rPr>
          <w:i/>
        </w:rPr>
        <w:t>.</w:t>
      </w:r>
      <w:r>
        <w:t xml:space="preserve"> </w:t>
      </w:r>
    </w:p>
    <w:p w14:paraId="332640C4" w14:textId="4D07F0FD" w:rsidR="000560FF" w:rsidRDefault="00B7298A" w:rsidP="00D200D9">
      <w:pPr>
        <w:spacing w:after="240"/>
        <w:ind w:left="1276" w:firstLine="567"/>
        <w:jc w:val="both"/>
        <w:rPr>
          <w:rFonts w:eastAsia="SimSun"/>
          <w:lang w:eastAsia="zh-CN"/>
        </w:rPr>
      </w:pPr>
      <w:r>
        <w:t xml:space="preserve">Begitupun dengan para pembuat aplikasi, mereka bebas membuat aplikasi dengan kode-kode sumber yang dikeluarkan google. Dengan seperti itu android memiliki jutaan </w:t>
      </w:r>
      <w:r>
        <w:rPr>
          <w:i/>
        </w:rPr>
        <w:t>support</w:t>
      </w:r>
      <w:r>
        <w:t xml:space="preserve"> aplikasi gratis/berbayar yang dapat diunduh melalui google play. </w:t>
      </w:r>
    </w:p>
    <w:p w14:paraId="6BBF81FB" w14:textId="77777777" w:rsidR="005B125B" w:rsidRDefault="005B125B" w:rsidP="00D200D9">
      <w:pPr>
        <w:spacing w:after="240"/>
        <w:ind w:left="1276" w:firstLine="567"/>
        <w:jc w:val="both"/>
        <w:rPr>
          <w:rFonts w:eastAsia="SimSun"/>
          <w:lang w:eastAsia="zh-CN"/>
        </w:rPr>
      </w:pPr>
    </w:p>
    <w:p w14:paraId="716F97CE" w14:textId="77777777" w:rsidR="007B7D65" w:rsidRPr="005B125B" w:rsidRDefault="007B7D65" w:rsidP="00D200D9">
      <w:pPr>
        <w:spacing w:after="240"/>
        <w:ind w:left="1276" w:firstLine="567"/>
        <w:jc w:val="both"/>
        <w:rPr>
          <w:rFonts w:eastAsia="SimSun"/>
          <w:lang w:eastAsia="zh-CN"/>
        </w:rPr>
      </w:pPr>
    </w:p>
    <w:p w14:paraId="20E0DE66" w14:textId="77777777" w:rsidR="00E01CB8" w:rsidRPr="00CB1C36" w:rsidRDefault="00B7298A" w:rsidP="00213EE8">
      <w:pPr>
        <w:pStyle w:val="ListParagraph"/>
        <w:numPr>
          <w:ilvl w:val="0"/>
          <w:numId w:val="15"/>
        </w:numPr>
        <w:ind w:left="1276" w:hanging="709"/>
        <w:rPr>
          <w:b/>
        </w:rPr>
      </w:pPr>
      <w:bookmarkStart w:id="65" w:name="_Toc69451543"/>
      <w:r w:rsidRPr="00CB1C36">
        <w:rPr>
          <w:b/>
        </w:rPr>
        <w:t>MIT App Inventor</w:t>
      </w:r>
      <w:bookmarkEnd w:id="65"/>
    </w:p>
    <w:p w14:paraId="6DC0A839" w14:textId="77777777" w:rsidR="00E01CB8" w:rsidRDefault="00B7298A" w:rsidP="00CB1C36">
      <w:pPr>
        <w:ind w:left="1276" w:firstLine="567"/>
        <w:jc w:val="both"/>
      </w:pPr>
      <w:r>
        <w:t xml:space="preserve">MIT App Inventor merupakan platform untuk memudahkan proses pembuatan aplikasi sederhana tanpa harus mempelajari atau menggunakan bahasa pemrograman yang terlalu banyak. App Inventor dapat mendesain aplikasi android sesuai keinginan dengan menggunakan berbagai macam layout dan komponen yang tersedia. </w:t>
      </w:r>
    </w:p>
    <w:p w14:paraId="6272017E" w14:textId="2CE3B45F" w:rsidR="00CB1C36" w:rsidRPr="00CB1C36" w:rsidRDefault="00B7298A" w:rsidP="00D200D9">
      <w:pPr>
        <w:spacing w:after="240"/>
        <w:ind w:left="1276" w:firstLine="567"/>
        <w:jc w:val="both"/>
        <w:rPr>
          <w:lang w:val="en-US"/>
        </w:rPr>
      </w:pPr>
      <w:r>
        <w:t xml:space="preserve">App Inventor memungkinkan pengguna baru untuk memprogram komputer untuk menciptakan aplikasi perangkat lunak bagi sistem operasi Android. App Inventor menggunakan antarmuka grafis, serupa dengan antarmuka pengguna pada </w:t>
      </w:r>
      <w:r>
        <w:rPr>
          <w:i/>
        </w:rPr>
        <w:t>Scratch</w:t>
      </w:r>
      <w:r>
        <w:t xml:space="preserve"> dan</w:t>
      </w:r>
      <w:r>
        <w:rPr>
          <w:i/>
        </w:rPr>
        <w:t xml:space="preserve"> Star</w:t>
      </w:r>
      <w:r>
        <w:t xml:space="preserve"> Logo TNG, yang memungkinkan pengguna untuk drag and drop objek visual untuk menciptakan aplikasi yang bisa dijalankan pada perangkat android. Dalam menciptakan App Inventor, Google telah melakukan riset yang berhubungan dengan komputasi educational dan menyelesaikan lingkungan pengembangan online Google</w:t>
      </w:r>
      <w:r w:rsidR="00CB1C36">
        <w:rPr>
          <w:lang w:val="en-US"/>
        </w:rPr>
        <w:t>.</w:t>
      </w:r>
    </w:p>
    <w:p w14:paraId="4AB03768" w14:textId="77777777" w:rsidR="00E01CB8" w:rsidRPr="00CB1C36" w:rsidRDefault="00B7298A" w:rsidP="00213EE8">
      <w:pPr>
        <w:pStyle w:val="ListParagraph"/>
        <w:numPr>
          <w:ilvl w:val="0"/>
          <w:numId w:val="15"/>
        </w:numPr>
        <w:ind w:left="1276" w:hanging="709"/>
        <w:rPr>
          <w:b/>
          <w:i/>
        </w:rPr>
      </w:pPr>
      <w:bookmarkStart w:id="66" w:name="_Toc69451544"/>
      <w:r w:rsidRPr="00CB1C36">
        <w:rPr>
          <w:b/>
          <w:i/>
        </w:rPr>
        <w:t>Flowchart</w:t>
      </w:r>
      <w:bookmarkEnd w:id="66"/>
      <w:r w:rsidRPr="00CB1C36">
        <w:rPr>
          <w:b/>
          <w:i/>
        </w:rPr>
        <w:t xml:space="preserve"> </w:t>
      </w:r>
    </w:p>
    <w:p w14:paraId="654A7B8D" w14:textId="0AFBF879" w:rsidR="00E01CB8" w:rsidRDefault="00B7298A" w:rsidP="00601369">
      <w:pPr>
        <w:tabs>
          <w:tab w:val="left" w:pos="1418"/>
        </w:tabs>
        <w:ind w:left="1276" w:firstLine="567"/>
        <w:jc w:val="both"/>
      </w:pPr>
      <w:r>
        <w:t xml:space="preserve">Menurut Mulyadi dalam buku Sistem Akuntansi definisi </w:t>
      </w:r>
      <w:r>
        <w:rPr>
          <w:i/>
        </w:rPr>
        <w:t xml:space="preserve">Flowchart </w:t>
      </w:r>
      <w:r>
        <w:t>yaitu: “</w:t>
      </w:r>
      <w:r>
        <w:rPr>
          <w:i/>
        </w:rPr>
        <w:t>Flowchart</w:t>
      </w:r>
      <w:r>
        <w:t xml:space="preserve"> adalah bagan yang enggambarkan aliran dokumen dalam suatu sistem informasi.”Menurut Al-Bahra bin ladjamudin mengatakan bahwa: “</w:t>
      </w:r>
      <w:r>
        <w:rPr>
          <w:i/>
        </w:rPr>
        <w:t>Flowchart</w:t>
      </w:r>
      <w:r>
        <w:t xml:space="preserve"> adalah bagan-bagan yang mempunyai arus yang menggambarkan langkah-langkah penyelesaian suatu masalah. </w:t>
      </w:r>
      <w:r w:rsidRPr="008D14AD">
        <w:rPr>
          <w:i/>
        </w:rPr>
        <w:t>Flowchart</w:t>
      </w:r>
      <w:r>
        <w:t xml:space="preserve"> merupakan cara penyajian dari suatu algoritma.” </w:t>
      </w:r>
      <w:r w:rsidR="0070750F">
        <w:fldChar w:fldCharType="begin" w:fldLock="1"/>
      </w:r>
      <w:r w:rsidR="00C42688">
        <w:instrText>ADDIN CSL_CITATION {"citationItems":[{"id":"ITEM-1","itemData":{"author":[{"dropping-particle":"","family":"Herliana","given":"Asti","non-dropping-particle":"","parse-names":false,"suffix":""},{"dropping-particle":"","family":"Rasyid","given":"Prima Muhamad","non-dropping-particle":"","parse-names":false,"suffix":""}],"id":"ITEM-1","issue":"1","issued":{"date-parts":[["2016"]]},"page":"41-50","title":"SISTEM INFORMASI MONITORING PENGEMBANGAN SOFTWARE PADA TAHAP","type":"article-journal"},"uris":["http://www.mendeley.com/documents/?uuid=3d72881c-71e3-4068-87c2-abca674d247a"]}],"mendeley":{"formattedCitation":"[6]","plainTextFormattedCitation":"[6]","previouslyFormattedCitation":"[5]"},"properties":{"noteIndex":0},"schema":"https://github.com/citation-style-language/schema/raw/master/csl-citation.json"}</w:instrText>
      </w:r>
      <w:r w:rsidR="0070750F">
        <w:fldChar w:fldCharType="separate"/>
      </w:r>
      <w:r w:rsidR="00C42688" w:rsidRPr="00C42688">
        <w:rPr>
          <w:noProof/>
        </w:rPr>
        <w:t>[6]</w:t>
      </w:r>
      <w:r w:rsidR="0070750F">
        <w:fldChar w:fldCharType="end"/>
      </w:r>
    </w:p>
    <w:p w14:paraId="4C23940C" w14:textId="7C3C0D12" w:rsidR="00CC6C1D" w:rsidRPr="005B125B" w:rsidRDefault="00B7298A" w:rsidP="005B125B">
      <w:pPr>
        <w:tabs>
          <w:tab w:val="left" w:pos="1418"/>
        </w:tabs>
        <w:ind w:left="1276" w:firstLine="567"/>
        <w:jc w:val="both"/>
        <w:rPr>
          <w:rFonts w:eastAsia="SimSun"/>
          <w:lang w:eastAsia="zh-CN"/>
        </w:rPr>
      </w:pPr>
      <w:r>
        <w:t xml:space="preserve">Dari dua definisi diatas maka dapat disimpulkan bahwa pengertian </w:t>
      </w:r>
      <w:r>
        <w:rPr>
          <w:i/>
        </w:rPr>
        <w:t>flowchart</w:t>
      </w:r>
      <w:r>
        <w:t xml:space="preserve"> adalah suatu simbol yang digunakan untuk menggambarkan suatu arus data yang berhubungan dengan suatu sistem transaksi akuntansi. </w:t>
      </w:r>
    </w:p>
    <w:p w14:paraId="285C54C6" w14:textId="0BF37404" w:rsidR="00DF7CC2" w:rsidRPr="00CC6C1D" w:rsidRDefault="00B7298A" w:rsidP="00CC6C1D">
      <w:pPr>
        <w:tabs>
          <w:tab w:val="left" w:pos="1418"/>
        </w:tabs>
        <w:ind w:left="1276" w:firstLine="567"/>
        <w:jc w:val="both"/>
        <w:rPr>
          <w:rFonts w:eastAsia="SimSun"/>
          <w:lang w:eastAsia="zh-CN"/>
        </w:rPr>
      </w:pPr>
      <w:r>
        <w:t>Menurut Krismiaji simbol dari bagan alir (</w:t>
      </w:r>
      <w:r>
        <w:rPr>
          <w:i/>
        </w:rPr>
        <w:t>flowchart</w:t>
      </w:r>
      <w:r>
        <w:t>) adalah sebagai berikut ini:</w:t>
      </w:r>
    </w:p>
    <w:p w14:paraId="792CE8F2" w14:textId="5176A4FB" w:rsidR="00E01CB8" w:rsidRPr="002741EE" w:rsidRDefault="002741EE" w:rsidP="002741EE">
      <w:pPr>
        <w:pStyle w:val="Caption"/>
        <w:ind w:left="1276"/>
        <w:rPr>
          <w:rFonts w:eastAsia="SimSun" w:cs="Times New Roman"/>
          <w:i w:val="0"/>
          <w:color w:val="auto"/>
          <w:sz w:val="24"/>
          <w:szCs w:val="24"/>
          <w:lang w:eastAsia="zh-CN"/>
        </w:rPr>
      </w:pPr>
      <w:bookmarkStart w:id="67" w:name="_Toc73704965"/>
      <w:r w:rsidRPr="002741EE">
        <w:rPr>
          <w:i w:val="0"/>
          <w:color w:val="auto"/>
          <w:sz w:val="24"/>
          <w:szCs w:val="24"/>
        </w:rPr>
        <w:t>Tabel 2.</w:t>
      </w:r>
      <w:r w:rsidRPr="002741EE">
        <w:rPr>
          <w:i w:val="0"/>
          <w:color w:val="auto"/>
          <w:sz w:val="24"/>
          <w:szCs w:val="24"/>
        </w:rPr>
        <w:fldChar w:fldCharType="begin"/>
      </w:r>
      <w:r w:rsidRPr="002741EE">
        <w:rPr>
          <w:i w:val="0"/>
          <w:color w:val="auto"/>
          <w:sz w:val="24"/>
          <w:szCs w:val="24"/>
        </w:rPr>
        <w:instrText xml:space="preserve"> SEQ Tabel_2. \* ARABIC </w:instrText>
      </w:r>
      <w:r w:rsidRPr="002741EE">
        <w:rPr>
          <w:i w:val="0"/>
          <w:color w:val="auto"/>
          <w:sz w:val="24"/>
          <w:szCs w:val="24"/>
        </w:rPr>
        <w:fldChar w:fldCharType="separate"/>
      </w:r>
      <w:r w:rsidR="00713366">
        <w:rPr>
          <w:i w:val="0"/>
          <w:noProof/>
          <w:color w:val="auto"/>
          <w:sz w:val="24"/>
          <w:szCs w:val="24"/>
        </w:rPr>
        <w:t>1</w:t>
      </w:r>
      <w:r w:rsidRPr="002741EE">
        <w:rPr>
          <w:i w:val="0"/>
          <w:color w:val="auto"/>
          <w:sz w:val="24"/>
          <w:szCs w:val="24"/>
        </w:rPr>
        <w:fldChar w:fldCharType="end"/>
      </w:r>
      <w:r w:rsidRPr="002741EE">
        <w:rPr>
          <w:rFonts w:eastAsia="SimSun" w:hint="eastAsia"/>
          <w:i w:val="0"/>
          <w:color w:val="auto"/>
          <w:sz w:val="24"/>
          <w:szCs w:val="24"/>
          <w:lang w:eastAsia="zh-CN"/>
        </w:rPr>
        <w:t xml:space="preserve"> </w:t>
      </w:r>
      <w:r w:rsidRPr="002741EE">
        <w:rPr>
          <w:rFonts w:eastAsia="SimSun"/>
          <w:i w:val="0"/>
          <w:color w:val="auto"/>
          <w:sz w:val="24"/>
          <w:szCs w:val="24"/>
          <w:lang w:val="en-US" w:eastAsia="zh-CN"/>
        </w:rPr>
        <w:t xml:space="preserve">Simbol </w:t>
      </w:r>
      <w:r w:rsidRPr="002741EE">
        <w:rPr>
          <w:rFonts w:eastAsia="SimSun"/>
          <w:color w:val="auto"/>
          <w:sz w:val="24"/>
          <w:szCs w:val="24"/>
          <w:lang w:val="en-US" w:eastAsia="zh-CN"/>
        </w:rPr>
        <w:t>Flowchart</w:t>
      </w:r>
      <w:bookmarkEnd w:id="67"/>
      <w:r w:rsidRPr="002741EE">
        <w:rPr>
          <w:rFonts w:eastAsia="SimSun" w:cs="Times New Roman"/>
          <w:i w:val="0"/>
          <w:color w:val="auto"/>
          <w:sz w:val="24"/>
          <w:szCs w:val="24"/>
          <w:lang w:eastAsia="zh-CN"/>
        </w:rPr>
        <w:t xml:space="preserve"> </w:t>
      </w:r>
    </w:p>
    <w:tbl>
      <w:tblPr>
        <w:tblStyle w:val="TableGrid1"/>
        <w:tblW w:w="6630" w:type="dxa"/>
        <w:tblInd w:w="1440" w:type="dxa"/>
        <w:tblLayout w:type="fixed"/>
        <w:tblCellMar>
          <w:left w:w="108" w:type="dxa"/>
          <w:right w:w="48" w:type="dxa"/>
        </w:tblCellMar>
        <w:tblLook w:val="04A0" w:firstRow="1" w:lastRow="0" w:firstColumn="1" w:lastColumn="0" w:noHBand="0" w:noVBand="1"/>
      </w:tblPr>
      <w:tblGrid>
        <w:gridCol w:w="533"/>
        <w:gridCol w:w="1418"/>
        <w:gridCol w:w="1679"/>
        <w:gridCol w:w="3000"/>
      </w:tblGrid>
      <w:tr w:rsidR="00FB6B6A" w:rsidRPr="00FB6B6A" w14:paraId="692A335C" w14:textId="77777777" w:rsidTr="00890646">
        <w:trPr>
          <w:trHeight w:val="286"/>
        </w:trPr>
        <w:tc>
          <w:tcPr>
            <w:tcW w:w="533" w:type="dxa"/>
            <w:tcBorders>
              <w:top w:val="single" w:sz="4" w:space="0" w:color="000000"/>
              <w:left w:val="single" w:sz="4" w:space="0" w:color="000000"/>
              <w:bottom w:val="single" w:sz="4" w:space="0" w:color="000000"/>
              <w:right w:val="single" w:sz="4" w:space="0" w:color="000000"/>
            </w:tcBorders>
            <w:vAlign w:val="center"/>
            <w:hideMark/>
          </w:tcPr>
          <w:p w14:paraId="4AF194E2" w14:textId="77777777" w:rsidR="00FB6B6A" w:rsidRPr="00FB6B6A" w:rsidRDefault="00FB6B6A" w:rsidP="00CB1C36">
            <w:pPr>
              <w:tabs>
                <w:tab w:val="left" w:pos="1418"/>
              </w:tabs>
              <w:jc w:val="center"/>
              <w:rPr>
                <w:rFonts w:eastAsia="Calibri" w:cs="Times New Roman"/>
                <w:color w:val="000000"/>
                <w:szCs w:val="24"/>
                <w:lang w:val="en-ID"/>
              </w:rPr>
            </w:pPr>
            <w:r w:rsidRPr="00FB6B6A">
              <w:rPr>
                <w:rFonts w:eastAsia="Calibri" w:cs="Times New Roman"/>
                <w:b/>
                <w:color w:val="000000"/>
                <w:szCs w:val="24"/>
                <w:lang w:val="en-ID"/>
              </w:rPr>
              <w:t>No</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30E97D71" w14:textId="77777777" w:rsidR="00FB6B6A" w:rsidRPr="00FB6B6A" w:rsidRDefault="00FB6B6A" w:rsidP="00CB1C36">
            <w:pPr>
              <w:tabs>
                <w:tab w:val="left" w:pos="1418"/>
              </w:tabs>
              <w:jc w:val="center"/>
              <w:rPr>
                <w:rFonts w:eastAsia="Calibri" w:cs="Times New Roman"/>
                <w:color w:val="000000"/>
                <w:szCs w:val="24"/>
                <w:lang w:val="en-ID"/>
              </w:rPr>
            </w:pPr>
            <w:r w:rsidRPr="00FB6B6A">
              <w:rPr>
                <w:rFonts w:eastAsia="Calibri" w:cs="Times New Roman"/>
                <w:b/>
                <w:color w:val="000000"/>
                <w:szCs w:val="24"/>
                <w:lang w:val="en-ID"/>
              </w:rPr>
              <w:t>Simbol</w:t>
            </w:r>
          </w:p>
        </w:tc>
        <w:tc>
          <w:tcPr>
            <w:tcW w:w="1679" w:type="dxa"/>
            <w:tcBorders>
              <w:top w:val="single" w:sz="4" w:space="0" w:color="000000"/>
              <w:left w:val="single" w:sz="4" w:space="0" w:color="000000"/>
              <w:bottom w:val="single" w:sz="4" w:space="0" w:color="000000"/>
              <w:right w:val="single" w:sz="4" w:space="0" w:color="000000"/>
            </w:tcBorders>
            <w:vAlign w:val="center"/>
            <w:hideMark/>
          </w:tcPr>
          <w:p w14:paraId="087E1BA4" w14:textId="77777777" w:rsidR="00FB6B6A" w:rsidRPr="00FB6B6A" w:rsidRDefault="00FB6B6A" w:rsidP="00CB1C36">
            <w:pPr>
              <w:tabs>
                <w:tab w:val="left" w:pos="1418"/>
              </w:tabs>
              <w:jc w:val="center"/>
              <w:rPr>
                <w:rFonts w:eastAsia="Calibri" w:cs="Times New Roman"/>
                <w:color w:val="000000"/>
                <w:szCs w:val="24"/>
                <w:lang w:val="en-ID"/>
              </w:rPr>
            </w:pPr>
            <w:r w:rsidRPr="00FB6B6A">
              <w:rPr>
                <w:rFonts w:eastAsia="Calibri" w:cs="Times New Roman"/>
                <w:b/>
                <w:color w:val="000000"/>
                <w:szCs w:val="24"/>
                <w:lang w:val="en-ID"/>
              </w:rPr>
              <w:t>Pengertian</w:t>
            </w:r>
          </w:p>
        </w:tc>
        <w:tc>
          <w:tcPr>
            <w:tcW w:w="3000" w:type="dxa"/>
            <w:tcBorders>
              <w:top w:val="single" w:sz="4" w:space="0" w:color="000000"/>
              <w:left w:val="single" w:sz="4" w:space="0" w:color="000000"/>
              <w:bottom w:val="single" w:sz="4" w:space="0" w:color="000000"/>
              <w:right w:val="single" w:sz="4" w:space="0" w:color="000000"/>
            </w:tcBorders>
            <w:vAlign w:val="center"/>
            <w:hideMark/>
          </w:tcPr>
          <w:p w14:paraId="68F70FE8" w14:textId="77777777" w:rsidR="00FB6B6A" w:rsidRPr="00FB6B6A" w:rsidRDefault="00FB6B6A" w:rsidP="00CB1C36">
            <w:pPr>
              <w:tabs>
                <w:tab w:val="left" w:pos="1418"/>
              </w:tabs>
              <w:jc w:val="center"/>
              <w:rPr>
                <w:rFonts w:eastAsia="Calibri" w:cs="Times New Roman"/>
                <w:color w:val="000000"/>
                <w:szCs w:val="24"/>
                <w:lang w:val="en-ID"/>
              </w:rPr>
            </w:pPr>
            <w:r w:rsidRPr="00FB6B6A">
              <w:rPr>
                <w:rFonts w:eastAsia="Calibri" w:cs="Times New Roman"/>
                <w:b/>
                <w:color w:val="000000"/>
                <w:szCs w:val="24"/>
                <w:lang w:val="en-ID"/>
              </w:rPr>
              <w:t>Keterangan</w:t>
            </w:r>
          </w:p>
        </w:tc>
      </w:tr>
      <w:tr w:rsidR="00FB6B6A" w:rsidRPr="00FB6B6A" w14:paraId="5E8002F2" w14:textId="77777777" w:rsidTr="00890646">
        <w:trPr>
          <w:trHeight w:val="2018"/>
        </w:trPr>
        <w:tc>
          <w:tcPr>
            <w:tcW w:w="533" w:type="dxa"/>
            <w:tcBorders>
              <w:top w:val="single" w:sz="4" w:space="0" w:color="000000"/>
              <w:left w:val="single" w:sz="4" w:space="0" w:color="000000"/>
              <w:bottom w:val="single" w:sz="4" w:space="0" w:color="000000"/>
              <w:right w:val="single" w:sz="4" w:space="0" w:color="000000"/>
            </w:tcBorders>
            <w:hideMark/>
          </w:tcPr>
          <w:p w14:paraId="130148D6" w14:textId="77777777" w:rsidR="00FB6B6A" w:rsidRPr="00FB6B6A" w:rsidRDefault="00FB6B6A" w:rsidP="00B1552B">
            <w:pPr>
              <w:tabs>
                <w:tab w:val="left" w:pos="1418"/>
              </w:tabs>
              <w:jc w:val="center"/>
              <w:rPr>
                <w:rFonts w:eastAsia="Calibri" w:cs="Times New Roman"/>
                <w:color w:val="000000"/>
                <w:szCs w:val="24"/>
                <w:lang w:val="en-ID"/>
              </w:rPr>
            </w:pPr>
            <w:r w:rsidRPr="00FB6B6A">
              <w:rPr>
                <w:rFonts w:eastAsia="Calibri" w:cs="Times New Roman"/>
                <w:color w:val="000000"/>
                <w:szCs w:val="24"/>
                <w:lang w:val="en-ID"/>
              </w:rPr>
              <w:t>1.</w:t>
            </w:r>
          </w:p>
        </w:tc>
        <w:tc>
          <w:tcPr>
            <w:tcW w:w="1418" w:type="dxa"/>
            <w:tcBorders>
              <w:top w:val="single" w:sz="4" w:space="0" w:color="000000"/>
              <w:left w:val="single" w:sz="4" w:space="0" w:color="000000"/>
              <w:bottom w:val="single" w:sz="4" w:space="0" w:color="000000"/>
              <w:right w:val="single" w:sz="4" w:space="0" w:color="000000"/>
            </w:tcBorders>
            <w:hideMark/>
          </w:tcPr>
          <w:p w14:paraId="3353E93F" w14:textId="39EF9982" w:rsidR="00FB6B6A" w:rsidRPr="00FB6B6A" w:rsidRDefault="00FB6B6A" w:rsidP="00B1552B">
            <w:pPr>
              <w:tabs>
                <w:tab w:val="left" w:pos="1418"/>
              </w:tabs>
              <w:rPr>
                <w:rFonts w:eastAsia="Calibri" w:cs="Times New Roman"/>
                <w:color w:val="000000"/>
                <w:szCs w:val="24"/>
                <w:lang w:val="en-ID"/>
              </w:rPr>
            </w:pPr>
            <w:r w:rsidRPr="00FB6B6A">
              <w:rPr>
                <w:rFonts w:ascii="Calibri" w:eastAsia="Calibri" w:hAnsi="Calibri" w:cs="Times New Roman"/>
                <w:noProof/>
                <w:sz w:val="22"/>
                <w:lang w:val="en-US"/>
              </w:rPr>
              <mc:AlternateContent>
                <mc:Choice Requires="wpg">
                  <w:drawing>
                    <wp:anchor distT="0" distB="0" distL="114300" distR="114300" simplePos="0" relativeHeight="251640320" behindDoc="0" locked="0" layoutInCell="1" allowOverlap="1" wp14:anchorId="4ED0FDD8" wp14:editId="37E0E725">
                      <wp:simplePos x="0" y="0"/>
                      <wp:positionH relativeFrom="column">
                        <wp:posOffset>107950</wp:posOffset>
                      </wp:positionH>
                      <wp:positionV relativeFrom="paragraph">
                        <wp:posOffset>130810</wp:posOffset>
                      </wp:positionV>
                      <wp:extent cx="533400" cy="242570"/>
                      <wp:effectExtent l="0" t="0" r="19050" b="24130"/>
                      <wp:wrapSquare wrapText="bothSides"/>
                      <wp:docPr id="20" name="Group 20"/>
                      <wp:cNvGraphicFramePr/>
                      <a:graphic xmlns:a="http://schemas.openxmlformats.org/drawingml/2006/main">
                        <a:graphicData uri="http://schemas.microsoft.com/office/word/2010/wordprocessingGroup">
                          <wpg:wgp>
                            <wpg:cNvGrpSpPr/>
                            <wpg:grpSpPr>
                              <a:xfrm>
                                <a:off x="0" y="0"/>
                                <a:ext cx="533400" cy="242570"/>
                                <a:chOff x="0" y="0"/>
                                <a:chExt cx="533400" cy="182880"/>
                              </a:xfrm>
                            </wpg:grpSpPr>
                            <wps:wsp>
                              <wps:cNvPr id="67" name="Shape 1229"/>
                              <wps:cNvSpPr/>
                              <wps:spPr>
                                <a:xfrm>
                                  <a:off x="0" y="0"/>
                                  <a:ext cx="533400" cy="182880"/>
                                </a:xfrm>
                                <a:custGeom>
                                  <a:avLst/>
                                  <a:gdLst/>
                                  <a:ahLst/>
                                  <a:cxnLst/>
                                  <a:rect l="0" t="0" r="0" b="0"/>
                                  <a:pathLst>
                                    <a:path w="533400" h="182880">
                                      <a:moveTo>
                                        <a:pt x="85852" y="0"/>
                                      </a:moveTo>
                                      <a:lnTo>
                                        <a:pt x="447548" y="0"/>
                                      </a:lnTo>
                                      <a:cubicBezTo>
                                        <a:pt x="494919" y="0"/>
                                        <a:pt x="533400" y="40894"/>
                                        <a:pt x="533400" y="91439"/>
                                      </a:cubicBezTo>
                                      <a:cubicBezTo>
                                        <a:pt x="533400" y="141859"/>
                                        <a:pt x="494919" y="182880"/>
                                        <a:pt x="447548" y="182880"/>
                                      </a:cubicBezTo>
                                      <a:lnTo>
                                        <a:pt x="85852" y="182880"/>
                                      </a:lnTo>
                                      <a:cubicBezTo>
                                        <a:pt x="38481" y="182880"/>
                                        <a:pt x="0" y="141859"/>
                                        <a:pt x="0" y="91439"/>
                                      </a:cubicBezTo>
                                      <a:cubicBezTo>
                                        <a:pt x="0" y="40894"/>
                                        <a:pt x="38481" y="0"/>
                                        <a:pt x="85852" y="0"/>
                                      </a:cubicBezTo>
                                      <a:close/>
                                    </a:path>
                                  </a:pathLst>
                                </a:custGeom>
                                <a:noFill/>
                                <a:ln w="9525" cap="flat" cmpd="sng" algn="ctr">
                                  <a:solidFill>
                                    <a:srgbClr val="000000"/>
                                  </a:solidFill>
                                  <a:prstDash val="solid"/>
                                  <a:miter lim="127000"/>
                                </a:ln>
                                <a:effectLst/>
                              </wps:spPr>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8EB2179" id="Group 20" o:spid="_x0000_s1026" style="position:absolute;margin-left:8.5pt;margin-top:10.3pt;width:42pt;height:19.1pt;z-index:251640320;mso-width-relative:margin;mso-height-relative:margin" coordsize="5334,1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">
                      <v:shape id="Shape 1229" o:spid="_x0000_s1027" style="position:absolute;width:5334;height:1828;visibility:visible;mso-wrap-style:square;v-text-anchor:top" coordsize="533400,1828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CdD8QA&#10;AADbAAAADwAAAGRycy9kb3ducmV2LnhtbESP3WoCMRSE7wXfIRzBO83qhS2rUUTQipR2/XmAQ3Lc&#10;LG5Olk3qbt++KRR6OczMN8xq07taPKkNlWcFs2kGglh7U3Gp4HbdT15BhIhssPZMCr4pwGY9HKww&#10;N77jMz0vsRQJwiFHBTbGJpcyaEsOw9Q3xMm7+9ZhTLItpWmxS3BXy3mWLaTDitOCxYZ2lvTj8uUU&#10;nE7FNXazj/vb522ri4O1+n1/Vmo86rdLEJH6+B/+ax+NgsUL/H5JP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QnQ/EAAAA2wAAAA8AAAAAAAAAAAAAAAAAmAIAAGRycy9k&#10;b3ducmV2LnhtbFBLBQYAAAAABAAEAPUAAACJAwAAAAA=&#10;" path="m85852,l447548,v47371,,85852,40894,85852,91439c533400,141859,494919,182880,447548,182880r-361696,c38481,182880,,141859,,91439,,40894,38481,,85852,xe" filled="f">
                        <v:stroke miterlimit="83231f" joinstyle="miter"/>
                        <v:path arrowok="t" textboxrect="0,0,533400,182880"/>
                      </v:shape>
                      <w10:wrap type="square"/>
                    </v:group>
                  </w:pict>
                </mc:Fallback>
              </mc:AlternateContent>
            </w:r>
          </w:p>
        </w:tc>
        <w:tc>
          <w:tcPr>
            <w:tcW w:w="1679" w:type="dxa"/>
            <w:tcBorders>
              <w:top w:val="single" w:sz="4" w:space="0" w:color="000000"/>
              <w:left w:val="single" w:sz="4" w:space="0" w:color="000000"/>
              <w:bottom w:val="single" w:sz="4" w:space="0" w:color="000000"/>
              <w:right w:val="single" w:sz="4" w:space="0" w:color="000000"/>
            </w:tcBorders>
            <w:hideMark/>
          </w:tcPr>
          <w:p w14:paraId="3527F5DF" w14:textId="77777777" w:rsidR="00FB6B6A" w:rsidRPr="00FB6B6A" w:rsidRDefault="00FB6B6A" w:rsidP="00B50874">
            <w:pPr>
              <w:tabs>
                <w:tab w:val="left" w:pos="1418"/>
              </w:tabs>
              <w:spacing w:line="276" w:lineRule="auto"/>
              <w:jc w:val="center"/>
              <w:rPr>
                <w:rFonts w:eastAsia="Calibri" w:cs="Times New Roman"/>
                <w:color w:val="000000"/>
                <w:szCs w:val="24"/>
                <w:lang w:val="en-ID"/>
              </w:rPr>
            </w:pPr>
            <w:r w:rsidRPr="00FB6B6A">
              <w:rPr>
                <w:rFonts w:eastAsia="Calibri" w:cs="Times New Roman"/>
                <w:color w:val="000000"/>
                <w:szCs w:val="24"/>
                <w:lang w:val="en-ID"/>
              </w:rPr>
              <w:t>Mulai /berakhir (</w:t>
            </w:r>
            <w:r w:rsidRPr="00FB6B6A">
              <w:rPr>
                <w:rFonts w:eastAsia="Calibri" w:cs="Times New Roman"/>
                <w:i/>
                <w:color w:val="000000"/>
                <w:szCs w:val="24"/>
                <w:lang w:val="en-ID"/>
              </w:rPr>
              <w:t>Terminal</w:t>
            </w:r>
            <w:r w:rsidRPr="00FB6B6A">
              <w:rPr>
                <w:rFonts w:eastAsia="Calibri" w:cs="Times New Roman"/>
                <w:color w:val="000000"/>
                <w:szCs w:val="24"/>
                <w:lang w:val="en-ID"/>
              </w:rPr>
              <w:t xml:space="preserve"> )</w:t>
            </w:r>
          </w:p>
        </w:tc>
        <w:tc>
          <w:tcPr>
            <w:tcW w:w="3000" w:type="dxa"/>
            <w:tcBorders>
              <w:top w:val="single" w:sz="4" w:space="0" w:color="000000"/>
              <w:left w:val="single" w:sz="4" w:space="0" w:color="000000"/>
              <w:bottom w:val="single" w:sz="4" w:space="0" w:color="000000"/>
              <w:right w:val="single" w:sz="4" w:space="0" w:color="000000"/>
            </w:tcBorders>
            <w:hideMark/>
          </w:tcPr>
          <w:p w14:paraId="591039A3" w14:textId="77777777" w:rsidR="00FB6B6A" w:rsidRPr="00FB6B6A" w:rsidRDefault="00FB6B6A" w:rsidP="00B50874">
            <w:pPr>
              <w:tabs>
                <w:tab w:val="left" w:pos="1418"/>
              </w:tabs>
              <w:spacing w:line="276" w:lineRule="auto"/>
              <w:ind w:right="2"/>
              <w:jc w:val="both"/>
              <w:rPr>
                <w:rFonts w:eastAsia="Calibri" w:cs="Times New Roman"/>
                <w:color w:val="000000"/>
                <w:szCs w:val="24"/>
                <w:lang w:val="en-ID"/>
              </w:rPr>
            </w:pPr>
            <w:r w:rsidRPr="00FB6B6A">
              <w:rPr>
                <w:rFonts w:eastAsia="Calibri" w:cs="Times New Roman"/>
                <w:color w:val="000000"/>
                <w:szCs w:val="24"/>
                <w:lang w:val="en-ID"/>
              </w:rPr>
              <w:t>Digunakan untuk memulai, mengakhiri, atau titik henti dalam sebuah proses atau program; juga digunakan untuk menunjukkan pihak eksternal.</w:t>
            </w:r>
          </w:p>
        </w:tc>
      </w:tr>
      <w:tr w:rsidR="00FB6B6A" w:rsidRPr="00FB6B6A" w14:paraId="2B6BCDEB" w14:textId="77777777" w:rsidTr="00890646">
        <w:trPr>
          <w:trHeight w:val="2402"/>
        </w:trPr>
        <w:tc>
          <w:tcPr>
            <w:tcW w:w="533" w:type="dxa"/>
            <w:tcBorders>
              <w:top w:val="single" w:sz="4" w:space="0" w:color="000000"/>
              <w:left w:val="single" w:sz="4" w:space="0" w:color="000000"/>
              <w:bottom w:val="single" w:sz="4" w:space="0" w:color="000000"/>
              <w:right w:val="single" w:sz="4" w:space="0" w:color="000000"/>
            </w:tcBorders>
            <w:hideMark/>
          </w:tcPr>
          <w:p w14:paraId="6FFDEADB" w14:textId="77777777" w:rsidR="00FB6B6A" w:rsidRPr="00FB6B6A" w:rsidRDefault="00FB6B6A" w:rsidP="00FB6B6A">
            <w:pPr>
              <w:tabs>
                <w:tab w:val="left" w:pos="1418"/>
              </w:tabs>
              <w:jc w:val="center"/>
              <w:rPr>
                <w:rFonts w:eastAsia="Calibri" w:cs="Times New Roman"/>
                <w:color w:val="000000"/>
                <w:szCs w:val="24"/>
                <w:lang w:val="en-ID"/>
              </w:rPr>
            </w:pPr>
            <w:r w:rsidRPr="00FB6B6A">
              <w:rPr>
                <w:rFonts w:eastAsia="Calibri" w:cs="Times New Roman"/>
                <w:color w:val="000000"/>
                <w:szCs w:val="24"/>
                <w:lang w:val="en-ID"/>
              </w:rPr>
              <w:t>2.</w:t>
            </w:r>
          </w:p>
        </w:tc>
        <w:tc>
          <w:tcPr>
            <w:tcW w:w="1418" w:type="dxa"/>
            <w:tcBorders>
              <w:top w:val="single" w:sz="4" w:space="0" w:color="000000"/>
              <w:left w:val="single" w:sz="4" w:space="0" w:color="000000"/>
              <w:bottom w:val="single" w:sz="4" w:space="0" w:color="000000"/>
              <w:right w:val="single" w:sz="4" w:space="0" w:color="000000"/>
            </w:tcBorders>
          </w:tcPr>
          <w:p w14:paraId="7B27D7CE" w14:textId="77777777" w:rsidR="00FB6B6A" w:rsidRPr="00FB6B6A" w:rsidRDefault="00FB6B6A" w:rsidP="00FB6B6A">
            <w:pPr>
              <w:tabs>
                <w:tab w:val="left" w:pos="1418"/>
              </w:tabs>
              <w:ind w:right="204"/>
              <w:rPr>
                <w:rFonts w:eastAsia="Calibri" w:cs="Times New Roman"/>
                <w:color w:val="000000"/>
                <w:szCs w:val="24"/>
                <w:lang w:val="en-ID"/>
              </w:rPr>
            </w:pPr>
            <w:r w:rsidRPr="00FB6B6A">
              <w:rPr>
                <w:rFonts w:ascii="Calibri" w:eastAsia="Calibri" w:hAnsi="Calibri" w:cs="Times New Roman"/>
                <w:noProof/>
                <w:sz w:val="22"/>
                <w:lang w:val="en-US"/>
              </w:rPr>
              <mc:AlternateContent>
                <mc:Choice Requires="wpg">
                  <w:drawing>
                    <wp:anchor distT="0" distB="0" distL="114300" distR="114300" simplePos="0" relativeHeight="251643392" behindDoc="0" locked="0" layoutInCell="1" allowOverlap="1" wp14:anchorId="1F3196D5" wp14:editId="4C742FA9">
                      <wp:simplePos x="0" y="0"/>
                      <wp:positionH relativeFrom="column">
                        <wp:posOffset>20320</wp:posOffset>
                      </wp:positionH>
                      <wp:positionV relativeFrom="paragraph">
                        <wp:posOffset>161925</wp:posOffset>
                      </wp:positionV>
                      <wp:extent cx="685800" cy="571500"/>
                      <wp:effectExtent l="19050" t="0" r="38100" b="38100"/>
                      <wp:wrapSquare wrapText="bothSides"/>
                      <wp:docPr id="19" name="Group 19"/>
                      <wp:cNvGraphicFramePr/>
                      <a:graphic xmlns:a="http://schemas.openxmlformats.org/drawingml/2006/main">
                        <a:graphicData uri="http://schemas.microsoft.com/office/word/2010/wordprocessingGroup">
                          <wpg:wgp>
                            <wpg:cNvGrpSpPr/>
                            <wpg:grpSpPr>
                              <a:xfrm>
                                <a:off x="0" y="0"/>
                                <a:ext cx="685800" cy="571500"/>
                                <a:chOff x="0" y="0"/>
                                <a:chExt cx="685800" cy="571500"/>
                              </a:xfrm>
                            </wpg:grpSpPr>
                            <wps:wsp>
                              <wps:cNvPr id="63" name="Shape 1231"/>
                              <wps:cNvSpPr/>
                              <wps:spPr>
                                <a:xfrm>
                                  <a:off x="0" y="0"/>
                                  <a:ext cx="685800" cy="571500"/>
                                </a:xfrm>
                                <a:custGeom>
                                  <a:avLst/>
                                  <a:gdLst/>
                                  <a:ahLst/>
                                  <a:cxnLst/>
                                  <a:rect l="0" t="0" r="0" b="0"/>
                                  <a:pathLst>
                                    <a:path w="685800" h="571500">
                                      <a:moveTo>
                                        <a:pt x="0" y="0"/>
                                      </a:moveTo>
                                      <a:lnTo>
                                        <a:pt x="685800" y="0"/>
                                      </a:lnTo>
                                      <a:lnTo>
                                        <a:pt x="342900" y="571500"/>
                                      </a:lnTo>
                                      <a:close/>
                                    </a:path>
                                  </a:pathLst>
                                </a:custGeom>
                                <a:noFill/>
                                <a:ln w="9525" cap="flat" cmpd="sng" algn="ctr">
                                  <a:solidFill>
                                    <a:srgbClr val="000000"/>
                                  </a:solidFill>
                                  <a:prstDash val="solid"/>
                                  <a:miter lim="127000"/>
                                </a:ln>
                                <a:effectLst/>
                              </wps:spPr>
                              <wps:bodyPr/>
                            </wps:wsp>
                            <wps:wsp>
                              <wps:cNvPr id="64" name="Rectangle 64"/>
                              <wps:cNvSpPr/>
                              <wps:spPr>
                                <a:xfrm>
                                  <a:off x="309372" y="79248"/>
                                  <a:ext cx="90814" cy="189937"/>
                                </a:xfrm>
                                <a:prstGeom prst="rect">
                                  <a:avLst/>
                                </a:prstGeom>
                                <a:ln>
                                  <a:noFill/>
                                </a:ln>
                              </wps:spPr>
                              <wps:txbx>
                                <w:txbxContent>
                                  <w:p w14:paraId="6D038B9B" w14:textId="77777777" w:rsidR="007B7D65" w:rsidRDefault="007B7D65" w:rsidP="00FB6B6A">
                                    <w:pPr>
                                      <w:spacing w:line="276" w:lineRule="auto"/>
                                    </w:pPr>
                                  </w:p>
                                </w:txbxContent>
                              </wps:txbx>
                              <wps:bodyPr lIns="0" tIns="0" rIns="0" bIns="0" rtlCol="0">
                                <a:noAutofit/>
                              </wps:bodyPr>
                            </wps:wsp>
                            <wps:wsp>
                              <wps:cNvPr id="65" name="Rectangle 65"/>
                              <wps:cNvSpPr/>
                              <wps:spPr>
                                <a:xfrm>
                                  <a:off x="377952" y="79248"/>
                                  <a:ext cx="42144" cy="189937"/>
                                </a:xfrm>
                                <a:prstGeom prst="rect">
                                  <a:avLst/>
                                </a:prstGeom>
                                <a:ln>
                                  <a:noFill/>
                                </a:ln>
                              </wps:spPr>
                              <wps:txbx>
                                <w:txbxContent>
                                  <w:p w14:paraId="3FC5E583" w14:textId="77777777" w:rsidR="007B7D65" w:rsidRDefault="007B7D65" w:rsidP="00FB6B6A">
                                    <w:pPr>
                                      <w:spacing w:line="276" w:lineRule="auto"/>
                                    </w:pPr>
                                    <w:r>
                                      <w:rPr>
                                        <w:rFonts w:ascii="Calibri" w:eastAsia="Calibri" w:hAnsi="Calibri" w:cs="Calibri"/>
                                      </w:rPr>
                                      <w:t xml:space="preserve"> </w:t>
                                    </w:r>
                                  </w:p>
                                </w:txbxContent>
                              </wps:txbx>
                              <wps:bodyPr lIns="0" tIns="0" rIns="0" bIns="0" rtlCol="0">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1F3196D5" id="Group 19" o:spid="_x0000_s1026" style="position:absolute;margin-left:1.6pt;margin-top:12.75pt;width:54pt;height:45pt;z-index:251643392" coordsize="6858,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">
                      <v:shape id="Shape 1231" o:spid="_x0000_s1027" style="position:absolute;width:6858;height:5715;visibility:visible;mso-wrap-style:square;v-text-anchor:top" coordsize="685800,571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8EMIA&#10;AADbAAAADwAAAGRycy9kb3ducmV2LnhtbESPQWuDQBSE74H+h+UVeotrWzCpcZUQkOZWGoVcH+6r&#10;Sty34m7V/vtuoNDjMDPfMFmxmkHMNLnesoLnKAZB3Fjdc6ugrsrtHoTzyBoHy6TghxwU+cMmw1Tb&#10;hT9pvvhWBAi7FBV03o+plK7pyKCL7EgcvC87GfRBTq3UEy4Bbgb5EseJNNhzWOhwpFNHze3ybRRU&#10;5buvlv1pd613S321b/jRHhOlnh7X4wGEp9X/h//aZ60geYX7l/ADZP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wQwgAAANsAAAAPAAAAAAAAAAAAAAAAAJgCAABkcnMvZG93&#10;bnJldi54bWxQSwUGAAAAAAQABAD1AAAAhwMAAAAA&#10;" path="m,l685800,,342900,571500,,xe" filled="f">
                        <v:stroke miterlimit="83231f" joinstyle="miter"/>
                        <v:path arrowok="t" textboxrect="0,0,685800,571500"/>
                      </v:shape>
                      <v:rect id="Rectangle 64" o:spid="_x0000_s1028" style="position:absolute;left:3093;top:792;width:908;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GHfsMA&#10;AADbAAAADwAAAGRycy9kb3ducmV2LnhtbESPQYvCMBSE7wv7H8Jb8LamKyJajSLqoke1gnp7NM+2&#10;bPNSmqyt/nojCB6HmfmGmcxaU4or1a6wrOCnG4EgTq0uOFNwSH6/hyCcR9ZYWiYFN3Iwm35+TDDW&#10;tuEdXfc+EwHCLkYFufdVLKVLczLourYiDt7F1gZ9kHUmdY1NgJtS9qJoIA0WHBZyrGiRU/q3/zcK&#10;1sNqftrYe5OVq/P6uD2OlsnIK9X5audjEJ5a/w6/2hutYNCH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cGHfsMAAADbAAAADwAAAAAAAAAAAAAAAACYAgAAZHJzL2Rv&#10;d25yZXYueG1sUEsFBgAAAAAEAAQA9QAAAIgDAAAAAA==&#10;" filled="f" stroked="f">
                        <v:textbox inset="0,0,0,0">
                          <w:txbxContent>
                            <w:p w14:paraId="6D038B9B" w14:textId="77777777" w:rsidR="007B7D65" w:rsidRDefault="007B7D65" w:rsidP="00FB6B6A">
                              <w:pPr>
                                <w:spacing w:line="276" w:lineRule="auto"/>
                              </w:pPr>
                            </w:p>
                          </w:txbxContent>
                        </v:textbox>
                      </v:rect>
                      <v:rect id="Rectangle 65" o:spid="_x0000_s1029" style="position:absolute;left:3779;top:792;width:421;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0i5cMA&#10;AADbAAAADwAAAGRycy9kb3ducmV2LnhtbESPQYvCMBSE7wv7H8Jb8LamKyhajSLqoke1gnp7NM+2&#10;bPNSmqyt/nojCB6HmfmGmcxaU4or1a6wrOCnG4EgTq0uOFNwSH6/hyCcR9ZYWiYFN3Iwm35+TDDW&#10;tuEdXfc+EwHCLkYFufdVLKVLczLourYiDt7F1gZ9kHUmdY1NgJtS9qJoIA0WHBZyrGiRU/q3/zcK&#10;1sNqftrYe5OVq/P6uD2OlsnIK9X5audjEJ5a/w6/2hutYNCH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0i5cMAAADbAAAADwAAAAAAAAAAAAAAAACYAgAAZHJzL2Rv&#10;d25yZXYueG1sUEsFBgAAAAAEAAQA9QAAAIgDAAAAAA==&#10;" filled="f" stroked="f">
                        <v:textbox inset="0,0,0,0">
                          <w:txbxContent>
                            <w:p w14:paraId="3FC5E583" w14:textId="77777777" w:rsidR="007B7D65" w:rsidRDefault="007B7D65" w:rsidP="00FB6B6A">
                              <w:pPr>
                                <w:spacing w:line="276" w:lineRule="auto"/>
                              </w:pPr>
                              <w:r>
                                <w:rPr>
                                  <w:rFonts w:ascii="Calibri" w:eastAsia="Calibri" w:hAnsi="Calibri" w:cs="Calibri"/>
                                </w:rPr>
                                <w:t xml:space="preserve"> </w:t>
                              </w:r>
                            </w:p>
                          </w:txbxContent>
                        </v:textbox>
                      </v:rect>
                      <w10:wrap type="square"/>
                    </v:group>
                  </w:pict>
                </mc:Fallback>
              </mc:AlternateContent>
            </w:r>
          </w:p>
          <w:p w14:paraId="428EEA9A" w14:textId="77777777" w:rsidR="00FB6B6A" w:rsidRPr="00FB6B6A" w:rsidRDefault="00FB6B6A" w:rsidP="00FB6B6A">
            <w:pPr>
              <w:tabs>
                <w:tab w:val="left" w:pos="1418"/>
              </w:tabs>
              <w:ind w:right="204"/>
              <w:rPr>
                <w:rFonts w:eastAsia="Calibri" w:cs="Times New Roman"/>
                <w:color w:val="000000"/>
                <w:szCs w:val="24"/>
                <w:lang w:val="en-ID"/>
              </w:rPr>
            </w:pPr>
          </w:p>
        </w:tc>
        <w:tc>
          <w:tcPr>
            <w:tcW w:w="1679" w:type="dxa"/>
            <w:tcBorders>
              <w:top w:val="single" w:sz="4" w:space="0" w:color="000000"/>
              <w:left w:val="single" w:sz="4" w:space="0" w:color="000000"/>
              <w:bottom w:val="single" w:sz="4" w:space="0" w:color="000000"/>
              <w:right w:val="single" w:sz="4" w:space="0" w:color="000000"/>
            </w:tcBorders>
            <w:hideMark/>
          </w:tcPr>
          <w:p w14:paraId="7FCAFE04" w14:textId="77777777" w:rsidR="00FB6B6A" w:rsidRPr="00FB6B6A" w:rsidRDefault="00FB6B6A" w:rsidP="00B50874">
            <w:pPr>
              <w:tabs>
                <w:tab w:val="left" w:pos="1418"/>
              </w:tabs>
              <w:spacing w:line="276" w:lineRule="auto"/>
              <w:jc w:val="center"/>
              <w:rPr>
                <w:rFonts w:eastAsia="Calibri" w:cs="Times New Roman"/>
                <w:color w:val="000000"/>
                <w:szCs w:val="24"/>
                <w:lang w:val="en-ID"/>
              </w:rPr>
            </w:pPr>
            <w:r w:rsidRPr="00FB6B6A">
              <w:rPr>
                <w:rFonts w:eastAsia="Calibri" w:cs="Times New Roman"/>
                <w:color w:val="000000"/>
                <w:szCs w:val="24"/>
                <w:lang w:val="en-ID"/>
              </w:rPr>
              <w:t>Arsip</w:t>
            </w:r>
          </w:p>
        </w:tc>
        <w:tc>
          <w:tcPr>
            <w:tcW w:w="3000" w:type="dxa"/>
            <w:tcBorders>
              <w:top w:val="single" w:sz="4" w:space="0" w:color="000000"/>
              <w:left w:val="single" w:sz="4" w:space="0" w:color="000000"/>
              <w:bottom w:val="single" w:sz="4" w:space="0" w:color="000000"/>
              <w:right w:val="single" w:sz="4" w:space="0" w:color="000000"/>
            </w:tcBorders>
            <w:hideMark/>
          </w:tcPr>
          <w:p w14:paraId="297FEB1F" w14:textId="3668F1DE" w:rsidR="00FB6B6A" w:rsidRPr="00FB6B6A" w:rsidRDefault="00FB6B6A" w:rsidP="00890646">
            <w:pPr>
              <w:tabs>
                <w:tab w:val="left" w:pos="1418"/>
              </w:tabs>
              <w:spacing w:line="276" w:lineRule="auto"/>
              <w:jc w:val="both"/>
              <w:rPr>
                <w:rFonts w:eastAsia="Calibri" w:cs="Times New Roman"/>
                <w:color w:val="000000"/>
                <w:szCs w:val="24"/>
                <w:lang w:val="en-ID"/>
              </w:rPr>
            </w:pPr>
            <w:r w:rsidRPr="00FB6B6A">
              <w:rPr>
                <w:rFonts w:eastAsia="Calibri" w:cs="Times New Roman"/>
                <w:color w:val="000000"/>
                <w:szCs w:val="24"/>
                <w:lang w:val="en-ID"/>
              </w:rPr>
              <w:t>Arsip dokumen disimpan dan diambil secara manual. Huruf</w:t>
            </w:r>
            <w:r w:rsidR="00890646">
              <w:rPr>
                <w:rFonts w:eastAsia="Calibri" w:cs="Times New Roman"/>
                <w:color w:val="000000"/>
                <w:szCs w:val="24"/>
                <w:lang w:val="en-ID"/>
              </w:rPr>
              <w:t xml:space="preserve"> </w:t>
            </w:r>
            <w:r w:rsidRPr="00FB6B6A">
              <w:rPr>
                <w:rFonts w:eastAsia="Calibri" w:cs="Times New Roman"/>
                <w:color w:val="000000"/>
                <w:szCs w:val="24"/>
                <w:lang w:val="en-ID"/>
              </w:rPr>
              <w:t>didalamnya menunjukkan</w:t>
            </w:r>
            <w:r w:rsidR="00890646">
              <w:rPr>
                <w:rFonts w:eastAsia="Calibri" w:cs="Times New Roman"/>
                <w:color w:val="000000"/>
                <w:szCs w:val="24"/>
                <w:lang w:val="en-ID"/>
              </w:rPr>
              <w:t xml:space="preserve"> </w:t>
            </w:r>
            <w:r w:rsidRPr="00FB6B6A">
              <w:rPr>
                <w:rFonts w:eastAsia="Calibri" w:cs="Times New Roman"/>
                <w:color w:val="000000"/>
                <w:szCs w:val="24"/>
                <w:lang w:val="en-ID"/>
              </w:rPr>
              <w:t>cara pengurutan arsip: N</w:t>
            </w:r>
            <w:r w:rsidR="00890646">
              <w:rPr>
                <w:rFonts w:eastAsia="Calibri" w:cs="Times New Roman"/>
                <w:color w:val="000000"/>
                <w:szCs w:val="24"/>
                <w:lang w:val="en-ID"/>
              </w:rPr>
              <w:t xml:space="preserve"> = Urut Nomor; A </w:t>
            </w:r>
            <w:r w:rsidRPr="00FB6B6A">
              <w:rPr>
                <w:rFonts w:eastAsia="Calibri" w:cs="Times New Roman"/>
                <w:color w:val="000000"/>
                <w:szCs w:val="24"/>
                <w:lang w:val="en-ID"/>
              </w:rPr>
              <w:t>= Urut Abjad; T = Urut Tanggal.</w:t>
            </w:r>
          </w:p>
        </w:tc>
      </w:tr>
      <w:tr w:rsidR="00FB6B6A" w:rsidRPr="00FB6B6A" w14:paraId="123BCEA7" w14:textId="77777777" w:rsidTr="00890646">
        <w:trPr>
          <w:trHeight w:val="1841"/>
        </w:trPr>
        <w:tc>
          <w:tcPr>
            <w:tcW w:w="533" w:type="dxa"/>
            <w:tcBorders>
              <w:top w:val="single" w:sz="4" w:space="0" w:color="000000"/>
              <w:left w:val="single" w:sz="4" w:space="0" w:color="000000"/>
              <w:bottom w:val="single" w:sz="4" w:space="0" w:color="000000"/>
              <w:right w:val="single" w:sz="4" w:space="0" w:color="000000"/>
            </w:tcBorders>
          </w:tcPr>
          <w:p w14:paraId="61C7790D" w14:textId="77777777" w:rsidR="00FB6B6A" w:rsidRPr="00FB6B6A" w:rsidRDefault="00FB6B6A" w:rsidP="00FB6B6A">
            <w:pPr>
              <w:tabs>
                <w:tab w:val="left" w:pos="1418"/>
              </w:tabs>
              <w:rPr>
                <w:rFonts w:eastAsia="Calibri" w:cs="Times New Roman"/>
                <w:color w:val="000000"/>
                <w:szCs w:val="24"/>
                <w:lang w:val="en-ID"/>
              </w:rPr>
            </w:pPr>
          </w:p>
          <w:p w14:paraId="3C7BC8E8" w14:textId="77777777" w:rsidR="00FB6B6A" w:rsidRPr="00FB6B6A" w:rsidRDefault="00FB6B6A" w:rsidP="00FB6B6A">
            <w:pPr>
              <w:tabs>
                <w:tab w:val="left" w:pos="1418"/>
              </w:tabs>
              <w:jc w:val="center"/>
              <w:rPr>
                <w:rFonts w:eastAsia="Calibri" w:cs="Times New Roman"/>
                <w:color w:val="000000"/>
                <w:szCs w:val="24"/>
                <w:lang w:val="en-ID"/>
              </w:rPr>
            </w:pPr>
            <w:r w:rsidRPr="00FB6B6A">
              <w:rPr>
                <w:rFonts w:eastAsia="Calibri" w:cs="Times New Roman"/>
                <w:color w:val="000000"/>
                <w:szCs w:val="24"/>
                <w:lang w:val="en-ID"/>
              </w:rPr>
              <w:t>3.</w:t>
            </w:r>
          </w:p>
        </w:tc>
        <w:tc>
          <w:tcPr>
            <w:tcW w:w="1418" w:type="dxa"/>
            <w:tcBorders>
              <w:top w:val="single" w:sz="4" w:space="0" w:color="000000"/>
              <w:left w:val="single" w:sz="4" w:space="0" w:color="000000"/>
              <w:bottom w:val="single" w:sz="4" w:space="0" w:color="000000"/>
              <w:right w:val="single" w:sz="4" w:space="0" w:color="000000"/>
            </w:tcBorders>
          </w:tcPr>
          <w:p w14:paraId="224B6039" w14:textId="1A20FFAE" w:rsidR="00FB6B6A" w:rsidRPr="00FB6B6A" w:rsidRDefault="00FB6B6A" w:rsidP="00FB6B6A">
            <w:pPr>
              <w:tabs>
                <w:tab w:val="left" w:pos="1418"/>
              </w:tabs>
              <w:ind w:right="100"/>
              <w:rPr>
                <w:rFonts w:eastAsia="Calibri" w:cs="Times New Roman"/>
                <w:color w:val="000000"/>
                <w:szCs w:val="24"/>
                <w:lang w:val="en-ID"/>
              </w:rPr>
            </w:pPr>
            <w:r w:rsidRPr="00FB6B6A">
              <w:rPr>
                <w:rFonts w:ascii="Calibri" w:eastAsia="Calibri" w:hAnsi="Calibri" w:cs="Times New Roman"/>
                <w:noProof/>
                <w:sz w:val="22"/>
                <w:lang w:val="en-US"/>
              </w:rPr>
              <mc:AlternateContent>
                <mc:Choice Requires="wpg">
                  <w:drawing>
                    <wp:anchor distT="0" distB="0" distL="114300" distR="114300" simplePos="0" relativeHeight="251646464" behindDoc="0" locked="0" layoutInCell="1" allowOverlap="1" wp14:anchorId="20554EC6" wp14:editId="03BBB662">
                      <wp:simplePos x="0" y="0"/>
                      <wp:positionH relativeFrom="column">
                        <wp:posOffset>38100</wp:posOffset>
                      </wp:positionH>
                      <wp:positionV relativeFrom="paragraph">
                        <wp:posOffset>145415</wp:posOffset>
                      </wp:positionV>
                      <wp:extent cx="676275" cy="457200"/>
                      <wp:effectExtent l="19050" t="0" r="47625" b="19050"/>
                      <wp:wrapSquare wrapText="bothSides"/>
                      <wp:docPr id="38" name="Group 38"/>
                      <wp:cNvGraphicFramePr/>
                      <a:graphic xmlns:a="http://schemas.openxmlformats.org/drawingml/2006/main">
                        <a:graphicData uri="http://schemas.microsoft.com/office/word/2010/wordprocessingGroup">
                          <wpg:wgp>
                            <wpg:cNvGrpSpPr/>
                            <wpg:grpSpPr>
                              <a:xfrm>
                                <a:off x="0" y="0"/>
                                <a:ext cx="676275" cy="457200"/>
                                <a:chOff x="0" y="0"/>
                                <a:chExt cx="685800" cy="457200"/>
                              </a:xfrm>
                            </wpg:grpSpPr>
                            <wps:wsp>
                              <wps:cNvPr id="39" name="Shape 1235"/>
                              <wps:cNvSpPr/>
                              <wps:spPr>
                                <a:xfrm>
                                  <a:off x="0" y="0"/>
                                  <a:ext cx="685800" cy="457200"/>
                                </a:xfrm>
                                <a:custGeom>
                                  <a:avLst/>
                                  <a:gdLst/>
                                  <a:ahLst/>
                                  <a:cxnLst/>
                                  <a:rect l="0" t="0" r="0" b="0"/>
                                  <a:pathLst>
                                    <a:path w="685800" h="457200">
                                      <a:moveTo>
                                        <a:pt x="0" y="457200"/>
                                      </a:moveTo>
                                      <a:lnTo>
                                        <a:pt x="137160" y="0"/>
                                      </a:lnTo>
                                      <a:lnTo>
                                        <a:pt x="685800" y="0"/>
                                      </a:lnTo>
                                      <a:lnTo>
                                        <a:pt x="548640" y="457200"/>
                                      </a:lnTo>
                                      <a:close/>
                                    </a:path>
                                  </a:pathLst>
                                </a:custGeom>
                                <a:noFill/>
                                <a:ln w="9525" cap="flat" cmpd="sng" algn="ctr">
                                  <a:solidFill>
                                    <a:srgbClr val="000000"/>
                                  </a:solidFill>
                                  <a:prstDash val="solid"/>
                                  <a:miter lim="127000"/>
                                </a:ln>
                                <a:effectLst/>
                              </wps:spPr>
                              <wps:bodyPr/>
                            </wps:wsp>
                          </wpg:wgp>
                        </a:graphicData>
                      </a:graphic>
                      <wp14:sizeRelH relativeFrom="margin">
                        <wp14:pctWidth>0</wp14:pctWidth>
                      </wp14:sizeRelH>
                      <wp14:sizeRelV relativeFrom="page">
                        <wp14:pctHeight>0</wp14:pctHeight>
                      </wp14:sizeRelV>
                    </wp:anchor>
                  </w:drawing>
                </mc:Choice>
                <mc:Fallback xmlns:w15="http://schemas.microsoft.com/office/word/2012/wordml">
                  <w:pict>
                    <v:group w14:anchorId="1343E3CC" id="Group 38" o:spid="_x0000_s1026" style="position:absolute;margin-left:3pt;margin-top:11.45pt;width:53.25pt;height:36pt;z-index:251646464;mso-width-relative:margin" coordsize="6858,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">
                      <v:shape id="Shape 1235" o:spid="_x0000_s1027" style="position:absolute;width:6858;height:4572;visibility:visible;mso-wrap-style:square;v-text-anchor:top" coordsize="685800,457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d+CsUA&#10;AADbAAAADwAAAGRycy9kb3ducmV2LnhtbESPQUvDQBSE74L/YXmCN7vR2tLGbosUChUP1rYUvD3y&#10;ntnQ7Ns0uybx37uC4HGYmW+YxWpwteq4DZUXA/ejDBRL4amS0sDxsLmbgQoRhbD2wga+OcBqeX21&#10;wJx8L+/c7WOpEkRCjgZsjE2udSgsOwwj37Ak79O3DmOSbampxT7BXa0fsmyqHVaSFiw2vLZcnPdf&#10;zkAWydLHy7mn7vXtRNvL7nEy2RlzezM8P4GKPMT/8F97SwbGc/j9kn6AX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V34KxQAAANsAAAAPAAAAAAAAAAAAAAAAAJgCAABkcnMv&#10;ZG93bnJldi54bWxQSwUGAAAAAAQABAD1AAAAigMAAAAA&#10;" path="m,457200l137160,,685800,,548640,457200,,457200xe" filled="f">
                        <v:stroke miterlimit="83231f" joinstyle="miter"/>
                        <v:path arrowok="t" textboxrect="0,0,685800,457200"/>
                      </v:shape>
                      <w10:wrap type="square"/>
                    </v:group>
                  </w:pict>
                </mc:Fallback>
              </mc:AlternateContent>
            </w:r>
          </w:p>
        </w:tc>
        <w:tc>
          <w:tcPr>
            <w:tcW w:w="1679" w:type="dxa"/>
            <w:tcBorders>
              <w:top w:val="single" w:sz="4" w:space="0" w:color="000000"/>
              <w:left w:val="single" w:sz="4" w:space="0" w:color="000000"/>
              <w:bottom w:val="single" w:sz="4" w:space="0" w:color="000000"/>
              <w:right w:val="single" w:sz="4" w:space="0" w:color="000000"/>
            </w:tcBorders>
            <w:hideMark/>
          </w:tcPr>
          <w:p w14:paraId="40B7375C" w14:textId="77777777" w:rsidR="00FB6B6A" w:rsidRPr="00FB6B6A" w:rsidRDefault="00FB6B6A" w:rsidP="00B50874">
            <w:pPr>
              <w:tabs>
                <w:tab w:val="left" w:pos="1418"/>
              </w:tabs>
              <w:spacing w:line="276" w:lineRule="auto"/>
              <w:jc w:val="center"/>
              <w:rPr>
                <w:rFonts w:eastAsia="Calibri" w:cs="Times New Roman"/>
                <w:color w:val="000000"/>
                <w:szCs w:val="24"/>
                <w:lang w:val="en-ID"/>
              </w:rPr>
            </w:pPr>
            <w:r w:rsidRPr="00FB6B6A">
              <w:rPr>
                <w:rFonts w:eastAsia="Calibri" w:cs="Times New Roman"/>
                <w:color w:val="000000"/>
                <w:szCs w:val="24"/>
                <w:lang w:val="en-ID"/>
              </w:rPr>
              <w:t>Input / Output;</w:t>
            </w:r>
          </w:p>
          <w:p w14:paraId="4FD3974B" w14:textId="77777777" w:rsidR="00FB6B6A" w:rsidRPr="00FB6B6A" w:rsidRDefault="00FB6B6A" w:rsidP="00B50874">
            <w:pPr>
              <w:tabs>
                <w:tab w:val="left" w:pos="1418"/>
              </w:tabs>
              <w:spacing w:line="276" w:lineRule="auto"/>
              <w:ind w:left="24"/>
              <w:jc w:val="center"/>
              <w:rPr>
                <w:rFonts w:eastAsia="Calibri" w:cs="Times New Roman"/>
                <w:color w:val="000000"/>
                <w:szCs w:val="24"/>
                <w:lang w:val="en-ID"/>
              </w:rPr>
            </w:pPr>
            <w:r w:rsidRPr="00FB6B6A">
              <w:rPr>
                <w:rFonts w:eastAsia="Calibri" w:cs="Times New Roman"/>
                <w:color w:val="000000"/>
                <w:szCs w:val="24"/>
                <w:lang w:val="en-ID"/>
              </w:rPr>
              <w:t>Jurnal / Buku Besar</w:t>
            </w:r>
          </w:p>
        </w:tc>
        <w:tc>
          <w:tcPr>
            <w:tcW w:w="3000" w:type="dxa"/>
            <w:tcBorders>
              <w:top w:val="single" w:sz="4" w:space="0" w:color="000000"/>
              <w:left w:val="single" w:sz="4" w:space="0" w:color="000000"/>
              <w:bottom w:val="single" w:sz="4" w:space="0" w:color="000000"/>
              <w:right w:val="single" w:sz="4" w:space="0" w:color="000000"/>
            </w:tcBorders>
            <w:hideMark/>
          </w:tcPr>
          <w:p w14:paraId="035FEE0B" w14:textId="7B930BD4" w:rsidR="002741EE" w:rsidRPr="00FB6B6A" w:rsidRDefault="00890646" w:rsidP="00B50874">
            <w:pPr>
              <w:tabs>
                <w:tab w:val="left" w:pos="1418"/>
              </w:tabs>
              <w:spacing w:line="276" w:lineRule="auto"/>
              <w:ind w:right="1"/>
              <w:jc w:val="both"/>
              <w:rPr>
                <w:rFonts w:eastAsia="Calibri" w:cs="Times New Roman"/>
                <w:color w:val="000000"/>
                <w:szCs w:val="24"/>
                <w:lang w:val="en-ID"/>
              </w:rPr>
            </w:pPr>
            <w:r>
              <w:rPr>
                <w:rFonts w:eastAsia="Calibri" w:cs="Times New Roman"/>
                <w:color w:val="000000"/>
                <w:szCs w:val="24"/>
                <w:lang w:val="en-ID"/>
              </w:rPr>
              <w:t>Digunakan u</w:t>
            </w:r>
            <w:r w:rsidR="00FB6B6A" w:rsidRPr="00FB6B6A">
              <w:rPr>
                <w:rFonts w:eastAsia="Calibri" w:cs="Times New Roman"/>
                <w:color w:val="000000"/>
                <w:szCs w:val="24"/>
                <w:lang w:val="en-ID"/>
              </w:rPr>
              <w:t xml:space="preserve">ntuk menggambarkan berbagai media input dan output </w:t>
            </w:r>
            <w:r>
              <w:rPr>
                <w:rFonts w:eastAsia="Calibri" w:cs="Times New Roman"/>
                <w:color w:val="000000"/>
                <w:szCs w:val="24"/>
                <w:lang w:val="en-ID"/>
              </w:rPr>
              <w:t>dalam sebuah bagan alir program.</w:t>
            </w:r>
          </w:p>
        </w:tc>
      </w:tr>
      <w:tr w:rsidR="00FB6B6A" w:rsidRPr="00FB6B6A" w14:paraId="04069167" w14:textId="77777777" w:rsidTr="00890646">
        <w:trPr>
          <w:trHeight w:val="1952"/>
        </w:trPr>
        <w:tc>
          <w:tcPr>
            <w:tcW w:w="533" w:type="dxa"/>
            <w:tcBorders>
              <w:top w:val="single" w:sz="4" w:space="0" w:color="000000"/>
              <w:left w:val="single" w:sz="4" w:space="0" w:color="000000"/>
              <w:bottom w:val="single" w:sz="4" w:space="0" w:color="000000"/>
              <w:right w:val="single" w:sz="4" w:space="0" w:color="000000"/>
            </w:tcBorders>
          </w:tcPr>
          <w:p w14:paraId="1B73880E" w14:textId="77777777" w:rsidR="00FB6B6A" w:rsidRPr="00FB6B6A" w:rsidRDefault="00FB6B6A" w:rsidP="00FB6B6A">
            <w:pPr>
              <w:tabs>
                <w:tab w:val="left" w:pos="1418"/>
              </w:tabs>
              <w:rPr>
                <w:rFonts w:eastAsia="Calibri" w:cs="Times New Roman"/>
                <w:color w:val="000000"/>
                <w:szCs w:val="24"/>
                <w:lang w:val="en-ID"/>
              </w:rPr>
            </w:pPr>
          </w:p>
          <w:p w14:paraId="3A373B15" w14:textId="77777777" w:rsidR="00FB6B6A" w:rsidRPr="00FB6B6A" w:rsidRDefault="00FB6B6A" w:rsidP="00FB6B6A">
            <w:pPr>
              <w:tabs>
                <w:tab w:val="left" w:pos="1418"/>
              </w:tabs>
              <w:jc w:val="center"/>
              <w:rPr>
                <w:rFonts w:eastAsia="Calibri" w:cs="Times New Roman"/>
                <w:color w:val="000000"/>
                <w:szCs w:val="24"/>
                <w:lang w:val="en-ID"/>
              </w:rPr>
            </w:pPr>
            <w:r w:rsidRPr="00FB6B6A">
              <w:rPr>
                <w:rFonts w:eastAsia="Calibri" w:cs="Times New Roman"/>
                <w:color w:val="000000"/>
                <w:szCs w:val="24"/>
                <w:lang w:val="en-ID"/>
              </w:rPr>
              <w:t>4.</w:t>
            </w:r>
          </w:p>
        </w:tc>
        <w:tc>
          <w:tcPr>
            <w:tcW w:w="1418" w:type="dxa"/>
            <w:tcBorders>
              <w:top w:val="single" w:sz="4" w:space="0" w:color="000000"/>
              <w:left w:val="single" w:sz="4" w:space="0" w:color="000000"/>
              <w:bottom w:val="single" w:sz="4" w:space="0" w:color="000000"/>
              <w:right w:val="single" w:sz="4" w:space="0" w:color="000000"/>
            </w:tcBorders>
            <w:hideMark/>
          </w:tcPr>
          <w:p w14:paraId="73E25EBB" w14:textId="77777777" w:rsidR="00FB6B6A" w:rsidRPr="00FB6B6A" w:rsidRDefault="00FB6B6A" w:rsidP="00FB6B6A">
            <w:pPr>
              <w:tabs>
                <w:tab w:val="left" w:pos="1418"/>
              </w:tabs>
              <w:rPr>
                <w:rFonts w:eastAsia="Calibri" w:cs="Times New Roman"/>
                <w:color w:val="000000"/>
                <w:szCs w:val="24"/>
                <w:lang w:val="en-ID"/>
              </w:rPr>
            </w:pPr>
            <w:r w:rsidRPr="00FB6B6A">
              <w:rPr>
                <w:rFonts w:ascii="Calibri" w:eastAsia="Calibri" w:hAnsi="Calibri" w:cs="Times New Roman"/>
                <w:noProof/>
                <w:sz w:val="22"/>
                <w:lang w:val="en-US"/>
              </w:rPr>
              <mc:AlternateContent>
                <mc:Choice Requires="wpg">
                  <w:drawing>
                    <wp:anchor distT="0" distB="0" distL="114300" distR="114300" simplePos="0" relativeHeight="251652608" behindDoc="0" locked="0" layoutInCell="1" allowOverlap="1" wp14:anchorId="535086C5" wp14:editId="534F241C">
                      <wp:simplePos x="0" y="0"/>
                      <wp:positionH relativeFrom="column">
                        <wp:posOffset>229235</wp:posOffset>
                      </wp:positionH>
                      <wp:positionV relativeFrom="paragraph">
                        <wp:posOffset>132715</wp:posOffset>
                      </wp:positionV>
                      <wp:extent cx="304800" cy="342900"/>
                      <wp:effectExtent l="0" t="0" r="19050" b="38100"/>
                      <wp:wrapSquare wrapText="bothSides"/>
                      <wp:docPr id="21" name="Group 21"/>
                      <wp:cNvGraphicFramePr/>
                      <a:graphic xmlns:a="http://schemas.openxmlformats.org/drawingml/2006/main">
                        <a:graphicData uri="http://schemas.microsoft.com/office/word/2010/wordprocessingGroup">
                          <wpg:wgp>
                            <wpg:cNvGrpSpPr/>
                            <wpg:grpSpPr>
                              <a:xfrm>
                                <a:off x="0" y="0"/>
                                <a:ext cx="304800" cy="342900"/>
                                <a:chOff x="0" y="0"/>
                                <a:chExt cx="304800" cy="342900"/>
                              </a:xfrm>
                            </wpg:grpSpPr>
                            <wps:wsp>
                              <wps:cNvPr id="22" name="Shape 1237"/>
                              <wps:cNvSpPr/>
                              <wps:spPr>
                                <a:xfrm>
                                  <a:off x="0" y="0"/>
                                  <a:ext cx="304800" cy="342900"/>
                                </a:xfrm>
                                <a:custGeom>
                                  <a:avLst/>
                                  <a:gdLst/>
                                  <a:ahLst/>
                                  <a:cxnLst/>
                                  <a:rect l="0" t="0" r="0" b="0"/>
                                  <a:pathLst>
                                    <a:path w="304800" h="342900">
                                      <a:moveTo>
                                        <a:pt x="0" y="0"/>
                                      </a:moveTo>
                                      <a:lnTo>
                                        <a:pt x="304800" y="0"/>
                                      </a:lnTo>
                                      <a:lnTo>
                                        <a:pt x="304800" y="274320"/>
                                      </a:lnTo>
                                      <a:lnTo>
                                        <a:pt x="152400" y="342900"/>
                                      </a:lnTo>
                                      <a:lnTo>
                                        <a:pt x="0" y="274320"/>
                                      </a:lnTo>
                                      <a:close/>
                                    </a:path>
                                  </a:pathLst>
                                </a:custGeom>
                                <a:noFill/>
                                <a:ln w="9525" cap="flat" cmpd="sng" algn="ctr">
                                  <a:solidFill>
                                    <a:srgbClr val="000000"/>
                                  </a:solidFill>
                                  <a:prstDash val="solid"/>
                                  <a:miter lim="127000"/>
                                </a:ln>
                                <a:effectLst/>
                              </wps:spPr>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070DEB4A" id="Group 21" o:spid="_x0000_s1026" style="position:absolute;margin-left:18.05pt;margin-top:10.45pt;width:24pt;height:27pt;z-index:251652608" coordsize="304800,342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">
                      <v:shape id="Shape 1237" o:spid="_x0000_s1027" style="position:absolute;width:304800;height:342900;visibility:visible;mso-wrap-style:square;v-text-anchor:top" coordsize="304800,3429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xgN8EA&#10;AADbAAAADwAAAGRycy9kb3ducmV2LnhtbESPQYvCMBSE78L+h/AWvIhN7UG0GstScNnDXqz9AY/m&#10;2Vabl24Ttf77jSB4HGbmG2abjaYTNxpca1nBIopBEFdWt1wrKI/7+QqE88gaO8uk4EEOst3HZIup&#10;tnc+0K3wtQgQdikqaLzvUyld1ZBBF9meOHgnOxj0QQ611APeA9x0MonjpTTYclhosKe8oepSXI2C&#10;7zWWdjnr6C8/l/w72pYXXCg1/Ry/NiA8jf4dfrV/tIIkgeeX8APk7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8YDfBAAAA2wAAAA8AAAAAAAAAAAAAAAAAmAIAAGRycy9kb3du&#10;cmV2LnhtbFBLBQYAAAAABAAEAPUAAACGAwAAAAA=&#10;" path="m,l304800,r,274320l152400,342900,,274320,,xe" filled="f">
                        <v:stroke miterlimit="83231f" joinstyle="miter"/>
                        <v:path arrowok="t" textboxrect="0,0,304800,342900"/>
                      </v:shape>
                      <w10:wrap type="square"/>
                    </v:group>
                  </w:pict>
                </mc:Fallback>
              </mc:AlternateContent>
            </w:r>
          </w:p>
        </w:tc>
        <w:tc>
          <w:tcPr>
            <w:tcW w:w="1679" w:type="dxa"/>
            <w:tcBorders>
              <w:top w:val="single" w:sz="4" w:space="0" w:color="000000"/>
              <w:left w:val="single" w:sz="4" w:space="0" w:color="000000"/>
              <w:bottom w:val="single" w:sz="4" w:space="0" w:color="000000"/>
              <w:right w:val="single" w:sz="4" w:space="0" w:color="000000"/>
            </w:tcBorders>
            <w:hideMark/>
          </w:tcPr>
          <w:p w14:paraId="4E591E6C" w14:textId="77777777" w:rsidR="00FB6B6A" w:rsidRPr="00FB6B6A" w:rsidRDefault="00FB6B6A" w:rsidP="00B50874">
            <w:pPr>
              <w:tabs>
                <w:tab w:val="left" w:pos="1418"/>
              </w:tabs>
              <w:spacing w:line="276" w:lineRule="auto"/>
              <w:ind w:left="72"/>
              <w:jc w:val="center"/>
              <w:rPr>
                <w:rFonts w:eastAsia="Calibri" w:cs="Times New Roman"/>
                <w:color w:val="000000"/>
                <w:szCs w:val="24"/>
                <w:lang w:val="en-ID"/>
              </w:rPr>
            </w:pPr>
            <w:r w:rsidRPr="00FB6B6A">
              <w:rPr>
                <w:rFonts w:eastAsia="Calibri" w:cs="Times New Roman"/>
                <w:color w:val="000000"/>
                <w:szCs w:val="24"/>
                <w:lang w:val="en-ID"/>
              </w:rPr>
              <w:t>Penghubung</w:t>
            </w:r>
          </w:p>
          <w:p w14:paraId="4BF1040E" w14:textId="77777777" w:rsidR="00FB6B6A" w:rsidRPr="00FB6B6A" w:rsidRDefault="00FB6B6A" w:rsidP="00B50874">
            <w:pPr>
              <w:tabs>
                <w:tab w:val="left" w:pos="1418"/>
              </w:tabs>
              <w:spacing w:line="276" w:lineRule="auto"/>
              <w:jc w:val="center"/>
              <w:rPr>
                <w:rFonts w:eastAsia="Calibri" w:cs="Times New Roman"/>
                <w:color w:val="000000"/>
                <w:szCs w:val="24"/>
                <w:lang w:val="en-ID"/>
              </w:rPr>
            </w:pPr>
            <w:r w:rsidRPr="00FB6B6A">
              <w:rPr>
                <w:rFonts w:eastAsia="Calibri" w:cs="Times New Roman"/>
                <w:color w:val="000000"/>
                <w:szCs w:val="24"/>
                <w:lang w:val="en-ID"/>
              </w:rPr>
              <w:t>Pada</w:t>
            </w:r>
          </w:p>
          <w:p w14:paraId="7835595C" w14:textId="77777777" w:rsidR="00FB6B6A" w:rsidRPr="00FB6B6A" w:rsidRDefault="00FB6B6A" w:rsidP="00B50874">
            <w:pPr>
              <w:tabs>
                <w:tab w:val="left" w:pos="1418"/>
              </w:tabs>
              <w:spacing w:line="276" w:lineRule="auto"/>
              <w:jc w:val="center"/>
              <w:rPr>
                <w:rFonts w:eastAsia="Calibri" w:cs="Times New Roman"/>
                <w:color w:val="000000"/>
                <w:szCs w:val="24"/>
                <w:lang w:val="en-ID"/>
              </w:rPr>
            </w:pPr>
            <w:r w:rsidRPr="00FB6B6A">
              <w:rPr>
                <w:rFonts w:eastAsia="Calibri" w:cs="Times New Roman"/>
                <w:color w:val="000000"/>
                <w:szCs w:val="24"/>
                <w:lang w:val="en-ID"/>
              </w:rPr>
              <w:t>Halaman</w:t>
            </w:r>
          </w:p>
          <w:p w14:paraId="31B21B2E" w14:textId="77777777" w:rsidR="00FB6B6A" w:rsidRPr="00FB6B6A" w:rsidRDefault="00FB6B6A" w:rsidP="00B50874">
            <w:pPr>
              <w:tabs>
                <w:tab w:val="left" w:pos="1418"/>
              </w:tabs>
              <w:spacing w:line="276" w:lineRule="auto"/>
              <w:jc w:val="center"/>
              <w:rPr>
                <w:rFonts w:eastAsia="Calibri" w:cs="Times New Roman"/>
                <w:color w:val="000000"/>
                <w:szCs w:val="24"/>
                <w:lang w:val="en-ID"/>
              </w:rPr>
            </w:pPr>
            <w:r w:rsidRPr="00FB6B6A">
              <w:rPr>
                <w:rFonts w:eastAsia="Calibri" w:cs="Times New Roman"/>
                <w:color w:val="000000"/>
                <w:szCs w:val="24"/>
                <w:lang w:val="en-ID"/>
              </w:rPr>
              <w:t>Berbeda</w:t>
            </w:r>
          </w:p>
        </w:tc>
        <w:tc>
          <w:tcPr>
            <w:tcW w:w="3000" w:type="dxa"/>
            <w:tcBorders>
              <w:top w:val="single" w:sz="4" w:space="0" w:color="000000"/>
              <w:left w:val="single" w:sz="4" w:space="0" w:color="000000"/>
              <w:bottom w:val="single" w:sz="4" w:space="0" w:color="000000"/>
              <w:right w:val="single" w:sz="4" w:space="0" w:color="000000"/>
            </w:tcBorders>
            <w:hideMark/>
          </w:tcPr>
          <w:p w14:paraId="18C977D3" w14:textId="77777777" w:rsidR="00FB6B6A" w:rsidRPr="00FB6B6A" w:rsidRDefault="00FB6B6A" w:rsidP="00B50874">
            <w:pPr>
              <w:tabs>
                <w:tab w:val="left" w:pos="1418"/>
              </w:tabs>
              <w:spacing w:line="276" w:lineRule="auto"/>
              <w:jc w:val="both"/>
              <w:rPr>
                <w:rFonts w:eastAsia="Calibri" w:cs="Times New Roman"/>
                <w:color w:val="000000"/>
                <w:szCs w:val="24"/>
                <w:lang w:val="en-ID"/>
              </w:rPr>
            </w:pPr>
            <w:r w:rsidRPr="00FB6B6A">
              <w:rPr>
                <w:rFonts w:eastAsia="Calibri" w:cs="Times New Roman"/>
                <w:color w:val="000000"/>
                <w:szCs w:val="24"/>
                <w:lang w:val="en-ID"/>
              </w:rPr>
              <w:t>Menghubungkan bagan alir yang berada dihalaman yang berbeda.</w:t>
            </w:r>
          </w:p>
        </w:tc>
      </w:tr>
      <w:tr w:rsidR="00890646" w:rsidRPr="00890646" w14:paraId="3B311874" w14:textId="77777777" w:rsidTr="00890646">
        <w:trPr>
          <w:trHeight w:val="284"/>
        </w:trPr>
        <w:tc>
          <w:tcPr>
            <w:tcW w:w="533" w:type="dxa"/>
            <w:tcBorders>
              <w:top w:val="single" w:sz="4" w:space="0" w:color="000000"/>
              <w:left w:val="single" w:sz="4" w:space="0" w:color="000000"/>
              <w:bottom w:val="single" w:sz="4" w:space="0" w:color="000000"/>
              <w:right w:val="single" w:sz="4" w:space="0" w:color="000000"/>
            </w:tcBorders>
          </w:tcPr>
          <w:p w14:paraId="049492E9" w14:textId="77777777" w:rsidR="00890646" w:rsidRPr="00890646" w:rsidRDefault="00890646" w:rsidP="00890646">
            <w:pPr>
              <w:tabs>
                <w:tab w:val="left" w:pos="1418"/>
              </w:tabs>
              <w:spacing w:line="240" w:lineRule="auto"/>
              <w:jc w:val="center"/>
              <w:rPr>
                <w:rFonts w:eastAsia="Calibri" w:cs="Times New Roman"/>
                <w:b/>
                <w:color w:val="000000"/>
                <w:szCs w:val="24"/>
                <w:lang w:val="en-ID"/>
              </w:rPr>
            </w:pPr>
            <w:r w:rsidRPr="00890646">
              <w:rPr>
                <w:rFonts w:eastAsia="Calibri" w:cs="Times New Roman"/>
                <w:b/>
                <w:color w:val="000000"/>
                <w:szCs w:val="24"/>
                <w:lang w:val="en-ID"/>
              </w:rPr>
              <w:t>No</w:t>
            </w:r>
          </w:p>
          <w:p w14:paraId="45272612" w14:textId="69E20BF3" w:rsidR="00890646" w:rsidRPr="00890646" w:rsidRDefault="00890646" w:rsidP="00890646">
            <w:pPr>
              <w:tabs>
                <w:tab w:val="left" w:pos="1418"/>
              </w:tabs>
              <w:spacing w:line="240" w:lineRule="auto"/>
              <w:jc w:val="center"/>
              <w:rPr>
                <w:rFonts w:eastAsia="Calibri" w:cs="Times New Roman"/>
                <w:b/>
                <w:color w:val="000000"/>
                <w:szCs w:val="24"/>
                <w:lang w:val="en-ID"/>
              </w:rPr>
            </w:pPr>
          </w:p>
        </w:tc>
        <w:tc>
          <w:tcPr>
            <w:tcW w:w="1418" w:type="dxa"/>
            <w:tcBorders>
              <w:top w:val="single" w:sz="4" w:space="0" w:color="000000"/>
              <w:left w:val="single" w:sz="4" w:space="0" w:color="000000"/>
              <w:bottom w:val="single" w:sz="4" w:space="0" w:color="000000"/>
              <w:right w:val="single" w:sz="4" w:space="0" w:color="000000"/>
            </w:tcBorders>
          </w:tcPr>
          <w:p w14:paraId="09EC4900" w14:textId="07BF4F85" w:rsidR="00890646" w:rsidRPr="00890646" w:rsidRDefault="00890646" w:rsidP="00890646">
            <w:pPr>
              <w:tabs>
                <w:tab w:val="left" w:pos="1418"/>
              </w:tabs>
              <w:spacing w:line="240" w:lineRule="auto"/>
              <w:ind w:right="167"/>
              <w:jc w:val="center"/>
              <w:rPr>
                <w:rFonts w:eastAsia="Calibri" w:cs="Times New Roman"/>
                <w:b/>
                <w:noProof/>
                <w:szCs w:val="24"/>
                <w:lang w:val="en-US"/>
              </w:rPr>
            </w:pPr>
            <w:r w:rsidRPr="00890646">
              <w:rPr>
                <w:rFonts w:eastAsia="Calibri" w:cs="Times New Roman"/>
                <w:b/>
                <w:noProof/>
                <w:szCs w:val="24"/>
                <w:lang w:val="en-US"/>
              </w:rPr>
              <w:t>Simbol</w:t>
            </w:r>
          </w:p>
        </w:tc>
        <w:tc>
          <w:tcPr>
            <w:tcW w:w="1679" w:type="dxa"/>
            <w:tcBorders>
              <w:top w:val="single" w:sz="4" w:space="0" w:color="000000"/>
              <w:left w:val="single" w:sz="4" w:space="0" w:color="000000"/>
              <w:bottom w:val="single" w:sz="4" w:space="0" w:color="000000"/>
              <w:right w:val="single" w:sz="4" w:space="0" w:color="000000"/>
            </w:tcBorders>
          </w:tcPr>
          <w:p w14:paraId="48B92AEA" w14:textId="117F40E7" w:rsidR="00890646" w:rsidRPr="00890646" w:rsidRDefault="00890646" w:rsidP="00890646">
            <w:pPr>
              <w:tabs>
                <w:tab w:val="left" w:pos="1418"/>
              </w:tabs>
              <w:spacing w:line="240" w:lineRule="auto"/>
              <w:ind w:left="34"/>
              <w:jc w:val="center"/>
              <w:rPr>
                <w:rFonts w:eastAsia="Calibri" w:cs="Times New Roman"/>
                <w:b/>
                <w:color w:val="000000"/>
                <w:szCs w:val="24"/>
                <w:lang w:val="en-ID"/>
              </w:rPr>
            </w:pPr>
            <w:r w:rsidRPr="00890646">
              <w:rPr>
                <w:rFonts w:eastAsia="Calibri" w:cs="Times New Roman"/>
                <w:b/>
                <w:color w:val="000000"/>
                <w:szCs w:val="24"/>
                <w:lang w:val="en-ID"/>
              </w:rPr>
              <w:t>Pengertian</w:t>
            </w:r>
          </w:p>
        </w:tc>
        <w:tc>
          <w:tcPr>
            <w:tcW w:w="3000" w:type="dxa"/>
            <w:tcBorders>
              <w:top w:val="single" w:sz="4" w:space="0" w:color="000000"/>
              <w:left w:val="single" w:sz="4" w:space="0" w:color="000000"/>
              <w:bottom w:val="single" w:sz="4" w:space="0" w:color="000000"/>
              <w:right w:val="single" w:sz="4" w:space="0" w:color="000000"/>
            </w:tcBorders>
          </w:tcPr>
          <w:p w14:paraId="02B02967" w14:textId="73B1BC60" w:rsidR="00890646" w:rsidRPr="00890646" w:rsidRDefault="00890646" w:rsidP="00890646">
            <w:pPr>
              <w:tabs>
                <w:tab w:val="left" w:pos="1418"/>
              </w:tabs>
              <w:spacing w:line="240" w:lineRule="auto"/>
              <w:jc w:val="center"/>
              <w:rPr>
                <w:rFonts w:eastAsia="Calibri" w:cs="Times New Roman"/>
                <w:b/>
                <w:color w:val="000000"/>
                <w:szCs w:val="24"/>
                <w:lang w:val="en-ID"/>
              </w:rPr>
            </w:pPr>
            <w:r w:rsidRPr="00890646">
              <w:rPr>
                <w:rFonts w:eastAsia="Calibri" w:cs="Times New Roman"/>
                <w:b/>
                <w:color w:val="000000"/>
                <w:szCs w:val="24"/>
                <w:lang w:val="en-ID"/>
              </w:rPr>
              <w:t>Keterangan</w:t>
            </w:r>
          </w:p>
        </w:tc>
      </w:tr>
      <w:tr w:rsidR="005B125B" w:rsidRPr="00FB6B6A" w14:paraId="68E56945" w14:textId="77777777" w:rsidTr="00890646">
        <w:trPr>
          <w:trHeight w:val="2124"/>
        </w:trPr>
        <w:tc>
          <w:tcPr>
            <w:tcW w:w="533" w:type="dxa"/>
            <w:tcBorders>
              <w:top w:val="single" w:sz="4" w:space="0" w:color="000000"/>
              <w:left w:val="single" w:sz="4" w:space="0" w:color="000000"/>
              <w:bottom w:val="single" w:sz="4" w:space="0" w:color="000000"/>
              <w:right w:val="single" w:sz="4" w:space="0" w:color="000000"/>
            </w:tcBorders>
          </w:tcPr>
          <w:p w14:paraId="0B04D54B" w14:textId="77777777" w:rsidR="005B125B" w:rsidRPr="00FB6B6A" w:rsidRDefault="005B125B" w:rsidP="005B125B">
            <w:pPr>
              <w:tabs>
                <w:tab w:val="left" w:pos="1418"/>
              </w:tabs>
              <w:rPr>
                <w:rFonts w:eastAsia="Calibri" w:cs="Times New Roman"/>
                <w:color w:val="000000"/>
                <w:szCs w:val="24"/>
                <w:lang w:val="en-ID"/>
              </w:rPr>
            </w:pPr>
          </w:p>
          <w:p w14:paraId="53774C8D" w14:textId="77777777" w:rsidR="005B125B" w:rsidRPr="00FB6B6A" w:rsidRDefault="005B125B" w:rsidP="005B125B">
            <w:pPr>
              <w:tabs>
                <w:tab w:val="left" w:pos="1418"/>
              </w:tabs>
              <w:jc w:val="center"/>
              <w:rPr>
                <w:rFonts w:eastAsia="Calibri" w:cs="Times New Roman"/>
                <w:color w:val="000000"/>
                <w:szCs w:val="24"/>
                <w:lang w:val="en-ID"/>
              </w:rPr>
            </w:pPr>
            <w:r w:rsidRPr="00FB6B6A">
              <w:rPr>
                <w:rFonts w:eastAsia="Calibri" w:cs="Times New Roman"/>
                <w:color w:val="000000"/>
                <w:szCs w:val="24"/>
                <w:lang w:val="en-ID"/>
              </w:rPr>
              <w:t>5.</w:t>
            </w:r>
          </w:p>
        </w:tc>
        <w:tc>
          <w:tcPr>
            <w:tcW w:w="1418" w:type="dxa"/>
            <w:tcBorders>
              <w:top w:val="single" w:sz="4" w:space="0" w:color="000000"/>
              <w:left w:val="single" w:sz="4" w:space="0" w:color="000000"/>
              <w:bottom w:val="single" w:sz="4" w:space="0" w:color="000000"/>
              <w:right w:val="single" w:sz="4" w:space="0" w:color="000000"/>
            </w:tcBorders>
            <w:hideMark/>
          </w:tcPr>
          <w:p w14:paraId="22C0A0CE" w14:textId="77777777" w:rsidR="005B125B" w:rsidRPr="00FB6B6A" w:rsidRDefault="005B125B" w:rsidP="005B125B">
            <w:pPr>
              <w:tabs>
                <w:tab w:val="left" w:pos="1418"/>
              </w:tabs>
              <w:ind w:right="167"/>
              <w:rPr>
                <w:rFonts w:eastAsia="Calibri" w:cs="Times New Roman"/>
                <w:color w:val="000000"/>
                <w:szCs w:val="24"/>
                <w:lang w:val="en-ID"/>
              </w:rPr>
            </w:pPr>
            <w:r w:rsidRPr="00FB6B6A">
              <w:rPr>
                <w:rFonts w:ascii="Calibri" w:eastAsia="Calibri" w:hAnsi="Calibri" w:cs="Times New Roman"/>
                <w:noProof/>
                <w:sz w:val="22"/>
                <w:lang w:val="en-US"/>
              </w:rPr>
              <mc:AlternateContent>
                <mc:Choice Requires="wpg">
                  <w:drawing>
                    <wp:anchor distT="0" distB="0" distL="114300" distR="114300" simplePos="0" relativeHeight="251667968" behindDoc="0" locked="0" layoutInCell="1" allowOverlap="1" wp14:anchorId="1E291945" wp14:editId="29BB3067">
                      <wp:simplePos x="0" y="0"/>
                      <wp:positionH relativeFrom="column">
                        <wp:posOffset>54610</wp:posOffset>
                      </wp:positionH>
                      <wp:positionV relativeFrom="paragraph">
                        <wp:posOffset>119380</wp:posOffset>
                      </wp:positionV>
                      <wp:extent cx="685800" cy="342900"/>
                      <wp:effectExtent l="0" t="0" r="19050" b="19050"/>
                      <wp:wrapSquare wrapText="bothSides"/>
                      <wp:docPr id="16" name="Group 16"/>
                      <wp:cNvGraphicFramePr/>
                      <a:graphic xmlns:a="http://schemas.openxmlformats.org/drawingml/2006/main">
                        <a:graphicData uri="http://schemas.microsoft.com/office/word/2010/wordprocessingGroup">
                          <wpg:wgp>
                            <wpg:cNvGrpSpPr/>
                            <wpg:grpSpPr>
                              <a:xfrm>
                                <a:off x="0" y="0"/>
                                <a:ext cx="685800" cy="342900"/>
                                <a:chOff x="0" y="0"/>
                                <a:chExt cx="754380" cy="342900"/>
                              </a:xfrm>
                            </wpg:grpSpPr>
                            <wps:wsp>
                              <wps:cNvPr id="57" name="Shape 1239"/>
                              <wps:cNvSpPr/>
                              <wps:spPr>
                                <a:xfrm>
                                  <a:off x="0" y="0"/>
                                  <a:ext cx="754380" cy="342900"/>
                                </a:xfrm>
                                <a:custGeom>
                                  <a:avLst/>
                                  <a:gdLst/>
                                  <a:ahLst/>
                                  <a:cxnLst/>
                                  <a:rect l="0" t="0" r="0" b="0"/>
                                  <a:pathLst>
                                    <a:path w="754380" h="342900">
                                      <a:moveTo>
                                        <a:pt x="0" y="342900"/>
                                      </a:moveTo>
                                      <a:lnTo>
                                        <a:pt x="754380" y="342900"/>
                                      </a:lnTo>
                                      <a:lnTo>
                                        <a:pt x="754380" y="0"/>
                                      </a:lnTo>
                                      <a:lnTo>
                                        <a:pt x="0" y="0"/>
                                      </a:lnTo>
                                      <a:close/>
                                    </a:path>
                                  </a:pathLst>
                                </a:custGeom>
                                <a:noFill/>
                                <a:ln w="9525" cap="flat" cmpd="sng" algn="ctr">
                                  <a:solidFill>
                                    <a:srgbClr val="000000"/>
                                  </a:solidFill>
                                  <a:prstDash val="solid"/>
                                  <a:miter lim="127000"/>
                                </a:ln>
                                <a:effectLst/>
                              </wps:spPr>
                              <wps:bodyPr/>
                            </wps:wsp>
                          </wpg:wgp>
                        </a:graphicData>
                      </a:graphic>
                      <wp14:sizeRelH relativeFrom="margin">
                        <wp14:pctWidth>0</wp14:pctWidth>
                      </wp14:sizeRelH>
                      <wp14:sizeRelV relativeFrom="page">
                        <wp14:pctHeight>0</wp14:pctHeight>
                      </wp14:sizeRelV>
                    </wp:anchor>
                  </w:drawing>
                </mc:Choice>
                <mc:Fallback xmlns:w15="http://schemas.microsoft.com/office/word/2012/wordml">
                  <w:pict>
                    <v:group w14:anchorId="0643FB24" id="Group 16" o:spid="_x0000_s1026" style="position:absolute;margin-left:4.3pt;margin-top:9.4pt;width:54pt;height:27pt;z-index:251667968;mso-width-relative:margin" coordsize="7543,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">
                      <v:shape id="Shape 1239" o:spid="_x0000_s1027" style="position:absolute;width:7543;height:3429;visibility:visible;mso-wrap-style:square;v-text-anchor:top" coordsize="754380,3429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Ypu8IA&#10;AADbAAAADwAAAGRycy9kb3ducmV2LnhtbESPT4vCMBTE78J+h/AWvGm669+tRhFB8CSou4i3R/O2&#10;LTYvJYm2fnsjCB6HmfkNM1+2phI3cr60rOCrn4AgzqwuOVfwe9z0piB8QNZYWSYFd/KwXHx05phq&#10;2/CeboeQiwhhn6KCIoQ6ldJnBRn0fVsTR+/fOoMhSpdL7bCJcFPJ7yQZS4Mlx4UCa1oXlF0OV6PA&#10;nofr3cAN9Gb/89fcc4fV6ThWqvvZrmYgArXhHX61t1rBaAL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Bim7wgAAANsAAAAPAAAAAAAAAAAAAAAAAJgCAABkcnMvZG93&#10;bnJldi54bWxQSwUGAAAAAAQABAD1AAAAhwMAAAAA&#10;" path="m,342900r754380,l754380,,,,,342900xe" filled="f">
                        <v:stroke miterlimit="83231f" joinstyle="miter"/>
                        <v:path arrowok="t" textboxrect="0,0,754380,342900"/>
                      </v:shape>
                      <w10:wrap type="square"/>
                    </v:group>
                  </w:pict>
                </mc:Fallback>
              </mc:AlternateContent>
            </w:r>
          </w:p>
        </w:tc>
        <w:tc>
          <w:tcPr>
            <w:tcW w:w="1679" w:type="dxa"/>
            <w:tcBorders>
              <w:top w:val="single" w:sz="4" w:space="0" w:color="000000"/>
              <w:left w:val="single" w:sz="4" w:space="0" w:color="000000"/>
              <w:bottom w:val="single" w:sz="4" w:space="0" w:color="000000"/>
              <w:right w:val="single" w:sz="4" w:space="0" w:color="000000"/>
            </w:tcBorders>
            <w:hideMark/>
          </w:tcPr>
          <w:p w14:paraId="52E5C1AC" w14:textId="77777777" w:rsidR="005B125B" w:rsidRPr="00FB6B6A" w:rsidRDefault="005B125B" w:rsidP="005B125B">
            <w:pPr>
              <w:tabs>
                <w:tab w:val="left" w:pos="1418"/>
              </w:tabs>
              <w:spacing w:line="276" w:lineRule="auto"/>
              <w:ind w:left="34"/>
              <w:jc w:val="center"/>
              <w:rPr>
                <w:rFonts w:eastAsia="Calibri" w:cs="Times New Roman"/>
                <w:color w:val="000000"/>
                <w:szCs w:val="24"/>
                <w:lang w:val="en-ID"/>
              </w:rPr>
            </w:pPr>
            <w:r w:rsidRPr="00FB6B6A">
              <w:rPr>
                <w:rFonts w:eastAsia="Calibri" w:cs="Times New Roman"/>
                <w:color w:val="000000"/>
                <w:szCs w:val="24"/>
                <w:lang w:val="en-ID"/>
              </w:rPr>
              <w:t>Pemrosesan Komputer</w:t>
            </w:r>
          </w:p>
        </w:tc>
        <w:tc>
          <w:tcPr>
            <w:tcW w:w="3000" w:type="dxa"/>
            <w:tcBorders>
              <w:top w:val="single" w:sz="4" w:space="0" w:color="000000"/>
              <w:left w:val="single" w:sz="4" w:space="0" w:color="000000"/>
              <w:bottom w:val="single" w:sz="4" w:space="0" w:color="000000"/>
              <w:right w:val="single" w:sz="4" w:space="0" w:color="000000"/>
            </w:tcBorders>
            <w:hideMark/>
          </w:tcPr>
          <w:p w14:paraId="5343BE39" w14:textId="77777777" w:rsidR="005B125B" w:rsidRPr="00FB6B6A" w:rsidRDefault="005B125B" w:rsidP="005B125B">
            <w:pPr>
              <w:tabs>
                <w:tab w:val="left" w:pos="1418"/>
              </w:tabs>
              <w:spacing w:line="276" w:lineRule="auto"/>
              <w:jc w:val="both"/>
              <w:rPr>
                <w:rFonts w:eastAsia="Calibri" w:cs="Times New Roman"/>
                <w:color w:val="000000"/>
                <w:szCs w:val="24"/>
                <w:lang w:val="en-ID"/>
              </w:rPr>
            </w:pPr>
            <w:r w:rsidRPr="00FB6B6A">
              <w:rPr>
                <w:rFonts w:eastAsia="Calibri" w:cs="Times New Roman"/>
                <w:color w:val="000000"/>
                <w:szCs w:val="24"/>
                <w:lang w:val="en-ID"/>
              </w:rPr>
              <w:t>Sebuah fungsi pemrosesan yang dilaksanakan oleh computer biasanya menghasilkan perubahan terhadap data atau informasi.</w:t>
            </w:r>
          </w:p>
        </w:tc>
      </w:tr>
      <w:tr w:rsidR="005B125B" w:rsidRPr="00FB6B6A" w14:paraId="1C5ED714" w14:textId="77777777" w:rsidTr="00890646">
        <w:trPr>
          <w:trHeight w:val="1174"/>
        </w:trPr>
        <w:tc>
          <w:tcPr>
            <w:tcW w:w="533" w:type="dxa"/>
            <w:tcBorders>
              <w:top w:val="single" w:sz="4" w:space="0" w:color="000000"/>
              <w:left w:val="single" w:sz="4" w:space="0" w:color="000000"/>
              <w:bottom w:val="single" w:sz="4" w:space="0" w:color="000000"/>
              <w:right w:val="single" w:sz="4" w:space="0" w:color="000000"/>
            </w:tcBorders>
            <w:hideMark/>
          </w:tcPr>
          <w:p w14:paraId="440470BB" w14:textId="77777777" w:rsidR="005B125B" w:rsidRPr="00FB6B6A" w:rsidRDefault="005B125B" w:rsidP="005B125B">
            <w:pPr>
              <w:tabs>
                <w:tab w:val="left" w:pos="1418"/>
              </w:tabs>
              <w:jc w:val="center"/>
              <w:rPr>
                <w:rFonts w:eastAsia="Calibri" w:cs="Times New Roman"/>
                <w:color w:val="000000"/>
                <w:szCs w:val="24"/>
                <w:lang w:val="en-ID"/>
              </w:rPr>
            </w:pPr>
            <w:r w:rsidRPr="00FB6B6A">
              <w:rPr>
                <w:rFonts w:eastAsia="Calibri" w:cs="Times New Roman"/>
                <w:color w:val="000000"/>
                <w:szCs w:val="24"/>
                <w:lang w:val="en-ID"/>
              </w:rPr>
              <w:t>6.</w:t>
            </w:r>
          </w:p>
        </w:tc>
        <w:tc>
          <w:tcPr>
            <w:tcW w:w="1418" w:type="dxa"/>
            <w:tcBorders>
              <w:top w:val="single" w:sz="4" w:space="0" w:color="000000"/>
              <w:left w:val="single" w:sz="4" w:space="0" w:color="000000"/>
              <w:bottom w:val="single" w:sz="4" w:space="0" w:color="000000"/>
              <w:right w:val="single" w:sz="4" w:space="0" w:color="000000"/>
            </w:tcBorders>
            <w:hideMark/>
          </w:tcPr>
          <w:p w14:paraId="796588A7" w14:textId="77777777" w:rsidR="005B125B" w:rsidRPr="00FB6B6A" w:rsidRDefault="005B125B" w:rsidP="005B125B">
            <w:pPr>
              <w:tabs>
                <w:tab w:val="left" w:pos="1418"/>
              </w:tabs>
              <w:rPr>
                <w:rFonts w:eastAsia="Calibri" w:cs="Times New Roman"/>
                <w:color w:val="000000"/>
                <w:szCs w:val="24"/>
                <w:lang w:val="en-ID"/>
              </w:rPr>
            </w:pPr>
            <w:r w:rsidRPr="00FB6B6A">
              <w:rPr>
                <w:rFonts w:ascii="Calibri" w:eastAsia="Calibri" w:hAnsi="Calibri" w:cs="Times New Roman"/>
                <w:noProof/>
                <w:sz w:val="22"/>
                <w:lang w:val="en-US"/>
              </w:rPr>
              <mc:AlternateContent>
                <mc:Choice Requires="wpg">
                  <w:drawing>
                    <wp:anchor distT="0" distB="0" distL="114300" distR="114300" simplePos="0" relativeHeight="251671040" behindDoc="0" locked="0" layoutInCell="1" allowOverlap="1" wp14:anchorId="0D3CAC13" wp14:editId="6BA20168">
                      <wp:simplePos x="0" y="0"/>
                      <wp:positionH relativeFrom="column">
                        <wp:posOffset>31115</wp:posOffset>
                      </wp:positionH>
                      <wp:positionV relativeFrom="paragraph">
                        <wp:posOffset>233045</wp:posOffset>
                      </wp:positionV>
                      <wp:extent cx="685800" cy="76200"/>
                      <wp:effectExtent l="0" t="0" r="0" b="0"/>
                      <wp:wrapSquare wrapText="bothSides"/>
                      <wp:docPr id="40" name="Group 40"/>
                      <wp:cNvGraphicFramePr/>
                      <a:graphic xmlns:a="http://schemas.openxmlformats.org/drawingml/2006/main">
                        <a:graphicData uri="http://schemas.microsoft.com/office/word/2010/wordprocessingGroup">
                          <wpg:wgp>
                            <wpg:cNvGrpSpPr/>
                            <wpg:grpSpPr>
                              <a:xfrm>
                                <a:off x="0" y="0"/>
                                <a:ext cx="685800" cy="76200"/>
                                <a:chOff x="0" y="0"/>
                                <a:chExt cx="685800" cy="76200"/>
                              </a:xfrm>
                            </wpg:grpSpPr>
                            <wps:wsp>
                              <wps:cNvPr id="41" name="Shape 1240"/>
                              <wps:cNvSpPr/>
                              <wps:spPr>
                                <a:xfrm>
                                  <a:off x="0" y="0"/>
                                  <a:ext cx="685800" cy="76200"/>
                                </a:xfrm>
                                <a:custGeom>
                                  <a:avLst/>
                                  <a:gdLst/>
                                  <a:ahLst/>
                                  <a:cxnLst/>
                                  <a:rect l="0" t="0" r="0" b="0"/>
                                  <a:pathLst>
                                    <a:path w="685800" h="76200">
                                      <a:moveTo>
                                        <a:pt x="609600" y="0"/>
                                      </a:moveTo>
                                      <a:lnTo>
                                        <a:pt x="685800" y="38100"/>
                                      </a:lnTo>
                                      <a:lnTo>
                                        <a:pt x="609600" y="76200"/>
                                      </a:lnTo>
                                      <a:lnTo>
                                        <a:pt x="609600" y="42799"/>
                                      </a:lnTo>
                                      <a:lnTo>
                                        <a:pt x="0" y="42799"/>
                                      </a:lnTo>
                                      <a:lnTo>
                                        <a:pt x="0" y="33274"/>
                                      </a:lnTo>
                                      <a:lnTo>
                                        <a:pt x="609600" y="33274"/>
                                      </a:lnTo>
                                      <a:lnTo>
                                        <a:pt x="609600" y="0"/>
                                      </a:lnTo>
                                      <a:close/>
                                    </a:path>
                                  </a:pathLst>
                                </a:custGeom>
                                <a:solidFill>
                                  <a:srgbClr val="000000"/>
                                </a:solidFill>
                                <a:ln w="0" cap="flat">
                                  <a:noFill/>
                                  <a:miter lim="127000"/>
                                </a:ln>
                                <a:effectLst/>
                              </wps:spPr>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1915864E" id="Group 40" o:spid="_x0000_s1026" style="position:absolute;margin-left:2.45pt;margin-top:18.35pt;width:54pt;height:6pt;z-index:251671040" coordsize="6858,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">
                      <v:shape id="Shape 1240" o:spid="_x0000_s1027" style="position:absolute;width:6858;height:762;visibility:visible;mso-wrap-style:square;v-text-anchor:top" coordsize="685800,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8HvMIA&#10;AADbAAAADwAAAGRycy9kb3ducmV2LnhtbESPT4vCMBTE78J+h/AW9qapuyJLNS2uIHoT/7D1+Gye&#10;bbF5KU3U+u2NIHgcZuY3zDTtTC2u1LrKsoLhIAJBnFtdcaFgv1v0f0E4j6yxtkwK7uQgTT56U4y1&#10;vfGGrltfiABhF6OC0vsmltLlJRl0A9sQB+9kW4M+yLaQusVbgJtafkfRWBqsOCyU2NC8pPy8vRgF&#10;mVmTln+Htf7/WdXL+SVzR8NKfX12swkIT51/h1/tlVYwGsLzS/gB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Pwe8wgAAANsAAAAPAAAAAAAAAAAAAAAAAJgCAABkcnMvZG93&#10;bnJldi54bWxQSwUGAAAAAAQABAD1AAAAhwMAAAAA&#10;" path="m609600,r76200,38100l609600,76200r,-33401l,42799,,33274r609600,l609600,xe" fillcolor="black" stroked="f" strokeweight="0">
                        <v:stroke miterlimit="83231f" joinstyle="miter"/>
                        <v:path arrowok="t" textboxrect="0,0,685800,76200"/>
                      </v:shape>
                      <w10:wrap type="square"/>
                    </v:group>
                  </w:pict>
                </mc:Fallback>
              </mc:AlternateContent>
            </w:r>
          </w:p>
        </w:tc>
        <w:tc>
          <w:tcPr>
            <w:tcW w:w="1679" w:type="dxa"/>
            <w:tcBorders>
              <w:top w:val="single" w:sz="4" w:space="0" w:color="000000"/>
              <w:left w:val="single" w:sz="4" w:space="0" w:color="000000"/>
              <w:bottom w:val="single" w:sz="4" w:space="0" w:color="000000"/>
              <w:right w:val="single" w:sz="4" w:space="0" w:color="000000"/>
            </w:tcBorders>
            <w:hideMark/>
          </w:tcPr>
          <w:p w14:paraId="47385CE3" w14:textId="77777777" w:rsidR="005B125B" w:rsidRPr="00FB6B6A" w:rsidRDefault="005B125B" w:rsidP="005B125B">
            <w:pPr>
              <w:tabs>
                <w:tab w:val="left" w:pos="1418"/>
              </w:tabs>
              <w:spacing w:line="276" w:lineRule="auto"/>
              <w:jc w:val="center"/>
              <w:rPr>
                <w:rFonts w:eastAsia="Calibri" w:cs="Times New Roman"/>
                <w:color w:val="000000"/>
                <w:szCs w:val="24"/>
                <w:lang w:val="en-ID"/>
              </w:rPr>
            </w:pPr>
            <w:r w:rsidRPr="00FB6B6A">
              <w:rPr>
                <w:rFonts w:eastAsia="Calibri" w:cs="Times New Roman"/>
                <w:color w:val="000000"/>
                <w:szCs w:val="24"/>
                <w:lang w:val="en-ID"/>
              </w:rPr>
              <w:t>Arus Dokumen atau Pemrosesan</w:t>
            </w:r>
          </w:p>
        </w:tc>
        <w:tc>
          <w:tcPr>
            <w:tcW w:w="3000" w:type="dxa"/>
            <w:tcBorders>
              <w:top w:val="single" w:sz="4" w:space="0" w:color="000000"/>
              <w:left w:val="single" w:sz="4" w:space="0" w:color="000000"/>
              <w:bottom w:val="single" w:sz="4" w:space="0" w:color="000000"/>
              <w:right w:val="single" w:sz="4" w:space="0" w:color="000000"/>
            </w:tcBorders>
            <w:hideMark/>
          </w:tcPr>
          <w:p w14:paraId="585051CC" w14:textId="77777777" w:rsidR="005B125B" w:rsidRPr="00FB6B6A" w:rsidRDefault="005B125B" w:rsidP="005B125B">
            <w:pPr>
              <w:tabs>
                <w:tab w:val="left" w:pos="1418"/>
              </w:tabs>
              <w:spacing w:line="276" w:lineRule="auto"/>
              <w:jc w:val="both"/>
              <w:rPr>
                <w:rFonts w:eastAsia="Calibri" w:cs="Times New Roman"/>
                <w:color w:val="000000"/>
                <w:szCs w:val="24"/>
                <w:lang w:val="en-ID"/>
              </w:rPr>
            </w:pPr>
            <w:r w:rsidRPr="00FB6B6A">
              <w:rPr>
                <w:rFonts w:eastAsia="Calibri" w:cs="Times New Roman"/>
                <w:color w:val="000000"/>
                <w:szCs w:val="24"/>
                <w:lang w:val="en-ID"/>
              </w:rPr>
              <w:t>Arus dokumen atau pemrosesan; arus normal adalah ke kanan atau ke bawah.</w:t>
            </w:r>
          </w:p>
        </w:tc>
      </w:tr>
      <w:tr w:rsidR="005B125B" w:rsidRPr="00FB6B6A" w14:paraId="5EAD992D" w14:textId="77777777" w:rsidTr="00890646">
        <w:trPr>
          <w:trHeight w:val="731"/>
        </w:trPr>
        <w:tc>
          <w:tcPr>
            <w:tcW w:w="533" w:type="dxa"/>
            <w:tcBorders>
              <w:top w:val="single" w:sz="4" w:space="0" w:color="000000"/>
              <w:left w:val="single" w:sz="4" w:space="0" w:color="000000"/>
              <w:bottom w:val="single" w:sz="4" w:space="0" w:color="000000"/>
              <w:right w:val="single" w:sz="4" w:space="0" w:color="000000"/>
            </w:tcBorders>
            <w:hideMark/>
          </w:tcPr>
          <w:p w14:paraId="7D6DD72E" w14:textId="77777777" w:rsidR="005B125B" w:rsidRPr="00FB6B6A" w:rsidRDefault="005B125B" w:rsidP="005B125B">
            <w:pPr>
              <w:tabs>
                <w:tab w:val="left" w:pos="1418"/>
              </w:tabs>
              <w:jc w:val="center"/>
              <w:rPr>
                <w:rFonts w:eastAsia="Calibri" w:cs="Times New Roman"/>
                <w:color w:val="000000"/>
                <w:szCs w:val="24"/>
                <w:lang w:val="en-ID"/>
              </w:rPr>
            </w:pPr>
            <w:r w:rsidRPr="00FB6B6A">
              <w:rPr>
                <w:rFonts w:eastAsia="Calibri" w:cs="Times New Roman"/>
                <w:color w:val="000000"/>
                <w:szCs w:val="24"/>
                <w:lang w:val="en-ID"/>
              </w:rPr>
              <w:t>7.</w:t>
            </w:r>
          </w:p>
        </w:tc>
        <w:tc>
          <w:tcPr>
            <w:tcW w:w="1418" w:type="dxa"/>
            <w:tcBorders>
              <w:top w:val="single" w:sz="4" w:space="0" w:color="000000"/>
              <w:left w:val="single" w:sz="4" w:space="0" w:color="000000"/>
              <w:bottom w:val="single" w:sz="4" w:space="0" w:color="000000"/>
              <w:right w:val="single" w:sz="4" w:space="0" w:color="000000"/>
            </w:tcBorders>
            <w:hideMark/>
          </w:tcPr>
          <w:p w14:paraId="79E4F366" w14:textId="77777777" w:rsidR="005B125B" w:rsidRPr="00FB6B6A" w:rsidRDefault="005B125B" w:rsidP="005B125B">
            <w:pPr>
              <w:tabs>
                <w:tab w:val="left" w:pos="1418"/>
              </w:tabs>
              <w:ind w:right="171"/>
              <w:rPr>
                <w:rFonts w:eastAsia="Calibri" w:cs="Times New Roman"/>
                <w:color w:val="000000"/>
                <w:szCs w:val="24"/>
                <w:lang w:val="en-ID"/>
              </w:rPr>
            </w:pPr>
            <w:r w:rsidRPr="00FB6B6A">
              <w:rPr>
                <w:rFonts w:ascii="Calibri" w:eastAsia="Calibri" w:hAnsi="Calibri" w:cs="Times New Roman"/>
                <w:noProof/>
                <w:sz w:val="22"/>
                <w:lang w:val="en-US"/>
              </w:rPr>
              <mc:AlternateContent>
                <mc:Choice Requires="wpg">
                  <w:drawing>
                    <wp:anchor distT="0" distB="0" distL="114300" distR="114300" simplePos="0" relativeHeight="251674112" behindDoc="0" locked="0" layoutInCell="1" allowOverlap="1" wp14:anchorId="411CEEF0" wp14:editId="0E074648">
                      <wp:simplePos x="0" y="0"/>
                      <wp:positionH relativeFrom="column">
                        <wp:posOffset>-12700</wp:posOffset>
                      </wp:positionH>
                      <wp:positionV relativeFrom="paragraph">
                        <wp:posOffset>47625</wp:posOffset>
                      </wp:positionV>
                      <wp:extent cx="758190" cy="335915"/>
                      <wp:effectExtent l="19050" t="19050" r="22860" b="45085"/>
                      <wp:wrapSquare wrapText="bothSides"/>
                      <wp:docPr id="14" name="Group 14"/>
                      <wp:cNvGraphicFramePr/>
                      <a:graphic xmlns:a="http://schemas.openxmlformats.org/drawingml/2006/main">
                        <a:graphicData uri="http://schemas.microsoft.com/office/word/2010/wordprocessingGroup">
                          <wpg:wgp>
                            <wpg:cNvGrpSpPr/>
                            <wpg:grpSpPr>
                              <a:xfrm>
                                <a:off x="0" y="0"/>
                                <a:ext cx="758190" cy="335915"/>
                                <a:chOff x="0" y="0"/>
                                <a:chExt cx="758190" cy="335916"/>
                              </a:xfrm>
                            </wpg:grpSpPr>
                            <wps:wsp>
                              <wps:cNvPr id="53" name="Shape 1242"/>
                              <wps:cNvSpPr/>
                              <wps:spPr>
                                <a:xfrm>
                                  <a:off x="0" y="0"/>
                                  <a:ext cx="758190" cy="335916"/>
                                </a:xfrm>
                                <a:custGeom>
                                  <a:avLst/>
                                  <a:gdLst/>
                                  <a:ahLst/>
                                  <a:cxnLst/>
                                  <a:rect l="0" t="0" r="0" b="0"/>
                                  <a:pathLst>
                                    <a:path w="758190" h="335916">
                                      <a:moveTo>
                                        <a:pt x="0" y="167894"/>
                                      </a:moveTo>
                                      <a:lnTo>
                                        <a:pt x="379095" y="0"/>
                                      </a:lnTo>
                                      <a:lnTo>
                                        <a:pt x="758190" y="167894"/>
                                      </a:lnTo>
                                      <a:lnTo>
                                        <a:pt x="379095" y="335916"/>
                                      </a:lnTo>
                                      <a:close/>
                                    </a:path>
                                  </a:pathLst>
                                </a:custGeom>
                                <a:noFill/>
                                <a:ln w="9525" cap="flat" cmpd="sng" algn="ctr">
                                  <a:solidFill>
                                    <a:srgbClr val="000000"/>
                                  </a:solidFill>
                                  <a:prstDash val="solid"/>
                                  <a:miter lim="127000"/>
                                </a:ln>
                                <a:effectLst/>
                              </wps:spPr>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1FF3DC40" id="Group 14" o:spid="_x0000_s1026" style="position:absolute;margin-left:-1pt;margin-top:3.75pt;width:59.7pt;height:26.45pt;z-index:251674112" coordsize="7581,33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">
                      <v:shape id="Shape 1242" o:spid="_x0000_s1027" style="position:absolute;width:7581;height:3359;visibility:visible;mso-wrap-style:square;v-text-anchor:top" coordsize="758190,3359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qHucIA&#10;AADbAAAADwAAAGRycy9kb3ducmV2LnhtbESPT4vCMBTE74LfITzBm6ZWlKWalkVW8OLBP+v50bxt&#10;is1LbbJav/1mQfA4zMxvmHXR20bcqfO1YwWzaQKCuHS65krB+bSdfIDwAVlj45gUPMlDkQ8Ha8y0&#10;e/CB7sdQiQhhn6ECE0KbSelLQxb91LXE0ftxncUQZVdJ3eEjwm0j0yRZSos1xwWDLW0Mldfjr1Vw&#10;uZ1787W46v1+g/RM8Ts91I1S41H/uQIRqA/v8Ku90woWc/j/En+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uoe5wgAAANsAAAAPAAAAAAAAAAAAAAAAAJgCAABkcnMvZG93&#10;bnJldi54bWxQSwUGAAAAAAQABAD1AAAAhwMAAAAA&#10;" path="m,167894l379095,,758190,167894,379095,335916,,167894xe" filled="f">
                        <v:stroke miterlimit="83231f" joinstyle="miter"/>
                        <v:path arrowok="t" textboxrect="0,0,758190,335916"/>
                      </v:shape>
                      <w10:wrap type="square"/>
                    </v:group>
                  </w:pict>
                </mc:Fallback>
              </mc:AlternateContent>
            </w:r>
          </w:p>
        </w:tc>
        <w:tc>
          <w:tcPr>
            <w:tcW w:w="1679" w:type="dxa"/>
            <w:tcBorders>
              <w:top w:val="single" w:sz="4" w:space="0" w:color="000000"/>
              <w:left w:val="single" w:sz="4" w:space="0" w:color="000000"/>
              <w:bottom w:val="single" w:sz="4" w:space="0" w:color="000000"/>
              <w:right w:val="single" w:sz="4" w:space="0" w:color="000000"/>
            </w:tcBorders>
            <w:hideMark/>
          </w:tcPr>
          <w:p w14:paraId="5F5A7B47" w14:textId="77777777" w:rsidR="005B125B" w:rsidRPr="00FB6B6A" w:rsidRDefault="005B125B" w:rsidP="005B125B">
            <w:pPr>
              <w:tabs>
                <w:tab w:val="left" w:pos="1418"/>
              </w:tabs>
              <w:jc w:val="center"/>
              <w:rPr>
                <w:rFonts w:eastAsia="Calibri" w:cs="Times New Roman"/>
                <w:color w:val="000000"/>
                <w:szCs w:val="24"/>
                <w:lang w:val="en-ID"/>
              </w:rPr>
            </w:pPr>
            <w:r w:rsidRPr="00FB6B6A">
              <w:rPr>
                <w:rFonts w:eastAsia="Calibri" w:cs="Times New Roman"/>
                <w:color w:val="000000"/>
                <w:szCs w:val="24"/>
                <w:lang w:val="en-ID"/>
              </w:rPr>
              <w:t>Keputusan</w:t>
            </w:r>
          </w:p>
        </w:tc>
        <w:tc>
          <w:tcPr>
            <w:tcW w:w="3000" w:type="dxa"/>
            <w:tcBorders>
              <w:top w:val="single" w:sz="4" w:space="0" w:color="000000"/>
              <w:left w:val="single" w:sz="4" w:space="0" w:color="000000"/>
              <w:bottom w:val="single" w:sz="4" w:space="0" w:color="000000"/>
              <w:right w:val="single" w:sz="4" w:space="0" w:color="000000"/>
            </w:tcBorders>
            <w:hideMark/>
          </w:tcPr>
          <w:p w14:paraId="2D3829F0" w14:textId="77777777" w:rsidR="005B125B" w:rsidRPr="00FB6B6A" w:rsidRDefault="005B125B" w:rsidP="005B125B">
            <w:pPr>
              <w:tabs>
                <w:tab w:val="left" w:pos="1418"/>
              </w:tabs>
              <w:spacing w:line="276" w:lineRule="auto"/>
              <w:jc w:val="both"/>
              <w:rPr>
                <w:rFonts w:eastAsia="Calibri" w:cs="Times New Roman"/>
                <w:color w:val="000000"/>
                <w:szCs w:val="24"/>
                <w:lang w:val="en-ID"/>
              </w:rPr>
            </w:pPr>
            <w:r w:rsidRPr="00FB6B6A">
              <w:rPr>
                <w:rFonts w:eastAsia="Calibri" w:cs="Times New Roman"/>
                <w:color w:val="000000"/>
                <w:szCs w:val="24"/>
                <w:lang w:val="en-ID"/>
              </w:rPr>
              <w:t>Sebuah tahap pembuatan keputusan.</w:t>
            </w:r>
          </w:p>
        </w:tc>
      </w:tr>
      <w:tr w:rsidR="005B125B" w:rsidRPr="00FB6B6A" w14:paraId="1A1D8377" w14:textId="77777777" w:rsidTr="00890646">
        <w:trPr>
          <w:trHeight w:val="286"/>
        </w:trPr>
        <w:tc>
          <w:tcPr>
            <w:tcW w:w="533" w:type="dxa"/>
            <w:tcBorders>
              <w:top w:val="single" w:sz="4" w:space="0" w:color="000000"/>
              <w:left w:val="single" w:sz="4" w:space="0" w:color="000000"/>
              <w:bottom w:val="single" w:sz="4" w:space="0" w:color="000000"/>
              <w:right w:val="single" w:sz="4" w:space="0" w:color="000000"/>
            </w:tcBorders>
            <w:hideMark/>
          </w:tcPr>
          <w:p w14:paraId="44DA4E01" w14:textId="77777777" w:rsidR="005B125B" w:rsidRPr="00FB6B6A" w:rsidRDefault="005B125B" w:rsidP="005B125B">
            <w:pPr>
              <w:tabs>
                <w:tab w:val="left" w:pos="1418"/>
              </w:tabs>
              <w:ind w:left="12"/>
              <w:jc w:val="center"/>
              <w:rPr>
                <w:rFonts w:eastAsia="Calibri" w:cs="Times New Roman"/>
                <w:color w:val="000000"/>
                <w:szCs w:val="24"/>
                <w:lang w:val="en-ID"/>
              </w:rPr>
            </w:pPr>
            <w:r w:rsidRPr="00FB6B6A">
              <w:rPr>
                <w:rFonts w:eastAsia="Calibri" w:cs="Times New Roman"/>
                <w:color w:val="000000"/>
                <w:szCs w:val="24"/>
                <w:lang w:val="en-ID"/>
              </w:rPr>
              <w:t>8.</w:t>
            </w:r>
          </w:p>
        </w:tc>
        <w:tc>
          <w:tcPr>
            <w:tcW w:w="1418" w:type="dxa"/>
            <w:tcBorders>
              <w:top w:val="single" w:sz="4" w:space="0" w:color="000000"/>
              <w:left w:val="single" w:sz="4" w:space="0" w:color="000000"/>
              <w:bottom w:val="single" w:sz="4" w:space="0" w:color="000000"/>
              <w:right w:val="single" w:sz="4" w:space="0" w:color="000000"/>
            </w:tcBorders>
            <w:hideMark/>
          </w:tcPr>
          <w:p w14:paraId="05EF6378" w14:textId="77777777" w:rsidR="005B125B" w:rsidRPr="00FB6B6A" w:rsidRDefault="005B125B" w:rsidP="005B125B">
            <w:pPr>
              <w:tabs>
                <w:tab w:val="left" w:pos="1418"/>
              </w:tabs>
              <w:rPr>
                <w:rFonts w:eastAsia="Calibri" w:cs="Times New Roman"/>
                <w:color w:val="000000"/>
                <w:szCs w:val="24"/>
                <w:lang w:val="en-ID"/>
              </w:rPr>
            </w:pPr>
            <w:r w:rsidRPr="00FB6B6A">
              <w:rPr>
                <w:rFonts w:ascii="Calibri" w:eastAsia="Calibri" w:hAnsi="Calibri" w:cs="Times New Roman"/>
                <w:noProof/>
                <w:sz w:val="22"/>
                <w:lang w:val="en-US"/>
              </w:rPr>
              <mc:AlternateContent>
                <mc:Choice Requires="wpg">
                  <w:drawing>
                    <wp:anchor distT="0" distB="0" distL="114300" distR="114300" simplePos="0" relativeHeight="251677184" behindDoc="0" locked="0" layoutInCell="1" allowOverlap="1" wp14:anchorId="481FEA82" wp14:editId="0B745978">
                      <wp:simplePos x="0" y="0"/>
                      <wp:positionH relativeFrom="column">
                        <wp:posOffset>238760</wp:posOffset>
                      </wp:positionH>
                      <wp:positionV relativeFrom="paragraph">
                        <wp:posOffset>114300</wp:posOffset>
                      </wp:positionV>
                      <wp:extent cx="266065" cy="291465"/>
                      <wp:effectExtent l="0" t="0" r="19685" b="13335"/>
                      <wp:wrapSquare wrapText="bothSides"/>
                      <wp:docPr id="13" name="Group 13"/>
                      <wp:cNvGraphicFramePr/>
                      <a:graphic xmlns:a="http://schemas.openxmlformats.org/drawingml/2006/main">
                        <a:graphicData uri="http://schemas.microsoft.com/office/word/2010/wordprocessingGroup">
                          <wpg:wgp>
                            <wpg:cNvGrpSpPr/>
                            <wpg:grpSpPr>
                              <a:xfrm>
                                <a:off x="0" y="0"/>
                                <a:ext cx="266065" cy="291465"/>
                                <a:chOff x="0" y="0"/>
                                <a:chExt cx="266065" cy="291465"/>
                              </a:xfrm>
                            </wpg:grpSpPr>
                            <wps:wsp>
                              <wps:cNvPr id="52" name="Shape 1368"/>
                              <wps:cNvSpPr/>
                              <wps:spPr>
                                <a:xfrm>
                                  <a:off x="0" y="0"/>
                                  <a:ext cx="266065" cy="291465"/>
                                </a:xfrm>
                                <a:custGeom>
                                  <a:avLst/>
                                  <a:gdLst/>
                                  <a:ahLst/>
                                  <a:cxnLst/>
                                  <a:rect l="0" t="0" r="0" b="0"/>
                                  <a:pathLst>
                                    <a:path w="266065" h="291465">
                                      <a:moveTo>
                                        <a:pt x="0" y="145669"/>
                                      </a:moveTo>
                                      <a:cubicBezTo>
                                        <a:pt x="0" y="65278"/>
                                        <a:pt x="59563" y="0"/>
                                        <a:pt x="132969" y="0"/>
                                      </a:cubicBezTo>
                                      <a:cubicBezTo>
                                        <a:pt x="206502" y="0"/>
                                        <a:pt x="266065" y="65278"/>
                                        <a:pt x="266065" y="145669"/>
                                      </a:cubicBezTo>
                                      <a:cubicBezTo>
                                        <a:pt x="266065" y="226187"/>
                                        <a:pt x="206502" y="291465"/>
                                        <a:pt x="132969" y="291465"/>
                                      </a:cubicBezTo>
                                      <a:cubicBezTo>
                                        <a:pt x="59563" y="291465"/>
                                        <a:pt x="0" y="226187"/>
                                        <a:pt x="0" y="145669"/>
                                      </a:cubicBezTo>
                                      <a:close/>
                                    </a:path>
                                  </a:pathLst>
                                </a:custGeom>
                                <a:noFill/>
                                <a:ln w="9525" cap="flat" cmpd="sng" algn="ctr">
                                  <a:solidFill>
                                    <a:srgbClr val="000000"/>
                                  </a:solidFill>
                                  <a:prstDash val="solid"/>
                                  <a:round/>
                                </a:ln>
                                <a:effectLst/>
                              </wps:spPr>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3E30B405" id="Group 13" o:spid="_x0000_s1026" style="position:absolute;margin-left:18.8pt;margin-top:9pt;width:20.95pt;height:22.95pt;z-index:251677184" coordsize="266065,291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">
                      <v:shape id="Shape 1368" o:spid="_x0000_s1027" style="position:absolute;width:266065;height:291465;visibility:visible;mso-wrap-style:square;v-text-anchor:top" coordsize="266065,291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K/MUA&#10;AADbAAAADwAAAGRycy9kb3ducmV2LnhtbESPT2vCQBTE7wW/w/IEb81GQZGYTSiCtv6hUPXi7TX7&#10;moRm34bsRtNv3xUKPQ4z8xsmzQfTiBt1rrasYBrFIIgLq2suFVzOm+clCOeRNTaWScEPOciz0VOK&#10;ibZ3/qDbyZciQNglqKDyvk2kdEVFBl1kW+LgfdnOoA+yK6Xu8B7gppGzOF5IgzWHhQpbWldUfJ96&#10;o+B42H5ud8P02scH3vdH8zp/J1ZqMh5eViA8Df4//Nd+0wrmM3h8CT9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70r8xQAAANsAAAAPAAAAAAAAAAAAAAAAAJgCAABkcnMv&#10;ZG93bnJldi54bWxQSwUGAAAAAAQABAD1AAAAigMAAAAA&#10;" path="m,145669c,65278,59563,,132969,v73533,,133096,65278,133096,145669c266065,226187,206502,291465,132969,291465,59563,291465,,226187,,145669xe" filled="f">
                        <v:path arrowok="t" textboxrect="0,0,266065,291465"/>
                      </v:shape>
                      <w10:wrap type="square"/>
                    </v:group>
                  </w:pict>
                </mc:Fallback>
              </mc:AlternateContent>
            </w:r>
          </w:p>
        </w:tc>
        <w:tc>
          <w:tcPr>
            <w:tcW w:w="1679" w:type="dxa"/>
            <w:tcBorders>
              <w:top w:val="single" w:sz="4" w:space="0" w:color="000000"/>
              <w:left w:val="single" w:sz="4" w:space="0" w:color="000000"/>
              <w:bottom w:val="single" w:sz="4" w:space="0" w:color="000000"/>
              <w:right w:val="single" w:sz="4" w:space="0" w:color="000000"/>
            </w:tcBorders>
            <w:hideMark/>
          </w:tcPr>
          <w:p w14:paraId="4BC7A3AC" w14:textId="77777777" w:rsidR="005B125B" w:rsidRPr="00FB6B6A" w:rsidRDefault="005B125B" w:rsidP="005B125B">
            <w:pPr>
              <w:tabs>
                <w:tab w:val="left" w:pos="1418"/>
              </w:tabs>
              <w:spacing w:line="276" w:lineRule="auto"/>
              <w:ind w:left="72"/>
              <w:jc w:val="center"/>
              <w:rPr>
                <w:rFonts w:eastAsia="Calibri" w:cs="Times New Roman"/>
                <w:color w:val="000000"/>
                <w:szCs w:val="24"/>
                <w:lang w:val="en-ID"/>
              </w:rPr>
            </w:pPr>
            <w:r w:rsidRPr="00FB6B6A">
              <w:rPr>
                <w:rFonts w:eastAsia="Calibri" w:cs="Times New Roman"/>
                <w:color w:val="000000"/>
                <w:szCs w:val="24"/>
                <w:lang w:val="en-ID"/>
              </w:rPr>
              <w:t>Penghubung Dalam Sebuah</w:t>
            </w:r>
          </w:p>
          <w:p w14:paraId="44DED659" w14:textId="77777777" w:rsidR="005B125B" w:rsidRPr="00FB6B6A" w:rsidRDefault="005B125B" w:rsidP="005B125B">
            <w:pPr>
              <w:tabs>
                <w:tab w:val="left" w:pos="1418"/>
              </w:tabs>
              <w:spacing w:line="276" w:lineRule="auto"/>
              <w:jc w:val="center"/>
              <w:rPr>
                <w:rFonts w:eastAsia="Calibri" w:cs="Times New Roman"/>
                <w:color w:val="000000"/>
                <w:szCs w:val="24"/>
                <w:lang w:val="en-ID"/>
              </w:rPr>
            </w:pPr>
            <w:r w:rsidRPr="00FB6B6A">
              <w:rPr>
                <w:rFonts w:eastAsia="Calibri" w:cs="Times New Roman"/>
                <w:color w:val="000000"/>
                <w:szCs w:val="24"/>
                <w:lang w:val="en-ID"/>
              </w:rPr>
              <w:t>Halaman</w:t>
            </w:r>
          </w:p>
        </w:tc>
        <w:tc>
          <w:tcPr>
            <w:tcW w:w="3000" w:type="dxa"/>
            <w:tcBorders>
              <w:top w:val="single" w:sz="4" w:space="0" w:color="000000"/>
              <w:left w:val="single" w:sz="4" w:space="0" w:color="000000"/>
              <w:bottom w:val="single" w:sz="4" w:space="0" w:color="000000"/>
              <w:right w:val="single" w:sz="4" w:space="0" w:color="000000"/>
            </w:tcBorders>
            <w:hideMark/>
          </w:tcPr>
          <w:p w14:paraId="33D1FE82" w14:textId="77777777" w:rsidR="005B125B" w:rsidRPr="00FB6B6A" w:rsidRDefault="005B125B" w:rsidP="005B125B">
            <w:pPr>
              <w:tabs>
                <w:tab w:val="left" w:pos="1418"/>
              </w:tabs>
              <w:spacing w:line="276" w:lineRule="auto"/>
              <w:jc w:val="both"/>
              <w:rPr>
                <w:rFonts w:eastAsia="Calibri" w:cs="Times New Roman"/>
                <w:color w:val="000000"/>
                <w:szCs w:val="24"/>
                <w:lang w:val="en-ID"/>
              </w:rPr>
            </w:pPr>
            <w:r w:rsidRPr="00FB6B6A">
              <w:rPr>
                <w:rFonts w:eastAsia="Calibri" w:cs="Times New Roman"/>
                <w:color w:val="000000"/>
                <w:szCs w:val="24"/>
                <w:lang w:val="en-ID"/>
              </w:rPr>
              <w:t>Menghubungkan bagan alir yang berada pada halaman yang sama.</w:t>
            </w:r>
          </w:p>
        </w:tc>
      </w:tr>
    </w:tbl>
    <w:p w14:paraId="08998EAB" w14:textId="62659E6A" w:rsidR="00CB1C36" w:rsidRPr="00B50874" w:rsidRDefault="00CB1C36" w:rsidP="00890646">
      <w:pPr>
        <w:spacing w:after="240" w:line="240" w:lineRule="auto"/>
        <w:rPr>
          <w:rFonts w:eastAsia="SimSun"/>
          <w:b/>
          <w:lang w:eastAsia="zh-CN"/>
        </w:rPr>
      </w:pPr>
    </w:p>
    <w:p w14:paraId="0602DB37" w14:textId="77777777" w:rsidR="00E01CB8" w:rsidRPr="00CB1C36" w:rsidRDefault="00B7298A" w:rsidP="00213EE8">
      <w:pPr>
        <w:pStyle w:val="ListParagraph"/>
        <w:numPr>
          <w:ilvl w:val="0"/>
          <w:numId w:val="15"/>
        </w:numPr>
        <w:ind w:left="1276" w:hanging="709"/>
        <w:rPr>
          <w:b/>
        </w:rPr>
      </w:pPr>
      <w:bookmarkStart w:id="68" w:name="_Toc69451545"/>
      <w:r w:rsidRPr="00CB1C36">
        <w:rPr>
          <w:b/>
        </w:rPr>
        <w:t xml:space="preserve">UML </w:t>
      </w:r>
      <w:r w:rsidRPr="00CB1C36">
        <w:rPr>
          <w:b/>
          <w:i/>
        </w:rPr>
        <w:t>(Unifield Modeling Language)</w:t>
      </w:r>
      <w:bookmarkEnd w:id="68"/>
      <w:r w:rsidRPr="00CB1C36">
        <w:rPr>
          <w:b/>
        </w:rPr>
        <w:t xml:space="preserve"> </w:t>
      </w:r>
    </w:p>
    <w:p w14:paraId="36A07D16" w14:textId="1A9709EA" w:rsidR="00E01CB8" w:rsidRDefault="00B7298A" w:rsidP="00CB1C36">
      <w:pPr>
        <w:ind w:left="1276" w:firstLine="567"/>
        <w:jc w:val="both"/>
      </w:pPr>
      <w:r>
        <w:t xml:space="preserve">Menurut (Pressman, 2010:841) </w:t>
      </w:r>
      <w:r>
        <w:rPr>
          <w:i/>
        </w:rPr>
        <w:t>Unified Modeling Language</w:t>
      </w:r>
      <w:r>
        <w:t xml:space="preserve"> (UML) adalah bahasa standar untuk menulis denah perangkat lunak. UML dapat digunakan untuk memvisualisasikan, menentukan, membangun, dan mendokumentasikan artefak dari sistem perangkat lunak. Dengan kata lain, seperti arsitek bangunan membuat denah yang akan digunakan oleh sebuah perusahaan konstruksi, arsitek software membuat diagram UML untuk membantu pengembang perangkat lunak membangun perangkat lunak. Jika anda memahami kosakata UML, anda dapat lebih mudah memahami dan menentukan sistem dan menjelaskan desain sistem kepada orang lain. </w:t>
      </w:r>
      <w:r w:rsidR="004413CA">
        <w:fldChar w:fldCharType="begin" w:fldLock="1"/>
      </w:r>
      <w:r w:rsidR="00C42688">
        <w:instrText>ADDIN CSL_CITATION {"citationItems":[{"id":"ITEM-1","itemData":{"author":[{"dropping-particle":"","family":"Widodo","given":"Andrian Eko","non-dropping-particle":"","parse-names":false,"suffix":""}],"id":"ITEM-1","issue":"1","issued":{"date-parts":[["2020"]]},"page":"12-18","title":"Otomatisasi Pemilah Sampah Berbasis Arduino Uno","type":"article-journal","volume":"6"},"uris":["http://www.mendeley.com/documents/?uuid=91a24d04-32d1-4664-9938-a6c3f17ba015"]}],"mendeley":{"formattedCitation":"[7]","plainTextFormattedCitation":"[7]","previouslyFormattedCitation":"[6]"},"properties":{"noteIndex":0},"schema":"https://github.com/citation-style-language/schema/raw/master/csl-citation.json"}</w:instrText>
      </w:r>
      <w:r w:rsidR="004413CA">
        <w:fldChar w:fldCharType="separate"/>
      </w:r>
      <w:r w:rsidR="00C42688" w:rsidRPr="00C42688">
        <w:rPr>
          <w:noProof/>
        </w:rPr>
        <w:t>[7]</w:t>
      </w:r>
      <w:r w:rsidR="004413CA">
        <w:fldChar w:fldCharType="end"/>
      </w:r>
    </w:p>
    <w:p w14:paraId="45EB7FFF" w14:textId="77777777" w:rsidR="00E01CB8" w:rsidRDefault="00B7298A" w:rsidP="00CB1C36">
      <w:pPr>
        <w:ind w:left="1276" w:firstLine="567"/>
        <w:jc w:val="both"/>
      </w:pPr>
      <w:r>
        <w:rPr>
          <w:i/>
        </w:rPr>
        <w:t>Unifield Modeling Language</w:t>
      </w:r>
      <w:r>
        <w:t xml:space="preserve"> merupakan salah satu metode pemodelan visual yang digunakan dalam perancangan dan pembuatan sebuah software yang berorientasikan pada objek. UML merupakan sebuah standar penulisan atau semacam blue print diamna didalamnya termasuk sebuah bisnis proses, penulisan kelas-kelas dalam sebuah bahasa yang spesifik. Terdapat beberapa diagram UML yang sering digunakan dalam pengembangan sebuah sistem, yaitu:  </w:t>
      </w:r>
    </w:p>
    <w:p w14:paraId="769A2CA7" w14:textId="77777777" w:rsidR="00E01CB8" w:rsidRPr="00AE06B0" w:rsidRDefault="00B7298A" w:rsidP="008B435E">
      <w:pPr>
        <w:numPr>
          <w:ilvl w:val="0"/>
          <w:numId w:val="6"/>
        </w:numPr>
        <w:ind w:left="1701" w:hanging="425"/>
        <w:jc w:val="both"/>
      </w:pPr>
      <w:r>
        <w:rPr>
          <w:i/>
        </w:rPr>
        <w:t>Use Case:</w:t>
      </w:r>
      <w:r>
        <w:t xml:space="preserve"> Merupakan gambaran dari fungsionalitas yang diharapkan dari sebuah sistem, dan merepresentasikan sebuah interaksi antara aktor dan sistem. Didalam </w:t>
      </w:r>
      <w:r w:rsidRPr="008D14AD">
        <w:rPr>
          <w:i/>
        </w:rPr>
        <w:t>use case</w:t>
      </w:r>
      <w:r>
        <w:t xml:space="preserve"> terdapat </w:t>
      </w:r>
      <w:r>
        <w:rPr>
          <w:i/>
        </w:rPr>
        <w:t xml:space="preserve">actor </w:t>
      </w:r>
      <w:r>
        <w:t>yang merupakan sebuah gambaran entitas dari manuasia atau sebuah sistem yang melakukan pekerjaan di sistem.</w:t>
      </w:r>
    </w:p>
    <w:p w14:paraId="13B00CC4" w14:textId="5DA88B02" w:rsidR="00AE06B0" w:rsidRPr="002741EE" w:rsidRDefault="002741EE" w:rsidP="002741EE">
      <w:pPr>
        <w:pStyle w:val="Caption"/>
        <w:ind w:left="1701"/>
        <w:rPr>
          <w:i w:val="0"/>
          <w:color w:val="auto"/>
          <w:sz w:val="24"/>
          <w:szCs w:val="24"/>
        </w:rPr>
      </w:pPr>
      <w:bookmarkStart w:id="69" w:name="_Toc73704966"/>
      <w:r w:rsidRPr="002741EE">
        <w:rPr>
          <w:i w:val="0"/>
          <w:color w:val="auto"/>
          <w:sz w:val="24"/>
          <w:szCs w:val="24"/>
        </w:rPr>
        <w:t>Tabel 2.</w:t>
      </w:r>
      <w:r w:rsidRPr="002741EE">
        <w:rPr>
          <w:i w:val="0"/>
          <w:color w:val="auto"/>
          <w:sz w:val="24"/>
          <w:szCs w:val="24"/>
        </w:rPr>
        <w:fldChar w:fldCharType="begin"/>
      </w:r>
      <w:r w:rsidRPr="002741EE">
        <w:rPr>
          <w:i w:val="0"/>
          <w:color w:val="auto"/>
          <w:sz w:val="24"/>
          <w:szCs w:val="24"/>
        </w:rPr>
        <w:instrText xml:space="preserve"> SEQ Tabel_2. \* ARABIC </w:instrText>
      </w:r>
      <w:r w:rsidRPr="002741EE">
        <w:rPr>
          <w:i w:val="0"/>
          <w:color w:val="auto"/>
          <w:sz w:val="24"/>
          <w:szCs w:val="24"/>
        </w:rPr>
        <w:fldChar w:fldCharType="separate"/>
      </w:r>
      <w:r w:rsidR="00713366">
        <w:rPr>
          <w:i w:val="0"/>
          <w:noProof/>
          <w:color w:val="auto"/>
          <w:sz w:val="24"/>
          <w:szCs w:val="24"/>
        </w:rPr>
        <w:t>2</w:t>
      </w:r>
      <w:r w:rsidRPr="002741EE">
        <w:rPr>
          <w:i w:val="0"/>
          <w:color w:val="auto"/>
          <w:sz w:val="24"/>
          <w:szCs w:val="24"/>
        </w:rPr>
        <w:fldChar w:fldCharType="end"/>
      </w:r>
      <w:r w:rsidRPr="002741EE">
        <w:rPr>
          <w:i w:val="0"/>
          <w:color w:val="auto"/>
          <w:sz w:val="24"/>
          <w:szCs w:val="24"/>
          <w:lang w:val="en-US"/>
        </w:rPr>
        <w:t xml:space="preserve"> Simbol </w:t>
      </w:r>
      <w:r w:rsidRPr="002741EE">
        <w:rPr>
          <w:color w:val="auto"/>
          <w:sz w:val="24"/>
          <w:szCs w:val="24"/>
          <w:lang w:val="en-US"/>
        </w:rPr>
        <w:t>Use Case Diagram</w:t>
      </w:r>
      <w:bookmarkEnd w:id="69"/>
      <w:r w:rsidRPr="002741EE">
        <w:rPr>
          <w:i w:val="0"/>
          <w:color w:val="auto"/>
          <w:sz w:val="24"/>
          <w:szCs w:val="24"/>
        </w:rPr>
        <w:t xml:space="preserve"> </w:t>
      </w:r>
    </w:p>
    <w:tbl>
      <w:tblPr>
        <w:tblW w:w="6237" w:type="dxa"/>
        <w:tblInd w:w="17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1701"/>
        <w:gridCol w:w="1418"/>
        <w:gridCol w:w="2551"/>
      </w:tblGrid>
      <w:tr w:rsidR="00D3300F" w14:paraId="4757B879" w14:textId="77777777" w:rsidTr="00890646">
        <w:trPr>
          <w:trHeight w:val="34"/>
        </w:trPr>
        <w:tc>
          <w:tcPr>
            <w:tcW w:w="567" w:type="dxa"/>
            <w:vAlign w:val="center"/>
          </w:tcPr>
          <w:p w14:paraId="63E665B0" w14:textId="77777777" w:rsidR="00D3300F" w:rsidRDefault="00D3300F" w:rsidP="00DF7CC2">
            <w:pPr>
              <w:pStyle w:val="TableParagraph"/>
              <w:ind w:left="103" w:right="95"/>
              <w:jc w:val="center"/>
              <w:rPr>
                <w:b/>
                <w:sz w:val="24"/>
              </w:rPr>
            </w:pPr>
            <w:r>
              <w:rPr>
                <w:b/>
                <w:sz w:val="24"/>
              </w:rPr>
              <w:t>No</w:t>
            </w:r>
          </w:p>
        </w:tc>
        <w:tc>
          <w:tcPr>
            <w:tcW w:w="1701" w:type="dxa"/>
            <w:vAlign w:val="center"/>
          </w:tcPr>
          <w:p w14:paraId="18D7EA68" w14:textId="77777777" w:rsidR="00D3300F" w:rsidRDefault="00D3300F" w:rsidP="00DF7CC2">
            <w:pPr>
              <w:pStyle w:val="TableParagraph"/>
              <w:jc w:val="center"/>
              <w:rPr>
                <w:b/>
                <w:sz w:val="24"/>
              </w:rPr>
            </w:pPr>
            <w:r>
              <w:rPr>
                <w:b/>
                <w:sz w:val="24"/>
              </w:rPr>
              <w:t>Simbol</w:t>
            </w:r>
          </w:p>
        </w:tc>
        <w:tc>
          <w:tcPr>
            <w:tcW w:w="1418" w:type="dxa"/>
            <w:vAlign w:val="center"/>
          </w:tcPr>
          <w:p w14:paraId="2E48469D" w14:textId="77777777" w:rsidR="00D3300F" w:rsidRDefault="00D3300F" w:rsidP="00DF7CC2">
            <w:pPr>
              <w:pStyle w:val="TableParagraph"/>
              <w:ind w:left="153" w:right="148"/>
              <w:jc w:val="center"/>
              <w:rPr>
                <w:b/>
                <w:sz w:val="24"/>
              </w:rPr>
            </w:pPr>
            <w:r>
              <w:rPr>
                <w:b/>
                <w:sz w:val="24"/>
              </w:rPr>
              <w:t>Nama</w:t>
            </w:r>
          </w:p>
        </w:tc>
        <w:tc>
          <w:tcPr>
            <w:tcW w:w="2551" w:type="dxa"/>
            <w:vAlign w:val="center"/>
          </w:tcPr>
          <w:p w14:paraId="25C9BCAB" w14:textId="77777777" w:rsidR="00D3300F" w:rsidRDefault="00D3300F" w:rsidP="00DF7CC2">
            <w:pPr>
              <w:pStyle w:val="TableParagraph"/>
              <w:ind w:left="504"/>
              <w:jc w:val="center"/>
              <w:rPr>
                <w:b/>
                <w:sz w:val="24"/>
              </w:rPr>
            </w:pPr>
            <w:r>
              <w:rPr>
                <w:b/>
                <w:sz w:val="24"/>
              </w:rPr>
              <w:t>Keterangan</w:t>
            </w:r>
          </w:p>
        </w:tc>
      </w:tr>
      <w:tr w:rsidR="00D3300F" w14:paraId="4A742177" w14:textId="77777777" w:rsidTr="00890646">
        <w:trPr>
          <w:trHeight w:val="34"/>
        </w:trPr>
        <w:tc>
          <w:tcPr>
            <w:tcW w:w="567" w:type="dxa"/>
            <w:vAlign w:val="center"/>
          </w:tcPr>
          <w:p w14:paraId="0B4CD752" w14:textId="77777777" w:rsidR="00D3300F" w:rsidRDefault="00D3300F" w:rsidP="00DF7CC2">
            <w:pPr>
              <w:pStyle w:val="TableParagraph"/>
              <w:jc w:val="center"/>
              <w:rPr>
                <w:sz w:val="24"/>
              </w:rPr>
            </w:pPr>
            <w:r>
              <w:rPr>
                <w:sz w:val="24"/>
              </w:rPr>
              <w:t>1</w:t>
            </w:r>
          </w:p>
        </w:tc>
        <w:tc>
          <w:tcPr>
            <w:tcW w:w="1701" w:type="dxa"/>
            <w:vAlign w:val="center"/>
          </w:tcPr>
          <w:p w14:paraId="1DED24B5" w14:textId="77777777" w:rsidR="00D3300F" w:rsidRDefault="00D3300F" w:rsidP="00DF7CC2">
            <w:pPr>
              <w:pStyle w:val="TableParagraph"/>
              <w:rPr>
                <w:i/>
                <w:sz w:val="14"/>
              </w:rPr>
            </w:pPr>
          </w:p>
          <w:p w14:paraId="2DA5E4E9" w14:textId="77777777" w:rsidR="00D3300F" w:rsidRDefault="00D3300F" w:rsidP="00DF7CC2">
            <w:pPr>
              <w:pStyle w:val="TableParagraph"/>
              <w:jc w:val="center"/>
              <w:rPr>
                <w:sz w:val="20"/>
              </w:rPr>
            </w:pPr>
            <w:r>
              <w:rPr>
                <w:noProof/>
              </w:rPr>
              <w:drawing>
                <wp:inline distT="0" distB="0" distL="0" distR="0" wp14:anchorId="0998F4B6" wp14:editId="4BF0B2B9">
                  <wp:extent cx="508958" cy="7634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17895" t="24667" r="18947" b="15333"/>
                          <a:stretch/>
                        </pic:blipFill>
                        <pic:spPr bwMode="auto">
                          <a:xfrm>
                            <a:off x="0" y="0"/>
                            <a:ext cx="510886" cy="76632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8" w:type="dxa"/>
            <w:vAlign w:val="center"/>
          </w:tcPr>
          <w:p w14:paraId="504B781D" w14:textId="77777777" w:rsidR="00D3300F" w:rsidRDefault="00D3300F" w:rsidP="00DF7CC2">
            <w:pPr>
              <w:pStyle w:val="TableParagraph"/>
              <w:ind w:right="144"/>
              <w:jc w:val="center"/>
              <w:rPr>
                <w:sz w:val="24"/>
              </w:rPr>
            </w:pPr>
            <w:r>
              <w:rPr>
                <w:sz w:val="24"/>
              </w:rPr>
              <w:t>Aktor</w:t>
            </w:r>
          </w:p>
        </w:tc>
        <w:tc>
          <w:tcPr>
            <w:tcW w:w="2551" w:type="dxa"/>
          </w:tcPr>
          <w:p w14:paraId="7A4BD696" w14:textId="455CF27B" w:rsidR="00D3300F" w:rsidRPr="007143AF" w:rsidRDefault="00D3300F" w:rsidP="00890646">
            <w:pPr>
              <w:pStyle w:val="TableParagraph"/>
              <w:ind w:left="110"/>
              <w:jc w:val="both"/>
              <w:rPr>
                <w:sz w:val="24"/>
              </w:rPr>
            </w:pPr>
            <w:r>
              <w:rPr>
                <w:sz w:val="24"/>
              </w:rPr>
              <w:t>Mewakili</w:t>
            </w:r>
            <w:r w:rsidR="00890646">
              <w:rPr>
                <w:sz w:val="24"/>
              </w:rPr>
              <w:t xml:space="preserve"> </w:t>
            </w:r>
            <w:r>
              <w:rPr>
                <w:sz w:val="24"/>
              </w:rPr>
              <w:t>p</w:t>
            </w:r>
            <w:r w:rsidR="00E22853">
              <w:rPr>
                <w:sz w:val="24"/>
              </w:rPr>
              <w:t xml:space="preserve">eran pengguna, sistem atau alat </w:t>
            </w:r>
            <w:r>
              <w:rPr>
                <w:sz w:val="24"/>
              </w:rPr>
              <w:t xml:space="preserve">ketika berkomunikasi dengan </w:t>
            </w:r>
            <w:r>
              <w:rPr>
                <w:i/>
                <w:sz w:val="24"/>
              </w:rPr>
              <w:t>use case.</w:t>
            </w:r>
          </w:p>
        </w:tc>
      </w:tr>
      <w:tr w:rsidR="00D3300F" w14:paraId="68FCC4A7" w14:textId="77777777" w:rsidTr="00890646">
        <w:trPr>
          <w:trHeight w:val="34"/>
        </w:trPr>
        <w:tc>
          <w:tcPr>
            <w:tcW w:w="567" w:type="dxa"/>
            <w:vAlign w:val="center"/>
          </w:tcPr>
          <w:p w14:paraId="6434BE80" w14:textId="77777777" w:rsidR="00D3300F" w:rsidRDefault="00D3300F" w:rsidP="00DF7CC2">
            <w:pPr>
              <w:pStyle w:val="TableParagraph"/>
              <w:jc w:val="center"/>
              <w:rPr>
                <w:sz w:val="24"/>
              </w:rPr>
            </w:pPr>
            <w:r>
              <w:rPr>
                <w:sz w:val="24"/>
              </w:rPr>
              <w:t>2</w:t>
            </w:r>
          </w:p>
        </w:tc>
        <w:tc>
          <w:tcPr>
            <w:tcW w:w="1701" w:type="dxa"/>
            <w:vAlign w:val="center"/>
          </w:tcPr>
          <w:p w14:paraId="567D2065" w14:textId="77777777" w:rsidR="00D3300F" w:rsidRDefault="00D3300F" w:rsidP="00DF7CC2">
            <w:pPr>
              <w:pStyle w:val="TableParagraph"/>
              <w:rPr>
                <w:i/>
                <w:sz w:val="3"/>
              </w:rPr>
            </w:pPr>
          </w:p>
          <w:p w14:paraId="1950B21D" w14:textId="77777777" w:rsidR="00D3300F" w:rsidRDefault="00D3300F" w:rsidP="00DF7CC2">
            <w:pPr>
              <w:pStyle w:val="TableParagraph"/>
              <w:jc w:val="center"/>
              <w:rPr>
                <w:sz w:val="20"/>
              </w:rPr>
            </w:pPr>
            <w:r>
              <w:rPr>
                <w:noProof/>
                <w:sz w:val="20"/>
              </w:rPr>
              <mc:AlternateContent>
                <mc:Choice Requires="wpg">
                  <w:drawing>
                    <wp:inline distT="0" distB="0" distL="0" distR="0" wp14:anchorId="6C053D6B" wp14:editId="20122663">
                      <wp:extent cx="819785" cy="553085"/>
                      <wp:effectExtent l="0" t="0" r="18415" b="18415"/>
                      <wp:docPr id="1568" name="Group 15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19785" cy="553085"/>
                                <a:chOff x="0" y="0"/>
                                <a:chExt cx="1291" cy="871"/>
                              </a:xfrm>
                            </wpg:grpSpPr>
                            <wps:wsp>
                              <wps:cNvPr id="1569" name="Freeform 1277"/>
                              <wps:cNvSpPr>
                                <a:spLocks/>
                              </wps:cNvSpPr>
                              <wps:spPr bwMode="auto">
                                <a:xfrm>
                                  <a:off x="37" y="37"/>
                                  <a:ext cx="1246" cy="826"/>
                                </a:xfrm>
                                <a:custGeom>
                                  <a:avLst/>
                                  <a:gdLst>
                                    <a:gd name="T0" fmla="+- 0 653 37"/>
                                    <a:gd name="T1" fmla="*/ T0 w 1246"/>
                                    <a:gd name="T2" fmla="+- 0 37 37"/>
                                    <a:gd name="T3" fmla="*/ 37 h 826"/>
                                    <a:gd name="T4" fmla="+- 0 561 37"/>
                                    <a:gd name="T5" fmla="*/ T4 w 1246"/>
                                    <a:gd name="T6" fmla="+- 0 42 37"/>
                                    <a:gd name="T7" fmla="*/ 42 h 826"/>
                                    <a:gd name="T8" fmla="+- 0 473 37"/>
                                    <a:gd name="T9" fmla="*/ T8 w 1246"/>
                                    <a:gd name="T10" fmla="+- 0 54 37"/>
                                    <a:gd name="T11" fmla="*/ 54 h 826"/>
                                    <a:gd name="T12" fmla="+- 0 391 37"/>
                                    <a:gd name="T13" fmla="*/ T12 w 1246"/>
                                    <a:gd name="T14" fmla="+- 0 75 37"/>
                                    <a:gd name="T15" fmla="*/ 75 h 826"/>
                                    <a:gd name="T16" fmla="+- 0 315 37"/>
                                    <a:gd name="T17" fmla="*/ T16 w 1246"/>
                                    <a:gd name="T18" fmla="+- 0 102 37"/>
                                    <a:gd name="T19" fmla="*/ 102 h 826"/>
                                    <a:gd name="T20" fmla="+- 0 247 37"/>
                                    <a:gd name="T21" fmla="*/ T20 w 1246"/>
                                    <a:gd name="T22" fmla="+- 0 136 37"/>
                                    <a:gd name="T23" fmla="*/ 136 h 826"/>
                                    <a:gd name="T24" fmla="+- 0 186 37"/>
                                    <a:gd name="T25" fmla="*/ T24 w 1246"/>
                                    <a:gd name="T26" fmla="+- 0 176 37"/>
                                    <a:gd name="T27" fmla="*/ 176 h 826"/>
                                    <a:gd name="T28" fmla="+- 0 135 37"/>
                                    <a:gd name="T29" fmla="*/ T28 w 1246"/>
                                    <a:gd name="T30" fmla="+- 0 221 37"/>
                                    <a:gd name="T31" fmla="*/ 221 h 826"/>
                                    <a:gd name="T32" fmla="+- 0 94 37"/>
                                    <a:gd name="T33" fmla="*/ T32 w 1246"/>
                                    <a:gd name="T34" fmla="+- 0 271 37"/>
                                    <a:gd name="T35" fmla="*/ 271 h 826"/>
                                    <a:gd name="T36" fmla="+- 0 63 37"/>
                                    <a:gd name="T37" fmla="*/ T36 w 1246"/>
                                    <a:gd name="T38" fmla="+- 0 325 37"/>
                                    <a:gd name="T39" fmla="*/ 325 h 826"/>
                                    <a:gd name="T40" fmla="+- 0 44 37"/>
                                    <a:gd name="T41" fmla="*/ T40 w 1246"/>
                                    <a:gd name="T42" fmla="+- 0 382 37"/>
                                    <a:gd name="T43" fmla="*/ 382 h 826"/>
                                    <a:gd name="T44" fmla="+- 0 37 37"/>
                                    <a:gd name="T45" fmla="*/ T44 w 1246"/>
                                    <a:gd name="T46" fmla="+- 0 442 37"/>
                                    <a:gd name="T47" fmla="*/ 442 h 826"/>
                                    <a:gd name="T48" fmla="+- 0 44 37"/>
                                    <a:gd name="T49" fmla="*/ T48 w 1246"/>
                                    <a:gd name="T50" fmla="+- 0 503 37"/>
                                    <a:gd name="T51" fmla="*/ 503 h 826"/>
                                    <a:gd name="T52" fmla="+- 0 63 37"/>
                                    <a:gd name="T53" fmla="*/ T52 w 1246"/>
                                    <a:gd name="T54" fmla="+- 0 561 37"/>
                                    <a:gd name="T55" fmla="*/ 561 h 826"/>
                                    <a:gd name="T56" fmla="+- 0 94 37"/>
                                    <a:gd name="T57" fmla="*/ T56 w 1246"/>
                                    <a:gd name="T58" fmla="+- 0 617 37"/>
                                    <a:gd name="T59" fmla="*/ 617 h 826"/>
                                    <a:gd name="T60" fmla="+- 0 135 37"/>
                                    <a:gd name="T61" fmla="*/ T60 w 1246"/>
                                    <a:gd name="T62" fmla="+- 0 668 37"/>
                                    <a:gd name="T63" fmla="*/ 668 h 826"/>
                                    <a:gd name="T64" fmla="+- 0 186 37"/>
                                    <a:gd name="T65" fmla="*/ T64 w 1246"/>
                                    <a:gd name="T66" fmla="+- 0 716 37"/>
                                    <a:gd name="T67" fmla="*/ 716 h 826"/>
                                    <a:gd name="T68" fmla="+- 0 247 37"/>
                                    <a:gd name="T69" fmla="*/ T68 w 1246"/>
                                    <a:gd name="T70" fmla="+- 0 758 37"/>
                                    <a:gd name="T71" fmla="*/ 758 h 826"/>
                                    <a:gd name="T72" fmla="+- 0 315 37"/>
                                    <a:gd name="T73" fmla="*/ T72 w 1246"/>
                                    <a:gd name="T74" fmla="+- 0 794 37"/>
                                    <a:gd name="T75" fmla="*/ 794 h 826"/>
                                    <a:gd name="T76" fmla="+- 0 391 37"/>
                                    <a:gd name="T77" fmla="*/ T76 w 1246"/>
                                    <a:gd name="T78" fmla="+- 0 823 37"/>
                                    <a:gd name="T79" fmla="*/ 823 h 826"/>
                                    <a:gd name="T80" fmla="+- 0 473 37"/>
                                    <a:gd name="T81" fmla="*/ T80 w 1246"/>
                                    <a:gd name="T82" fmla="+- 0 845 37"/>
                                    <a:gd name="T83" fmla="*/ 845 h 826"/>
                                    <a:gd name="T84" fmla="+- 0 561 37"/>
                                    <a:gd name="T85" fmla="*/ T84 w 1246"/>
                                    <a:gd name="T86" fmla="+- 0 858 37"/>
                                    <a:gd name="T87" fmla="*/ 858 h 826"/>
                                    <a:gd name="T88" fmla="+- 0 653 37"/>
                                    <a:gd name="T89" fmla="*/ T88 w 1246"/>
                                    <a:gd name="T90" fmla="+- 0 863 37"/>
                                    <a:gd name="T91" fmla="*/ 863 h 826"/>
                                    <a:gd name="T92" fmla="+- 0 745 37"/>
                                    <a:gd name="T93" fmla="*/ T92 w 1246"/>
                                    <a:gd name="T94" fmla="+- 0 858 37"/>
                                    <a:gd name="T95" fmla="*/ 858 h 826"/>
                                    <a:gd name="T96" fmla="+- 0 834 37"/>
                                    <a:gd name="T97" fmla="*/ T96 w 1246"/>
                                    <a:gd name="T98" fmla="+- 0 845 37"/>
                                    <a:gd name="T99" fmla="*/ 845 h 826"/>
                                    <a:gd name="T100" fmla="+- 0 917 37"/>
                                    <a:gd name="T101" fmla="*/ T100 w 1246"/>
                                    <a:gd name="T102" fmla="+- 0 823 37"/>
                                    <a:gd name="T103" fmla="*/ 823 h 826"/>
                                    <a:gd name="T104" fmla="+- 0 995 37"/>
                                    <a:gd name="T105" fmla="*/ T104 w 1246"/>
                                    <a:gd name="T106" fmla="+- 0 794 37"/>
                                    <a:gd name="T107" fmla="*/ 794 h 826"/>
                                    <a:gd name="T108" fmla="+- 0 1065 37"/>
                                    <a:gd name="T109" fmla="*/ T108 w 1246"/>
                                    <a:gd name="T110" fmla="+- 0 758 37"/>
                                    <a:gd name="T111" fmla="*/ 758 h 826"/>
                                    <a:gd name="T112" fmla="+- 0 1127 37"/>
                                    <a:gd name="T113" fmla="*/ T112 w 1246"/>
                                    <a:gd name="T114" fmla="+- 0 716 37"/>
                                    <a:gd name="T115" fmla="*/ 716 h 826"/>
                                    <a:gd name="T116" fmla="+- 0 1181 37"/>
                                    <a:gd name="T117" fmla="*/ T116 w 1246"/>
                                    <a:gd name="T118" fmla="+- 0 668 37"/>
                                    <a:gd name="T119" fmla="*/ 668 h 826"/>
                                    <a:gd name="T120" fmla="+- 0 1224 37"/>
                                    <a:gd name="T121" fmla="*/ T120 w 1246"/>
                                    <a:gd name="T122" fmla="+- 0 617 37"/>
                                    <a:gd name="T123" fmla="*/ 617 h 826"/>
                                    <a:gd name="T124" fmla="+- 0 1256 37"/>
                                    <a:gd name="T125" fmla="*/ T124 w 1246"/>
                                    <a:gd name="T126" fmla="+- 0 561 37"/>
                                    <a:gd name="T127" fmla="*/ 561 h 826"/>
                                    <a:gd name="T128" fmla="+- 0 1276 37"/>
                                    <a:gd name="T129" fmla="*/ T128 w 1246"/>
                                    <a:gd name="T130" fmla="+- 0 503 37"/>
                                    <a:gd name="T131" fmla="*/ 503 h 826"/>
                                    <a:gd name="T132" fmla="+- 0 1283 37"/>
                                    <a:gd name="T133" fmla="*/ T132 w 1246"/>
                                    <a:gd name="T134" fmla="+- 0 442 37"/>
                                    <a:gd name="T135" fmla="*/ 442 h 826"/>
                                    <a:gd name="T136" fmla="+- 0 1276 37"/>
                                    <a:gd name="T137" fmla="*/ T136 w 1246"/>
                                    <a:gd name="T138" fmla="+- 0 382 37"/>
                                    <a:gd name="T139" fmla="*/ 382 h 826"/>
                                    <a:gd name="T140" fmla="+- 0 1256 37"/>
                                    <a:gd name="T141" fmla="*/ T140 w 1246"/>
                                    <a:gd name="T142" fmla="+- 0 325 37"/>
                                    <a:gd name="T143" fmla="*/ 325 h 826"/>
                                    <a:gd name="T144" fmla="+- 0 1224 37"/>
                                    <a:gd name="T145" fmla="*/ T144 w 1246"/>
                                    <a:gd name="T146" fmla="+- 0 271 37"/>
                                    <a:gd name="T147" fmla="*/ 271 h 826"/>
                                    <a:gd name="T148" fmla="+- 0 1181 37"/>
                                    <a:gd name="T149" fmla="*/ T148 w 1246"/>
                                    <a:gd name="T150" fmla="+- 0 221 37"/>
                                    <a:gd name="T151" fmla="*/ 221 h 826"/>
                                    <a:gd name="T152" fmla="+- 0 1127 37"/>
                                    <a:gd name="T153" fmla="*/ T152 w 1246"/>
                                    <a:gd name="T154" fmla="+- 0 176 37"/>
                                    <a:gd name="T155" fmla="*/ 176 h 826"/>
                                    <a:gd name="T156" fmla="+- 0 1065 37"/>
                                    <a:gd name="T157" fmla="*/ T156 w 1246"/>
                                    <a:gd name="T158" fmla="+- 0 136 37"/>
                                    <a:gd name="T159" fmla="*/ 136 h 826"/>
                                    <a:gd name="T160" fmla="+- 0 995 37"/>
                                    <a:gd name="T161" fmla="*/ T160 w 1246"/>
                                    <a:gd name="T162" fmla="+- 0 102 37"/>
                                    <a:gd name="T163" fmla="*/ 102 h 826"/>
                                    <a:gd name="T164" fmla="+- 0 917 37"/>
                                    <a:gd name="T165" fmla="*/ T164 w 1246"/>
                                    <a:gd name="T166" fmla="+- 0 75 37"/>
                                    <a:gd name="T167" fmla="*/ 75 h 826"/>
                                    <a:gd name="T168" fmla="+- 0 834 37"/>
                                    <a:gd name="T169" fmla="*/ T168 w 1246"/>
                                    <a:gd name="T170" fmla="+- 0 54 37"/>
                                    <a:gd name="T171" fmla="*/ 54 h 826"/>
                                    <a:gd name="T172" fmla="+- 0 745 37"/>
                                    <a:gd name="T173" fmla="*/ T172 w 1246"/>
                                    <a:gd name="T174" fmla="+- 0 42 37"/>
                                    <a:gd name="T175" fmla="*/ 42 h 826"/>
                                    <a:gd name="T176" fmla="+- 0 653 37"/>
                                    <a:gd name="T177" fmla="*/ T176 w 1246"/>
                                    <a:gd name="T178" fmla="+- 0 37 37"/>
                                    <a:gd name="T179" fmla="*/ 37 h 8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1246" h="826">
                                      <a:moveTo>
                                        <a:pt x="616" y="0"/>
                                      </a:moveTo>
                                      <a:lnTo>
                                        <a:pt x="524" y="5"/>
                                      </a:lnTo>
                                      <a:lnTo>
                                        <a:pt x="436" y="17"/>
                                      </a:lnTo>
                                      <a:lnTo>
                                        <a:pt x="354" y="38"/>
                                      </a:lnTo>
                                      <a:lnTo>
                                        <a:pt x="278" y="65"/>
                                      </a:lnTo>
                                      <a:lnTo>
                                        <a:pt x="210" y="99"/>
                                      </a:lnTo>
                                      <a:lnTo>
                                        <a:pt x="149" y="139"/>
                                      </a:lnTo>
                                      <a:lnTo>
                                        <a:pt x="98" y="184"/>
                                      </a:lnTo>
                                      <a:lnTo>
                                        <a:pt x="57" y="234"/>
                                      </a:lnTo>
                                      <a:lnTo>
                                        <a:pt x="26" y="288"/>
                                      </a:lnTo>
                                      <a:lnTo>
                                        <a:pt x="7" y="345"/>
                                      </a:lnTo>
                                      <a:lnTo>
                                        <a:pt x="0" y="405"/>
                                      </a:lnTo>
                                      <a:lnTo>
                                        <a:pt x="7" y="466"/>
                                      </a:lnTo>
                                      <a:lnTo>
                                        <a:pt x="26" y="524"/>
                                      </a:lnTo>
                                      <a:lnTo>
                                        <a:pt x="57" y="580"/>
                                      </a:lnTo>
                                      <a:lnTo>
                                        <a:pt x="98" y="631"/>
                                      </a:lnTo>
                                      <a:lnTo>
                                        <a:pt x="149" y="679"/>
                                      </a:lnTo>
                                      <a:lnTo>
                                        <a:pt x="210" y="721"/>
                                      </a:lnTo>
                                      <a:lnTo>
                                        <a:pt x="278" y="757"/>
                                      </a:lnTo>
                                      <a:lnTo>
                                        <a:pt x="354" y="786"/>
                                      </a:lnTo>
                                      <a:lnTo>
                                        <a:pt x="436" y="808"/>
                                      </a:lnTo>
                                      <a:lnTo>
                                        <a:pt x="524" y="821"/>
                                      </a:lnTo>
                                      <a:lnTo>
                                        <a:pt x="616" y="826"/>
                                      </a:lnTo>
                                      <a:lnTo>
                                        <a:pt x="708" y="821"/>
                                      </a:lnTo>
                                      <a:lnTo>
                                        <a:pt x="797" y="808"/>
                                      </a:lnTo>
                                      <a:lnTo>
                                        <a:pt x="880" y="786"/>
                                      </a:lnTo>
                                      <a:lnTo>
                                        <a:pt x="958" y="757"/>
                                      </a:lnTo>
                                      <a:lnTo>
                                        <a:pt x="1028" y="721"/>
                                      </a:lnTo>
                                      <a:lnTo>
                                        <a:pt x="1090" y="679"/>
                                      </a:lnTo>
                                      <a:lnTo>
                                        <a:pt x="1144" y="631"/>
                                      </a:lnTo>
                                      <a:lnTo>
                                        <a:pt x="1187" y="580"/>
                                      </a:lnTo>
                                      <a:lnTo>
                                        <a:pt x="1219" y="524"/>
                                      </a:lnTo>
                                      <a:lnTo>
                                        <a:pt x="1239" y="466"/>
                                      </a:lnTo>
                                      <a:lnTo>
                                        <a:pt x="1246" y="405"/>
                                      </a:lnTo>
                                      <a:lnTo>
                                        <a:pt x="1239" y="345"/>
                                      </a:lnTo>
                                      <a:lnTo>
                                        <a:pt x="1219" y="288"/>
                                      </a:lnTo>
                                      <a:lnTo>
                                        <a:pt x="1187" y="234"/>
                                      </a:lnTo>
                                      <a:lnTo>
                                        <a:pt x="1144" y="184"/>
                                      </a:lnTo>
                                      <a:lnTo>
                                        <a:pt x="1090" y="139"/>
                                      </a:lnTo>
                                      <a:lnTo>
                                        <a:pt x="1028" y="99"/>
                                      </a:lnTo>
                                      <a:lnTo>
                                        <a:pt x="958" y="65"/>
                                      </a:lnTo>
                                      <a:lnTo>
                                        <a:pt x="880" y="38"/>
                                      </a:lnTo>
                                      <a:lnTo>
                                        <a:pt x="797" y="17"/>
                                      </a:lnTo>
                                      <a:lnTo>
                                        <a:pt x="708" y="5"/>
                                      </a:lnTo>
                                      <a:lnTo>
                                        <a:pt x="616" y="0"/>
                                      </a:lnTo>
                                      <a:close/>
                                    </a:path>
                                  </a:pathLst>
                                </a:custGeom>
                                <a:solidFill>
                                  <a:srgbClr val="C0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0" name="Freeform 1276"/>
                              <wps:cNvSpPr>
                                <a:spLocks/>
                              </wps:cNvSpPr>
                              <wps:spPr bwMode="auto">
                                <a:xfrm>
                                  <a:off x="37" y="37"/>
                                  <a:ext cx="1246" cy="826"/>
                                </a:xfrm>
                                <a:custGeom>
                                  <a:avLst/>
                                  <a:gdLst>
                                    <a:gd name="T0" fmla="+- 0 37 37"/>
                                    <a:gd name="T1" fmla="*/ T0 w 1246"/>
                                    <a:gd name="T2" fmla="+- 0 442 37"/>
                                    <a:gd name="T3" fmla="*/ 442 h 826"/>
                                    <a:gd name="T4" fmla="+- 0 44 37"/>
                                    <a:gd name="T5" fmla="*/ T4 w 1246"/>
                                    <a:gd name="T6" fmla="+- 0 382 37"/>
                                    <a:gd name="T7" fmla="*/ 382 h 826"/>
                                    <a:gd name="T8" fmla="+- 0 63 37"/>
                                    <a:gd name="T9" fmla="*/ T8 w 1246"/>
                                    <a:gd name="T10" fmla="+- 0 325 37"/>
                                    <a:gd name="T11" fmla="*/ 325 h 826"/>
                                    <a:gd name="T12" fmla="+- 0 94 37"/>
                                    <a:gd name="T13" fmla="*/ T12 w 1246"/>
                                    <a:gd name="T14" fmla="+- 0 271 37"/>
                                    <a:gd name="T15" fmla="*/ 271 h 826"/>
                                    <a:gd name="T16" fmla="+- 0 135 37"/>
                                    <a:gd name="T17" fmla="*/ T16 w 1246"/>
                                    <a:gd name="T18" fmla="+- 0 221 37"/>
                                    <a:gd name="T19" fmla="*/ 221 h 826"/>
                                    <a:gd name="T20" fmla="+- 0 186 37"/>
                                    <a:gd name="T21" fmla="*/ T20 w 1246"/>
                                    <a:gd name="T22" fmla="+- 0 176 37"/>
                                    <a:gd name="T23" fmla="*/ 176 h 826"/>
                                    <a:gd name="T24" fmla="+- 0 247 37"/>
                                    <a:gd name="T25" fmla="*/ T24 w 1246"/>
                                    <a:gd name="T26" fmla="+- 0 136 37"/>
                                    <a:gd name="T27" fmla="*/ 136 h 826"/>
                                    <a:gd name="T28" fmla="+- 0 315 37"/>
                                    <a:gd name="T29" fmla="*/ T28 w 1246"/>
                                    <a:gd name="T30" fmla="+- 0 102 37"/>
                                    <a:gd name="T31" fmla="*/ 102 h 826"/>
                                    <a:gd name="T32" fmla="+- 0 391 37"/>
                                    <a:gd name="T33" fmla="*/ T32 w 1246"/>
                                    <a:gd name="T34" fmla="+- 0 75 37"/>
                                    <a:gd name="T35" fmla="*/ 75 h 826"/>
                                    <a:gd name="T36" fmla="+- 0 473 37"/>
                                    <a:gd name="T37" fmla="*/ T36 w 1246"/>
                                    <a:gd name="T38" fmla="+- 0 54 37"/>
                                    <a:gd name="T39" fmla="*/ 54 h 826"/>
                                    <a:gd name="T40" fmla="+- 0 561 37"/>
                                    <a:gd name="T41" fmla="*/ T40 w 1246"/>
                                    <a:gd name="T42" fmla="+- 0 42 37"/>
                                    <a:gd name="T43" fmla="*/ 42 h 826"/>
                                    <a:gd name="T44" fmla="+- 0 653 37"/>
                                    <a:gd name="T45" fmla="*/ T44 w 1246"/>
                                    <a:gd name="T46" fmla="+- 0 37 37"/>
                                    <a:gd name="T47" fmla="*/ 37 h 826"/>
                                    <a:gd name="T48" fmla="+- 0 745 37"/>
                                    <a:gd name="T49" fmla="*/ T48 w 1246"/>
                                    <a:gd name="T50" fmla="+- 0 42 37"/>
                                    <a:gd name="T51" fmla="*/ 42 h 826"/>
                                    <a:gd name="T52" fmla="+- 0 834 37"/>
                                    <a:gd name="T53" fmla="*/ T52 w 1246"/>
                                    <a:gd name="T54" fmla="+- 0 54 37"/>
                                    <a:gd name="T55" fmla="*/ 54 h 826"/>
                                    <a:gd name="T56" fmla="+- 0 917 37"/>
                                    <a:gd name="T57" fmla="*/ T56 w 1246"/>
                                    <a:gd name="T58" fmla="+- 0 75 37"/>
                                    <a:gd name="T59" fmla="*/ 75 h 826"/>
                                    <a:gd name="T60" fmla="+- 0 995 37"/>
                                    <a:gd name="T61" fmla="*/ T60 w 1246"/>
                                    <a:gd name="T62" fmla="+- 0 102 37"/>
                                    <a:gd name="T63" fmla="*/ 102 h 826"/>
                                    <a:gd name="T64" fmla="+- 0 1065 37"/>
                                    <a:gd name="T65" fmla="*/ T64 w 1246"/>
                                    <a:gd name="T66" fmla="+- 0 136 37"/>
                                    <a:gd name="T67" fmla="*/ 136 h 826"/>
                                    <a:gd name="T68" fmla="+- 0 1127 37"/>
                                    <a:gd name="T69" fmla="*/ T68 w 1246"/>
                                    <a:gd name="T70" fmla="+- 0 176 37"/>
                                    <a:gd name="T71" fmla="*/ 176 h 826"/>
                                    <a:gd name="T72" fmla="+- 0 1181 37"/>
                                    <a:gd name="T73" fmla="*/ T72 w 1246"/>
                                    <a:gd name="T74" fmla="+- 0 221 37"/>
                                    <a:gd name="T75" fmla="*/ 221 h 826"/>
                                    <a:gd name="T76" fmla="+- 0 1224 37"/>
                                    <a:gd name="T77" fmla="*/ T76 w 1246"/>
                                    <a:gd name="T78" fmla="+- 0 271 37"/>
                                    <a:gd name="T79" fmla="*/ 271 h 826"/>
                                    <a:gd name="T80" fmla="+- 0 1256 37"/>
                                    <a:gd name="T81" fmla="*/ T80 w 1246"/>
                                    <a:gd name="T82" fmla="+- 0 325 37"/>
                                    <a:gd name="T83" fmla="*/ 325 h 826"/>
                                    <a:gd name="T84" fmla="+- 0 1276 37"/>
                                    <a:gd name="T85" fmla="*/ T84 w 1246"/>
                                    <a:gd name="T86" fmla="+- 0 382 37"/>
                                    <a:gd name="T87" fmla="*/ 382 h 826"/>
                                    <a:gd name="T88" fmla="+- 0 1283 37"/>
                                    <a:gd name="T89" fmla="*/ T88 w 1246"/>
                                    <a:gd name="T90" fmla="+- 0 442 37"/>
                                    <a:gd name="T91" fmla="*/ 442 h 826"/>
                                    <a:gd name="T92" fmla="+- 0 1276 37"/>
                                    <a:gd name="T93" fmla="*/ T92 w 1246"/>
                                    <a:gd name="T94" fmla="+- 0 503 37"/>
                                    <a:gd name="T95" fmla="*/ 503 h 826"/>
                                    <a:gd name="T96" fmla="+- 0 1256 37"/>
                                    <a:gd name="T97" fmla="*/ T96 w 1246"/>
                                    <a:gd name="T98" fmla="+- 0 561 37"/>
                                    <a:gd name="T99" fmla="*/ 561 h 826"/>
                                    <a:gd name="T100" fmla="+- 0 1224 37"/>
                                    <a:gd name="T101" fmla="*/ T100 w 1246"/>
                                    <a:gd name="T102" fmla="+- 0 617 37"/>
                                    <a:gd name="T103" fmla="*/ 617 h 826"/>
                                    <a:gd name="T104" fmla="+- 0 1181 37"/>
                                    <a:gd name="T105" fmla="*/ T104 w 1246"/>
                                    <a:gd name="T106" fmla="+- 0 668 37"/>
                                    <a:gd name="T107" fmla="*/ 668 h 826"/>
                                    <a:gd name="T108" fmla="+- 0 1127 37"/>
                                    <a:gd name="T109" fmla="*/ T108 w 1246"/>
                                    <a:gd name="T110" fmla="+- 0 716 37"/>
                                    <a:gd name="T111" fmla="*/ 716 h 826"/>
                                    <a:gd name="T112" fmla="+- 0 1065 37"/>
                                    <a:gd name="T113" fmla="*/ T112 w 1246"/>
                                    <a:gd name="T114" fmla="+- 0 758 37"/>
                                    <a:gd name="T115" fmla="*/ 758 h 826"/>
                                    <a:gd name="T116" fmla="+- 0 995 37"/>
                                    <a:gd name="T117" fmla="*/ T116 w 1246"/>
                                    <a:gd name="T118" fmla="+- 0 794 37"/>
                                    <a:gd name="T119" fmla="*/ 794 h 826"/>
                                    <a:gd name="T120" fmla="+- 0 917 37"/>
                                    <a:gd name="T121" fmla="*/ T120 w 1246"/>
                                    <a:gd name="T122" fmla="+- 0 823 37"/>
                                    <a:gd name="T123" fmla="*/ 823 h 826"/>
                                    <a:gd name="T124" fmla="+- 0 834 37"/>
                                    <a:gd name="T125" fmla="*/ T124 w 1246"/>
                                    <a:gd name="T126" fmla="+- 0 845 37"/>
                                    <a:gd name="T127" fmla="*/ 845 h 826"/>
                                    <a:gd name="T128" fmla="+- 0 745 37"/>
                                    <a:gd name="T129" fmla="*/ T128 w 1246"/>
                                    <a:gd name="T130" fmla="+- 0 858 37"/>
                                    <a:gd name="T131" fmla="*/ 858 h 826"/>
                                    <a:gd name="T132" fmla="+- 0 653 37"/>
                                    <a:gd name="T133" fmla="*/ T132 w 1246"/>
                                    <a:gd name="T134" fmla="+- 0 863 37"/>
                                    <a:gd name="T135" fmla="*/ 863 h 826"/>
                                    <a:gd name="T136" fmla="+- 0 561 37"/>
                                    <a:gd name="T137" fmla="*/ T136 w 1246"/>
                                    <a:gd name="T138" fmla="+- 0 858 37"/>
                                    <a:gd name="T139" fmla="*/ 858 h 826"/>
                                    <a:gd name="T140" fmla="+- 0 473 37"/>
                                    <a:gd name="T141" fmla="*/ T140 w 1246"/>
                                    <a:gd name="T142" fmla="+- 0 845 37"/>
                                    <a:gd name="T143" fmla="*/ 845 h 826"/>
                                    <a:gd name="T144" fmla="+- 0 391 37"/>
                                    <a:gd name="T145" fmla="*/ T144 w 1246"/>
                                    <a:gd name="T146" fmla="+- 0 823 37"/>
                                    <a:gd name="T147" fmla="*/ 823 h 826"/>
                                    <a:gd name="T148" fmla="+- 0 315 37"/>
                                    <a:gd name="T149" fmla="*/ T148 w 1246"/>
                                    <a:gd name="T150" fmla="+- 0 794 37"/>
                                    <a:gd name="T151" fmla="*/ 794 h 826"/>
                                    <a:gd name="T152" fmla="+- 0 247 37"/>
                                    <a:gd name="T153" fmla="*/ T152 w 1246"/>
                                    <a:gd name="T154" fmla="+- 0 758 37"/>
                                    <a:gd name="T155" fmla="*/ 758 h 826"/>
                                    <a:gd name="T156" fmla="+- 0 186 37"/>
                                    <a:gd name="T157" fmla="*/ T156 w 1246"/>
                                    <a:gd name="T158" fmla="+- 0 716 37"/>
                                    <a:gd name="T159" fmla="*/ 716 h 826"/>
                                    <a:gd name="T160" fmla="+- 0 135 37"/>
                                    <a:gd name="T161" fmla="*/ T160 w 1246"/>
                                    <a:gd name="T162" fmla="+- 0 668 37"/>
                                    <a:gd name="T163" fmla="*/ 668 h 826"/>
                                    <a:gd name="T164" fmla="+- 0 94 37"/>
                                    <a:gd name="T165" fmla="*/ T164 w 1246"/>
                                    <a:gd name="T166" fmla="+- 0 617 37"/>
                                    <a:gd name="T167" fmla="*/ 617 h 826"/>
                                    <a:gd name="T168" fmla="+- 0 63 37"/>
                                    <a:gd name="T169" fmla="*/ T168 w 1246"/>
                                    <a:gd name="T170" fmla="+- 0 561 37"/>
                                    <a:gd name="T171" fmla="*/ 561 h 826"/>
                                    <a:gd name="T172" fmla="+- 0 44 37"/>
                                    <a:gd name="T173" fmla="*/ T172 w 1246"/>
                                    <a:gd name="T174" fmla="+- 0 503 37"/>
                                    <a:gd name="T175" fmla="*/ 503 h 826"/>
                                    <a:gd name="T176" fmla="+- 0 37 37"/>
                                    <a:gd name="T177" fmla="*/ T176 w 1246"/>
                                    <a:gd name="T178" fmla="+- 0 442 37"/>
                                    <a:gd name="T179" fmla="*/ 442 h 8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1246" h="826">
                                      <a:moveTo>
                                        <a:pt x="0" y="405"/>
                                      </a:moveTo>
                                      <a:lnTo>
                                        <a:pt x="7" y="345"/>
                                      </a:lnTo>
                                      <a:lnTo>
                                        <a:pt x="26" y="288"/>
                                      </a:lnTo>
                                      <a:lnTo>
                                        <a:pt x="57" y="234"/>
                                      </a:lnTo>
                                      <a:lnTo>
                                        <a:pt x="98" y="184"/>
                                      </a:lnTo>
                                      <a:lnTo>
                                        <a:pt x="149" y="139"/>
                                      </a:lnTo>
                                      <a:lnTo>
                                        <a:pt x="210" y="99"/>
                                      </a:lnTo>
                                      <a:lnTo>
                                        <a:pt x="278" y="65"/>
                                      </a:lnTo>
                                      <a:lnTo>
                                        <a:pt x="354" y="38"/>
                                      </a:lnTo>
                                      <a:lnTo>
                                        <a:pt x="436" y="17"/>
                                      </a:lnTo>
                                      <a:lnTo>
                                        <a:pt x="524" y="5"/>
                                      </a:lnTo>
                                      <a:lnTo>
                                        <a:pt x="616" y="0"/>
                                      </a:lnTo>
                                      <a:lnTo>
                                        <a:pt x="708" y="5"/>
                                      </a:lnTo>
                                      <a:lnTo>
                                        <a:pt x="797" y="17"/>
                                      </a:lnTo>
                                      <a:lnTo>
                                        <a:pt x="880" y="38"/>
                                      </a:lnTo>
                                      <a:lnTo>
                                        <a:pt x="958" y="65"/>
                                      </a:lnTo>
                                      <a:lnTo>
                                        <a:pt x="1028" y="99"/>
                                      </a:lnTo>
                                      <a:lnTo>
                                        <a:pt x="1090" y="139"/>
                                      </a:lnTo>
                                      <a:lnTo>
                                        <a:pt x="1144" y="184"/>
                                      </a:lnTo>
                                      <a:lnTo>
                                        <a:pt x="1187" y="234"/>
                                      </a:lnTo>
                                      <a:lnTo>
                                        <a:pt x="1219" y="288"/>
                                      </a:lnTo>
                                      <a:lnTo>
                                        <a:pt x="1239" y="345"/>
                                      </a:lnTo>
                                      <a:lnTo>
                                        <a:pt x="1246" y="405"/>
                                      </a:lnTo>
                                      <a:lnTo>
                                        <a:pt x="1239" y="466"/>
                                      </a:lnTo>
                                      <a:lnTo>
                                        <a:pt x="1219" y="524"/>
                                      </a:lnTo>
                                      <a:lnTo>
                                        <a:pt x="1187" y="580"/>
                                      </a:lnTo>
                                      <a:lnTo>
                                        <a:pt x="1144" y="631"/>
                                      </a:lnTo>
                                      <a:lnTo>
                                        <a:pt x="1090" y="679"/>
                                      </a:lnTo>
                                      <a:lnTo>
                                        <a:pt x="1028" y="721"/>
                                      </a:lnTo>
                                      <a:lnTo>
                                        <a:pt x="958" y="757"/>
                                      </a:lnTo>
                                      <a:lnTo>
                                        <a:pt x="880" y="786"/>
                                      </a:lnTo>
                                      <a:lnTo>
                                        <a:pt x="797" y="808"/>
                                      </a:lnTo>
                                      <a:lnTo>
                                        <a:pt x="708" y="821"/>
                                      </a:lnTo>
                                      <a:lnTo>
                                        <a:pt x="616" y="826"/>
                                      </a:lnTo>
                                      <a:lnTo>
                                        <a:pt x="524" y="821"/>
                                      </a:lnTo>
                                      <a:lnTo>
                                        <a:pt x="436" y="808"/>
                                      </a:lnTo>
                                      <a:lnTo>
                                        <a:pt x="354" y="786"/>
                                      </a:lnTo>
                                      <a:lnTo>
                                        <a:pt x="278" y="757"/>
                                      </a:lnTo>
                                      <a:lnTo>
                                        <a:pt x="210" y="721"/>
                                      </a:lnTo>
                                      <a:lnTo>
                                        <a:pt x="149" y="679"/>
                                      </a:lnTo>
                                      <a:lnTo>
                                        <a:pt x="98" y="631"/>
                                      </a:lnTo>
                                      <a:lnTo>
                                        <a:pt x="57" y="580"/>
                                      </a:lnTo>
                                      <a:lnTo>
                                        <a:pt x="26" y="524"/>
                                      </a:lnTo>
                                      <a:lnTo>
                                        <a:pt x="7" y="466"/>
                                      </a:lnTo>
                                      <a:lnTo>
                                        <a:pt x="0" y="405"/>
                                      </a:lnTo>
                                      <a:close/>
                                    </a:path>
                                  </a:pathLst>
                                </a:custGeom>
                                <a:noFill/>
                                <a:ln w="9398">
                                  <a:solidFill>
                                    <a:srgbClr val="C0BE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1" name="Freeform 1275"/>
                              <wps:cNvSpPr>
                                <a:spLocks/>
                              </wps:cNvSpPr>
                              <wps:spPr bwMode="auto">
                                <a:xfrm>
                                  <a:off x="7" y="7"/>
                                  <a:ext cx="1246" cy="826"/>
                                </a:xfrm>
                                <a:custGeom>
                                  <a:avLst/>
                                  <a:gdLst>
                                    <a:gd name="T0" fmla="+- 0 623 7"/>
                                    <a:gd name="T1" fmla="*/ T0 w 1246"/>
                                    <a:gd name="T2" fmla="+- 0 7 7"/>
                                    <a:gd name="T3" fmla="*/ 7 h 826"/>
                                    <a:gd name="T4" fmla="+- 0 531 7"/>
                                    <a:gd name="T5" fmla="*/ T4 w 1246"/>
                                    <a:gd name="T6" fmla="+- 0 12 7"/>
                                    <a:gd name="T7" fmla="*/ 12 h 826"/>
                                    <a:gd name="T8" fmla="+- 0 443 7"/>
                                    <a:gd name="T9" fmla="*/ T8 w 1246"/>
                                    <a:gd name="T10" fmla="+- 0 24 7"/>
                                    <a:gd name="T11" fmla="*/ 24 h 826"/>
                                    <a:gd name="T12" fmla="+- 0 361 7"/>
                                    <a:gd name="T13" fmla="*/ T12 w 1246"/>
                                    <a:gd name="T14" fmla="+- 0 45 7"/>
                                    <a:gd name="T15" fmla="*/ 45 h 826"/>
                                    <a:gd name="T16" fmla="+- 0 285 7"/>
                                    <a:gd name="T17" fmla="*/ T16 w 1246"/>
                                    <a:gd name="T18" fmla="+- 0 72 7"/>
                                    <a:gd name="T19" fmla="*/ 72 h 826"/>
                                    <a:gd name="T20" fmla="+- 0 217 7"/>
                                    <a:gd name="T21" fmla="*/ T20 w 1246"/>
                                    <a:gd name="T22" fmla="+- 0 106 7"/>
                                    <a:gd name="T23" fmla="*/ 106 h 826"/>
                                    <a:gd name="T24" fmla="+- 0 156 7"/>
                                    <a:gd name="T25" fmla="*/ T24 w 1246"/>
                                    <a:gd name="T26" fmla="+- 0 146 7"/>
                                    <a:gd name="T27" fmla="*/ 146 h 826"/>
                                    <a:gd name="T28" fmla="+- 0 105 7"/>
                                    <a:gd name="T29" fmla="*/ T28 w 1246"/>
                                    <a:gd name="T30" fmla="+- 0 191 7"/>
                                    <a:gd name="T31" fmla="*/ 191 h 826"/>
                                    <a:gd name="T32" fmla="+- 0 64 7"/>
                                    <a:gd name="T33" fmla="*/ T32 w 1246"/>
                                    <a:gd name="T34" fmla="+- 0 241 7"/>
                                    <a:gd name="T35" fmla="*/ 241 h 826"/>
                                    <a:gd name="T36" fmla="+- 0 33 7"/>
                                    <a:gd name="T37" fmla="*/ T36 w 1246"/>
                                    <a:gd name="T38" fmla="+- 0 295 7"/>
                                    <a:gd name="T39" fmla="*/ 295 h 826"/>
                                    <a:gd name="T40" fmla="+- 0 14 7"/>
                                    <a:gd name="T41" fmla="*/ T40 w 1246"/>
                                    <a:gd name="T42" fmla="+- 0 352 7"/>
                                    <a:gd name="T43" fmla="*/ 352 h 826"/>
                                    <a:gd name="T44" fmla="+- 0 7 7"/>
                                    <a:gd name="T45" fmla="*/ T44 w 1246"/>
                                    <a:gd name="T46" fmla="+- 0 413 7"/>
                                    <a:gd name="T47" fmla="*/ 413 h 826"/>
                                    <a:gd name="T48" fmla="+- 0 14 7"/>
                                    <a:gd name="T49" fmla="*/ T48 w 1246"/>
                                    <a:gd name="T50" fmla="+- 0 473 7"/>
                                    <a:gd name="T51" fmla="*/ 473 h 826"/>
                                    <a:gd name="T52" fmla="+- 0 33 7"/>
                                    <a:gd name="T53" fmla="*/ T52 w 1246"/>
                                    <a:gd name="T54" fmla="+- 0 531 7"/>
                                    <a:gd name="T55" fmla="*/ 531 h 826"/>
                                    <a:gd name="T56" fmla="+- 0 64 7"/>
                                    <a:gd name="T57" fmla="*/ T56 w 1246"/>
                                    <a:gd name="T58" fmla="+- 0 587 7"/>
                                    <a:gd name="T59" fmla="*/ 587 h 826"/>
                                    <a:gd name="T60" fmla="+- 0 105 7"/>
                                    <a:gd name="T61" fmla="*/ T60 w 1246"/>
                                    <a:gd name="T62" fmla="+- 0 638 7"/>
                                    <a:gd name="T63" fmla="*/ 638 h 826"/>
                                    <a:gd name="T64" fmla="+- 0 156 7"/>
                                    <a:gd name="T65" fmla="*/ T64 w 1246"/>
                                    <a:gd name="T66" fmla="+- 0 685 7"/>
                                    <a:gd name="T67" fmla="*/ 685 h 826"/>
                                    <a:gd name="T68" fmla="+- 0 217 7"/>
                                    <a:gd name="T69" fmla="*/ T68 w 1246"/>
                                    <a:gd name="T70" fmla="+- 0 727 7"/>
                                    <a:gd name="T71" fmla="*/ 727 h 826"/>
                                    <a:gd name="T72" fmla="+- 0 285 7"/>
                                    <a:gd name="T73" fmla="*/ T72 w 1246"/>
                                    <a:gd name="T74" fmla="+- 0 763 7"/>
                                    <a:gd name="T75" fmla="*/ 763 h 826"/>
                                    <a:gd name="T76" fmla="+- 0 361 7"/>
                                    <a:gd name="T77" fmla="*/ T76 w 1246"/>
                                    <a:gd name="T78" fmla="+- 0 793 7"/>
                                    <a:gd name="T79" fmla="*/ 793 h 826"/>
                                    <a:gd name="T80" fmla="+- 0 443 7"/>
                                    <a:gd name="T81" fmla="*/ T80 w 1246"/>
                                    <a:gd name="T82" fmla="+- 0 814 7"/>
                                    <a:gd name="T83" fmla="*/ 814 h 826"/>
                                    <a:gd name="T84" fmla="+- 0 531 7"/>
                                    <a:gd name="T85" fmla="*/ T84 w 1246"/>
                                    <a:gd name="T86" fmla="+- 0 828 7"/>
                                    <a:gd name="T87" fmla="*/ 828 h 826"/>
                                    <a:gd name="T88" fmla="+- 0 623 7"/>
                                    <a:gd name="T89" fmla="*/ T88 w 1246"/>
                                    <a:gd name="T90" fmla="+- 0 833 7"/>
                                    <a:gd name="T91" fmla="*/ 833 h 826"/>
                                    <a:gd name="T92" fmla="+- 0 715 7"/>
                                    <a:gd name="T93" fmla="*/ T92 w 1246"/>
                                    <a:gd name="T94" fmla="+- 0 828 7"/>
                                    <a:gd name="T95" fmla="*/ 828 h 826"/>
                                    <a:gd name="T96" fmla="+- 0 804 7"/>
                                    <a:gd name="T97" fmla="*/ T96 w 1246"/>
                                    <a:gd name="T98" fmla="+- 0 814 7"/>
                                    <a:gd name="T99" fmla="*/ 814 h 826"/>
                                    <a:gd name="T100" fmla="+- 0 887 7"/>
                                    <a:gd name="T101" fmla="*/ T100 w 1246"/>
                                    <a:gd name="T102" fmla="+- 0 793 7"/>
                                    <a:gd name="T103" fmla="*/ 793 h 826"/>
                                    <a:gd name="T104" fmla="+- 0 965 7"/>
                                    <a:gd name="T105" fmla="*/ T104 w 1246"/>
                                    <a:gd name="T106" fmla="+- 0 763 7"/>
                                    <a:gd name="T107" fmla="*/ 763 h 826"/>
                                    <a:gd name="T108" fmla="+- 0 1035 7"/>
                                    <a:gd name="T109" fmla="*/ T108 w 1246"/>
                                    <a:gd name="T110" fmla="+- 0 727 7"/>
                                    <a:gd name="T111" fmla="*/ 727 h 826"/>
                                    <a:gd name="T112" fmla="+- 0 1097 7"/>
                                    <a:gd name="T113" fmla="*/ T112 w 1246"/>
                                    <a:gd name="T114" fmla="+- 0 685 7"/>
                                    <a:gd name="T115" fmla="*/ 685 h 826"/>
                                    <a:gd name="T116" fmla="+- 0 1151 7"/>
                                    <a:gd name="T117" fmla="*/ T116 w 1246"/>
                                    <a:gd name="T118" fmla="+- 0 638 7"/>
                                    <a:gd name="T119" fmla="*/ 638 h 826"/>
                                    <a:gd name="T120" fmla="+- 0 1194 7"/>
                                    <a:gd name="T121" fmla="*/ T120 w 1246"/>
                                    <a:gd name="T122" fmla="+- 0 587 7"/>
                                    <a:gd name="T123" fmla="*/ 587 h 826"/>
                                    <a:gd name="T124" fmla="+- 0 1226 7"/>
                                    <a:gd name="T125" fmla="*/ T124 w 1246"/>
                                    <a:gd name="T126" fmla="+- 0 531 7"/>
                                    <a:gd name="T127" fmla="*/ 531 h 826"/>
                                    <a:gd name="T128" fmla="+- 0 1246 7"/>
                                    <a:gd name="T129" fmla="*/ T128 w 1246"/>
                                    <a:gd name="T130" fmla="+- 0 473 7"/>
                                    <a:gd name="T131" fmla="*/ 473 h 826"/>
                                    <a:gd name="T132" fmla="+- 0 1253 7"/>
                                    <a:gd name="T133" fmla="*/ T132 w 1246"/>
                                    <a:gd name="T134" fmla="+- 0 413 7"/>
                                    <a:gd name="T135" fmla="*/ 413 h 826"/>
                                    <a:gd name="T136" fmla="+- 0 1246 7"/>
                                    <a:gd name="T137" fmla="*/ T136 w 1246"/>
                                    <a:gd name="T138" fmla="+- 0 352 7"/>
                                    <a:gd name="T139" fmla="*/ 352 h 826"/>
                                    <a:gd name="T140" fmla="+- 0 1226 7"/>
                                    <a:gd name="T141" fmla="*/ T140 w 1246"/>
                                    <a:gd name="T142" fmla="+- 0 295 7"/>
                                    <a:gd name="T143" fmla="*/ 295 h 826"/>
                                    <a:gd name="T144" fmla="+- 0 1194 7"/>
                                    <a:gd name="T145" fmla="*/ T144 w 1246"/>
                                    <a:gd name="T146" fmla="+- 0 241 7"/>
                                    <a:gd name="T147" fmla="*/ 241 h 826"/>
                                    <a:gd name="T148" fmla="+- 0 1151 7"/>
                                    <a:gd name="T149" fmla="*/ T148 w 1246"/>
                                    <a:gd name="T150" fmla="+- 0 191 7"/>
                                    <a:gd name="T151" fmla="*/ 191 h 826"/>
                                    <a:gd name="T152" fmla="+- 0 1097 7"/>
                                    <a:gd name="T153" fmla="*/ T152 w 1246"/>
                                    <a:gd name="T154" fmla="+- 0 146 7"/>
                                    <a:gd name="T155" fmla="*/ 146 h 826"/>
                                    <a:gd name="T156" fmla="+- 0 1035 7"/>
                                    <a:gd name="T157" fmla="*/ T156 w 1246"/>
                                    <a:gd name="T158" fmla="+- 0 106 7"/>
                                    <a:gd name="T159" fmla="*/ 106 h 826"/>
                                    <a:gd name="T160" fmla="+- 0 965 7"/>
                                    <a:gd name="T161" fmla="*/ T160 w 1246"/>
                                    <a:gd name="T162" fmla="+- 0 72 7"/>
                                    <a:gd name="T163" fmla="*/ 72 h 826"/>
                                    <a:gd name="T164" fmla="+- 0 887 7"/>
                                    <a:gd name="T165" fmla="*/ T164 w 1246"/>
                                    <a:gd name="T166" fmla="+- 0 45 7"/>
                                    <a:gd name="T167" fmla="*/ 45 h 826"/>
                                    <a:gd name="T168" fmla="+- 0 804 7"/>
                                    <a:gd name="T169" fmla="*/ T168 w 1246"/>
                                    <a:gd name="T170" fmla="+- 0 24 7"/>
                                    <a:gd name="T171" fmla="*/ 24 h 826"/>
                                    <a:gd name="T172" fmla="+- 0 715 7"/>
                                    <a:gd name="T173" fmla="*/ T172 w 1246"/>
                                    <a:gd name="T174" fmla="+- 0 12 7"/>
                                    <a:gd name="T175" fmla="*/ 12 h 826"/>
                                    <a:gd name="T176" fmla="+- 0 623 7"/>
                                    <a:gd name="T177" fmla="*/ T176 w 1246"/>
                                    <a:gd name="T178" fmla="+- 0 7 7"/>
                                    <a:gd name="T179" fmla="*/ 7 h 8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1246" h="826">
                                      <a:moveTo>
                                        <a:pt x="616" y="0"/>
                                      </a:moveTo>
                                      <a:lnTo>
                                        <a:pt x="524" y="5"/>
                                      </a:lnTo>
                                      <a:lnTo>
                                        <a:pt x="436" y="17"/>
                                      </a:lnTo>
                                      <a:lnTo>
                                        <a:pt x="354" y="38"/>
                                      </a:lnTo>
                                      <a:lnTo>
                                        <a:pt x="278" y="65"/>
                                      </a:lnTo>
                                      <a:lnTo>
                                        <a:pt x="210" y="99"/>
                                      </a:lnTo>
                                      <a:lnTo>
                                        <a:pt x="149" y="139"/>
                                      </a:lnTo>
                                      <a:lnTo>
                                        <a:pt x="98" y="184"/>
                                      </a:lnTo>
                                      <a:lnTo>
                                        <a:pt x="57" y="234"/>
                                      </a:lnTo>
                                      <a:lnTo>
                                        <a:pt x="26" y="288"/>
                                      </a:lnTo>
                                      <a:lnTo>
                                        <a:pt x="7" y="345"/>
                                      </a:lnTo>
                                      <a:lnTo>
                                        <a:pt x="0" y="406"/>
                                      </a:lnTo>
                                      <a:lnTo>
                                        <a:pt x="7" y="466"/>
                                      </a:lnTo>
                                      <a:lnTo>
                                        <a:pt x="26" y="524"/>
                                      </a:lnTo>
                                      <a:lnTo>
                                        <a:pt x="57" y="580"/>
                                      </a:lnTo>
                                      <a:lnTo>
                                        <a:pt x="98" y="631"/>
                                      </a:lnTo>
                                      <a:lnTo>
                                        <a:pt x="149" y="678"/>
                                      </a:lnTo>
                                      <a:lnTo>
                                        <a:pt x="210" y="720"/>
                                      </a:lnTo>
                                      <a:lnTo>
                                        <a:pt x="278" y="756"/>
                                      </a:lnTo>
                                      <a:lnTo>
                                        <a:pt x="354" y="786"/>
                                      </a:lnTo>
                                      <a:lnTo>
                                        <a:pt x="436" y="807"/>
                                      </a:lnTo>
                                      <a:lnTo>
                                        <a:pt x="524" y="821"/>
                                      </a:lnTo>
                                      <a:lnTo>
                                        <a:pt x="616" y="826"/>
                                      </a:lnTo>
                                      <a:lnTo>
                                        <a:pt x="708" y="821"/>
                                      </a:lnTo>
                                      <a:lnTo>
                                        <a:pt x="797" y="807"/>
                                      </a:lnTo>
                                      <a:lnTo>
                                        <a:pt x="880" y="786"/>
                                      </a:lnTo>
                                      <a:lnTo>
                                        <a:pt x="958" y="756"/>
                                      </a:lnTo>
                                      <a:lnTo>
                                        <a:pt x="1028" y="720"/>
                                      </a:lnTo>
                                      <a:lnTo>
                                        <a:pt x="1090" y="678"/>
                                      </a:lnTo>
                                      <a:lnTo>
                                        <a:pt x="1144" y="631"/>
                                      </a:lnTo>
                                      <a:lnTo>
                                        <a:pt x="1187" y="580"/>
                                      </a:lnTo>
                                      <a:lnTo>
                                        <a:pt x="1219" y="524"/>
                                      </a:lnTo>
                                      <a:lnTo>
                                        <a:pt x="1239" y="466"/>
                                      </a:lnTo>
                                      <a:lnTo>
                                        <a:pt x="1246" y="406"/>
                                      </a:lnTo>
                                      <a:lnTo>
                                        <a:pt x="1239" y="345"/>
                                      </a:lnTo>
                                      <a:lnTo>
                                        <a:pt x="1219" y="288"/>
                                      </a:lnTo>
                                      <a:lnTo>
                                        <a:pt x="1187" y="234"/>
                                      </a:lnTo>
                                      <a:lnTo>
                                        <a:pt x="1144" y="184"/>
                                      </a:lnTo>
                                      <a:lnTo>
                                        <a:pt x="1090" y="139"/>
                                      </a:lnTo>
                                      <a:lnTo>
                                        <a:pt x="1028" y="99"/>
                                      </a:lnTo>
                                      <a:lnTo>
                                        <a:pt x="958" y="65"/>
                                      </a:lnTo>
                                      <a:lnTo>
                                        <a:pt x="880" y="38"/>
                                      </a:lnTo>
                                      <a:lnTo>
                                        <a:pt x="797" y="17"/>
                                      </a:lnTo>
                                      <a:lnTo>
                                        <a:pt x="708" y="5"/>
                                      </a:lnTo>
                                      <a:lnTo>
                                        <a:pt x="616" y="0"/>
                                      </a:lnTo>
                                      <a:close/>
                                    </a:path>
                                  </a:pathLst>
                                </a:custGeom>
                                <a:solidFill>
                                  <a:srgbClr val="FBF1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2" name="Freeform 1274"/>
                              <wps:cNvSpPr>
                                <a:spLocks/>
                              </wps:cNvSpPr>
                              <wps:spPr bwMode="auto">
                                <a:xfrm>
                                  <a:off x="7" y="7"/>
                                  <a:ext cx="1246" cy="826"/>
                                </a:xfrm>
                                <a:custGeom>
                                  <a:avLst/>
                                  <a:gdLst>
                                    <a:gd name="T0" fmla="+- 0 7 7"/>
                                    <a:gd name="T1" fmla="*/ T0 w 1246"/>
                                    <a:gd name="T2" fmla="+- 0 413 7"/>
                                    <a:gd name="T3" fmla="*/ 413 h 826"/>
                                    <a:gd name="T4" fmla="+- 0 14 7"/>
                                    <a:gd name="T5" fmla="*/ T4 w 1246"/>
                                    <a:gd name="T6" fmla="+- 0 352 7"/>
                                    <a:gd name="T7" fmla="*/ 352 h 826"/>
                                    <a:gd name="T8" fmla="+- 0 33 7"/>
                                    <a:gd name="T9" fmla="*/ T8 w 1246"/>
                                    <a:gd name="T10" fmla="+- 0 295 7"/>
                                    <a:gd name="T11" fmla="*/ 295 h 826"/>
                                    <a:gd name="T12" fmla="+- 0 64 7"/>
                                    <a:gd name="T13" fmla="*/ T12 w 1246"/>
                                    <a:gd name="T14" fmla="+- 0 241 7"/>
                                    <a:gd name="T15" fmla="*/ 241 h 826"/>
                                    <a:gd name="T16" fmla="+- 0 105 7"/>
                                    <a:gd name="T17" fmla="*/ T16 w 1246"/>
                                    <a:gd name="T18" fmla="+- 0 191 7"/>
                                    <a:gd name="T19" fmla="*/ 191 h 826"/>
                                    <a:gd name="T20" fmla="+- 0 156 7"/>
                                    <a:gd name="T21" fmla="*/ T20 w 1246"/>
                                    <a:gd name="T22" fmla="+- 0 146 7"/>
                                    <a:gd name="T23" fmla="*/ 146 h 826"/>
                                    <a:gd name="T24" fmla="+- 0 217 7"/>
                                    <a:gd name="T25" fmla="*/ T24 w 1246"/>
                                    <a:gd name="T26" fmla="+- 0 106 7"/>
                                    <a:gd name="T27" fmla="*/ 106 h 826"/>
                                    <a:gd name="T28" fmla="+- 0 285 7"/>
                                    <a:gd name="T29" fmla="*/ T28 w 1246"/>
                                    <a:gd name="T30" fmla="+- 0 72 7"/>
                                    <a:gd name="T31" fmla="*/ 72 h 826"/>
                                    <a:gd name="T32" fmla="+- 0 361 7"/>
                                    <a:gd name="T33" fmla="*/ T32 w 1246"/>
                                    <a:gd name="T34" fmla="+- 0 45 7"/>
                                    <a:gd name="T35" fmla="*/ 45 h 826"/>
                                    <a:gd name="T36" fmla="+- 0 443 7"/>
                                    <a:gd name="T37" fmla="*/ T36 w 1246"/>
                                    <a:gd name="T38" fmla="+- 0 24 7"/>
                                    <a:gd name="T39" fmla="*/ 24 h 826"/>
                                    <a:gd name="T40" fmla="+- 0 531 7"/>
                                    <a:gd name="T41" fmla="*/ T40 w 1246"/>
                                    <a:gd name="T42" fmla="+- 0 12 7"/>
                                    <a:gd name="T43" fmla="*/ 12 h 826"/>
                                    <a:gd name="T44" fmla="+- 0 623 7"/>
                                    <a:gd name="T45" fmla="*/ T44 w 1246"/>
                                    <a:gd name="T46" fmla="+- 0 7 7"/>
                                    <a:gd name="T47" fmla="*/ 7 h 826"/>
                                    <a:gd name="T48" fmla="+- 0 715 7"/>
                                    <a:gd name="T49" fmla="*/ T48 w 1246"/>
                                    <a:gd name="T50" fmla="+- 0 12 7"/>
                                    <a:gd name="T51" fmla="*/ 12 h 826"/>
                                    <a:gd name="T52" fmla="+- 0 804 7"/>
                                    <a:gd name="T53" fmla="*/ T52 w 1246"/>
                                    <a:gd name="T54" fmla="+- 0 24 7"/>
                                    <a:gd name="T55" fmla="*/ 24 h 826"/>
                                    <a:gd name="T56" fmla="+- 0 887 7"/>
                                    <a:gd name="T57" fmla="*/ T56 w 1246"/>
                                    <a:gd name="T58" fmla="+- 0 45 7"/>
                                    <a:gd name="T59" fmla="*/ 45 h 826"/>
                                    <a:gd name="T60" fmla="+- 0 965 7"/>
                                    <a:gd name="T61" fmla="*/ T60 w 1246"/>
                                    <a:gd name="T62" fmla="+- 0 72 7"/>
                                    <a:gd name="T63" fmla="*/ 72 h 826"/>
                                    <a:gd name="T64" fmla="+- 0 1035 7"/>
                                    <a:gd name="T65" fmla="*/ T64 w 1246"/>
                                    <a:gd name="T66" fmla="+- 0 106 7"/>
                                    <a:gd name="T67" fmla="*/ 106 h 826"/>
                                    <a:gd name="T68" fmla="+- 0 1097 7"/>
                                    <a:gd name="T69" fmla="*/ T68 w 1246"/>
                                    <a:gd name="T70" fmla="+- 0 146 7"/>
                                    <a:gd name="T71" fmla="*/ 146 h 826"/>
                                    <a:gd name="T72" fmla="+- 0 1151 7"/>
                                    <a:gd name="T73" fmla="*/ T72 w 1246"/>
                                    <a:gd name="T74" fmla="+- 0 191 7"/>
                                    <a:gd name="T75" fmla="*/ 191 h 826"/>
                                    <a:gd name="T76" fmla="+- 0 1194 7"/>
                                    <a:gd name="T77" fmla="*/ T76 w 1246"/>
                                    <a:gd name="T78" fmla="+- 0 241 7"/>
                                    <a:gd name="T79" fmla="*/ 241 h 826"/>
                                    <a:gd name="T80" fmla="+- 0 1226 7"/>
                                    <a:gd name="T81" fmla="*/ T80 w 1246"/>
                                    <a:gd name="T82" fmla="+- 0 295 7"/>
                                    <a:gd name="T83" fmla="*/ 295 h 826"/>
                                    <a:gd name="T84" fmla="+- 0 1246 7"/>
                                    <a:gd name="T85" fmla="*/ T84 w 1246"/>
                                    <a:gd name="T86" fmla="+- 0 352 7"/>
                                    <a:gd name="T87" fmla="*/ 352 h 826"/>
                                    <a:gd name="T88" fmla="+- 0 1253 7"/>
                                    <a:gd name="T89" fmla="*/ T88 w 1246"/>
                                    <a:gd name="T90" fmla="+- 0 413 7"/>
                                    <a:gd name="T91" fmla="*/ 413 h 826"/>
                                    <a:gd name="T92" fmla="+- 0 1246 7"/>
                                    <a:gd name="T93" fmla="*/ T92 w 1246"/>
                                    <a:gd name="T94" fmla="+- 0 473 7"/>
                                    <a:gd name="T95" fmla="*/ 473 h 826"/>
                                    <a:gd name="T96" fmla="+- 0 1226 7"/>
                                    <a:gd name="T97" fmla="*/ T96 w 1246"/>
                                    <a:gd name="T98" fmla="+- 0 531 7"/>
                                    <a:gd name="T99" fmla="*/ 531 h 826"/>
                                    <a:gd name="T100" fmla="+- 0 1194 7"/>
                                    <a:gd name="T101" fmla="*/ T100 w 1246"/>
                                    <a:gd name="T102" fmla="+- 0 587 7"/>
                                    <a:gd name="T103" fmla="*/ 587 h 826"/>
                                    <a:gd name="T104" fmla="+- 0 1151 7"/>
                                    <a:gd name="T105" fmla="*/ T104 w 1246"/>
                                    <a:gd name="T106" fmla="+- 0 638 7"/>
                                    <a:gd name="T107" fmla="*/ 638 h 826"/>
                                    <a:gd name="T108" fmla="+- 0 1097 7"/>
                                    <a:gd name="T109" fmla="*/ T108 w 1246"/>
                                    <a:gd name="T110" fmla="+- 0 685 7"/>
                                    <a:gd name="T111" fmla="*/ 685 h 826"/>
                                    <a:gd name="T112" fmla="+- 0 1035 7"/>
                                    <a:gd name="T113" fmla="*/ T112 w 1246"/>
                                    <a:gd name="T114" fmla="+- 0 727 7"/>
                                    <a:gd name="T115" fmla="*/ 727 h 826"/>
                                    <a:gd name="T116" fmla="+- 0 965 7"/>
                                    <a:gd name="T117" fmla="*/ T116 w 1246"/>
                                    <a:gd name="T118" fmla="+- 0 763 7"/>
                                    <a:gd name="T119" fmla="*/ 763 h 826"/>
                                    <a:gd name="T120" fmla="+- 0 887 7"/>
                                    <a:gd name="T121" fmla="*/ T120 w 1246"/>
                                    <a:gd name="T122" fmla="+- 0 793 7"/>
                                    <a:gd name="T123" fmla="*/ 793 h 826"/>
                                    <a:gd name="T124" fmla="+- 0 804 7"/>
                                    <a:gd name="T125" fmla="*/ T124 w 1246"/>
                                    <a:gd name="T126" fmla="+- 0 814 7"/>
                                    <a:gd name="T127" fmla="*/ 814 h 826"/>
                                    <a:gd name="T128" fmla="+- 0 715 7"/>
                                    <a:gd name="T129" fmla="*/ T128 w 1246"/>
                                    <a:gd name="T130" fmla="+- 0 828 7"/>
                                    <a:gd name="T131" fmla="*/ 828 h 826"/>
                                    <a:gd name="T132" fmla="+- 0 623 7"/>
                                    <a:gd name="T133" fmla="*/ T132 w 1246"/>
                                    <a:gd name="T134" fmla="+- 0 833 7"/>
                                    <a:gd name="T135" fmla="*/ 833 h 826"/>
                                    <a:gd name="T136" fmla="+- 0 531 7"/>
                                    <a:gd name="T137" fmla="*/ T136 w 1246"/>
                                    <a:gd name="T138" fmla="+- 0 828 7"/>
                                    <a:gd name="T139" fmla="*/ 828 h 826"/>
                                    <a:gd name="T140" fmla="+- 0 443 7"/>
                                    <a:gd name="T141" fmla="*/ T140 w 1246"/>
                                    <a:gd name="T142" fmla="+- 0 814 7"/>
                                    <a:gd name="T143" fmla="*/ 814 h 826"/>
                                    <a:gd name="T144" fmla="+- 0 361 7"/>
                                    <a:gd name="T145" fmla="*/ T144 w 1246"/>
                                    <a:gd name="T146" fmla="+- 0 793 7"/>
                                    <a:gd name="T147" fmla="*/ 793 h 826"/>
                                    <a:gd name="T148" fmla="+- 0 285 7"/>
                                    <a:gd name="T149" fmla="*/ T148 w 1246"/>
                                    <a:gd name="T150" fmla="+- 0 763 7"/>
                                    <a:gd name="T151" fmla="*/ 763 h 826"/>
                                    <a:gd name="T152" fmla="+- 0 217 7"/>
                                    <a:gd name="T153" fmla="*/ T152 w 1246"/>
                                    <a:gd name="T154" fmla="+- 0 727 7"/>
                                    <a:gd name="T155" fmla="*/ 727 h 826"/>
                                    <a:gd name="T156" fmla="+- 0 156 7"/>
                                    <a:gd name="T157" fmla="*/ T156 w 1246"/>
                                    <a:gd name="T158" fmla="+- 0 685 7"/>
                                    <a:gd name="T159" fmla="*/ 685 h 826"/>
                                    <a:gd name="T160" fmla="+- 0 105 7"/>
                                    <a:gd name="T161" fmla="*/ T160 w 1246"/>
                                    <a:gd name="T162" fmla="+- 0 638 7"/>
                                    <a:gd name="T163" fmla="*/ 638 h 826"/>
                                    <a:gd name="T164" fmla="+- 0 64 7"/>
                                    <a:gd name="T165" fmla="*/ T164 w 1246"/>
                                    <a:gd name="T166" fmla="+- 0 587 7"/>
                                    <a:gd name="T167" fmla="*/ 587 h 826"/>
                                    <a:gd name="T168" fmla="+- 0 33 7"/>
                                    <a:gd name="T169" fmla="*/ T168 w 1246"/>
                                    <a:gd name="T170" fmla="+- 0 531 7"/>
                                    <a:gd name="T171" fmla="*/ 531 h 826"/>
                                    <a:gd name="T172" fmla="+- 0 14 7"/>
                                    <a:gd name="T173" fmla="*/ T172 w 1246"/>
                                    <a:gd name="T174" fmla="+- 0 473 7"/>
                                    <a:gd name="T175" fmla="*/ 473 h 826"/>
                                    <a:gd name="T176" fmla="+- 0 7 7"/>
                                    <a:gd name="T177" fmla="*/ T176 w 1246"/>
                                    <a:gd name="T178" fmla="+- 0 413 7"/>
                                    <a:gd name="T179" fmla="*/ 413 h 8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1246" h="826">
                                      <a:moveTo>
                                        <a:pt x="0" y="406"/>
                                      </a:moveTo>
                                      <a:lnTo>
                                        <a:pt x="7" y="345"/>
                                      </a:lnTo>
                                      <a:lnTo>
                                        <a:pt x="26" y="288"/>
                                      </a:lnTo>
                                      <a:lnTo>
                                        <a:pt x="57" y="234"/>
                                      </a:lnTo>
                                      <a:lnTo>
                                        <a:pt x="98" y="184"/>
                                      </a:lnTo>
                                      <a:lnTo>
                                        <a:pt x="149" y="139"/>
                                      </a:lnTo>
                                      <a:lnTo>
                                        <a:pt x="210" y="99"/>
                                      </a:lnTo>
                                      <a:lnTo>
                                        <a:pt x="278" y="65"/>
                                      </a:lnTo>
                                      <a:lnTo>
                                        <a:pt x="354" y="38"/>
                                      </a:lnTo>
                                      <a:lnTo>
                                        <a:pt x="436" y="17"/>
                                      </a:lnTo>
                                      <a:lnTo>
                                        <a:pt x="524" y="5"/>
                                      </a:lnTo>
                                      <a:lnTo>
                                        <a:pt x="616" y="0"/>
                                      </a:lnTo>
                                      <a:lnTo>
                                        <a:pt x="708" y="5"/>
                                      </a:lnTo>
                                      <a:lnTo>
                                        <a:pt x="797" y="17"/>
                                      </a:lnTo>
                                      <a:lnTo>
                                        <a:pt x="880" y="38"/>
                                      </a:lnTo>
                                      <a:lnTo>
                                        <a:pt x="958" y="65"/>
                                      </a:lnTo>
                                      <a:lnTo>
                                        <a:pt x="1028" y="99"/>
                                      </a:lnTo>
                                      <a:lnTo>
                                        <a:pt x="1090" y="139"/>
                                      </a:lnTo>
                                      <a:lnTo>
                                        <a:pt x="1144" y="184"/>
                                      </a:lnTo>
                                      <a:lnTo>
                                        <a:pt x="1187" y="234"/>
                                      </a:lnTo>
                                      <a:lnTo>
                                        <a:pt x="1219" y="288"/>
                                      </a:lnTo>
                                      <a:lnTo>
                                        <a:pt x="1239" y="345"/>
                                      </a:lnTo>
                                      <a:lnTo>
                                        <a:pt x="1246" y="406"/>
                                      </a:lnTo>
                                      <a:lnTo>
                                        <a:pt x="1239" y="466"/>
                                      </a:lnTo>
                                      <a:lnTo>
                                        <a:pt x="1219" y="524"/>
                                      </a:lnTo>
                                      <a:lnTo>
                                        <a:pt x="1187" y="580"/>
                                      </a:lnTo>
                                      <a:lnTo>
                                        <a:pt x="1144" y="631"/>
                                      </a:lnTo>
                                      <a:lnTo>
                                        <a:pt x="1090" y="678"/>
                                      </a:lnTo>
                                      <a:lnTo>
                                        <a:pt x="1028" y="720"/>
                                      </a:lnTo>
                                      <a:lnTo>
                                        <a:pt x="958" y="756"/>
                                      </a:lnTo>
                                      <a:lnTo>
                                        <a:pt x="880" y="786"/>
                                      </a:lnTo>
                                      <a:lnTo>
                                        <a:pt x="797" y="807"/>
                                      </a:lnTo>
                                      <a:lnTo>
                                        <a:pt x="708" y="821"/>
                                      </a:lnTo>
                                      <a:lnTo>
                                        <a:pt x="616" y="826"/>
                                      </a:lnTo>
                                      <a:lnTo>
                                        <a:pt x="524" y="821"/>
                                      </a:lnTo>
                                      <a:lnTo>
                                        <a:pt x="436" y="807"/>
                                      </a:lnTo>
                                      <a:lnTo>
                                        <a:pt x="354" y="786"/>
                                      </a:lnTo>
                                      <a:lnTo>
                                        <a:pt x="278" y="756"/>
                                      </a:lnTo>
                                      <a:lnTo>
                                        <a:pt x="210" y="720"/>
                                      </a:lnTo>
                                      <a:lnTo>
                                        <a:pt x="149" y="678"/>
                                      </a:lnTo>
                                      <a:lnTo>
                                        <a:pt x="98" y="631"/>
                                      </a:lnTo>
                                      <a:lnTo>
                                        <a:pt x="57" y="580"/>
                                      </a:lnTo>
                                      <a:lnTo>
                                        <a:pt x="26" y="524"/>
                                      </a:lnTo>
                                      <a:lnTo>
                                        <a:pt x="7" y="466"/>
                                      </a:lnTo>
                                      <a:lnTo>
                                        <a:pt x="0" y="406"/>
                                      </a:lnTo>
                                      <a:close/>
                                    </a:path>
                                  </a:pathLst>
                                </a:custGeom>
                                <a:noFill/>
                                <a:ln w="93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5="http://schemas.microsoft.com/office/word/2012/wordml">
                  <w:pict>
                    <v:group w14:anchorId="5BF26325" id="Group 1568" o:spid="_x0000_s1026" style="width:64.55pt;height:43.55pt;mso-position-horizontal-relative:char;mso-position-vertical-relative:line" coordsize="1291,8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">
                      <v:shape id="Freeform 1277" o:spid="_x0000_s1027" style="position:absolute;left:37;top:37;width:1246;height:826;visibility:visible;mso-wrap-style:square;v-text-anchor:top" coordsize="1246,8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i9dcMA&#10;AADdAAAADwAAAGRycy9kb3ducmV2LnhtbERPTWsCMRC9F/ofwhR6KZq14qKrUUQQCp7UFjwOm3Gz&#10;upksSdTdf98UCt7m8T5nsepsI+7kQ+1YwWiYgSAuna65UvB93A6mIEJE1tg4JgU9BVgtX18WWGj3&#10;4D3dD7ESKYRDgQpMjG0hZSgNWQxD1xIn7uy8xZigr6T2+EjhtpGfWZZLizWnBoMtbQyV18PNKpj5&#10;E/bt5jIy49r02e6H9rfrh1Lvb916DiJSF5/if/eXTvMn+Qz+vkkn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i9dcMAAADdAAAADwAAAAAAAAAAAAAAAACYAgAAZHJzL2Rv&#10;d25yZXYueG1sUEsFBgAAAAAEAAQA9QAAAIgDAAAAAA==&#10;" path="m616,l524,5,436,17,354,38,278,65,210,99r-61,40l98,184,57,234,26,288,7,345,,405r7,61l26,524r31,56l98,631r51,48l210,721r68,36l354,786r82,22l524,821r92,5l708,821r89,-13l880,786r78,-29l1028,721r62,-42l1144,631r43,-51l1219,524r20,-58l1246,405r-7,-60l1219,288r-32,-54l1144,184r-54,-45l1028,99,958,65,880,38,797,17,708,5,616,xe" fillcolor="#c0bec0" stroked="f">
                        <v:path arrowok="t" o:connecttype="custom" o:connectlocs="616,37;524,42;436,54;354,75;278,102;210,136;149,176;98,221;57,271;26,325;7,382;0,442;7,503;26,561;57,617;98,668;149,716;210,758;278,794;354,823;436,845;524,858;616,863;708,858;797,845;880,823;958,794;1028,758;1090,716;1144,668;1187,617;1219,561;1239,503;1246,442;1239,382;1219,325;1187,271;1144,221;1090,176;1028,136;958,102;880,75;797,54;708,42;616,37" o:connectangles="0,0,0,0,0,0,0,0,0,0,0,0,0,0,0,0,0,0,0,0,0,0,0,0,0,0,0,0,0,0,0,0,0,0,0,0,0,0,0,0,0,0,0,0,0"/>
                      </v:shape>
                      <v:shape id="Freeform 1276" o:spid="_x0000_s1028" style="position:absolute;left:37;top:37;width:1246;height:826;visibility:visible;mso-wrap-style:square;v-text-anchor:top" coordsize="1246,8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wsNcEA&#10;AADdAAAADwAAAGRycy9kb3ducmV2LnhtbESPQYvCMBCF7wv+hzCCtzVV2VWqUURY8KoVvA7J2Bab&#10;SWmiZv+9c1jY2wzvzXvfbHbZd+pJQ2wDG5hNC1DENriWawOX6udzBSomZIddYDLwSxF229HHBksX&#10;Xnyi5znVSkI4lmigSakvtY62IY9xGnpi0W5h8JhkHWrtBnxJuO/0vCi+tceWpaHBng4N2fv54Q3o&#10;Gdpc7avccW21PT2uF7wtjJmM834NKlFO/+a/66MT/K+l8Ms3MoLev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TsLDXBAAAA3QAAAA8AAAAAAAAAAAAAAAAAmAIAAGRycy9kb3du&#10;cmV2LnhtbFBLBQYAAAAABAAEAPUAAACGAwAAAAA=&#10;" path="m,405l7,345,26,288,57,234,98,184r51,-45l210,99,278,65,354,38,436,17,524,5,616,r92,5l797,17r83,21l958,65r70,34l1090,139r54,45l1187,234r32,54l1239,345r7,60l1239,466r-20,58l1187,580r-43,51l1090,679r-62,42l958,757r-78,29l797,808r-89,13l616,826r-92,-5l436,808,354,786,278,757,210,721,149,679,98,631,57,580,26,524,7,466,,405xe" filled="f" strokecolor="#c0bec0" strokeweight=".74pt">
                        <v:path arrowok="t" o:connecttype="custom" o:connectlocs="0,442;7,382;26,325;57,271;98,221;149,176;210,136;278,102;354,75;436,54;524,42;616,37;708,42;797,54;880,75;958,102;1028,136;1090,176;1144,221;1187,271;1219,325;1239,382;1246,442;1239,503;1219,561;1187,617;1144,668;1090,716;1028,758;958,794;880,823;797,845;708,858;616,863;524,858;436,845;354,823;278,794;210,758;149,716;98,668;57,617;26,561;7,503;0,442" o:connectangles="0,0,0,0,0,0,0,0,0,0,0,0,0,0,0,0,0,0,0,0,0,0,0,0,0,0,0,0,0,0,0,0,0,0,0,0,0,0,0,0,0,0,0,0,0"/>
                      </v:shape>
                      <v:shape id="Freeform 1275" o:spid="_x0000_s1029" style="position:absolute;left:7;top:7;width:1246;height:826;visibility:visible;mso-wrap-style:square;v-text-anchor:top" coordsize="1246,8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xHP8EA&#10;AADdAAAADwAAAGRycy9kb3ducmV2LnhtbERPS4vCMBC+C/6HMII3TRVfVKPogqwet3rQ29CMbbWZ&#10;lCarXX+9WRC8zcf3nMWqMaW4U+0KywoG/QgEcWp1wZmC42Hbm4FwHlljaZkU/JGD1bLdWmCs7YN/&#10;6J74TIQQdjEqyL2vYildmpNB17cVceAutjboA6wzqWt8hHBTymEUTaTBgkNDjhV95ZTekl+jYIPZ&#10;fvQclc23Pyen8ynl623MSnU7zXoOwlPjP+K3e6fD/PF0AP/fhBPk8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MRz/BAAAA3QAAAA8AAAAAAAAAAAAAAAAAmAIAAGRycy9kb3du&#10;cmV2LnhtbFBLBQYAAAAABAAEAPUAAACGAwAAAAA=&#10;" path="m616,l524,5,436,17,354,38,278,65,210,99r-61,40l98,184,57,234,26,288,7,345,,406r7,60l26,524r31,56l98,631r51,47l210,720r68,36l354,786r82,21l524,821r92,5l708,821r89,-14l880,786r78,-30l1028,720r62,-42l1144,631r43,-51l1219,524r20,-58l1246,406r-7,-61l1219,288r-32,-54l1144,184r-54,-45l1028,99,958,65,880,38,797,17,708,5,616,xe" fillcolor="#fbf1e2" stroked="f">
                        <v:path arrowok="t" o:connecttype="custom" o:connectlocs="616,7;524,12;436,24;354,45;278,72;210,106;149,146;98,191;57,241;26,295;7,352;0,413;7,473;26,531;57,587;98,638;149,685;210,727;278,763;354,793;436,814;524,828;616,833;708,828;797,814;880,793;958,763;1028,727;1090,685;1144,638;1187,587;1219,531;1239,473;1246,413;1239,352;1219,295;1187,241;1144,191;1090,146;1028,106;958,72;880,45;797,24;708,12;616,7" o:connectangles="0,0,0,0,0,0,0,0,0,0,0,0,0,0,0,0,0,0,0,0,0,0,0,0,0,0,0,0,0,0,0,0,0,0,0,0,0,0,0,0,0,0,0,0,0"/>
                      </v:shape>
                      <v:shape id="Freeform 1274" o:spid="_x0000_s1030" style="position:absolute;left:7;top:7;width:1246;height:826;visibility:visible;mso-wrap-style:square;v-text-anchor:top" coordsize="1246,8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ajgsQA&#10;AADdAAAADwAAAGRycy9kb3ducmV2LnhtbERP22rCQBB9L/gPywh9qxsDrRJdRbQ3hYJG8XnIjkkw&#10;O5tmtzH167sFwbc5nOtM552pREuNKy0rGA4iEMSZ1SXnCg77t6cxCOeRNVaWScEvOZjPeg9TTLS9&#10;8I7a1OcihLBLUEHhfZ1I6bKCDLqBrYkDd7KNQR9gk0vd4CWEm0rGUfQiDZYcGgqsaVlQdk5/jIK1&#10;61bf7XX7QfVmvXFt/P41ej0q9djvFhMQnjp/F9/cnzrMfx7F8P9NOEHO/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Wo4LEAAAA3QAAAA8AAAAAAAAAAAAAAAAAmAIAAGRycy9k&#10;b3ducmV2LnhtbFBLBQYAAAAABAAEAPUAAACJAwAAAAA=&#10;" path="m,406l7,345,26,288,57,234,98,184r51,-45l210,99,278,65,354,38,436,17,524,5,616,r92,5l797,17r83,21l958,65r70,34l1090,139r54,45l1187,234r32,54l1239,345r7,61l1239,466r-20,58l1187,580r-43,51l1090,678r-62,42l958,756r-78,30l797,807r-89,14l616,826r-92,-5l436,807,354,786,278,756,210,720,149,678,98,631,57,580,26,524,7,466,,406xe" filled="f" strokeweight=".74pt">
                        <v:path arrowok="t" o:connecttype="custom" o:connectlocs="0,413;7,352;26,295;57,241;98,191;149,146;210,106;278,72;354,45;436,24;524,12;616,7;708,12;797,24;880,45;958,72;1028,106;1090,146;1144,191;1187,241;1219,295;1239,352;1246,413;1239,473;1219,531;1187,587;1144,638;1090,685;1028,727;958,763;880,793;797,814;708,828;616,833;524,828;436,814;354,793;278,763;210,727;149,685;98,638;57,587;26,531;7,473;0,413" o:connectangles="0,0,0,0,0,0,0,0,0,0,0,0,0,0,0,0,0,0,0,0,0,0,0,0,0,0,0,0,0,0,0,0,0,0,0,0,0,0,0,0,0,0,0,0,0"/>
                      </v:shape>
                      <w10:anchorlock/>
                    </v:group>
                  </w:pict>
                </mc:Fallback>
              </mc:AlternateContent>
            </w:r>
          </w:p>
        </w:tc>
        <w:tc>
          <w:tcPr>
            <w:tcW w:w="1418" w:type="dxa"/>
            <w:vAlign w:val="center"/>
          </w:tcPr>
          <w:p w14:paraId="47CDB9D5" w14:textId="77777777" w:rsidR="00D3300F" w:rsidRDefault="00D3300F" w:rsidP="00DF7CC2">
            <w:pPr>
              <w:pStyle w:val="TableParagraph"/>
              <w:ind w:right="148"/>
              <w:jc w:val="center"/>
              <w:rPr>
                <w:i/>
                <w:sz w:val="24"/>
              </w:rPr>
            </w:pPr>
            <w:r>
              <w:rPr>
                <w:i/>
                <w:sz w:val="24"/>
              </w:rPr>
              <w:t>Use case</w:t>
            </w:r>
          </w:p>
        </w:tc>
        <w:tc>
          <w:tcPr>
            <w:tcW w:w="2551" w:type="dxa"/>
          </w:tcPr>
          <w:p w14:paraId="3A5EFC2B" w14:textId="77777777" w:rsidR="00D3300F" w:rsidRDefault="00D3300F" w:rsidP="00E22853">
            <w:pPr>
              <w:pStyle w:val="TableParagraph"/>
              <w:tabs>
                <w:tab w:val="left" w:pos="1713"/>
              </w:tabs>
              <w:ind w:left="110"/>
              <w:jc w:val="both"/>
              <w:rPr>
                <w:sz w:val="24"/>
              </w:rPr>
            </w:pPr>
            <w:r>
              <w:rPr>
                <w:sz w:val="24"/>
              </w:rPr>
              <w:t xml:space="preserve">Abstraksi atau interaksi </w:t>
            </w:r>
            <w:r>
              <w:rPr>
                <w:spacing w:val="-3"/>
                <w:sz w:val="24"/>
              </w:rPr>
              <w:t xml:space="preserve">antara </w:t>
            </w:r>
            <w:r>
              <w:rPr>
                <w:sz w:val="24"/>
              </w:rPr>
              <w:t>sistem denganaktor.</w:t>
            </w:r>
          </w:p>
        </w:tc>
      </w:tr>
      <w:tr w:rsidR="00D3300F" w14:paraId="299A7BBB" w14:textId="77777777" w:rsidTr="00890646">
        <w:trPr>
          <w:trHeight w:val="34"/>
        </w:trPr>
        <w:tc>
          <w:tcPr>
            <w:tcW w:w="567" w:type="dxa"/>
            <w:vAlign w:val="center"/>
          </w:tcPr>
          <w:p w14:paraId="44111C00" w14:textId="77777777" w:rsidR="00D3300F" w:rsidRDefault="00D3300F" w:rsidP="00DF7CC2">
            <w:pPr>
              <w:pStyle w:val="TableParagraph"/>
              <w:jc w:val="center"/>
              <w:rPr>
                <w:sz w:val="24"/>
              </w:rPr>
            </w:pPr>
            <w:r>
              <w:rPr>
                <w:sz w:val="24"/>
              </w:rPr>
              <w:t>3</w:t>
            </w:r>
          </w:p>
        </w:tc>
        <w:tc>
          <w:tcPr>
            <w:tcW w:w="1701" w:type="dxa"/>
            <w:vAlign w:val="center"/>
          </w:tcPr>
          <w:p w14:paraId="5F6C03F7" w14:textId="77777777" w:rsidR="00D3300F" w:rsidRDefault="00D3300F" w:rsidP="00DF7CC2">
            <w:pPr>
              <w:pStyle w:val="TableParagraph"/>
              <w:jc w:val="center"/>
            </w:pPr>
            <w:r>
              <w:rPr>
                <w:noProof/>
                <w:sz w:val="20"/>
              </w:rPr>
              <mc:AlternateContent>
                <mc:Choice Requires="wps">
                  <w:drawing>
                    <wp:inline distT="0" distB="0" distL="0" distR="0" wp14:anchorId="735768D2" wp14:editId="7B5D3DB7">
                      <wp:extent cx="838200" cy="0"/>
                      <wp:effectExtent l="0" t="95250" r="0" b="114300"/>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8200" cy="0"/>
                              </a:xfrm>
                              <a:prstGeom prst="straightConnector1">
                                <a:avLst/>
                              </a:prstGeom>
                              <a:ln>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w15="http://schemas.microsoft.com/office/word/2012/wordml">
                  <w:pict>
                    <v:shapetype w14:anchorId="67044EE5" id="_x0000_t32" coordsize="21600,21600" o:spt="32" o:oned="t" path="m,l21600,21600e" filled="f">
                      <v:path arrowok="t" fillok="f" o:connecttype="none"/>
                      <o:lock v:ext="edit" shapetype="t"/>
                    </v:shapetype>
                    <v:shape id="Straight Arrow Connector 30" o:spid="_x0000_s1026" type="#_x0000_t32" style="width:6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" strokecolor="black [3213]" strokeweight=".5pt">
                      <v:stroke endarrow="block" endarrowwidth="wide" endarrowlength="long" joinstyle="miter"/>
                      <o:lock v:ext="edit" shapetype="f"/>
                      <w10:anchorlock/>
                    </v:shape>
                  </w:pict>
                </mc:Fallback>
              </mc:AlternateContent>
            </w:r>
          </w:p>
        </w:tc>
        <w:tc>
          <w:tcPr>
            <w:tcW w:w="1418" w:type="dxa"/>
            <w:vAlign w:val="center"/>
          </w:tcPr>
          <w:p w14:paraId="4DE0FE03" w14:textId="77777777" w:rsidR="00D3300F" w:rsidRDefault="00D3300F" w:rsidP="00DF7CC2">
            <w:pPr>
              <w:pStyle w:val="TableParagraph"/>
              <w:ind w:right="148"/>
              <w:jc w:val="center"/>
              <w:rPr>
                <w:i/>
                <w:sz w:val="24"/>
              </w:rPr>
            </w:pPr>
            <w:r>
              <w:rPr>
                <w:i/>
                <w:sz w:val="24"/>
              </w:rPr>
              <w:t>Association</w:t>
            </w:r>
          </w:p>
        </w:tc>
        <w:tc>
          <w:tcPr>
            <w:tcW w:w="2551" w:type="dxa"/>
          </w:tcPr>
          <w:p w14:paraId="4B7D866A" w14:textId="33E21973" w:rsidR="00D3300F" w:rsidRDefault="00E22853" w:rsidP="00E22853">
            <w:pPr>
              <w:pStyle w:val="TableParagraph"/>
              <w:tabs>
                <w:tab w:val="left" w:pos="1741"/>
              </w:tabs>
              <w:ind w:left="110" w:right="90"/>
              <w:jc w:val="both"/>
              <w:rPr>
                <w:sz w:val="24"/>
              </w:rPr>
            </w:pPr>
            <w:r>
              <w:rPr>
                <w:sz w:val="24"/>
              </w:rPr>
              <w:t xml:space="preserve">Abstraksi </w:t>
            </w:r>
            <w:r w:rsidR="00D3300F">
              <w:rPr>
                <w:spacing w:val="-4"/>
                <w:sz w:val="24"/>
              </w:rPr>
              <w:t xml:space="preserve">dari </w:t>
            </w:r>
            <w:r>
              <w:rPr>
                <w:sz w:val="24"/>
              </w:rPr>
              <w:t xml:space="preserve">penghubung </w:t>
            </w:r>
            <w:r w:rsidR="00D3300F">
              <w:rPr>
                <w:sz w:val="24"/>
              </w:rPr>
              <w:t xml:space="preserve">antara aktor dengan </w:t>
            </w:r>
            <w:r w:rsidR="00D3300F">
              <w:rPr>
                <w:i/>
                <w:sz w:val="24"/>
              </w:rPr>
              <w:t>use case</w:t>
            </w:r>
            <w:r w:rsidR="00D3300F">
              <w:rPr>
                <w:sz w:val="24"/>
              </w:rPr>
              <w:t>.</w:t>
            </w:r>
          </w:p>
        </w:tc>
      </w:tr>
      <w:tr w:rsidR="00D3300F" w14:paraId="695ADEC5" w14:textId="77777777" w:rsidTr="00890646">
        <w:trPr>
          <w:trHeight w:val="1633"/>
        </w:trPr>
        <w:tc>
          <w:tcPr>
            <w:tcW w:w="567" w:type="dxa"/>
            <w:vAlign w:val="center"/>
          </w:tcPr>
          <w:p w14:paraId="26898C01" w14:textId="77777777" w:rsidR="00D3300F" w:rsidRDefault="00D3300F" w:rsidP="00DF7CC2">
            <w:pPr>
              <w:pStyle w:val="TableParagraph"/>
              <w:jc w:val="center"/>
              <w:rPr>
                <w:sz w:val="24"/>
              </w:rPr>
            </w:pPr>
            <w:r>
              <w:rPr>
                <w:sz w:val="24"/>
              </w:rPr>
              <w:t>4</w:t>
            </w:r>
          </w:p>
        </w:tc>
        <w:tc>
          <w:tcPr>
            <w:tcW w:w="1701" w:type="dxa"/>
            <w:vAlign w:val="center"/>
          </w:tcPr>
          <w:p w14:paraId="05CCB864" w14:textId="77777777" w:rsidR="00D3300F" w:rsidRDefault="00D3300F" w:rsidP="00DF7CC2">
            <w:pPr>
              <w:pStyle w:val="TableParagraph"/>
              <w:jc w:val="center"/>
              <w:rPr>
                <w:sz w:val="20"/>
              </w:rPr>
            </w:pPr>
            <w:r>
              <w:rPr>
                <w:noProof/>
              </w:rPr>
              <mc:AlternateContent>
                <mc:Choice Requires="wps">
                  <w:drawing>
                    <wp:anchor distT="4294967295" distB="4294967295" distL="114300" distR="114300" simplePos="0" relativeHeight="251655680" behindDoc="0" locked="0" layoutInCell="1" allowOverlap="1" wp14:anchorId="43159861" wp14:editId="2E83A7AB">
                      <wp:simplePos x="0" y="0"/>
                      <wp:positionH relativeFrom="column">
                        <wp:posOffset>60325</wp:posOffset>
                      </wp:positionH>
                      <wp:positionV relativeFrom="paragraph">
                        <wp:posOffset>348614</wp:posOffset>
                      </wp:positionV>
                      <wp:extent cx="838200" cy="0"/>
                      <wp:effectExtent l="0" t="76200" r="19050" b="11430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8200" cy="0"/>
                              </a:xfrm>
                              <a:prstGeom prst="straightConnector1">
                                <a:avLst/>
                              </a:prstGeom>
                              <a:ln>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AA30C84" id="Straight Arrow Connector 28" o:spid="_x0000_s1026" type="#_x0000_t32" style="position:absolute;margin-left:4.75pt;margin-top:27.45pt;width:66pt;height:0;z-index:251655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" strokecolor="black [3213]" strokeweight=".5pt">
                      <v:stroke dashstyle="dash" endarrow="open" joinstyle="miter"/>
                      <o:lock v:ext="edit" shapetype="f"/>
                    </v:shape>
                  </w:pict>
                </mc:Fallback>
              </mc:AlternateContent>
            </w:r>
          </w:p>
        </w:tc>
        <w:tc>
          <w:tcPr>
            <w:tcW w:w="1418" w:type="dxa"/>
            <w:vAlign w:val="center"/>
          </w:tcPr>
          <w:p w14:paraId="19CA8662" w14:textId="77777777" w:rsidR="00D3300F" w:rsidRDefault="00D3300F" w:rsidP="00DF7CC2">
            <w:pPr>
              <w:pStyle w:val="TableParagraph"/>
              <w:ind w:right="148"/>
              <w:jc w:val="center"/>
              <w:rPr>
                <w:i/>
                <w:sz w:val="24"/>
              </w:rPr>
            </w:pPr>
            <w:r>
              <w:rPr>
                <w:i/>
                <w:sz w:val="24"/>
              </w:rPr>
              <w:t>Generalize</w:t>
            </w:r>
          </w:p>
        </w:tc>
        <w:tc>
          <w:tcPr>
            <w:tcW w:w="2551" w:type="dxa"/>
          </w:tcPr>
          <w:p w14:paraId="459467B2" w14:textId="79AF7E0F" w:rsidR="00D3300F" w:rsidRPr="00E63574" w:rsidRDefault="00890646" w:rsidP="00E22853">
            <w:pPr>
              <w:pStyle w:val="TableParagraph"/>
              <w:tabs>
                <w:tab w:val="left" w:pos="1616"/>
              </w:tabs>
              <w:ind w:left="110" w:right="92"/>
              <w:jc w:val="both"/>
              <w:rPr>
                <w:sz w:val="24"/>
              </w:rPr>
            </w:pPr>
            <w:r>
              <w:rPr>
                <w:sz w:val="24"/>
              </w:rPr>
              <w:t xml:space="preserve">Menunjukan </w:t>
            </w:r>
            <w:r w:rsidR="00E22853">
              <w:rPr>
                <w:sz w:val="24"/>
              </w:rPr>
              <w:t>s</w:t>
            </w:r>
            <w:r w:rsidR="00D3300F">
              <w:rPr>
                <w:sz w:val="24"/>
              </w:rPr>
              <w:t xml:space="preserve">pesialisasi </w:t>
            </w:r>
            <w:r w:rsidR="00E22853">
              <w:rPr>
                <w:spacing w:val="-3"/>
                <w:sz w:val="24"/>
              </w:rPr>
              <w:t xml:space="preserve">actor. </w:t>
            </w:r>
            <w:r w:rsidR="00D3300F">
              <w:rPr>
                <w:sz w:val="24"/>
              </w:rPr>
              <w:t>Untuk</w:t>
            </w:r>
            <w:r>
              <w:rPr>
                <w:sz w:val="24"/>
              </w:rPr>
              <w:t xml:space="preserve"> </w:t>
            </w:r>
            <w:r w:rsidR="00D3300F">
              <w:rPr>
                <w:spacing w:val="-5"/>
                <w:sz w:val="24"/>
              </w:rPr>
              <w:t xml:space="preserve">dapat </w:t>
            </w:r>
            <w:r w:rsidR="00D3300F">
              <w:rPr>
                <w:sz w:val="24"/>
              </w:rPr>
              <w:t>berpartisipasi</w:t>
            </w:r>
            <w:r w:rsidR="00E22853">
              <w:rPr>
                <w:sz w:val="24"/>
              </w:rPr>
              <w:t xml:space="preserve"> dengan </w:t>
            </w:r>
            <w:r w:rsidR="00D3300F">
              <w:rPr>
                <w:i/>
                <w:sz w:val="24"/>
              </w:rPr>
              <w:t>use case.</w:t>
            </w:r>
          </w:p>
        </w:tc>
      </w:tr>
      <w:tr w:rsidR="005B125B" w14:paraId="63AA78BD" w14:textId="77777777" w:rsidTr="00890646">
        <w:trPr>
          <w:trHeight w:val="34"/>
        </w:trPr>
        <w:tc>
          <w:tcPr>
            <w:tcW w:w="567" w:type="dxa"/>
            <w:vAlign w:val="center"/>
          </w:tcPr>
          <w:p w14:paraId="5211DE38" w14:textId="05CB2874" w:rsidR="005B125B" w:rsidRDefault="005B125B" w:rsidP="005B125B">
            <w:pPr>
              <w:pStyle w:val="TableParagraph"/>
              <w:jc w:val="center"/>
              <w:rPr>
                <w:sz w:val="24"/>
              </w:rPr>
            </w:pPr>
            <w:r>
              <w:rPr>
                <w:b/>
                <w:sz w:val="24"/>
              </w:rPr>
              <w:t>No</w:t>
            </w:r>
          </w:p>
        </w:tc>
        <w:tc>
          <w:tcPr>
            <w:tcW w:w="1701" w:type="dxa"/>
            <w:vAlign w:val="center"/>
          </w:tcPr>
          <w:p w14:paraId="1286EA2E" w14:textId="5DDB942D" w:rsidR="005B125B" w:rsidRDefault="005B125B" w:rsidP="005B125B">
            <w:pPr>
              <w:pStyle w:val="TableParagraph"/>
              <w:jc w:val="center"/>
              <w:rPr>
                <w:noProof/>
              </w:rPr>
            </w:pPr>
            <w:r>
              <w:rPr>
                <w:b/>
                <w:sz w:val="24"/>
              </w:rPr>
              <w:t>Simbol</w:t>
            </w:r>
          </w:p>
        </w:tc>
        <w:tc>
          <w:tcPr>
            <w:tcW w:w="1418" w:type="dxa"/>
            <w:vAlign w:val="center"/>
          </w:tcPr>
          <w:p w14:paraId="5CD2A666" w14:textId="4BD0585D" w:rsidR="005B125B" w:rsidRDefault="005B125B" w:rsidP="005B125B">
            <w:pPr>
              <w:pStyle w:val="TableParagraph"/>
              <w:ind w:right="148"/>
              <w:jc w:val="center"/>
              <w:rPr>
                <w:i/>
                <w:sz w:val="24"/>
              </w:rPr>
            </w:pPr>
            <w:r>
              <w:rPr>
                <w:b/>
                <w:sz w:val="24"/>
              </w:rPr>
              <w:t>Nama</w:t>
            </w:r>
          </w:p>
        </w:tc>
        <w:tc>
          <w:tcPr>
            <w:tcW w:w="2551" w:type="dxa"/>
            <w:vAlign w:val="center"/>
          </w:tcPr>
          <w:p w14:paraId="18468008" w14:textId="12DAD5B5" w:rsidR="005B125B" w:rsidRDefault="005B125B" w:rsidP="005B125B">
            <w:pPr>
              <w:pStyle w:val="TableParagraph"/>
              <w:tabs>
                <w:tab w:val="left" w:pos="998"/>
                <w:tab w:val="left" w:pos="1694"/>
              </w:tabs>
              <w:ind w:left="110" w:right="92"/>
              <w:jc w:val="center"/>
              <w:rPr>
                <w:sz w:val="24"/>
              </w:rPr>
            </w:pPr>
            <w:r>
              <w:rPr>
                <w:b/>
                <w:sz w:val="24"/>
              </w:rPr>
              <w:t>Keterangan</w:t>
            </w:r>
          </w:p>
        </w:tc>
      </w:tr>
      <w:tr w:rsidR="005B125B" w14:paraId="2B1DED37" w14:textId="77777777" w:rsidTr="00890646">
        <w:trPr>
          <w:trHeight w:val="34"/>
        </w:trPr>
        <w:tc>
          <w:tcPr>
            <w:tcW w:w="567" w:type="dxa"/>
            <w:vAlign w:val="center"/>
          </w:tcPr>
          <w:p w14:paraId="5E2113DD" w14:textId="77777777" w:rsidR="005B125B" w:rsidRDefault="005B125B" w:rsidP="005B125B">
            <w:pPr>
              <w:pStyle w:val="TableParagraph"/>
              <w:jc w:val="center"/>
              <w:rPr>
                <w:sz w:val="24"/>
              </w:rPr>
            </w:pPr>
            <w:r>
              <w:rPr>
                <w:sz w:val="24"/>
              </w:rPr>
              <w:t>5</w:t>
            </w:r>
          </w:p>
        </w:tc>
        <w:tc>
          <w:tcPr>
            <w:tcW w:w="1701" w:type="dxa"/>
            <w:vAlign w:val="center"/>
          </w:tcPr>
          <w:p w14:paraId="3603FF7E" w14:textId="77777777" w:rsidR="005B125B" w:rsidRDefault="005B125B" w:rsidP="005B125B">
            <w:pPr>
              <w:pStyle w:val="TableParagraph"/>
              <w:jc w:val="center"/>
              <w:rPr>
                <w:i/>
                <w:sz w:val="13"/>
              </w:rPr>
            </w:pPr>
            <w:r>
              <w:rPr>
                <w:noProof/>
              </w:rPr>
              <mc:AlternateContent>
                <mc:Choice Requires="wps">
                  <w:drawing>
                    <wp:inline distT="0" distB="0" distL="0" distR="0" wp14:anchorId="0BC40A37" wp14:editId="7AC89135">
                      <wp:extent cx="838200" cy="0"/>
                      <wp:effectExtent l="0" t="76200" r="19050" b="114300"/>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8200" cy="0"/>
                              </a:xfrm>
                              <a:prstGeom prst="straightConnector1">
                                <a:avLst/>
                              </a:prstGeom>
                              <a:ln>
                                <a:solidFill>
                                  <a:schemeClr val="tx1"/>
                                </a:solidFill>
                                <a:prstDash val="sysDash"/>
                                <a:tailEnd type="arrow"/>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w15="http://schemas.microsoft.com/office/word/2012/wordml">
                  <w:pict>
                    <v:shape w14:anchorId="560AF32C" id="Straight Arrow Connector 32" o:spid="_x0000_s1026" type="#_x0000_t32" style="width:6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" strokecolor="black [3213]" strokeweight=".5pt">
                      <v:stroke dashstyle="3 1" endarrow="open" joinstyle="miter"/>
                      <o:lock v:ext="edit" shapetype="f"/>
                      <w10:anchorlock/>
                    </v:shape>
                  </w:pict>
                </mc:Fallback>
              </mc:AlternateContent>
            </w:r>
          </w:p>
          <w:p w14:paraId="526D686D" w14:textId="77777777" w:rsidR="005B125B" w:rsidRDefault="005B125B" w:rsidP="00890646">
            <w:pPr>
              <w:pStyle w:val="TableParagraph"/>
              <w:ind w:left="567" w:right="657"/>
              <w:jc w:val="center"/>
              <w:rPr>
                <w:rFonts w:ascii="Arial" w:hAnsi="Arial"/>
                <w:sz w:val="15"/>
              </w:rPr>
            </w:pPr>
            <w:r>
              <w:rPr>
                <w:rFonts w:ascii="Arial" w:hAnsi="Arial"/>
                <w:w w:val="80"/>
                <w:sz w:val="15"/>
              </w:rPr>
              <w:t>«includ»</w:t>
            </w:r>
          </w:p>
        </w:tc>
        <w:tc>
          <w:tcPr>
            <w:tcW w:w="1418" w:type="dxa"/>
            <w:vAlign w:val="center"/>
          </w:tcPr>
          <w:p w14:paraId="4A4C0DC4" w14:textId="77777777" w:rsidR="005B125B" w:rsidRDefault="005B125B" w:rsidP="005B125B">
            <w:pPr>
              <w:pStyle w:val="TableParagraph"/>
              <w:ind w:right="148"/>
              <w:jc w:val="center"/>
              <w:rPr>
                <w:i/>
                <w:sz w:val="24"/>
              </w:rPr>
            </w:pPr>
            <w:r>
              <w:rPr>
                <w:i/>
                <w:sz w:val="24"/>
              </w:rPr>
              <w:t>Include</w:t>
            </w:r>
          </w:p>
        </w:tc>
        <w:tc>
          <w:tcPr>
            <w:tcW w:w="2551" w:type="dxa"/>
          </w:tcPr>
          <w:p w14:paraId="62B8EED2" w14:textId="77777777" w:rsidR="005B125B" w:rsidRDefault="005B125B" w:rsidP="005B125B">
            <w:pPr>
              <w:pStyle w:val="TableParagraph"/>
              <w:tabs>
                <w:tab w:val="left" w:pos="998"/>
                <w:tab w:val="left" w:pos="1694"/>
              </w:tabs>
              <w:ind w:left="110" w:right="92"/>
              <w:jc w:val="both"/>
              <w:rPr>
                <w:i/>
                <w:sz w:val="24"/>
              </w:rPr>
            </w:pPr>
            <w:r>
              <w:rPr>
                <w:sz w:val="24"/>
              </w:rPr>
              <w:t xml:space="preserve">Menunjukan bahwa suatu </w:t>
            </w:r>
            <w:r>
              <w:rPr>
                <w:i/>
                <w:sz w:val="24"/>
              </w:rPr>
              <w:t xml:space="preserve">use </w:t>
            </w:r>
            <w:r>
              <w:rPr>
                <w:i/>
                <w:spacing w:val="-5"/>
                <w:sz w:val="24"/>
              </w:rPr>
              <w:t xml:space="preserve">case </w:t>
            </w:r>
            <w:r>
              <w:rPr>
                <w:sz w:val="24"/>
              </w:rPr>
              <w:t>seluruhnya merupakan fungsional dari</w:t>
            </w:r>
            <w:r>
              <w:rPr>
                <w:i/>
                <w:sz w:val="24"/>
              </w:rPr>
              <w:t>use</w:t>
            </w:r>
          </w:p>
          <w:p w14:paraId="6BAEC73A" w14:textId="77777777" w:rsidR="005B125B" w:rsidRDefault="005B125B" w:rsidP="005B125B">
            <w:pPr>
              <w:pStyle w:val="TableParagraph"/>
              <w:ind w:left="110"/>
              <w:jc w:val="both"/>
              <w:rPr>
                <w:sz w:val="24"/>
              </w:rPr>
            </w:pPr>
            <w:r>
              <w:rPr>
                <w:i/>
                <w:sz w:val="24"/>
              </w:rPr>
              <w:t xml:space="preserve">case </w:t>
            </w:r>
            <w:r>
              <w:rPr>
                <w:sz w:val="24"/>
              </w:rPr>
              <w:t>lain.</w:t>
            </w:r>
          </w:p>
        </w:tc>
      </w:tr>
      <w:tr w:rsidR="005B125B" w14:paraId="049931ED" w14:textId="77777777" w:rsidTr="00890646">
        <w:trPr>
          <w:trHeight w:val="34"/>
        </w:trPr>
        <w:tc>
          <w:tcPr>
            <w:tcW w:w="567" w:type="dxa"/>
            <w:vAlign w:val="center"/>
          </w:tcPr>
          <w:p w14:paraId="3622153F" w14:textId="77777777" w:rsidR="005B125B" w:rsidRDefault="005B125B" w:rsidP="005B125B">
            <w:pPr>
              <w:pStyle w:val="TableParagraph"/>
              <w:jc w:val="center"/>
              <w:rPr>
                <w:sz w:val="24"/>
              </w:rPr>
            </w:pPr>
            <w:r>
              <w:rPr>
                <w:sz w:val="24"/>
              </w:rPr>
              <w:t>6</w:t>
            </w:r>
          </w:p>
        </w:tc>
        <w:tc>
          <w:tcPr>
            <w:tcW w:w="1701" w:type="dxa"/>
            <w:vAlign w:val="center"/>
          </w:tcPr>
          <w:p w14:paraId="5495E98D" w14:textId="77777777" w:rsidR="005B125B" w:rsidRDefault="005B125B" w:rsidP="005B125B">
            <w:pPr>
              <w:pStyle w:val="TableParagraph"/>
              <w:jc w:val="center"/>
              <w:rPr>
                <w:i/>
                <w:sz w:val="13"/>
              </w:rPr>
            </w:pPr>
            <w:r>
              <w:rPr>
                <w:noProof/>
              </w:rPr>
              <mc:AlternateContent>
                <mc:Choice Requires="wps">
                  <w:drawing>
                    <wp:inline distT="0" distB="0" distL="0" distR="0" wp14:anchorId="7B77850D" wp14:editId="33384C05">
                      <wp:extent cx="838200" cy="0"/>
                      <wp:effectExtent l="0" t="76200" r="19050" b="114300"/>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8200" cy="0"/>
                              </a:xfrm>
                              <a:prstGeom prst="straightConnector1">
                                <a:avLst/>
                              </a:prstGeom>
                              <a:ln>
                                <a:solidFill>
                                  <a:schemeClr val="tx1"/>
                                </a:solidFill>
                                <a:prstDash val="sysDash"/>
                                <a:tailEnd type="arrow"/>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w15="http://schemas.microsoft.com/office/word/2012/wordml">
                  <w:pict>
                    <v:shape w14:anchorId="6599C94D" id="Straight Arrow Connector 34" o:spid="_x0000_s1026" type="#_x0000_t32" style="width:6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" strokecolor="black [3213]" strokeweight=".5pt">
                      <v:stroke dashstyle="3 1" endarrow="open" joinstyle="miter"/>
                      <o:lock v:ext="edit" shapetype="f"/>
                      <w10:anchorlock/>
                    </v:shape>
                  </w:pict>
                </mc:Fallback>
              </mc:AlternateContent>
            </w:r>
          </w:p>
          <w:p w14:paraId="162DB3FF" w14:textId="77777777" w:rsidR="005B125B" w:rsidRDefault="005B125B" w:rsidP="005B125B">
            <w:pPr>
              <w:pStyle w:val="TableParagraph"/>
              <w:ind w:right="639"/>
              <w:jc w:val="right"/>
              <w:rPr>
                <w:rFonts w:ascii="Arial" w:hAnsi="Arial"/>
                <w:sz w:val="15"/>
              </w:rPr>
            </w:pPr>
            <w:r>
              <w:rPr>
                <w:rFonts w:ascii="Arial" w:hAnsi="Arial"/>
                <w:w w:val="80"/>
                <w:sz w:val="15"/>
              </w:rPr>
              <w:t>«extend»</w:t>
            </w:r>
          </w:p>
        </w:tc>
        <w:tc>
          <w:tcPr>
            <w:tcW w:w="1418" w:type="dxa"/>
            <w:vAlign w:val="center"/>
          </w:tcPr>
          <w:p w14:paraId="725EF515" w14:textId="77777777" w:rsidR="005B125B" w:rsidRDefault="005B125B" w:rsidP="005B125B">
            <w:pPr>
              <w:pStyle w:val="TableParagraph"/>
              <w:ind w:right="147"/>
              <w:jc w:val="center"/>
              <w:rPr>
                <w:i/>
                <w:sz w:val="24"/>
              </w:rPr>
            </w:pPr>
            <w:r>
              <w:rPr>
                <w:i/>
                <w:sz w:val="24"/>
              </w:rPr>
              <w:t>Extend</w:t>
            </w:r>
          </w:p>
        </w:tc>
        <w:tc>
          <w:tcPr>
            <w:tcW w:w="2551" w:type="dxa"/>
          </w:tcPr>
          <w:p w14:paraId="3FED105A" w14:textId="77777777" w:rsidR="005B125B" w:rsidRDefault="005B125B" w:rsidP="005B125B">
            <w:pPr>
              <w:pStyle w:val="TableParagraph"/>
              <w:tabs>
                <w:tab w:val="left" w:pos="998"/>
                <w:tab w:val="left" w:pos="1694"/>
              </w:tabs>
              <w:ind w:left="110" w:right="92"/>
              <w:jc w:val="both"/>
              <w:rPr>
                <w:sz w:val="24"/>
              </w:rPr>
            </w:pPr>
            <w:r>
              <w:rPr>
                <w:sz w:val="24"/>
              </w:rPr>
              <w:t xml:space="preserve">Mununjukan bahwa suatu </w:t>
            </w:r>
            <w:r>
              <w:rPr>
                <w:i/>
                <w:sz w:val="24"/>
              </w:rPr>
              <w:t xml:space="preserve">use </w:t>
            </w:r>
            <w:r>
              <w:rPr>
                <w:i/>
                <w:spacing w:val="-5"/>
                <w:sz w:val="24"/>
              </w:rPr>
              <w:t xml:space="preserve">case </w:t>
            </w:r>
            <w:r>
              <w:rPr>
                <w:sz w:val="24"/>
              </w:rPr>
              <w:t xml:space="preserve">merupakan tambahan fungsional dari use case </w:t>
            </w:r>
            <w:r>
              <w:rPr>
                <w:spacing w:val="-3"/>
                <w:sz w:val="24"/>
              </w:rPr>
              <w:t xml:space="preserve">lainya </w:t>
            </w:r>
            <w:r>
              <w:rPr>
                <w:sz w:val="24"/>
              </w:rPr>
              <w:t xml:space="preserve">jika suatu </w:t>
            </w:r>
            <w:r>
              <w:rPr>
                <w:spacing w:val="-4"/>
                <w:sz w:val="24"/>
              </w:rPr>
              <w:t>kondisi</w:t>
            </w:r>
            <w:r>
              <w:rPr>
                <w:sz w:val="24"/>
              </w:rPr>
              <w:t xml:space="preserve"> terpenuhi.</w:t>
            </w:r>
          </w:p>
        </w:tc>
      </w:tr>
    </w:tbl>
    <w:p w14:paraId="6A8CD2D2" w14:textId="6306B4D0" w:rsidR="00AE06B0" w:rsidRDefault="00AE06B0" w:rsidP="00B50874">
      <w:pPr>
        <w:spacing w:line="240" w:lineRule="auto"/>
        <w:rPr>
          <w:rFonts w:eastAsia="SimSun"/>
          <w:lang w:eastAsia="zh-CN"/>
        </w:rPr>
      </w:pPr>
    </w:p>
    <w:p w14:paraId="3780A319" w14:textId="77777777" w:rsidR="00C33E95" w:rsidRPr="00AE06B0" w:rsidRDefault="00B7298A" w:rsidP="008B435E">
      <w:pPr>
        <w:numPr>
          <w:ilvl w:val="0"/>
          <w:numId w:val="6"/>
        </w:numPr>
        <w:ind w:left="1701" w:hanging="425"/>
        <w:jc w:val="both"/>
      </w:pPr>
      <w:r>
        <w:rPr>
          <w:i/>
        </w:rPr>
        <w:t xml:space="preserve">Activity </w:t>
      </w:r>
      <w:r>
        <w:rPr>
          <w:i/>
          <w:iCs/>
        </w:rPr>
        <w:t>Diagram</w:t>
      </w:r>
      <w:r>
        <w:rPr>
          <w:i/>
        </w:rPr>
        <w:t>:</w:t>
      </w:r>
      <w:r>
        <w:t xml:space="preserve"> Merupakan gambaran alir dari aktivitas-aktivitas didalam sistem yang berjalan.   </w:t>
      </w:r>
      <w:bookmarkStart w:id="70" w:name="_Toc69451570"/>
    </w:p>
    <w:p w14:paraId="5CFDC3A2" w14:textId="5D3FF1A7" w:rsidR="00E01CB8" w:rsidRPr="002741EE" w:rsidRDefault="002741EE" w:rsidP="002741EE">
      <w:pPr>
        <w:pStyle w:val="Caption"/>
        <w:ind w:left="1701"/>
        <w:rPr>
          <w:rFonts w:eastAsia="SimSun" w:cs="Times New Roman"/>
          <w:i w:val="0"/>
          <w:color w:val="auto"/>
          <w:sz w:val="24"/>
          <w:szCs w:val="24"/>
          <w:lang w:eastAsia="zh-CN"/>
        </w:rPr>
      </w:pPr>
      <w:bookmarkStart w:id="71" w:name="_Toc73704967"/>
      <w:bookmarkEnd w:id="70"/>
      <w:r w:rsidRPr="002741EE">
        <w:rPr>
          <w:i w:val="0"/>
          <w:color w:val="auto"/>
          <w:sz w:val="24"/>
          <w:szCs w:val="24"/>
        </w:rPr>
        <w:t xml:space="preserve">Tabel 2. </w:t>
      </w:r>
      <w:r w:rsidRPr="002741EE">
        <w:rPr>
          <w:i w:val="0"/>
          <w:color w:val="auto"/>
          <w:sz w:val="24"/>
          <w:szCs w:val="24"/>
        </w:rPr>
        <w:fldChar w:fldCharType="begin"/>
      </w:r>
      <w:r w:rsidRPr="002741EE">
        <w:rPr>
          <w:i w:val="0"/>
          <w:color w:val="auto"/>
          <w:sz w:val="24"/>
          <w:szCs w:val="24"/>
        </w:rPr>
        <w:instrText xml:space="preserve"> SEQ Tabel_2. \* ARABIC </w:instrText>
      </w:r>
      <w:r w:rsidRPr="002741EE">
        <w:rPr>
          <w:i w:val="0"/>
          <w:color w:val="auto"/>
          <w:sz w:val="24"/>
          <w:szCs w:val="24"/>
        </w:rPr>
        <w:fldChar w:fldCharType="separate"/>
      </w:r>
      <w:r w:rsidR="00713366">
        <w:rPr>
          <w:i w:val="0"/>
          <w:noProof/>
          <w:color w:val="auto"/>
          <w:sz w:val="24"/>
          <w:szCs w:val="24"/>
        </w:rPr>
        <w:t>3</w:t>
      </w:r>
      <w:r w:rsidRPr="002741EE">
        <w:rPr>
          <w:i w:val="0"/>
          <w:color w:val="auto"/>
          <w:sz w:val="24"/>
          <w:szCs w:val="24"/>
        </w:rPr>
        <w:fldChar w:fldCharType="end"/>
      </w:r>
      <w:r w:rsidRPr="002741EE">
        <w:rPr>
          <w:i w:val="0"/>
          <w:color w:val="auto"/>
          <w:sz w:val="24"/>
          <w:szCs w:val="24"/>
          <w:lang w:val="en-US"/>
        </w:rPr>
        <w:t xml:space="preserve"> Simbol </w:t>
      </w:r>
      <w:r w:rsidRPr="002741EE">
        <w:rPr>
          <w:color w:val="auto"/>
          <w:sz w:val="24"/>
          <w:szCs w:val="24"/>
          <w:lang w:val="en-US"/>
        </w:rPr>
        <w:t>Activity Diagram</w:t>
      </w:r>
      <w:bookmarkEnd w:id="71"/>
      <w:r w:rsidRPr="002741EE">
        <w:rPr>
          <w:rFonts w:eastAsia="SimSun" w:cs="Times New Roman"/>
          <w:i w:val="0"/>
          <w:color w:val="auto"/>
          <w:sz w:val="24"/>
          <w:szCs w:val="24"/>
          <w:lang w:eastAsia="zh-CN"/>
        </w:rPr>
        <w:t xml:space="preserve"> </w:t>
      </w:r>
    </w:p>
    <w:tbl>
      <w:tblPr>
        <w:tblW w:w="6237" w:type="dxa"/>
        <w:tblInd w:w="17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3"/>
        <w:gridCol w:w="1584"/>
        <w:gridCol w:w="1701"/>
        <w:gridCol w:w="2409"/>
      </w:tblGrid>
      <w:tr w:rsidR="00D3300F" w14:paraId="35EBE5D5" w14:textId="77777777" w:rsidTr="00DF7CC2">
        <w:trPr>
          <w:trHeight w:val="340"/>
          <w:tblHeader/>
        </w:trPr>
        <w:tc>
          <w:tcPr>
            <w:tcW w:w="543" w:type="dxa"/>
            <w:vAlign w:val="center"/>
          </w:tcPr>
          <w:p w14:paraId="0E46F79E" w14:textId="77777777" w:rsidR="00D3300F" w:rsidRDefault="00D3300F" w:rsidP="00DF7CC2">
            <w:pPr>
              <w:pStyle w:val="TableParagraph"/>
              <w:jc w:val="center"/>
              <w:rPr>
                <w:b/>
                <w:sz w:val="24"/>
              </w:rPr>
            </w:pPr>
            <w:r>
              <w:rPr>
                <w:b/>
                <w:sz w:val="24"/>
              </w:rPr>
              <w:t>No</w:t>
            </w:r>
          </w:p>
        </w:tc>
        <w:tc>
          <w:tcPr>
            <w:tcW w:w="1584" w:type="dxa"/>
            <w:vAlign w:val="center"/>
          </w:tcPr>
          <w:p w14:paraId="5396331A" w14:textId="77777777" w:rsidR="00D3300F" w:rsidRDefault="00D3300F" w:rsidP="00DF7CC2">
            <w:pPr>
              <w:pStyle w:val="TableParagraph"/>
              <w:jc w:val="center"/>
              <w:rPr>
                <w:b/>
                <w:sz w:val="24"/>
              </w:rPr>
            </w:pPr>
            <w:r>
              <w:rPr>
                <w:b/>
                <w:sz w:val="24"/>
              </w:rPr>
              <w:t>Simbol</w:t>
            </w:r>
          </w:p>
        </w:tc>
        <w:tc>
          <w:tcPr>
            <w:tcW w:w="1701" w:type="dxa"/>
            <w:vAlign w:val="center"/>
          </w:tcPr>
          <w:p w14:paraId="443349F5" w14:textId="77777777" w:rsidR="00D3300F" w:rsidRDefault="00D3300F" w:rsidP="00DF7CC2">
            <w:pPr>
              <w:pStyle w:val="TableParagraph"/>
              <w:jc w:val="center"/>
              <w:rPr>
                <w:b/>
                <w:sz w:val="24"/>
              </w:rPr>
            </w:pPr>
            <w:r>
              <w:rPr>
                <w:b/>
                <w:sz w:val="24"/>
              </w:rPr>
              <w:t>Nama</w:t>
            </w:r>
          </w:p>
        </w:tc>
        <w:tc>
          <w:tcPr>
            <w:tcW w:w="2409" w:type="dxa"/>
            <w:vAlign w:val="center"/>
          </w:tcPr>
          <w:p w14:paraId="7EA909DA" w14:textId="77777777" w:rsidR="00D3300F" w:rsidRDefault="00D3300F" w:rsidP="00DF7CC2">
            <w:pPr>
              <w:pStyle w:val="TableParagraph"/>
              <w:jc w:val="center"/>
              <w:rPr>
                <w:b/>
                <w:sz w:val="24"/>
              </w:rPr>
            </w:pPr>
            <w:r>
              <w:rPr>
                <w:b/>
                <w:sz w:val="24"/>
              </w:rPr>
              <w:t>Keterangan</w:t>
            </w:r>
          </w:p>
        </w:tc>
      </w:tr>
      <w:tr w:rsidR="00D3300F" w14:paraId="059A203D" w14:textId="77777777" w:rsidTr="00DF7CC2">
        <w:trPr>
          <w:trHeight w:val="340"/>
        </w:trPr>
        <w:tc>
          <w:tcPr>
            <w:tcW w:w="543" w:type="dxa"/>
            <w:vAlign w:val="center"/>
          </w:tcPr>
          <w:p w14:paraId="35DCFD1D" w14:textId="77777777" w:rsidR="00D3300F" w:rsidRDefault="00D3300F" w:rsidP="00DF7CC2">
            <w:pPr>
              <w:pStyle w:val="TableParagraph"/>
              <w:jc w:val="center"/>
              <w:rPr>
                <w:sz w:val="24"/>
              </w:rPr>
            </w:pPr>
            <w:r>
              <w:rPr>
                <w:sz w:val="24"/>
              </w:rPr>
              <w:t>1</w:t>
            </w:r>
          </w:p>
        </w:tc>
        <w:tc>
          <w:tcPr>
            <w:tcW w:w="1584" w:type="dxa"/>
            <w:vAlign w:val="center"/>
          </w:tcPr>
          <w:p w14:paraId="79E7081D" w14:textId="77777777" w:rsidR="00D3300F" w:rsidRDefault="00D3300F" w:rsidP="00DF7CC2">
            <w:pPr>
              <w:pStyle w:val="TableParagraph"/>
              <w:jc w:val="center"/>
              <w:rPr>
                <w:sz w:val="20"/>
              </w:rPr>
            </w:pPr>
            <w:r>
              <w:rPr>
                <w:noProof/>
                <w:sz w:val="20"/>
              </w:rPr>
              <mc:AlternateContent>
                <mc:Choice Requires="wpg">
                  <w:drawing>
                    <wp:inline distT="0" distB="0" distL="0" distR="0" wp14:anchorId="11C91EE1" wp14:editId="6BB26704">
                      <wp:extent cx="391160" cy="388620"/>
                      <wp:effectExtent l="0" t="0" r="8890" b="11430"/>
                      <wp:docPr id="1470" name="Group 14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1160" cy="388620"/>
                                <a:chOff x="0" y="0"/>
                                <a:chExt cx="616" cy="612"/>
                              </a:xfrm>
                            </wpg:grpSpPr>
                            <wps:wsp>
                              <wps:cNvPr id="1471" name="Freeform 1189"/>
                              <wps:cNvSpPr>
                                <a:spLocks/>
                              </wps:cNvSpPr>
                              <wps:spPr bwMode="auto">
                                <a:xfrm>
                                  <a:off x="37" y="37"/>
                                  <a:ext cx="571" cy="568"/>
                                </a:xfrm>
                                <a:custGeom>
                                  <a:avLst/>
                                  <a:gdLst>
                                    <a:gd name="T0" fmla="+- 0 323 38"/>
                                    <a:gd name="T1" fmla="*/ T0 w 571"/>
                                    <a:gd name="T2" fmla="+- 0 37 37"/>
                                    <a:gd name="T3" fmla="*/ 37 h 568"/>
                                    <a:gd name="T4" fmla="+- 0 250 38"/>
                                    <a:gd name="T5" fmla="*/ T4 w 571"/>
                                    <a:gd name="T6" fmla="+- 0 48 37"/>
                                    <a:gd name="T7" fmla="*/ 48 h 568"/>
                                    <a:gd name="T8" fmla="+- 0 182 38"/>
                                    <a:gd name="T9" fmla="*/ T8 w 571"/>
                                    <a:gd name="T10" fmla="+- 0 77 37"/>
                                    <a:gd name="T11" fmla="*/ 77 h 568"/>
                                    <a:gd name="T12" fmla="+- 0 124 38"/>
                                    <a:gd name="T13" fmla="*/ T12 w 571"/>
                                    <a:gd name="T14" fmla="+- 0 123 37"/>
                                    <a:gd name="T15" fmla="*/ 123 h 568"/>
                                    <a:gd name="T16" fmla="+- 0 78 38"/>
                                    <a:gd name="T17" fmla="*/ T16 w 571"/>
                                    <a:gd name="T18" fmla="+- 0 181 37"/>
                                    <a:gd name="T19" fmla="*/ 181 h 568"/>
                                    <a:gd name="T20" fmla="+- 0 48 38"/>
                                    <a:gd name="T21" fmla="*/ T20 w 571"/>
                                    <a:gd name="T22" fmla="+- 0 248 37"/>
                                    <a:gd name="T23" fmla="*/ 248 h 568"/>
                                    <a:gd name="T24" fmla="+- 0 38 38"/>
                                    <a:gd name="T25" fmla="*/ T24 w 571"/>
                                    <a:gd name="T26" fmla="+- 0 320 37"/>
                                    <a:gd name="T27" fmla="*/ 320 h 568"/>
                                    <a:gd name="T28" fmla="+- 0 48 38"/>
                                    <a:gd name="T29" fmla="*/ T28 w 571"/>
                                    <a:gd name="T30" fmla="+- 0 393 37"/>
                                    <a:gd name="T31" fmla="*/ 393 h 568"/>
                                    <a:gd name="T32" fmla="+- 0 78 38"/>
                                    <a:gd name="T33" fmla="*/ T32 w 571"/>
                                    <a:gd name="T34" fmla="+- 0 461 37"/>
                                    <a:gd name="T35" fmla="*/ 461 h 568"/>
                                    <a:gd name="T36" fmla="+- 0 124 38"/>
                                    <a:gd name="T37" fmla="*/ T36 w 571"/>
                                    <a:gd name="T38" fmla="+- 0 519 37"/>
                                    <a:gd name="T39" fmla="*/ 519 h 568"/>
                                    <a:gd name="T40" fmla="+- 0 182 38"/>
                                    <a:gd name="T41" fmla="*/ T40 w 571"/>
                                    <a:gd name="T42" fmla="+- 0 564 37"/>
                                    <a:gd name="T43" fmla="*/ 564 h 568"/>
                                    <a:gd name="T44" fmla="+- 0 250 38"/>
                                    <a:gd name="T45" fmla="*/ T44 w 571"/>
                                    <a:gd name="T46" fmla="+- 0 594 37"/>
                                    <a:gd name="T47" fmla="*/ 594 h 568"/>
                                    <a:gd name="T48" fmla="+- 0 323 38"/>
                                    <a:gd name="T49" fmla="*/ T48 w 571"/>
                                    <a:gd name="T50" fmla="+- 0 604 37"/>
                                    <a:gd name="T51" fmla="*/ 604 h 568"/>
                                    <a:gd name="T52" fmla="+- 0 396 38"/>
                                    <a:gd name="T53" fmla="*/ T52 w 571"/>
                                    <a:gd name="T54" fmla="+- 0 594 37"/>
                                    <a:gd name="T55" fmla="*/ 594 h 568"/>
                                    <a:gd name="T56" fmla="+- 0 463 38"/>
                                    <a:gd name="T57" fmla="*/ T56 w 571"/>
                                    <a:gd name="T58" fmla="+- 0 564 37"/>
                                    <a:gd name="T59" fmla="*/ 564 h 568"/>
                                    <a:gd name="T60" fmla="+- 0 522 38"/>
                                    <a:gd name="T61" fmla="*/ T60 w 571"/>
                                    <a:gd name="T62" fmla="+- 0 519 37"/>
                                    <a:gd name="T63" fmla="*/ 519 h 568"/>
                                    <a:gd name="T64" fmla="+- 0 567 38"/>
                                    <a:gd name="T65" fmla="*/ T64 w 571"/>
                                    <a:gd name="T66" fmla="+- 0 461 37"/>
                                    <a:gd name="T67" fmla="*/ 461 h 568"/>
                                    <a:gd name="T68" fmla="+- 0 597 38"/>
                                    <a:gd name="T69" fmla="*/ T68 w 571"/>
                                    <a:gd name="T70" fmla="+- 0 393 37"/>
                                    <a:gd name="T71" fmla="*/ 393 h 568"/>
                                    <a:gd name="T72" fmla="+- 0 608 38"/>
                                    <a:gd name="T73" fmla="*/ T72 w 571"/>
                                    <a:gd name="T74" fmla="+- 0 320 37"/>
                                    <a:gd name="T75" fmla="*/ 320 h 568"/>
                                    <a:gd name="T76" fmla="+- 0 597 38"/>
                                    <a:gd name="T77" fmla="*/ T76 w 571"/>
                                    <a:gd name="T78" fmla="+- 0 248 37"/>
                                    <a:gd name="T79" fmla="*/ 248 h 568"/>
                                    <a:gd name="T80" fmla="+- 0 567 38"/>
                                    <a:gd name="T81" fmla="*/ T80 w 571"/>
                                    <a:gd name="T82" fmla="+- 0 181 37"/>
                                    <a:gd name="T83" fmla="*/ 181 h 568"/>
                                    <a:gd name="T84" fmla="+- 0 522 38"/>
                                    <a:gd name="T85" fmla="*/ T84 w 571"/>
                                    <a:gd name="T86" fmla="+- 0 123 37"/>
                                    <a:gd name="T87" fmla="*/ 123 h 568"/>
                                    <a:gd name="T88" fmla="+- 0 463 38"/>
                                    <a:gd name="T89" fmla="*/ T88 w 571"/>
                                    <a:gd name="T90" fmla="+- 0 77 37"/>
                                    <a:gd name="T91" fmla="*/ 77 h 568"/>
                                    <a:gd name="T92" fmla="+- 0 396 38"/>
                                    <a:gd name="T93" fmla="*/ T92 w 571"/>
                                    <a:gd name="T94" fmla="+- 0 48 37"/>
                                    <a:gd name="T95" fmla="*/ 48 h 568"/>
                                    <a:gd name="T96" fmla="+- 0 323 38"/>
                                    <a:gd name="T97" fmla="*/ T96 w 571"/>
                                    <a:gd name="T98" fmla="+- 0 37 37"/>
                                    <a:gd name="T99" fmla="*/ 37 h 5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71" h="568">
                                      <a:moveTo>
                                        <a:pt x="285" y="0"/>
                                      </a:moveTo>
                                      <a:lnTo>
                                        <a:pt x="212" y="11"/>
                                      </a:lnTo>
                                      <a:lnTo>
                                        <a:pt x="144" y="40"/>
                                      </a:lnTo>
                                      <a:lnTo>
                                        <a:pt x="86" y="86"/>
                                      </a:lnTo>
                                      <a:lnTo>
                                        <a:pt x="40" y="144"/>
                                      </a:lnTo>
                                      <a:lnTo>
                                        <a:pt x="10" y="211"/>
                                      </a:lnTo>
                                      <a:lnTo>
                                        <a:pt x="0" y="283"/>
                                      </a:lnTo>
                                      <a:lnTo>
                                        <a:pt x="10" y="356"/>
                                      </a:lnTo>
                                      <a:lnTo>
                                        <a:pt x="40" y="424"/>
                                      </a:lnTo>
                                      <a:lnTo>
                                        <a:pt x="86" y="482"/>
                                      </a:lnTo>
                                      <a:lnTo>
                                        <a:pt x="144" y="527"/>
                                      </a:lnTo>
                                      <a:lnTo>
                                        <a:pt x="212" y="557"/>
                                      </a:lnTo>
                                      <a:lnTo>
                                        <a:pt x="285" y="567"/>
                                      </a:lnTo>
                                      <a:lnTo>
                                        <a:pt x="358" y="557"/>
                                      </a:lnTo>
                                      <a:lnTo>
                                        <a:pt x="425" y="527"/>
                                      </a:lnTo>
                                      <a:lnTo>
                                        <a:pt x="484" y="482"/>
                                      </a:lnTo>
                                      <a:lnTo>
                                        <a:pt x="529" y="424"/>
                                      </a:lnTo>
                                      <a:lnTo>
                                        <a:pt x="559" y="356"/>
                                      </a:lnTo>
                                      <a:lnTo>
                                        <a:pt x="570" y="283"/>
                                      </a:lnTo>
                                      <a:lnTo>
                                        <a:pt x="559" y="211"/>
                                      </a:lnTo>
                                      <a:lnTo>
                                        <a:pt x="529" y="144"/>
                                      </a:lnTo>
                                      <a:lnTo>
                                        <a:pt x="484" y="86"/>
                                      </a:lnTo>
                                      <a:lnTo>
                                        <a:pt x="425" y="40"/>
                                      </a:lnTo>
                                      <a:lnTo>
                                        <a:pt x="358" y="11"/>
                                      </a:lnTo>
                                      <a:lnTo>
                                        <a:pt x="285" y="0"/>
                                      </a:lnTo>
                                      <a:close/>
                                    </a:path>
                                  </a:pathLst>
                                </a:custGeom>
                                <a:solidFill>
                                  <a:srgbClr val="C0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72" name="Freeform 1188"/>
                              <wps:cNvSpPr>
                                <a:spLocks/>
                              </wps:cNvSpPr>
                              <wps:spPr bwMode="auto">
                                <a:xfrm>
                                  <a:off x="37" y="37"/>
                                  <a:ext cx="571" cy="568"/>
                                </a:xfrm>
                                <a:custGeom>
                                  <a:avLst/>
                                  <a:gdLst>
                                    <a:gd name="T0" fmla="+- 0 38 38"/>
                                    <a:gd name="T1" fmla="*/ T0 w 571"/>
                                    <a:gd name="T2" fmla="+- 0 320 37"/>
                                    <a:gd name="T3" fmla="*/ 320 h 568"/>
                                    <a:gd name="T4" fmla="+- 0 48 38"/>
                                    <a:gd name="T5" fmla="*/ T4 w 571"/>
                                    <a:gd name="T6" fmla="+- 0 248 37"/>
                                    <a:gd name="T7" fmla="*/ 248 h 568"/>
                                    <a:gd name="T8" fmla="+- 0 78 38"/>
                                    <a:gd name="T9" fmla="*/ T8 w 571"/>
                                    <a:gd name="T10" fmla="+- 0 181 37"/>
                                    <a:gd name="T11" fmla="*/ 181 h 568"/>
                                    <a:gd name="T12" fmla="+- 0 124 38"/>
                                    <a:gd name="T13" fmla="*/ T12 w 571"/>
                                    <a:gd name="T14" fmla="+- 0 123 37"/>
                                    <a:gd name="T15" fmla="*/ 123 h 568"/>
                                    <a:gd name="T16" fmla="+- 0 182 38"/>
                                    <a:gd name="T17" fmla="*/ T16 w 571"/>
                                    <a:gd name="T18" fmla="+- 0 77 37"/>
                                    <a:gd name="T19" fmla="*/ 77 h 568"/>
                                    <a:gd name="T20" fmla="+- 0 250 38"/>
                                    <a:gd name="T21" fmla="*/ T20 w 571"/>
                                    <a:gd name="T22" fmla="+- 0 48 37"/>
                                    <a:gd name="T23" fmla="*/ 48 h 568"/>
                                    <a:gd name="T24" fmla="+- 0 323 38"/>
                                    <a:gd name="T25" fmla="*/ T24 w 571"/>
                                    <a:gd name="T26" fmla="+- 0 37 37"/>
                                    <a:gd name="T27" fmla="*/ 37 h 568"/>
                                    <a:gd name="T28" fmla="+- 0 396 38"/>
                                    <a:gd name="T29" fmla="*/ T28 w 571"/>
                                    <a:gd name="T30" fmla="+- 0 48 37"/>
                                    <a:gd name="T31" fmla="*/ 48 h 568"/>
                                    <a:gd name="T32" fmla="+- 0 463 38"/>
                                    <a:gd name="T33" fmla="*/ T32 w 571"/>
                                    <a:gd name="T34" fmla="+- 0 77 37"/>
                                    <a:gd name="T35" fmla="*/ 77 h 568"/>
                                    <a:gd name="T36" fmla="+- 0 522 38"/>
                                    <a:gd name="T37" fmla="*/ T36 w 571"/>
                                    <a:gd name="T38" fmla="+- 0 123 37"/>
                                    <a:gd name="T39" fmla="*/ 123 h 568"/>
                                    <a:gd name="T40" fmla="+- 0 567 38"/>
                                    <a:gd name="T41" fmla="*/ T40 w 571"/>
                                    <a:gd name="T42" fmla="+- 0 181 37"/>
                                    <a:gd name="T43" fmla="*/ 181 h 568"/>
                                    <a:gd name="T44" fmla="+- 0 597 38"/>
                                    <a:gd name="T45" fmla="*/ T44 w 571"/>
                                    <a:gd name="T46" fmla="+- 0 248 37"/>
                                    <a:gd name="T47" fmla="*/ 248 h 568"/>
                                    <a:gd name="T48" fmla="+- 0 608 38"/>
                                    <a:gd name="T49" fmla="*/ T48 w 571"/>
                                    <a:gd name="T50" fmla="+- 0 320 37"/>
                                    <a:gd name="T51" fmla="*/ 320 h 568"/>
                                    <a:gd name="T52" fmla="+- 0 597 38"/>
                                    <a:gd name="T53" fmla="*/ T52 w 571"/>
                                    <a:gd name="T54" fmla="+- 0 393 37"/>
                                    <a:gd name="T55" fmla="*/ 393 h 568"/>
                                    <a:gd name="T56" fmla="+- 0 567 38"/>
                                    <a:gd name="T57" fmla="*/ T56 w 571"/>
                                    <a:gd name="T58" fmla="+- 0 461 37"/>
                                    <a:gd name="T59" fmla="*/ 461 h 568"/>
                                    <a:gd name="T60" fmla="+- 0 522 38"/>
                                    <a:gd name="T61" fmla="*/ T60 w 571"/>
                                    <a:gd name="T62" fmla="+- 0 519 37"/>
                                    <a:gd name="T63" fmla="*/ 519 h 568"/>
                                    <a:gd name="T64" fmla="+- 0 463 38"/>
                                    <a:gd name="T65" fmla="*/ T64 w 571"/>
                                    <a:gd name="T66" fmla="+- 0 564 37"/>
                                    <a:gd name="T67" fmla="*/ 564 h 568"/>
                                    <a:gd name="T68" fmla="+- 0 396 38"/>
                                    <a:gd name="T69" fmla="*/ T68 w 571"/>
                                    <a:gd name="T70" fmla="+- 0 594 37"/>
                                    <a:gd name="T71" fmla="*/ 594 h 568"/>
                                    <a:gd name="T72" fmla="+- 0 323 38"/>
                                    <a:gd name="T73" fmla="*/ T72 w 571"/>
                                    <a:gd name="T74" fmla="+- 0 604 37"/>
                                    <a:gd name="T75" fmla="*/ 604 h 568"/>
                                    <a:gd name="T76" fmla="+- 0 250 38"/>
                                    <a:gd name="T77" fmla="*/ T76 w 571"/>
                                    <a:gd name="T78" fmla="+- 0 594 37"/>
                                    <a:gd name="T79" fmla="*/ 594 h 568"/>
                                    <a:gd name="T80" fmla="+- 0 182 38"/>
                                    <a:gd name="T81" fmla="*/ T80 w 571"/>
                                    <a:gd name="T82" fmla="+- 0 564 37"/>
                                    <a:gd name="T83" fmla="*/ 564 h 568"/>
                                    <a:gd name="T84" fmla="+- 0 124 38"/>
                                    <a:gd name="T85" fmla="*/ T84 w 571"/>
                                    <a:gd name="T86" fmla="+- 0 519 37"/>
                                    <a:gd name="T87" fmla="*/ 519 h 568"/>
                                    <a:gd name="T88" fmla="+- 0 78 38"/>
                                    <a:gd name="T89" fmla="*/ T88 w 571"/>
                                    <a:gd name="T90" fmla="+- 0 461 37"/>
                                    <a:gd name="T91" fmla="*/ 461 h 568"/>
                                    <a:gd name="T92" fmla="+- 0 48 38"/>
                                    <a:gd name="T93" fmla="*/ T92 w 571"/>
                                    <a:gd name="T94" fmla="+- 0 393 37"/>
                                    <a:gd name="T95" fmla="*/ 393 h 568"/>
                                    <a:gd name="T96" fmla="+- 0 38 38"/>
                                    <a:gd name="T97" fmla="*/ T96 w 571"/>
                                    <a:gd name="T98" fmla="+- 0 320 37"/>
                                    <a:gd name="T99" fmla="*/ 320 h 5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71" h="568">
                                      <a:moveTo>
                                        <a:pt x="0" y="283"/>
                                      </a:moveTo>
                                      <a:lnTo>
                                        <a:pt x="10" y="211"/>
                                      </a:lnTo>
                                      <a:lnTo>
                                        <a:pt x="40" y="144"/>
                                      </a:lnTo>
                                      <a:lnTo>
                                        <a:pt x="86" y="86"/>
                                      </a:lnTo>
                                      <a:lnTo>
                                        <a:pt x="144" y="40"/>
                                      </a:lnTo>
                                      <a:lnTo>
                                        <a:pt x="212" y="11"/>
                                      </a:lnTo>
                                      <a:lnTo>
                                        <a:pt x="285" y="0"/>
                                      </a:lnTo>
                                      <a:lnTo>
                                        <a:pt x="358" y="11"/>
                                      </a:lnTo>
                                      <a:lnTo>
                                        <a:pt x="425" y="40"/>
                                      </a:lnTo>
                                      <a:lnTo>
                                        <a:pt x="484" y="86"/>
                                      </a:lnTo>
                                      <a:lnTo>
                                        <a:pt x="529" y="144"/>
                                      </a:lnTo>
                                      <a:lnTo>
                                        <a:pt x="559" y="211"/>
                                      </a:lnTo>
                                      <a:lnTo>
                                        <a:pt x="570" y="283"/>
                                      </a:lnTo>
                                      <a:lnTo>
                                        <a:pt x="559" y="356"/>
                                      </a:lnTo>
                                      <a:lnTo>
                                        <a:pt x="529" y="424"/>
                                      </a:lnTo>
                                      <a:lnTo>
                                        <a:pt x="484" y="482"/>
                                      </a:lnTo>
                                      <a:lnTo>
                                        <a:pt x="425" y="527"/>
                                      </a:lnTo>
                                      <a:lnTo>
                                        <a:pt x="358" y="557"/>
                                      </a:lnTo>
                                      <a:lnTo>
                                        <a:pt x="285" y="567"/>
                                      </a:lnTo>
                                      <a:lnTo>
                                        <a:pt x="212" y="557"/>
                                      </a:lnTo>
                                      <a:lnTo>
                                        <a:pt x="144" y="527"/>
                                      </a:lnTo>
                                      <a:lnTo>
                                        <a:pt x="86" y="482"/>
                                      </a:lnTo>
                                      <a:lnTo>
                                        <a:pt x="40" y="424"/>
                                      </a:lnTo>
                                      <a:lnTo>
                                        <a:pt x="10" y="356"/>
                                      </a:lnTo>
                                      <a:lnTo>
                                        <a:pt x="0" y="283"/>
                                      </a:lnTo>
                                      <a:close/>
                                    </a:path>
                                  </a:pathLst>
                                </a:custGeom>
                                <a:noFill/>
                                <a:ln w="9393">
                                  <a:solidFill>
                                    <a:srgbClr val="C0BE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3" name="Freeform 1187"/>
                              <wps:cNvSpPr>
                                <a:spLocks/>
                              </wps:cNvSpPr>
                              <wps:spPr bwMode="auto">
                                <a:xfrm>
                                  <a:off x="7" y="7"/>
                                  <a:ext cx="571" cy="568"/>
                                </a:xfrm>
                                <a:custGeom>
                                  <a:avLst/>
                                  <a:gdLst>
                                    <a:gd name="T0" fmla="+- 0 293 7"/>
                                    <a:gd name="T1" fmla="*/ T0 w 571"/>
                                    <a:gd name="T2" fmla="+- 0 7 7"/>
                                    <a:gd name="T3" fmla="*/ 7 h 568"/>
                                    <a:gd name="T4" fmla="+- 0 219 7"/>
                                    <a:gd name="T5" fmla="*/ T4 w 571"/>
                                    <a:gd name="T6" fmla="+- 0 18 7"/>
                                    <a:gd name="T7" fmla="*/ 18 h 568"/>
                                    <a:gd name="T8" fmla="+- 0 152 7"/>
                                    <a:gd name="T9" fmla="*/ T8 w 571"/>
                                    <a:gd name="T10" fmla="+- 0 48 7"/>
                                    <a:gd name="T11" fmla="*/ 48 h 568"/>
                                    <a:gd name="T12" fmla="+- 0 94 7"/>
                                    <a:gd name="T13" fmla="*/ T12 w 571"/>
                                    <a:gd name="T14" fmla="+- 0 93 7"/>
                                    <a:gd name="T15" fmla="*/ 93 h 568"/>
                                    <a:gd name="T16" fmla="+- 0 48 7"/>
                                    <a:gd name="T17" fmla="*/ T16 w 571"/>
                                    <a:gd name="T18" fmla="+- 0 151 7"/>
                                    <a:gd name="T19" fmla="*/ 151 h 568"/>
                                    <a:gd name="T20" fmla="+- 0 18 7"/>
                                    <a:gd name="T21" fmla="*/ T20 w 571"/>
                                    <a:gd name="T22" fmla="+- 0 218 7"/>
                                    <a:gd name="T23" fmla="*/ 218 h 568"/>
                                    <a:gd name="T24" fmla="+- 0 7 7"/>
                                    <a:gd name="T25" fmla="*/ T24 w 571"/>
                                    <a:gd name="T26" fmla="+- 0 291 7"/>
                                    <a:gd name="T27" fmla="*/ 291 h 568"/>
                                    <a:gd name="T28" fmla="+- 0 18 7"/>
                                    <a:gd name="T29" fmla="*/ T28 w 571"/>
                                    <a:gd name="T30" fmla="+- 0 364 7"/>
                                    <a:gd name="T31" fmla="*/ 364 h 568"/>
                                    <a:gd name="T32" fmla="+- 0 48 7"/>
                                    <a:gd name="T33" fmla="*/ T32 w 571"/>
                                    <a:gd name="T34" fmla="+- 0 431 7"/>
                                    <a:gd name="T35" fmla="*/ 431 h 568"/>
                                    <a:gd name="T36" fmla="+- 0 94 7"/>
                                    <a:gd name="T37" fmla="*/ T36 w 571"/>
                                    <a:gd name="T38" fmla="+- 0 489 7"/>
                                    <a:gd name="T39" fmla="*/ 489 h 568"/>
                                    <a:gd name="T40" fmla="+- 0 152 7"/>
                                    <a:gd name="T41" fmla="*/ T40 w 571"/>
                                    <a:gd name="T42" fmla="+- 0 534 7"/>
                                    <a:gd name="T43" fmla="*/ 534 h 568"/>
                                    <a:gd name="T44" fmla="+- 0 219 7"/>
                                    <a:gd name="T45" fmla="*/ T44 w 571"/>
                                    <a:gd name="T46" fmla="+- 0 564 7"/>
                                    <a:gd name="T47" fmla="*/ 564 h 568"/>
                                    <a:gd name="T48" fmla="+- 0 293 7"/>
                                    <a:gd name="T49" fmla="*/ T48 w 571"/>
                                    <a:gd name="T50" fmla="+- 0 575 7"/>
                                    <a:gd name="T51" fmla="*/ 575 h 568"/>
                                    <a:gd name="T52" fmla="+- 0 366 7"/>
                                    <a:gd name="T53" fmla="*/ T52 w 571"/>
                                    <a:gd name="T54" fmla="+- 0 564 7"/>
                                    <a:gd name="T55" fmla="*/ 564 h 568"/>
                                    <a:gd name="T56" fmla="+- 0 433 7"/>
                                    <a:gd name="T57" fmla="*/ T56 w 571"/>
                                    <a:gd name="T58" fmla="+- 0 534 7"/>
                                    <a:gd name="T59" fmla="*/ 534 h 568"/>
                                    <a:gd name="T60" fmla="+- 0 491 7"/>
                                    <a:gd name="T61" fmla="*/ T60 w 571"/>
                                    <a:gd name="T62" fmla="+- 0 489 7"/>
                                    <a:gd name="T63" fmla="*/ 489 h 568"/>
                                    <a:gd name="T64" fmla="+- 0 537 7"/>
                                    <a:gd name="T65" fmla="*/ T64 w 571"/>
                                    <a:gd name="T66" fmla="+- 0 431 7"/>
                                    <a:gd name="T67" fmla="*/ 431 h 568"/>
                                    <a:gd name="T68" fmla="+- 0 567 7"/>
                                    <a:gd name="T69" fmla="*/ T68 w 571"/>
                                    <a:gd name="T70" fmla="+- 0 364 7"/>
                                    <a:gd name="T71" fmla="*/ 364 h 568"/>
                                    <a:gd name="T72" fmla="+- 0 578 7"/>
                                    <a:gd name="T73" fmla="*/ T72 w 571"/>
                                    <a:gd name="T74" fmla="+- 0 291 7"/>
                                    <a:gd name="T75" fmla="*/ 291 h 568"/>
                                    <a:gd name="T76" fmla="+- 0 567 7"/>
                                    <a:gd name="T77" fmla="*/ T76 w 571"/>
                                    <a:gd name="T78" fmla="+- 0 218 7"/>
                                    <a:gd name="T79" fmla="*/ 218 h 568"/>
                                    <a:gd name="T80" fmla="+- 0 537 7"/>
                                    <a:gd name="T81" fmla="*/ T80 w 571"/>
                                    <a:gd name="T82" fmla="+- 0 151 7"/>
                                    <a:gd name="T83" fmla="*/ 151 h 568"/>
                                    <a:gd name="T84" fmla="+- 0 491 7"/>
                                    <a:gd name="T85" fmla="*/ T84 w 571"/>
                                    <a:gd name="T86" fmla="+- 0 93 7"/>
                                    <a:gd name="T87" fmla="*/ 93 h 568"/>
                                    <a:gd name="T88" fmla="+- 0 433 7"/>
                                    <a:gd name="T89" fmla="*/ T88 w 571"/>
                                    <a:gd name="T90" fmla="+- 0 48 7"/>
                                    <a:gd name="T91" fmla="*/ 48 h 568"/>
                                    <a:gd name="T92" fmla="+- 0 366 7"/>
                                    <a:gd name="T93" fmla="*/ T92 w 571"/>
                                    <a:gd name="T94" fmla="+- 0 18 7"/>
                                    <a:gd name="T95" fmla="*/ 18 h 568"/>
                                    <a:gd name="T96" fmla="+- 0 293 7"/>
                                    <a:gd name="T97" fmla="*/ T96 w 571"/>
                                    <a:gd name="T98" fmla="+- 0 7 7"/>
                                    <a:gd name="T99" fmla="*/ 7 h 5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71" h="568">
                                      <a:moveTo>
                                        <a:pt x="286" y="0"/>
                                      </a:moveTo>
                                      <a:lnTo>
                                        <a:pt x="212" y="11"/>
                                      </a:lnTo>
                                      <a:lnTo>
                                        <a:pt x="145" y="41"/>
                                      </a:lnTo>
                                      <a:lnTo>
                                        <a:pt x="87" y="86"/>
                                      </a:lnTo>
                                      <a:lnTo>
                                        <a:pt x="41" y="144"/>
                                      </a:lnTo>
                                      <a:lnTo>
                                        <a:pt x="11" y="211"/>
                                      </a:lnTo>
                                      <a:lnTo>
                                        <a:pt x="0" y="284"/>
                                      </a:lnTo>
                                      <a:lnTo>
                                        <a:pt x="11" y="357"/>
                                      </a:lnTo>
                                      <a:lnTo>
                                        <a:pt x="41" y="424"/>
                                      </a:lnTo>
                                      <a:lnTo>
                                        <a:pt x="87" y="482"/>
                                      </a:lnTo>
                                      <a:lnTo>
                                        <a:pt x="145" y="527"/>
                                      </a:lnTo>
                                      <a:lnTo>
                                        <a:pt x="212" y="557"/>
                                      </a:lnTo>
                                      <a:lnTo>
                                        <a:pt x="286" y="568"/>
                                      </a:lnTo>
                                      <a:lnTo>
                                        <a:pt x="359" y="557"/>
                                      </a:lnTo>
                                      <a:lnTo>
                                        <a:pt x="426" y="527"/>
                                      </a:lnTo>
                                      <a:lnTo>
                                        <a:pt x="484" y="482"/>
                                      </a:lnTo>
                                      <a:lnTo>
                                        <a:pt x="530" y="424"/>
                                      </a:lnTo>
                                      <a:lnTo>
                                        <a:pt x="560" y="357"/>
                                      </a:lnTo>
                                      <a:lnTo>
                                        <a:pt x="571" y="284"/>
                                      </a:lnTo>
                                      <a:lnTo>
                                        <a:pt x="560" y="211"/>
                                      </a:lnTo>
                                      <a:lnTo>
                                        <a:pt x="530" y="144"/>
                                      </a:lnTo>
                                      <a:lnTo>
                                        <a:pt x="484" y="86"/>
                                      </a:lnTo>
                                      <a:lnTo>
                                        <a:pt x="426" y="41"/>
                                      </a:lnTo>
                                      <a:lnTo>
                                        <a:pt x="359" y="11"/>
                                      </a:lnTo>
                                      <a:lnTo>
                                        <a:pt x="28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74" name="Freeform 1186"/>
                              <wps:cNvSpPr>
                                <a:spLocks/>
                              </wps:cNvSpPr>
                              <wps:spPr bwMode="auto">
                                <a:xfrm>
                                  <a:off x="7" y="7"/>
                                  <a:ext cx="571" cy="568"/>
                                </a:xfrm>
                                <a:custGeom>
                                  <a:avLst/>
                                  <a:gdLst>
                                    <a:gd name="T0" fmla="+- 0 7 7"/>
                                    <a:gd name="T1" fmla="*/ T0 w 571"/>
                                    <a:gd name="T2" fmla="+- 0 291 7"/>
                                    <a:gd name="T3" fmla="*/ 291 h 568"/>
                                    <a:gd name="T4" fmla="+- 0 18 7"/>
                                    <a:gd name="T5" fmla="*/ T4 w 571"/>
                                    <a:gd name="T6" fmla="+- 0 218 7"/>
                                    <a:gd name="T7" fmla="*/ 218 h 568"/>
                                    <a:gd name="T8" fmla="+- 0 48 7"/>
                                    <a:gd name="T9" fmla="*/ T8 w 571"/>
                                    <a:gd name="T10" fmla="+- 0 151 7"/>
                                    <a:gd name="T11" fmla="*/ 151 h 568"/>
                                    <a:gd name="T12" fmla="+- 0 94 7"/>
                                    <a:gd name="T13" fmla="*/ T12 w 571"/>
                                    <a:gd name="T14" fmla="+- 0 93 7"/>
                                    <a:gd name="T15" fmla="*/ 93 h 568"/>
                                    <a:gd name="T16" fmla="+- 0 152 7"/>
                                    <a:gd name="T17" fmla="*/ T16 w 571"/>
                                    <a:gd name="T18" fmla="+- 0 48 7"/>
                                    <a:gd name="T19" fmla="*/ 48 h 568"/>
                                    <a:gd name="T20" fmla="+- 0 219 7"/>
                                    <a:gd name="T21" fmla="*/ T20 w 571"/>
                                    <a:gd name="T22" fmla="+- 0 18 7"/>
                                    <a:gd name="T23" fmla="*/ 18 h 568"/>
                                    <a:gd name="T24" fmla="+- 0 293 7"/>
                                    <a:gd name="T25" fmla="*/ T24 w 571"/>
                                    <a:gd name="T26" fmla="+- 0 7 7"/>
                                    <a:gd name="T27" fmla="*/ 7 h 568"/>
                                    <a:gd name="T28" fmla="+- 0 366 7"/>
                                    <a:gd name="T29" fmla="*/ T28 w 571"/>
                                    <a:gd name="T30" fmla="+- 0 18 7"/>
                                    <a:gd name="T31" fmla="*/ 18 h 568"/>
                                    <a:gd name="T32" fmla="+- 0 433 7"/>
                                    <a:gd name="T33" fmla="*/ T32 w 571"/>
                                    <a:gd name="T34" fmla="+- 0 48 7"/>
                                    <a:gd name="T35" fmla="*/ 48 h 568"/>
                                    <a:gd name="T36" fmla="+- 0 491 7"/>
                                    <a:gd name="T37" fmla="*/ T36 w 571"/>
                                    <a:gd name="T38" fmla="+- 0 93 7"/>
                                    <a:gd name="T39" fmla="*/ 93 h 568"/>
                                    <a:gd name="T40" fmla="+- 0 537 7"/>
                                    <a:gd name="T41" fmla="*/ T40 w 571"/>
                                    <a:gd name="T42" fmla="+- 0 151 7"/>
                                    <a:gd name="T43" fmla="*/ 151 h 568"/>
                                    <a:gd name="T44" fmla="+- 0 567 7"/>
                                    <a:gd name="T45" fmla="*/ T44 w 571"/>
                                    <a:gd name="T46" fmla="+- 0 218 7"/>
                                    <a:gd name="T47" fmla="*/ 218 h 568"/>
                                    <a:gd name="T48" fmla="+- 0 578 7"/>
                                    <a:gd name="T49" fmla="*/ T48 w 571"/>
                                    <a:gd name="T50" fmla="+- 0 291 7"/>
                                    <a:gd name="T51" fmla="*/ 291 h 568"/>
                                    <a:gd name="T52" fmla="+- 0 567 7"/>
                                    <a:gd name="T53" fmla="*/ T52 w 571"/>
                                    <a:gd name="T54" fmla="+- 0 364 7"/>
                                    <a:gd name="T55" fmla="*/ 364 h 568"/>
                                    <a:gd name="T56" fmla="+- 0 537 7"/>
                                    <a:gd name="T57" fmla="*/ T56 w 571"/>
                                    <a:gd name="T58" fmla="+- 0 431 7"/>
                                    <a:gd name="T59" fmla="*/ 431 h 568"/>
                                    <a:gd name="T60" fmla="+- 0 491 7"/>
                                    <a:gd name="T61" fmla="*/ T60 w 571"/>
                                    <a:gd name="T62" fmla="+- 0 489 7"/>
                                    <a:gd name="T63" fmla="*/ 489 h 568"/>
                                    <a:gd name="T64" fmla="+- 0 433 7"/>
                                    <a:gd name="T65" fmla="*/ T64 w 571"/>
                                    <a:gd name="T66" fmla="+- 0 534 7"/>
                                    <a:gd name="T67" fmla="*/ 534 h 568"/>
                                    <a:gd name="T68" fmla="+- 0 366 7"/>
                                    <a:gd name="T69" fmla="*/ T68 w 571"/>
                                    <a:gd name="T70" fmla="+- 0 564 7"/>
                                    <a:gd name="T71" fmla="*/ 564 h 568"/>
                                    <a:gd name="T72" fmla="+- 0 293 7"/>
                                    <a:gd name="T73" fmla="*/ T72 w 571"/>
                                    <a:gd name="T74" fmla="+- 0 575 7"/>
                                    <a:gd name="T75" fmla="*/ 575 h 568"/>
                                    <a:gd name="T76" fmla="+- 0 219 7"/>
                                    <a:gd name="T77" fmla="*/ T76 w 571"/>
                                    <a:gd name="T78" fmla="+- 0 564 7"/>
                                    <a:gd name="T79" fmla="*/ 564 h 568"/>
                                    <a:gd name="T80" fmla="+- 0 152 7"/>
                                    <a:gd name="T81" fmla="*/ T80 w 571"/>
                                    <a:gd name="T82" fmla="+- 0 534 7"/>
                                    <a:gd name="T83" fmla="*/ 534 h 568"/>
                                    <a:gd name="T84" fmla="+- 0 94 7"/>
                                    <a:gd name="T85" fmla="*/ T84 w 571"/>
                                    <a:gd name="T86" fmla="+- 0 489 7"/>
                                    <a:gd name="T87" fmla="*/ 489 h 568"/>
                                    <a:gd name="T88" fmla="+- 0 48 7"/>
                                    <a:gd name="T89" fmla="*/ T88 w 571"/>
                                    <a:gd name="T90" fmla="+- 0 431 7"/>
                                    <a:gd name="T91" fmla="*/ 431 h 568"/>
                                    <a:gd name="T92" fmla="+- 0 18 7"/>
                                    <a:gd name="T93" fmla="*/ T92 w 571"/>
                                    <a:gd name="T94" fmla="+- 0 364 7"/>
                                    <a:gd name="T95" fmla="*/ 364 h 568"/>
                                    <a:gd name="T96" fmla="+- 0 7 7"/>
                                    <a:gd name="T97" fmla="*/ T96 w 571"/>
                                    <a:gd name="T98" fmla="+- 0 291 7"/>
                                    <a:gd name="T99" fmla="*/ 291 h 5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71" h="568">
                                      <a:moveTo>
                                        <a:pt x="0" y="284"/>
                                      </a:moveTo>
                                      <a:lnTo>
                                        <a:pt x="11" y="211"/>
                                      </a:lnTo>
                                      <a:lnTo>
                                        <a:pt x="41" y="144"/>
                                      </a:lnTo>
                                      <a:lnTo>
                                        <a:pt x="87" y="86"/>
                                      </a:lnTo>
                                      <a:lnTo>
                                        <a:pt x="145" y="41"/>
                                      </a:lnTo>
                                      <a:lnTo>
                                        <a:pt x="212" y="11"/>
                                      </a:lnTo>
                                      <a:lnTo>
                                        <a:pt x="286" y="0"/>
                                      </a:lnTo>
                                      <a:lnTo>
                                        <a:pt x="359" y="11"/>
                                      </a:lnTo>
                                      <a:lnTo>
                                        <a:pt x="426" y="41"/>
                                      </a:lnTo>
                                      <a:lnTo>
                                        <a:pt x="484" y="86"/>
                                      </a:lnTo>
                                      <a:lnTo>
                                        <a:pt x="530" y="144"/>
                                      </a:lnTo>
                                      <a:lnTo>
                                        <a:pt x="560" y="211"/>
                                      </a:lnTo>
                                      <a:lnTo>
                                        <a:pt x="571" y="284"/>
                                      </a:lnTo>
                                      <a:lnTo>
                                        <a:pt x="560" y="357"/>
                                      </a:lnTo>
                                      <a:lnTo>
                                        <a:pt x="530" y="424"/>
                                      </a:lnTo>
                                      <a:lnTo>
                                        <a:pt x="484" y="482"/>
                                      </a:lnTo>
                                      <a:lnTo>
                                        <a:pt x="426" y="527"/>
                                      </a:lnTo>
                                      <a:lnTo>
                                        <a:pt x="359" y="557"/>
                                      </a:lnTo>
                                      <a:lnTo>
                                        <a:pt x="286" y="568"/>
                                      </a:lnTo>
                                      <a:lnTo>
                                        <a:pt x="212" y="557"/>
                                      </a:lnTo>
                                      <a:lnTo>
                                        <a:pt x="145" y="527"/>
                                      </a:lnTo>
                                      <a:lnTo>
                                        <a:pt x="87" y="482"/>
                                      </a:lnTo>
                                      <a:lnTo>
                                        <a:pt x="41" y="424"/>
                                      </a:lnTo>
                                      <a:lnTo>
                                        <a:pt x="11" y="357"/>
                                      </a:lnTo>
                                      <a:lnTo>
                                        <a:pt x="0" y="284"/>
                                      </a:lnTo>
                                      <a:close/>
                                    </a:path>
                                  </a:pathLst>
                                </a:custGeom>
                                <a:noFill/>
                                <a:ln w="939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5="http://schemas.microsoft.com/office/word/2012/wordml">
                  <w:pict>
                    <v:group w14:anchorId="3D86AD00" id="Group 1470" o:spid="_x0000_s1026" style="width:30.8pt;height:30.6pt;mso-position-horizontal-relative:char;mso-position-vertical-relative:line" coordsize="616,6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">
                      <v:shape id="Freeform 1189" o:spid="_x0000_s1027" style="position:absolute;left:37;top:37;width:571;height:568;visibility:visible;mso-wrap-style:square;v-text-anchor:top" coordsize="571,5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YgHMMA&#10;AADdAAAADwAAAGRycy9kb3ducmV2LnhtbERPTWvCQBC9C/6HZQRvurGUKtFVtK1W8GQU9DhmxySY&#10;nU2zq4n/vlso9DaP9zmzRWtK8aDaFZYVjIYRCOLU6oIzBcfDejAB4TyyxtIyKXiSg8W825lhrG3D&#10;e3okPhMhhF2MCnLvq1hKl+Zk0A1tRRy4q60N+gDrTOoamxBuSvkSRW/SYMGhIceK3nNKb8ndKEja&#10;s500H5uVZDw9vz7N7vBdXZTq99rlFISn1v+L/9xbHea/jkfw+004Qc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UYgHMMAAADdAAAADwAAAAAAAAAAAAAAAACYAgAAZHJzL2Rv&#10;d25yZXYueG1sUEsFBgAAAAAEAAQA9QAAAIgDAAAAAA==&#10;" path="m285,l212,11,144,40,86,86,40,144,10,211,,283r10,73l40,424r46,58l144,527r68,30l285,567r73,-10l425,527r59,-45l529,424r30,-68l570,283,559,211,529,144,484,86,425,40,358,11,285,xe" fillcolor="#c0bec0" stroked="f">
                        <v:path arrowok="t" o:connecttype="custom" o:connectlocs="285,37;212,48;144,77;86,123;40,181;10,248;0,320;10,393;40,461;86,519;144,564;212,594;285,604;358,594;425,564;484,519;529,461;559,393;570,320;559,248;529,181;484,123;425,77;358,48;285,37" o:connectangles="0,0,0,0,0,0,0,0,0,0,0,0,0,0,0,0,0,0,0,0,0,0,0,0,0"/>
                      </v:shape>
                      <v:shape id="Freeform 1188" o:spid="_x0000_s1028" style="position:absolute;left:37;top:37;width:571;height:568;visibility:visible;mso-wrap-style:square;v-text-anchor:top" coordsize="571,5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5PH8QA&#10;AADdAAAADwAAAGRycy9kb3ducmV2LnhtbERP22oCMRB9F/yHMEJfRLMuasvWKGIpikhL1Q+YbqbZ&#10;xc1kSVLd/n1TKPg2h3OdxaqzjbiSD7VjBZNxBoK4dLpmo+B8eh09gQgRWWPjmBT8UIDVst9bYKHd&#10;jT/oeoxGpBAOBSqoYmwLKUNZkcUwdi1x4r6ctxgT9EZqj7cUbhuZZ9lcWqw5NVTY0qai8nL8tgre&#10;D/nszcw+G+O35327m6N+Ge6Vehh062cQkbp4F/+7dzrNnz7m8PdNOkE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OTx/EAAAA3QAAAA8AAAAAAAAAAAAAAAAAmAIAAGRycy9k&#10;b3ducmV2LnhtbFBLBQYAAAAABAAEAPUAAACJAwAAAAA=&#10;" path="m,283l10,211,40,144,86,86,144,40,212,11,285,r73,11l425,40r59,46l529,144r30,67l570,283r-11,73l529,424r-45,58l425,527r-67,30l285,567,212,557,144,527,86,482,40,424,10,356,,283xe" filled="f" strokecolor="#c0bec0" strokeweight=".26092mm">
                        <v:path arrowok="t" o:connecttype="custom" o:connectlocs="0,320;10,248;40,181;86,123;144,77;212,48;285,37;358,48;425,77;484,123;529,181;559,248;570,320;559,393;529,461;484,519;425,564;358,594;285,604;212,594;144,564;86,519;40,461;10,393;0,320" o:connectangles="0,0,0,0,0,0,0,0,0,0,0,0,0,0,0,0,0,0,0,0,0,0,0,0,0"/>
                      </v:shape>
                      <v:shape id="Freeform 1187" o:spid="_x0000_s1029" style="position:absolute;left:7;top:7;width:571;height:568;visibility:visible;mso-wrap-style:square;v-text-anchor:top" coordsize="571,5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Ae8UA&#10;AADdAAAADwAAAGRycy9kb3ducmV2LnhtbESPQW/CMAyF75P4D5GRdhspg0HXNaAKaRJXKNKuVuMl&#10;3RqnNBl0/35BQtrN1nvv83O5HV0nLjSE1rOC+SwDQdx43bJRcKrfn3IQISJr7DyTgl8KsN1MHkos&#10;tL/ygS7HaESCcChQgY2xL6QMjSWHYeZ74qR9+sFhTOtgpB7wmuCuk89ZtpIOW04XLPa0s9R8H39c&#10;otRdvjPyy768Lj96vWjMuVpXSj1Ox+oNRKQx/pvv6b1O9ZfrBdy+SSP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P8B7xQAAAN0AAAAPAAAAAAAAAAAAAAAAAJgCAABkcnMv&#10;ZG93bnJldi54bWxQSwUGAAAAAAQABAD1AAAAigMAAAAA&#10;" path="m286,l212,11,145,41,87,86,41,144,11,211,,284r11,73l41,424r46,58l145,527r67,30l286,568r73,-11l426,527r58,-45l530,424r30,-67l571,284,560,211,530,144,484,86,426,41,359,11,286,xe" fillcolor="black" stroked="f">
                        <v:path arrowok="t" o:connecttype="custom" o:connectlocs="286,7;212,18;145,48;87,93;41,151;11,218;0,291;11,364;41,431;87,489;145,534;212,564;286,575;359,564;426,534;484,489;530,431;560,364;571,291;560,218;530,151;484,93;426,48;359,18;286,7" o:connectangles="0,0,0,0,0,0,0,0,0,0,0,0,0,0,0,0,0,0,0,0,0,0,0,0,0"/>
                      </v:shape>
                      <v:shape id="Freeform 1186" o:spid="_x0000_s1030" style="position:absolute;left:7;top:7;width:571;height:568;visibility:visible;mso-wrap-style:square;v-text-anchor:top" coordsize="571,5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CbwsQA&#10;AADdAAAADwAAAGRycy9kb3ducmV2LnhtbERPTWsCMRC9C/6HMEJvNau1VVajiFCql2JVEG/jZtxd&#10;3EyWJF23/vqmUPA2j/c5s0VrKtGQ86VlBYN+AoI4s7rkXMFh//48AeEDssbKMin4IQ+Lebczw1Tb&#10;G39Rswu5iCHsU1RQhFCnUvqsIIO+b2viyF2sMxgidLnUDm8x3FRymCRv0mDJsaHAmlYFZdfdt1EQ&#10;8Hw8Obn53L6sm/tlNc4/XvVSqadeu5yCCNSGh/jfvdZx/mg8gr9v4gly/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m8LEAAAA3QAAAA8AAAAAAAAAAAAAAAAAmAIAAGRycy9k&#10;b3ducmV2LnhtbFBLBQYAAAAABAAEAPUAAACJAwAAAAA=&#10;" path="m,284l11,211,41,144,87,86,145,41,212,11,286,r73,11l426,41r58,45l530,144r30,67l571,284r-11,73l530,424r-46,58l426,527r-67,30l286,568,212,557,145,527,87,482,41,424,11,357,,284xe" filled="f" strokeweight=".26092mm">
                        <v:path arrowok="t" o:connecttype="custom" o:connectlocs="0,291;11,218;41,151;87,93;145,48;212,18;286,7;359,18;426,48;484,93;530,151;560,218;571,291;560,364;530,431;484,489;426,534;359,564;286,575;212,564;145,534;87,489;41,431;11,364;0,291" o:connectangles="0,0,0,0,0,0,0,0,0,0,0,0,0,0,0,0,0,0,0,0,0,0,0,0,0"/>
                      </v:shape>
                      <w10:anchorlock/>
                    </v:group>
                  </w:pict>
                </mc:Fallback>
              </mc:AlternateContent>
            </w:r>
          </w:p>
        </w:tc>
        <w:tc>
          <w:tcPr>
            <w:tcW w:w="1701" w:type="dxa"/>
            <w:vAlign w:val="center"/>
          </w:tcPr>
          <w:p w14:paraId="2F2F44C9" w14:textId="77777777" w:rsidR="00D3300F" w:rsidRDefault="00D3300F" w:rsidP="00DF7CC2">
            <w:pPr>
              <w:pStyle w:val="TableParagraph"/>
              <w:jc w:val="center"/>
              <w:rPr>
                <w:i/>
                <w:sz w:val="24"/>
              </w:rPr>
            </w:pPr>
            <w:r>
              <w:rPr>
                <w:i/>
                <w:sz w:val="24"/>
              </w:rPr>
              <w:t>Initial State</w:t>
            </w:r>
          </w:p>
        </w:tc>
        <w:tc>
          <w:tcPr>
            <w:tcW w:w="2409" w:type="dxa"/>
          </w:tcPr>
          <w:p w14:paraId="436E9D6C" w14:textId="77777777" w:rsidR="00D3300F" w:rsidRDefault="00D3300F" w:rsidP="00E22853">
            <w:pPr>
              <w:pStyle w:val="TableParagraph"/>
              <w:tabs>
                <w:tab w:val="left" w:pos="1363"/>
              </w:tabs>
              <w:jc w:val="both"/>
              <w:rPr>
                <w:i/>
                <w:sz w:val="24"/>
              </w:rPr>
            </w:pPr>
            <w:r>
              <w:rPr>
                <w:sz w:val="24"/>
              </w:rPr>
              <w:t xml:space="preserve">Awal dimulainya suatu aliran kerja pada </w:t>
            </w:r>
            <w:r>
              <w:rPr>
                <w:spacing w:val="-4"/>
                <w:sz w:val="24"/>
              </w:rPr>
              <w:t>sebuah</w:t>
            </w:r>
            <w:r>
              <w:rPr>
                <w:i/>
                <w:sz w:val="24"/>
              </w:rPr>
              <w:t xml:space="preserve">activity </w:t>
            </w:r>
            <w:r>
              <w:rPr>
                <w:i/>
                <w:spacing w:val="-3"/>
                <w:sz w:val="24"/>
              </w:rPr>
              <w:t xml:space="preserve">diagram </w:t>
            </w:r>
            <w:r>
              <w:rPr>
                <w:sz w:val="24"/>
              </w:rPr>
              <w:t xml:space="preserve">dan pada sebuah </w:t>
            </w:r>
            <w:r>
              <w:rPr>
                <w:i/>
                <w:sz w:val="24"/>
              </w:rPr>
              <w:t xml:space="preserve">activity </w:t>
            </w:r>
            <w:r>
              <w:rPr>
                <w:i/>
                <w:spacing w:val="-3"/>
                <w:sz w:val="24"/>
              </w:rPr>
              <w:t xml:space="preserve">diagram </w:t>
            </w:r>
            <w:r>
              <w:rPr>
                <w:sz w:val="24"/>
              </w:rPr>
              <w:t>hanya  terdapat</w:t>
            </w:r>
            <w:r>
              <w:rPr>
                <w:spacing w:val="-5"/>
                <w:sz w:val="24"/>
              </w:rPr>
              <w:t>satu</w:t>
            </w:r>
            <w:r>
              <w:rPr>
                <w:i/>
                <w:sz w:val="24"/>
              </w:rPr>
              <w:t>initial state.</w:t>
            </w:r>
          </w:p>
        </w:tc>
      </w:tr>
      <w:tr w:rsidR="00D3300F" w14:paraId="41AE09E9" w14:textId="77777777" w:rsidTr="00DF7CC2">
        <w:trPr>
          <w:trHeight w:val="340"/>
        </w:trPr>
        <w:tc>
          <w:tcPr>
            <w:tcW w:w="543" w:type="dxa"/>
            <w:vAlign w:val="center"/>
          </w:tcPr>
          <w:p w14:paraId="04D37C23" w14:textId="77777777" w:rsidR="00D3300F" w:rsidRDefault="00D3300F" w:rsidP="00DF7CC2">
            <w:pPr>
              <w:pStyle w:val="TableParagraph"/>
              <w:jc w:val="center"/>
              <w:rPr>
                <w:sz w:val="24"/>
              </w:rPr>
            </w:pPr>
            <w:r>
              <w:rPr>
                <w:sz w:val="24"/>
              </w:rPr>
              <w:t>2</w:t>
            </w:r>
          </w:p>
        </w:tc>
        <w:tc>
          <w:tcPr>
            <w:tcW w:w="1584" w:type="dxa"/>
            <w:vAlign w:val="center"/>
          </w:tcPr>
          <w:p w14:paraId="404DF221" w14:textId="77777777" w:rsidR="00D3300F" w:rsidRDefault="00D3300F" w:rsidP="00DF7CC2">
            <w:pPr>
              <w:pStyle w:val="TableParagraph"/>
              <w:jc w:val="center"/>
              <w:rPr>
                <w:sz w:val="20"/>
              </w:rPr>
            </w:pPr>
            <w:r>
              <w:rPr>
                <w:noProof/>
                <w:sz w:val="20"/>
              </w:rPr>
              <mc:AlternateContent>
                <mc:Choice Requires="wpg">
                  <w:drawing>
                    <wp:inline distT="0" distB="0" distL="0" distR="0" wp14:anchorId="3626F705" wp14:editId="0FDF4A52">
                      <wp:extent cx="457200" cy="457200"/>
                      <wp:effectExtent l="0" t="0" r="19050" b="19050"/>
                      <wp:docPr id="1463" name="Group 14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 cy="457200"/>
                                <a:chOff x="0" y="0"/>
                                <a:chExt cx="720" cy="720"/>
                              </a:xfrm>
                            </wpg:grpSpPr>
                            <wps:wsp>
                              <wps:cNvPr id="1464" name="Freeform 1184"/>
                              <wps:cNvSpPr>
                                <a:spLocks/>
                              </wps:cNvSpPr>
                              <wps:spPr bwMode="auto">
                                <a:xfrm>
                                  <a:off x="37" y="37"/>
                                  <a:ext cx="675" cy="676"/>
                                </a:xfrm>
                                <a:custGeom>
                                  <a:avLst/>
                                  <a:gdLst>
                                    <a:gd name="T0" fmla="+- 0 367 38"/>
                                    <a:gd name="T1" fmla="*/ T0 w 675"/>
                                    <a:gd name="T2" fmla="+- 0 37 37"/>
                                    <a:gd name="T3" fmla="*/ 37 h 676"/>
                                    <a:gd name="T4" fmla="+- 0 292 38"/>
                                    <a:gd name="T5" fmla="*/ T4 w 675"/>
                                    <a:gd name="T6" fmla="+- 0 46 37"/>
                                    <a:gd name="T7" fmla="*/ 46 h 676"/>
                                    <a:gd name="T8" fmla="+- 0 223 38"/>
                                    <a:gd name="T9" fmla="*/ T8 w 675"/>
                                    <a:gd name="T10" fmla="+- 0 71 37"/>
                                    <a:gd name="T11" fmla="*/ 71 h 676"/>
                                    <a:gd name="T12" fmla="+- 0 162 38"/>
                                    <a:gd name="T13" fmla="*/ T12 w 675"/>
                                    <a:gd name="T14" fmla="+- 0 110 37"/>
                                    <a:gd name="T15" fmla="*/ 110 h 676"/>
                                    <a:gd name="T16" fmla="+- 0 111 38"/>
                                    <a:gd name="T17" fmla="*/ T16 w 675"/>
                                    <a:gd name="T18" fmla="+- 0 162 37"/>
                                    <a:gd name="T19" fmla="*/ 162 h 676"/>
                                    <a:gd name="T20" fmla="+- 0 72 38"/>
                                    <a:gd name="T21" fmla="*/ T20 w 675"/>
                                    <a:gd name="T22" fmla="+- 0 223 37"/>
                                    <a:gd name="T23" fmla="*/ 223 h 676"/>
                                    <a:gd name="T24" fmla="+- 0 47 38"/>
                                    <a:gd name="T25" fmla="*/ T24 w 675"/>
                                    <a:gd name="T26" fmla="+- 0 292 37"/>
                                    <a:gd name="T27" fmla="*/ 292 h 676"/>
                                    <a:gd name="T28" fmla="+- 0 38 38"/>
                                    <a:gd name="T29" fmla="*/ T28 w 675"/>
                                    <a:gd name="T30" fmla="+- 0 367 37"/>
                                    <a:gd name="T31" fmla="*/ 367 h 676"/>
                                    <a:gd name="T32" fmla="+- 0 47 38"/>
                                    <a:gd name="T33" fmla="*/ T32 w 675"/>
                                    <a:gd name="T34" fmla="+- 0 448 37"/>
                                    <a:gd name="T35" fmla="*/ 448 h 676"/>
                                    <a:gd name="T36" fmla="+- 0 72 38"/>
                                    <a:gd name="T37" fmla="*/ T36 w 675"/>
                                    <a:gd name="T38" fmla="+- 0 521 37"/>
                                    <a:gd name="T39" fmla="*/ 521 h 676"/>
                                    <a:gd name="T40" fmla="+- 0 111 38"/>
                                    <a:gd name="T41" fmla="*/ T40 w 675"/>
                                    <a:gd name="T42" fmla="+- 0 585 37"/>
                                    <a:gd name="T43" fmla="*/ 585 h 676"/>
                                    <a:gd name="T44" fmla="+- 0 162 38"/>
                                    <a:gd name="T45" fmla="*/ T44 w 675"/>
                                    <a:gd name="T46" fmla="+- 0 638 37"/>
                                    <a:gd name="T47" fmla="*/ 638 h 676"/>
                                    <a:gd name="T48" fmla="+- 0 223 38"/>
                                    <a:gd name="T49" fmla="*/ T48 w 675"/>
                                    <a:gd name="T50" fmla="+- 0 678 37"/>
                                    <a:gd name="T51" fmla="*/ 678 h 676"/>
                                    <a:gd name="T52" fmla="+- 0 292 38"/>
                                    <a:gd name="T53" fmla="*/ T52 w 675"/>
                                    <a:gd name="T54" fmla="+- 0 703 37"/>
                                    <a:gd name="T55" fmla="*/ 703 h 676"/>
                                    <a:gd name="T56" fmla="+- 0 367 38"/>
                                    <a:gd name="T57" fmla="*/ T56 w 675"/>
                                    <a:gd name="T58" fmla="+- 0 712 37"/>
                                    <a:gd name="T59" fmla="*/ 712 h 676"/>
                                    <a:gd name="T60" fmla="+- 0 438 38"/>
                                    <a:gd name="T61" fmla="*/ T60 w 675"/>
                                    <a:gd name="T62" fmla="+- 0 705 37"/>
                                    <a:gd name="T63" fmla="*/ 705 h 676"/>
                                    <a:gd name="T64" fmla="+- 0 504 38"/>
                                    <a:gd name="T65" fmla="*/ T64 w 675"/>
                                    <a:gd name="T66" fmla="+- 0 686 37"/>
                                    <a:gd name="T67" fmla="*/ 686 h 676"/>
                                    <a:gd name="T68" fmla="+- 0 562 38"/>
                                    <a:gd name="T69" fmla="*/ T68 w 675"/>
                                    <a:gd name="T70" fmla="+- 0 655 37"/>
                                    <a:gd name="T71" fmla="*/ 655 h 676"/>
                                    <a:gd name="T72" fmla="+- 0 613 38"/>
                                    <a:gd name="T73" fmla="*/ T72 w 675"/>
                                    <a:gd name="T74" fmla="+- 0 613 37"/>
                                    <a:gd name="T75" fmla="*/ 613 h 676"/>
                                    <a:gd name="T76" fmla="+- 0 655 38"/>
                                    <a:gd name="T77" fmla="*/ T76 w 675"/>
                                    <a:gd name="T78" fmla="+- 0 562 37"/>
                                    <a:gd name="T79" fmla="*/ 562 h 676"/>
                                    <a:gd name="T80" fmla="+- 0 686 38"/>
                                    <a:gd name="T81" fmla="*/ T80 w 675"/>
                                    <a:gd name="T82" fmla="+- 0 504 37"/>
                                    <a:gd name="T83" fmla="*/ 504 h 676"/>
                                    <a:gd name="T84" fmla="+- 0 706 38"/>
                                    <a:gd name="T85" fmla="*/ T84 w 675"/>
                                    <a:gd name="T86" fmla="+- 0 438 37"/>
                                    <a:gd name="T87" fmla="*/ 438 h 676"/>
                                    <a:gd name="T88" fmla="+- 0 713 38"/>
                                    <a:gd name="T89" fmla="*/ T88 w 675"/>
                                    <a:gd name="T90" fmla="+- 0 367 37"/>
                                    <a:gd name="T91" fmla="*/ 367 h 676"/>
                                    <a:gd name="T92" fmla="+- 0 704 38"/>
                                    <a:gd name="T93" fmla="*/ T92 w 675"/>
                                    <a:gd name="T94" fmla="+- 0 292 37"/>
                                    <a:gd name="T95" fmla="*/ 292 h 676"/>
                                    <a:gd name="T96" fmla="+- 0 678 38"/>
                                    <a:gd name="T97" fmla="*/ T96 w 675"/>
                                    <a:gd name="T98" fmla="+- 0 223 37"/>
                                    <a:gd name="T99" fmla="*/ 223 h 676"/>
                                    <a:gd name="T100" fmla="+- 0 638 38"/>
                                    <a:gd name="T101" fmla="*/ T100 w 675"/>
                                    <a:gd name="T102" fmla="+- 0 162 37"/>
                                    <a:gd name="T103" fmla="*/ 162 h 676"/>
                                    <a:gd name="T104" fmla="+- 0 585 38"/>
                                    <a:gd name="T105" fmla="*/ T104 w 675"/>
                                    <a:gd name="T106" fmla="+- 0 110 37"/>
                                    <a:gd name="T107" fmla="*/ 110 h 676"/>
                                    <a:gd name="T108" fmla="+- 0 521 38"/>
                                    <a:gd name="T109" fmla="*/ T108 w 675"/>
                                    <a:gd name="T110" fmla="+- 0 71 37"/>
                                    <a:gd name="T111" fmla="*/ 71 h 676"/>
                                    <a:gd name="T112" fmla="+- 0 448 38"/>
                                    <a:gd name="T113" fmla="*/ T112 w 675"/>
                                    <a:gd name="T114" fmla="+- 0 46 37"/>
                                    <a:gd name="T115" fmla="*/ 46 h 676"/>
                                    <a:gd name="T116" fmla="+- 0 367 38"/>
                                    <a:gd name="T117" fmla="*/ T116 w 675"/>
                                    <a:gd name="T118" fmla="+- 0 37 37"/>
                                    <a:gd name="T119" fmla="*/ 37 h 6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675" h="676">
                                      <a:moveTo>
                                        <a:pt x="329" y="0"/>
                                      </a:moveTo>
                                      <a:lnTo>
                                        <a:pt x="254" y="9"/>
                                      </a:lnTo>
                                      <a:lnTo>
                                        <a:pt x="185" y="34"/>
                                      </a:lnTo>
                                      <a:lnTo>
                                        <a:pt x="124" y="73"/>
                                      </a:lnTo>
                                      <a:lnTo>
                                        <a:pt x="73" y="125"/>
                                      </a:lnTo>
                                      <a:lnTo>
                                        <a:pt x="34" y="186"/>
                                      </a:lnTo>
                                      <a:lnTo>
                                        <a:pt x="9" y="255"/>
                                      </a:lnTo>
                                      <a:lnTo>
                                        <a:pt x="0" y="330"/>
                                      </a:lnTo>
                                      <a:lnTo>
                                        <a:pt x="9" y="411"/>
                                      </a:lnTo>
                                      <a:lnTo>
                                        <a:pt x="34" y="484"/>
                                      </a:lnTo>
                                      <a:lnTo>
                                        <a:pt x="73" y="548"/>
                                      </a:lnTo>
                                      <a:lnTo>
                                        <a:pt x="124" y="601"/>
                                      </a:lnTo>
                                      <a:lnTo>
                                        <a:pt x="185" y="641"/>
                                      </a:lnTo>
                                      <a:lnTo>
                                        <a:pt x="254" y="666"/>
                                      </a:lnTo>
                                      <a:lnTo>
                                        <a:pt x="329" y="675"/>
                                      </a:lnTo>
                                      <a:lnTo>
                                        <a:pt x="400" y="668"/>
                                      </a:lnTo>
                                      <a:lnTo>
                                        <a:pt x="466" y="649"/>
                                      </a:lnTo>
                                      <a:lnTo>
                                        <a:pt x="524" y="618"/>
                                      </a:lnTo>
                                      <a:lnTo>
                                        <a:pt x="575" y="576"/>
                                      </a:lnTo>
                                      <a:lnTo>
                                        <a:pt x="617" y="525"/>
                                      </a:lnTo>
                                      <a:lnTo>
                                        <a:pt x="648" y="467"/>
                                      </a:lnTo>
                                      <a:lnTo>
                                        <a:pt x="668" y="401"/>
                                      </a:lnTo>
                                      <a:lnTo>
                                        <a:pt x="675" y="330"/>
                                      </a:lnTo>
                                      <a:lnTo>
                                        <a:pt x="666" y="255"/>
                                      </a:lnTo>
                                      <a:lnTo>
                                        <a:pt x="640" y="186"/>
                                      </a:lnTo>
                                      <a:lnTo>
                                        <a:pt x="600" y="125"/>
                                      </a:lnTo>
                                      <a:lnTo>
                                        <a:pt x="547" y="73"/>
                                      </a:lnTo>
                                      <a:lnTo>
                                        <a:pt x="483" y="34"/>
                                      </a:lnTo>
                                      <a:lnTo>
                                        <a:pt x="410" y="9"/>
                                      </a:lnTo>
                                      <a:lnTo>
                                        <a:pt x="329" y="0"/>
                                      </a:lnTo>
                                      <a:close/>
                                    </a:path>
                                  </a:pathLst>
                                </a:custGeom>
                                <a:solidFill>
                                  <a:srgbClr val="C0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65" name="Freeform 1183"/>
                              <wps:cNvSpPr>
                                <a:spLocks/>
                              </wps:cNvSpPr>
                              <wps:spPr bwMode="auto">
                                <a:xfrm>
                                  <a:off x="37" y="37"/>
                                  <a:ext cx="675" cy="676"/>
                                </a:xfrm>
                                <a:custGeom>
                                  <a:avLst/>
                                  <a:gdLst>
                                    <a:gd name="T0" fmla="+- 0 38 38"/>
                                    <a:gd name="T1" fmla="*/ T0 w 675"/>
                                    <a:gd name="T2" fmla="+- 0 367 37"/>
                                    <a:gd name="T3" fmla="*/ 367 h 676"/>
                                    <a:gd name="T4" fmla="+- 0 47 38"/>
                                    <a:gd name="T5" fmla="*/ T4 w 675"/>
                                    <a:gd name="T6" fmla="+- 0 292 37"/>
                                    <a:gd name="T7" fmla="*/ 292 h 676"/>
                                    <a:gd name="T8" fmla="+- 0 72 38"/>
                                    <a:gd name="T9" fmla="*/ T8 w 675"/>
                                    <a:gd name="T10" fmla="+- 0 223 37"/>
                                    <a:gd name="T11" fmla="*/ 223 h 676"/>
                                    <a:gd name="T12" fmla="+- 0 111 38"/>
                                    <a:gd name="T13" fmla="*/ T12 w 675"/>
                                    <a:gd name="T14" fmla="+- 0 162 37"/>
                                    <a:gd name="T15" fmla="*/ 162 h 676"/>
                                    <a:gd name="T16" fmla="+- 0 162 38"/>
                                    <a:gd name="T17" fmla="*/ T16 w 675"/>
                                    <a:gd name="T18" fmla="+- 0 110 37"/>
                                    <a:gd name="T19" fmla="*/ 110 h 676"/>
                                    <a:gd name="T20" fmla="+- 0 223 38"/>
                                    <a:gd name="T21" fmla="*/ T20 w 675"/>
                                    <a:gd name="T22" fmla="+- 0 71 37"/>
                                    <a:gd name="T23" fmla="*/ 71 h 676"/>
                                    <a:gd name="T24" fmla="+- 0 292 38"/>
                                    <a:gd name="T25" fmla="*/ T24 w 675"/>
                                    <a:gd name="T26" fmla="+- 0 46 37"/>
                                    <a:gd name="T27" fmla="*/ 46 h 676"/>
                                    <a:gd name="T28" fmla="+- 0 367 38"/>
                                    <a:gd name="T29" fmla="*/ T28 w 675"/>
                                    <a:gd name="T30" fmla="+- 0 37 37"/>
                                    <a:gd name="T31" fmla="*/ 37 h 676"/>
                                    <a:gd name="T32" fmla="+- 0 448 38"/>
                                    <a:gd name="T33" fmla="*/ T32 w 675"/>
                                    <a:gd name="T34" fmla="+- 0 46 37"/>
                                    <a:gd name="T35" fmla="*/ 46 h 676"/>
                                    <a:gd name="T36" fmla="+- 0 521 38"/>
                                    <a:gd name="T37" fmla="*/ T36 w 675"/>
                                    <a:gd name="T38" fmla="+- 0 71 37"/>
                                    <a:gd name="T39" fmla="*/ 71 h 676"/>
                                    <a:gd name="T40" fmla="+- 0 585 38"/>
                                    <a:gd name="T41" fmla="*/ T40 w 675"/>
                                    <a:gd name="T42" fmla="+- 0 110 37"/>
                                    <a:gd name="T43" fmla="*/ 110 h 676"/>
                                    <a:gd name="T44" fmla="+- 0 638 38"/>
                                    <a:gd name="T45" fmla="*/ T44 w 675"/>
                                    <a:gd name="T46" fmla="+- 0 162 37"/>
                                    <a:gd name="T47" fmla="*/ 162 h 676"/>
                                    <a:gd name="T48" fmla="+- 0 678 38"/>
                                    <a:gd name="T49" fmla="*/ T48 w 675"/>
                                    <a:gd name="T50" fmla="+- 0 223 37"/>
                                    <a:gd name="T51" fmla="*/ 223 h 676"/>
                                    <a:gd name="T52" fmla="+- 0 704 38"/>
                                    <a:gd name="T53" fmla="*/ T52 w 675"/>
                                    <a:gd name="T54" fmla="+- 0 292 37"/>
                                    <a:gd name="T55" fmla="*/ 292 h 676"/>
                                    <a:gd name="T56" fmla="+- 0 713 38"/>
                                    <a:gd name="T57" fmla="*/ T56 w 675"/>
                                    <a:gd name="T58" fmla="+- 0 367 37"/>
                                    <a:gd name="T59" fmla="*/ 367 h 676"/>
                                    <a:gd name="T60" fmla="+- 0 706 38"/>
                                    <a:gd name="T61" fmla="*/ T60 w 675"/>
                                    <a:gd name="T62" fmla="+- 0 438 37"/>
                                    <a:gd name="T63" fmla="*/ 438 h 676"/>
                                    <a:gd name="T64" fmla="+- 0 686 38"/>
                                    <a:gd name="T65" fmla="*/ T64 w 675"/>
                                    <a:gd name="T66" fmla="+- 0 504 37"/>
                                    <a:gd name="T67" fmla="*/ 504 h 676"/>
                                    <a:gd name="T68" fmla="+- 0 655 38"/>
                                    <a:gd name="T69" fmla="*/ T68 w 675"/>
                                    <a:gd name="T70" fmla="+- 0 562 37"/>
                                    <a:gd name="T71" fmla="*/ 562 h 676"/>
                                    <a:gd name="T72" fmla="+- 0 613 38"/>
                                    <a:gd name="T73" fmla="*/ T72 w 675"/>
                                    <a:gd name="T74" fmla="+- 0 613 37"/>
                                    <a:gd name="T75" fmla="*/ 613 h 676"/>
                                    <a:gd name="T76" fmla="+- 0 562 38"/>
                                    <a:gd name="T77" fmla="*/ T76 w 675"/>
                                    <a:gd name="T78" fmla="+- 0 655 37"/>
                                    <a:gd name="T79" fmla="*/ 655 h 676"/>
                                    <a:gd name="T80" fmla="+- 0 504 38"/>
                                    <a:gd name="T81" fmla="*/ T80 w 675"/>
                                    <a:gd name="T82" fmla="+- 0 686 37"/>
                                    <a:gd name="T83" fmla="*/ 686 h 676"/>
                                    <a:gd name="T84" fmla="+- 0 438 38"/>
                                    <a:gd name="T85" fmla="*/ T84 w 675"/>
                                    <a:gd name="T86" fmla="+- 0 705 37"/>
                                    <a:gd name="T87" fmla="*/ 705 h 676"/>
                                    <a:gd name="T88" fmla="+- 0 367 38"/>
                                    <a:gd name="T89" fmla="*/ T88 w 675"/>
                                    <a:gd name="T90" fmla="+- 0 712 37"/>
                                    <a:gd name="T91" fmla="*/ 712 h 676"/>
                                    <a:gd name="T92" fmla="+- 0 292 38"/>
                                    <a:gd name="T93" fmla="*/ T92 w 675"/>
                                    <a:gd name="T94" fmla="+- 0 703 37"/>
                                    <a:gd name="T95" fmla="*/ 703 h 676"/>
                                    <a:gd name="T96" fmla="+- 0 223 38"/>
                                    <a:gd name="T97" fmla="*/ T96 w 675"/>
                                    <a:gd name="T98" fmla="+- 0 678 37"/>
                                    <a:gd name="T99" fmla="*/ 678 h 676"/>
                                    <a:gd name="T100" fmla="+- 0 162 38"/>
                                    <a:gd name="T101" fmla="*/ T100 w 675"/>
                                    <a:gd name="T102" fmla="+- 0 638 37"/>
                                    <a:gd name="T103" fmla="*/ 638 h 676"/>
                                    <a:gd name="T104" fmla="+- 0 111 38"/>
                                    <a:gd name="T105" fmla="*/ T104 w 675"/>
                                    <a:gd name="T106" fmla="+- 0 585 37"/>
                                    <a:gd name="T107" fmla="*/ 585 h 676"/>
                                    <a:gd name="T108" fmla="+- 0 72 38"/>
                                    <a:gd name="T109" fmla="*/ T108 w 675"/>
                                    <a:gd name="T110" fmla="+- 0 521 37"/>
                                    <a:gd name="T111" fmla="*/ 521 h 676"/>
                                    <a:gd name="T112" fmla="+- 0 47 38"/>
                                    <a:gd name="T113" fmla="*/ T112 w 675"/>
                                    <a:gd name="T114" fmla="+- 0 448 37"/>
                                    <a:gd name="T115" fmla="*/ 448 h 676"/>
                                    <a:gd name="T116" fmla="+- 0 38 38"/>
                                    <a:gd name="T117" fmla="*/ T116 w 675"/>
                                    <a:gd name="T118" fmla="+- 0 367 37"/>
                                    <a:gd name="T119" fmla="*/ 367 h 6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675" h="676">
                                      <a:moveTo>
                                        <a:pt x="0" y="330"/>
                                      </a:moveTo>
                                      <a:lnTo>
                                        <a:pt x="9" y="255"/>
                                      </a:lnTo>
                                      <a:lnTo>
                                        <a:pt x="34" y="186"/>
                                      </a:lnTo>
                                      <a:lnTo>
                                        <a:pt x="73" y="125"/>
                                      </a:lnTo>
                                      <a:lnTo>
                                        <a:pt x="124" y="73"/>
                                      </a:lnTo>
                                      <a:lnTo>
                                        <a:pt x="185" y="34"/>
                                      </a:lnTo>
                                      <a:lnTo>
                                        <a:pt x="254" y="9"/>
                                      </a:lnTo>
                                      <a:lnTo>
                                        <a:pt x="329" y="0"/>
                                      </a:lnTo>
                                      <a:lnTo>
                                        <a:pt x="410" y="9"/>
                                      </a:lnTo>
                                      <a:lnTo>
                                        <a:pt x="483" y="34"/>
                                      </a:lnTo>
                                      <a:lnTo>
                                        <a:pt x="547" y="73"/>
                                      </a:lnTo>
                                      <a:lnTo>
                                        <a:pt x="600" y="125"/>
                                      </a:lnTo>
                                      <a:lnTo>
                                        <a:pt x="640" y="186"/>
                                      </a:lnTo>
                                      <a:lnTo>
                                        <a:pt x="666" y="255"/>
                                      </a:lnTo>
                                      <a:lnTo>
                                        <a:pt x="675" y="330"/>
                                      </a:lnTo>
                                      <a:lnTo>
                                        <a:pt x="668" y="401"/>
                                      </a:lnTo>
                                      <a:lnTo>
                                        <a:pt x="648" y="467"/>
                                      </a:lnTo>
                                      <a:lnTo>
                                        <a:pt x="617" y="525"/>
                                      </a:lnTo>
                                      <a:lnTo>
                                        <a:pt x="575" y="576"/>
                                      </a:lnTo>
                                      <a:lnTo>
                                        <a:pt x="524" y="618"/>
                                      </a:lnTo>
                                      <a:lnTo>
                                        <a:pt x="466" y="649"/>
                                      </a:lnTo>
                                      <a:lnTo>
                                        <a:pt x="400" y="668"/>
                                      </a:lnTo>
                                      <a:lnTo>
                                        <a:pt x="329" y="675"/>
                                      </a:lnTo>
                                      <a:lnTo>
                                        <a:pt x="254" y="666"/>
                                      </a:lnTo>
                                      <a:lnTo>
                                        <a:pt x="185" y="641"/>
                                      </a:lnTo>
                                      <a:lnTo>
                                        <a:pt x="124" y="601"/>
                                      </a:lnTo>
                                      <a:lnTo>
                                        <a:pt x="73" y="548"/>
                                      </a:lnTo>
                                      <a:lnTo>
                                        <a:pt x="34" y="484"/>
                                      </a:lnTo>
                                      <a:lnTo>
                                        <a:pt x="9" y="411"/>
                                      </a:lnTo>
                                      <a:lnTo>
                                        <a:pt x="0" y="330"/>
                                      </a:lnTo>
                                      <a:close/>
                                    </a:path>
                                  </a:pathLst>
                                </a:custGeom>
                                <a:noFill/>
                                <a:ln w="9416">
                                  <a:solidFill>
                                    <a:srgbClr val="C0BE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6" name="Freeform 1182"/>
                              <wps:cNvSpPr>
                                <a:spLocks/>
                              </wps:cNvSpPr>
                              <wps:spPr bwMode="auto">
                                <a:xfrm>
                                  <a:off x="7" y="7"/>
                                  <a:ext cx="676" cy="676"/>
                                </a:xfrm>
                                <a:custGeom>
                                  <a:avLst/>
                                  <a:gdLst>
                                    <a:gd name="T0" fmla="+- 0 338 7"/>
                                    <a:gd name="T1" fmla="*/ T0 w 676"/>
                                    <a:gd name="T2" fmla="+- 0 7 7"/>
                                    <a:gd name="T3" fmla="*/ 7 h 676"/>
                                    <a:gd name="T4" fmla="+- 0 263 7"/>
                                    <a:gd name="T5" fmla="*/ T4 w 676"/>
                                    <a:gd name="T6" fmla="+- 0 16 7"/>
                                    <a:gd name="T7" fmla="*/ 16 h 676"/>
                                    <a:gd name="T8" fmla="+- 0 194 7"/>
                                    <a:gd name="T9" fmla="*/ T8 w 676"/>
                                    <a:gd name="T10" fmla="+- 0 41 7"/>
                                    <a:gd name="T11" fmla="*/ 41 h 676"/>
                                    <a:gd name="T12" fmla="+- 0 132 7"/>
                                    <a:gd name="T13" fmla="*/ T12 w 676"/>
                                    <a:gd name="T14" fmla="+- 0 81 7"/>
                                    <a:gd name="T15" fmla="*/ 81 h 676"/>
                                    <a:gd name="T16" fmla="+- 0 81 7"/>
                                    <a:gd name="T17" fmla="*/ T16 w 676"/>
                                    <a:gd name="T18" fmla="+- 0 132 7"/>
                                    <a:gd name="T19" fmla="*/ 132 h 676"/>
                                    <a:gd name="T20" fmla="+- 0 41 7"/>
                                    <a:gd name="T21" fmla="*/ T20 w 676"/>
                                    <a:gd name="T22" fmla="+- 0 193 7"/>
                                    <a:gd name="T23" fmla="*/ 193 h 676"/>
                                    <a:gd name="T24" fmla="+- 0 16 7"/>
                                    <a:gd name="T25" fmla="*/ T24 w 676"/>
                                    <a:gd name="T26" fmla="+- 0 262 7"/>
                                    <a:gd name="T27" fmla="*/ 262 h 676"/>
                                    <a:gd name="T28" fmla="+- 0 7 7"/>
                                    <a:gd name="T29" fmla="*/ T28 w 676"/>
                                    <a:gd name="T30" fmla="+- 0 337 7"/>
                                    <a:gd name="T31" fmla="*/ 337 h 676"/>
                                    <a:gd name="T32" fmla="+- 0 16 7"/>
                                    <a:gd name="T33" fmla="*/ T32 w 676"/>
                                    <a:gd name="T34" fmla="+- 0 418 7"/>
                                    <a:gd name="T35" fmla="*/ 418 h 676"/>
                                    <a:gd name="T36" fmla="+- 0 41 7"/>
                                    <a:gd name="T37" fmla="*/ T36 w 676"/>
                                    <a:gd name="T38" fmla="+- 0 491 7"/>
                                    <a:gd name="T39" fmla="*/ 491 h 676"/>
                                    <a:gd name="T40" fmla="+- 0 81 7"/>
                                    <a:gd name="T41" fmla="*/ T40 w 676"/>
                                    <a:gd name="T42" fmla="+- 0 555 7"/>
                                    <a:gd name="T43" fmla="*/ 555 h 676"/>
                                    <a:gd name="T44" fmla="+- 0 132 7"/>
                                    <a:gd name="T45" fmla="*/ T44 w 676"/>
                                    <a:gd name="T46" fmla="+- 0 608 7"/>
                                    <a:gd name="T47" fmla="*/ 608 h 676"/>
                                    <a:gd name="T48" fmla="+- 0 194 7"/>
                                    <a:gd name="T49" fmla="*/ T48 w 676"/>
                                    <a:gd name="T50" fmla="+- 0 648 7"/>
                                    <a:gd name="T51" fmla="*/ 648 h 676"/>
                                    <a:gd name="T52" fmla="+- 0 263 7"/>
                                    <a:gd name="T53" fmla="*/ T52 w 676"/>
                                    <a:gd name="T54" fmla="+- 0 674 7"/>
                                    <a:gd name="T55" fmla="*/ 674 h 676"/>
                                    <a:gd name="T56" fmla="+- 0 338 7"/>
                                    <a:gd name="T57" fmla="*/ T56 w 676"/>
                                    <a:gd name="T58" fmla="+- 0 682 7"/>
                                    <a:gd name="T59" fmla="*/ 682 h 676"/>
                                    <a:gd name="T60" fmla="+- 0 408 7"/>
                                    <a:gd name="T61" fmla="*/ T60 w 676"/>
                                    <a:gd name="T62" fmla="+- 0 676 7"/>
                                    <a:gd name="T63" fmla="*/ 676 h 676"/>
                                    <a:gd name="T64" fmla="+- 0 474 7"/>
                                    <a:gd name="T65" fmla="*/ T64 w 676"/>
                                    <a:gd name="T66" fmla="+- 0 656 7"/>
                                    <a:gd name="T67" fmla="*/ 656 h 676"/>
                                    <a:gd name="T68" fmla="+- 0 533 7"/>
                                    <a:gd name="T69" fmla="*/ T68 w 676"/>
                                    <a:gd name="T70" fmla="+- 0 625 7"/>
                                    <a:gd name="T71" fmla="*/ 625 h 676"/>
                                    <a:gd name="T72" fmla="+- 0 583 7"/>
                                    <a:gd name="T73" fmla="*/ T72 w 676"/>
                                    <a:gd name="T74" fmla="+- 0 583 7"/>
                                    <a:gd name="T75" fmla="*/ 583 h 676"/>
                                    <a:gd name="T76" fmla="+- 0 625 7"/>
                                    <a:gd name="T77" fmla="*/ T76 w 676"/>
                                    <a:gd name="T78" fmla="+- 0 532 7"/>
                                    <a:gd name="T79" fmla="*/ 532 h 676"/>
                                    <a:gd name="T80" fmla="+- 0 656 7"/>
                                    <a:gd name="T81" fmla="*/ T80 w 676"/>
                                    <a:gd name="T82" fmla="+- 0 473 7"/>
                                    <a:gd name="T83" fmla="*/ 473 h 676"/>
                                    <a:gd name="T84" fmla="+- 0 676 7"/>
                                    <a:gd name="T85" fmla="*/ T84 w 676"/>
                                    <a:gd name="T86" fmla="+- 0 408 7"/>
                                    <a:gd name="T87" fmla="*/ 408 h 676"/>
                                    <a:gd name="T88" fmla="+- 0 683 7"/>
                                    <a:gd name="T89" fmla="*/ T88 w 676"/>
                                    <a:gd name="T90" fmla="+- 0 337 7"/>
                                    <a:gd name="T91" fmla="*/ 337 h 676"/>
                                    <a:gd name="T92" fmla="+- 0 674 7"/>
                                    <a:gd name="T93" fmla="*/ T92 w 676"/>
                                    <a:gd name="T94" fmla="+- 0 262 7"/>
                                    <a:gd name="T95" fmla="*/ 262 h 676"/>
                                    <a:gd name="T96" fmla="+- 0 648 7"/>
                                    <a:gd name="T97" fmla="*/ T96 w 676"/>
                                    <a:gd name="T98" fmla="+- 0 193 7"/>
                                    <a:gd name="T99" fmla="*/ 193 h 676"/>
                                    <a:gd name="T100" fmla="+- 0 608 7"/>
                                    <a:gd name="T101" fmla="*/ T100 w 676"/>
                                    <a:gd name="T102" fmla="+- 0 132 7"/>
                                    <a:gd name="T103" fmla="*/ 132 h 676"/>
                                    <a:gd name="T104" fmla="+- 0 555 7"/>
                                    <a:gd name="T105" fmla="*/ T104 w 676"/>
                                    <a:gd name="T106" fmla="+- 0 81 7"/>
                                    <a:gd name="T107" fmla="*/ 81 h 676"/>
                                    <a:gd name="T108" fmla="+- 0 491 7"/>
                                    <a:gd name="T109" fmla="*/ T108 w 676"/>
                                    <a:gd name="T110" fmla="+- 0 41 7"/>
                                    <a:gd name="T111" fmla="*/ 41 h 676"/>
                                    <a:gd name="T112" fmla="+- 0 418 7"/>
                                    <a:gd name="T113" fmla="*/ T112 w 676"/>
                                    <a:gd name="T114" fmla="+- 0 16 7"/>
                                    <a:gd name="T115" fmla="*/ 16 h 676"/>
                                    <a:gd name="T116" fmla="+- 0 338 7"/>
                                    <a:gd name="T117" fmla="*/ T116 w 676"/>
                                    <a:gd name="T118" fmla="+- 0 7 7"/>
                                    <a:gd name="T119" fmla="*/ 7 h 6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676" h="676">
                                      <a:moveTo>
                                        <a:pt x="331" y="0"/>
                                      </a:moveTo>
                                      <a:lnTo>
                                        <a:pt x="256" y="9"/>
                                      </a:lnTo>
                                      <a:lnTo>
                                        <a:pt x="187" y="34"/>
                                      </a:lnTo>
                                      <a:lnTo>
                                        <a:pt x="125" y="74"/>
                                      </a:lnTo>
                                      <a:lnTo>
                                        <a:pt x="74" y="125"/>
                                      </a:lnTo>
                                      <a:lnTo>
                                        <a:pt x="34" y="186"/>
                                      </a:lnTo>
                                      <a:lnTo>
                                        <a:pt x="9" y="255"/>
                                      </a:lnTo>
                                      <a:lnTo>
                                        <a:pt x="0" y="330"/>
                                      </a:lnTo>
                                      <a:lnTo>
                                        <a:pt x="9" y="411"/>
                                      </a:lnTo>
                                      <a:lnTo>
                                        <a:pt x="34" y="484"/>
                                      </a:lnTo>
                                      <a:lnTo>
                                        <a:pt x="74" y="548"/>
                                      </a:lnTo>
                                      <a:lnTo>
                                        <a:pt x="125" y="601"/>
                                      </a:lnTo>
                                      <a:lnTo>
                                        <a:pt x="187" y="641"/>
                                      </a:lnTo>
                                      <a:lnTo>
                                        <a:pt x="256" y="667"/>
                                      </a:lnTo>
                                      <a:lnTo>
                                        <a:pt x="331" y="675"/>
                                      </a:lnTo>
                                      <a:lnTo>
                                        <a:pt x="401" y="669"/>
                                      </a:lnTo>
                                      <a:lnTo>
                                        <a:pt x="467" y="649"/>
                                      </a:lnTo>
                                      <a:lnTo>
                                        <a:pt x="526" y="618"/>
                                      </a:lnTo>
                                      <a:lnTo>
                                        <a:pt x="576" y="576"/>
                                      </a:lnTo>
                                      <a:lnTo>
                                        <a:pt x="618" y="525"/>
                                      </a:lnTo>
                                      <a:lnTo>
                                        <a:pt x="649" y="466"/>
                                      </a:lnTo>
                                      <a:lnTo>
                                        <a:pt x="669" y="401"/>
                                      </a:lnTo>
                                      <a:lnTo>
                                        <a:pt x="676" y="330"/>
                                      </a:lnTo>
                                      <a:lnTo>
                                        <a:pt x="667" y="255"/>
                                      </a:lnTo>
                                      <a:lnTo>
                                        <a:pt x="641" y="186"/>
                                      </a:lnTo>
                                      <a:lnTo>
                                        <a:pt x="601" y="125"/>
                                      </a:lnTo>
                                      <a:lnTo>
                                        <a:pt x="548" y="74"/>
                                      </a:lnTo>
                                      <a:lnTo>
                                        <a:pt x="484" y="34"/>
                                      </a:lnTo>
                                      <a:lnTo>
                                        <a:pt x="411" y="9"/>
                                      </a:lnTo>
                                      <a:lnTo>
                                        <a:pt x="331" y="0"/>
                                      </a:lnTo>
                                      <a:close/>
                                    </a:path>
                                  </a:pathLst>
                                </a:custGeom>
                                <a:solidFill>
                                  <a:srgbClr val="FBF1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67" name="Freeform 1181"/>
                              <wps:cNvSpPr>
                                <a:spLocks/>
                              </wps:cNvSpPr>
                              <wps:spPr bwMode="auto">
                                <a:xfrm>
                                  <a:off x="7" y="7"/>
                                  <a:ext cx="676" cy="676"/>
                                </a:xfrm>
                                <a:custGeom>
                                  <a:avLst/>
                                  <a:gdLst>
                                    <a:gd name="T0" fmla="+- 0 7 7"/>
                                    <a:gd name="T1" fmla="*/ T0 w 676"/>
                                    <a:gd name="T2" fmla="+- 0 337 7"/>
                                    <a:gd name="T3" fmla="*/ 337 h 676"/>
                                    <a:gd name="T4" fmla="+- 0 16 7"/>
                                    <a:gd name="T5" fmla="*/ T4 w 676"/>
                                    <a:gd name="T6" fmla="+- 0 262 7"/>
                                    <a:gd name="T7" fmla="*/ 262 h 676"/>
                                    <a:gd name="T8" fmla="+- 0 41 7"/>
                                    <a:gd name="T9" fmla="*/ T8 w 676"/>
                                    <a:gd name="T10" fmla="+- 0 193 7"/>
                                    <a:gd name="T11" fmla="*/ 193 h 676"/>
                                    <a:gd name="T12" fmla="+- 0 81 7"/>
                                    <a:gd name="T13" fmla="*/ T12 w 676"/>
                                    <a:gd name="T14" fmla="+- 0 132 7"/>
                                    <a:gd name="T15" fmla="*/ 132 h 676"/>
                                    <a:gd name="T16" fmla="+- 0 132 7"/>
                                    <a:gd name="T17" fmla="*/ T16 w 676"/>
                                    <a:gd name="T18" fmla="+- 0 81 7"/>
                                    <a:gd name="T19" fmla="*/ 81 h 676"/>
                                    <a:gd name="T20" fmla="+- 0 194 7"/>
                                    <a:gd name="T21" fmla="*/ T20 w 676"/>
                                    <a:gd name="T22" fmla="+- 0 41 7"/>
                                    <a:gd name="T23" fmla="*/ 41 h 676"/>
                                    <a:gd name="T24" fmla="+- 0 263 7"/>
                                    <a:gd name="T25" fmla="*/ T24 w 676"/>
                                    <a:gd name="T26" fmla="+- 0 16 7"/>
                                    <a:gd name="T27" fmla="*/ 16 h 676"/>
                                    <a:gd name="T28" fmla="+- 0 338 7"/>
                                    <a:gd name="T29" fmla="*/ T28 w 676"/>
                                    <a:gd name="T30" fmla="+- 0 7 7"/>
                                    <a:gd name="T31" fmla="*/ 7 h 676"/>
                                    <a:gd name="T32" fmla="+- 0 418 7"/>
                                    <a:gd name="T33" fmla="*/ T32 w 676"/>
                                    <a:gd name="T34" fmla="+- 0 16 7"/>
                                    <a:gd name="T35" fmla="*/ 16 h 676"/>
                                    <a:gd name="T36" fmla="+- 0 491 7"/>
                                    <a:gd name="T37" fmla="*/ T36 w 676"/>
                                    <a:gd name="T38" fmla="+- 0 41 7"/>
                                    <a:gd name="T39" fmla="*/ 41 h 676"/>
                                    <a:gd name="T40" fmla="+- 0 555 7"/>
                                    <a:gd name="T41" fmla="*/ T40 w 676"/>
                                    <a:gd name="T42" fmla="+- 0 81 7"/>
                                    <a:gd name="T43" fmla="*/ 81 h 676"/>
                                    <a:gd name="T44" fmla="+- 0 608 7"/>
                                    <a:gd name="T45" fmla="*/ T44 w 676"/>
                                    <a:gd name="T46" fmla="+- 0 132 7"/>
                                    <a:gd name="T47" fmla="*/ 132 h 676"/>
                                    <a:gd name="T48" fmla="+- 0 648 7"/>
                                    <a:gd name="T49" fmla="*/ T48 w 676"/>
                                    <a:gd name="T50" fmla="+- 0 193 7"/>
                                    <a:gd name="T51" fmla="*/ 193 h 676"/>
                                    <a:gd name="T52" fmla="+- 0 674 7"/>
                                    <a:gd name="T53" fmla="*/ T52 w 676"/>
                                    <a:gd name="T54" fmla="+- 0 262 7"/>
                                    <a:gd name="T55" fmla="*/ 262 h 676"/>
                                    <a:gd name="T56" fmla="+- 0 683 7"/>
                                    <a:gd name="T57" fmla="*/ T56 w 676"/>
                                    <a:gd name="T58" fmla="+- 0 337 7"/>
                                    <a:gd name="T59" fmla="*/ 337 h 676"/>
                                    <a:gd name="T60" fmla="+- 0 676 7"/>
                                    <a:gd name="T61" fmla="*/ T60 w 676"/>
                                    <a:gd name="T62" fmla="+- 0 408 7"/>
                                    <a:gd name="T63" fmla="*/ 408 h 676"/>
                                    <a:gd name="T64" fmla="+- 0 656 7"/>
                                    <a:gd name="T65" fmla="*/ T64 w 676"/>
                                    <a:gd name="T66" fmla="+- 0 473 7"/>
                                    <a:gd name="T67" fmla="*/ 473 h 676"/>
                                    <a:gd name="T68" fmla="+- 0 625 7"/>
                                    <a:gd name="T69" fmla="*/ T68 w 676"/>
                                    <a:gd name="T70" fmla="+- 0 532 7"/>
                                    <a:gd name="T71" fmla="*/ 532 h 676"/>
                                    <a:gd name="T72" fmla="+- 0 583 7"/>
                                    <a:gd name="T73" fmla="*/ T72 w 676"/>
                                    <a:gd name="T74" fmla="+- 0 583 7"/>
                                    <a:gd name="T75" fmla="*/ 583 h 676"/>
                                    <a:gd name="T76" fmla="+- 0 533 7"/>
                                    <a:gd name="T77" fmla="*/ T76 w 676"/>
                                    <a:gd name="T78" fmla="+- 0 625 7"/>
                                    <a:gd name="T79" fmla="*/ 625 h 676"/>
                                    <a:gd name="T80" fmla="+- 0 474 7"/>
                                    <a:gd name="T81" fmla="*/ T80 w 676"/>
                                    <a:gd name="T82" fmla="+- 0 656 7"/>
                                    <a:gd name="T83" fmla="*/ 656 h 676"/>
                                    <a:gd name="T84" fmla="+- 0 408 7"/>
                                    <a:gd name="T85" fmla="*/ T84 w 676"/>
                                    <a:gd name="T86" fmla="+- 0 676 7"/>
                                    <a:gd name="T87" fmla="*/ 676 h 676"/>
                                    <a:gd name="T88" fmla="+- 0 338 7"/>
                                    <a:gd name="T89" fmla="*/ T88 w 676"/>
                                    <a:gd name="T90" fmla="+- 0 682 7"/>
                                    <a:gd name="T91" fmla="*/ 682 h 676"/>
                                    <a:gd name="T92" fmla="+- 0 263 7"/>
                                    <a:gd name="T93" fmla="*/ T92 w 676"/>
                                    <a:gd name="T94" fmla="+- 0 674 7"/>
                                    <a:gd name="T95" fmla="*/ 674 h 676"/>
                                    <a:gd name="T96" fmla="+- 0 194 7"/>
                                    <a:gd name="T97" fmla="*/ T96 w 676"/>
                                    <a:gd name="T98" fmla="+- 0 648 7"/>
                                    <a:gd name="T99" fmla="*/ 648 h 676"/>
                                    <a:gd name="T100" fmla="+- 0 132 7"/>
                                    <a:gd name="T101" fmla="*/ T100 w 676"/>
                                    <a:gd name="T102" fmla="+- 0 608 7"/>
                                    <a:gd name="T103" fmla="*/ 608 h 676"/>
                                    <a:gd name="T104" fmla="+- 0 81 7"/>
                                    <a:gd name="T105" fmla="*/ T104 w 676"/>
                                    <a:gd name="T106" fmla="+- 0 555 7"/>
                                    <a:gd name="T107" fmla="*/ 555 h 676"/>
                                    <a:gd name="T108" fmla="+- 0 41 7"/>
                                    <a:gd name="T109" fmla="*/ T108 w 676"/>
                                    <a:gd name="T110" fmla="+- 0 491 7"/>
                                    <a:gd name="T111" fmla="*/ 491 h 676"/>
                                    <a:gd name="T112" fmla="+- 0 16 7"/>
                                    <a:gd name="T113" fmla="*/ T112 w 676"/>
                                    <a:gd name="T114" fmla="+- 0 418 7"/>
                                    <a:gd name="T115" fmla="*/ 418 h 676"/>
                                    <a:gd name="T116" fmla="+- 0 7 7"/>
                                    <a:gd name="T117" fmla="*/ T116 w 676"/>
                                    <a:gd name="T118" fmla="+- 0 337 7"/>
                                    <a:gd name="T119" fmla="*/ 337 h 6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676" h="676">
                                      <a:moveTo>
                                        <a:pt x="0" y="330"/>
                                      </a:moveTo>
                                      <a:lnTo>
                                        <a:pt x="9" y="255"/>
                                      </a:lnTo>
                                      <a:lnTo>
                                        <a:pt x="34" y="186"/>
                                      </a:lnTo>
                                      <a:lnTo>
                                        <a:pt x="74" y="125"/>
                                      </a:lnTo>
                                      <a:lnTo>
                                        <a:pt x="125" y="74"/>
                                      </a:lnTo>
                                      <a:lnTo>
                                        <a:pt x="187" y="34"/>
                                      </a:lnTo>
                                      <a:lnTo>
                                        <a:pt x="256" y="9"/>
                                      </a:lnTo>
                                      <a:lnTo>
                                        <a:pt x="331" y="0"/>
                                      </a:lnTo>
                                      <a:lnTo>
                                        <a:pt x="411" y="9"/>
                                      </a:lnTo>
                                      <a:lnTo>
                                        <a:pt x="484" y="34"/>
                                      </a:lnTo>
                                      <a:lnTo>
                                        <a:pt x="548" y="74"/>
                                      </a:lnTo>
                                      <a:lnTo>
                                        <a:pt x="601" y="125"/>
                                      </a:lnTo>
                                      <a:lnTo>
                                        <a:pt x="641" y="186"/>
                                      </a:lnTo>
                                      <a:lnTo>
                                        <a:pt x="667" y="255"/>
                                      </a:lnTo>
                                      <a:lnTo>
                                        <a:pt x="676" y="330"/>
                                      </a:lnTo>
                                      <a:lnTo>
                                        <a:pt x="669" y="401"/>
                                      </a:lnTo>
                                      <a:lnTo>
                                        <a:pt x="649" y="466"/>
                                      </a:lnTo>
                                      <a:lnTo>
                                        <a:pt x="618" y="525"/>
                                      </a:lnTo>
                                      <a:lnTo>
                                        <a:pt x="576" y="576"/>
                                      </a:lnTo>
                                      <a:lnTo>
                                        <a:pt x="526" y="618"/>
                                      </a:lnTo>
                                      <a:lnTo>
                                        <a:pt x="467" y="649"/>
                                      </a:lnTo>
                                      <a:lnTo>
                                        <a:pt x="401" y="669"/>
                                      </a:lnTo>
                                      <a:lnTo>
                                        <a:pt x="331" y="675"/>
                                      </a:lnTo>
                                      <a:lnTo>
                                        <a:pt x="256" y="667"/>
                                      </a:lnTo>
                                      <a:lnTo>
                                        <a:pt x="187" y="641"/>
                                      </a:lnTo>
                                      <a:lnTo>
                                        <a:pt x="125" y="601"/>
                                      </a:lnTo>
                                      <a:lnTo>
                                        <a:pt x="74" y="548"/>
                                      </a:lnTo>
                                      <a:lnTo>
                                        <a:pt x="34" y="484"/>
                                      </a:lnTo>
                                      <a:lnTo>
                                        <a:pt x="9" y="411"/>
                                      </a:lnTo>
                                      <a:lnTo>
                                        <a:pt x="0" y="330"/>
                                      </a:lnTo>
                                      <a:close/>
                                    </a:path>
                                  </a:pathLst>
                                </a:custGeom>
                                <a:noFill/>
                                <a:ln w="94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8" name="Freeform 1180"/>
                              <wps:cNvSpPr>
                                <a:spLocks/>
                              </wps:cNvSpPr>
                              <wps:spPr bwMode="auto">
                                <a:xfrm>
                                  <a:off x="97" y="97"/>
                                  <a:ext cx="495" cy="495"/>
                                </a:xfrm>
                                <a:custGeom>
                                  <a:avLst/>
                                  <a:gdLst>
                                    <a:gd name="T0" fmla="+- 0 338 98"/>
                                    <a:gd name="T1" fmla="*/ T0 w 495"/>
                                    <a:gd name="T2" fmla="+- 0 98 98"/>
                                    <a:gd name="T3" fmla="*/ 98 h 495"/>
                                    <a:gd name="T4" fmla="+- 0 261 98"/>
                                    <a:gd name="T5" fmla="*/ T4 w 495"/>
                                    <a:gd name="T6" fmla="+- 0 109 98"/>
                                    <a:gd name="T7" fmla="*/ 109 h 495"/>
                                    <a:gd name="T8" fmla="+- 0 195 98"/>
                                    <a:gd name="T9" fmla="*/ T8 w 495"/>
                                    <a:gd name="T10" fmla="+- 0 143 98"/>
                                    <a:gd name="T11" fmla="*/ 143 h 495"/>
                                    <a:gd name="T12" fmla="+- 0 143 98"/>
                                    <a:gd name="T13" fmla="*/ T12 w 495"/>
                                    <a:gd name="T14" fmla="+- 0 194 98"/>
                                    <a:gd name="T15" fmla="*/ 194 h 495"/>
                                    <a:gd name="T16" fmla="+- 0 110 98"/>
                                    <a:gd name="T17" fmla="*/ T16 w 495"/>
                                    <a:gd name="T18" fmla="+- 0 260 98"/>
                                    <a:gd name="T19" fmla="*/ 260 h 495"/>
                                    <a:gd name="T20" fmla="+- 0 98 98"/>
                                    <a:gd name="T21" fmla="*/ T20 w 495"/>
                                    <a:gd name="T22" fmla="+- 0 337 98"/>
                                    <a:gd name="T23" fmla="*/ 337 h 495"/>
                                    <a:gd name="T24" fmla="+- 0 110 98"/>
                                    <a:gd name="T25" fmla="*/ T24 w 495"/>
                                    <a:gd name="T26" fmla="+- 0 416 98"/>
                                    <a:gd name="T27" fmla="*/ 416 h 495"/>
                                    <a:gd name="T28" fmla="+- 0 143 98"/>
                                    <a:gd name="T29" fmla="*/ T28 w 495"/>
                                    <a:gd name="T30" fmla="+- 0 485 98"/>
                                    <a:gd name="T31" fmla="*/ 485 h 495"/>
                                    <a:gd name="T32" fmla="+- 0 195 98"/>
                                    <a:gd name="T33" fmla="*/ T32 w 495"/>
                                    <a:gd name="T34" fmla="+- 0 541 98"/>
                                    <a:gd name="T35" fmla="*/ 541 h 495"/>
                                    <a:gd name="T36" fmla="+- 0 261 98"/>
                                    <a:gd name="T37" fmla="*/ T36 w 495"/>
                                    <a:gd name="T38" fmla="+- 0 579 98"/>
                                    <a:gd name="T39" fmla="*/ 579 h 495"/>
                                    <a:gd name="T40" fmla="+- 0 338 98"/>
                                    <a:gd name="T41" fmla="*/ T40 w 495"/>
                                    <a:gd name="T42" fmla="+- 0 592 98"/>
                                    <a:gd name="T43" fmla="*/ 592 h 495"/>
                                    <a:gd name="T44" fmla="+- 0 416 98"/>
                                    <a:gd name="T45" fmla="*/ T44 w 495"/>
                                    <a:gd name="T46" fmla="+- 0 579 98"/>
                                    <a:gd name="T47" fmla="*/ 579 h 495"/>
                                    <a:gd name="T48" fmla="+- 0 486 98"/>
                                    <a:gd name="T49" fmla="*/ T48 w 495"/>
                                    <a:gd name="T50" fmla="+- 0 541 98"/>
                                    <a:gd name="T51" fmla="*/ 541 h 495"/>
                                    <a:gd name="T52" fmla="+- 0 542 98"/>
                                    <a:gd name="T53" fmla="*/ T52 w 495"/>
                                    <a:gd name="T54" fmla="+- 0 485 98"/>
                                    <a:gd name="T55" fmla="*/ 485 h 495"/>
                                    <a:gd name="T56" fmla="+- 0 579 98"/>
                                    <a:gd name="T57" fmla="*/ T56 w 495"/>
                                    <a:gd name="T58" fmla="+- 0 416 98"/>
                                    <a:gd name="T59" fmla="*/ 416 h 495"/>
                                    <a:gd name="T60" fmla="+- 0 593 98"/>
                                    <a:gd name="T61" fmla="*/ T60 w 495"/>
                                    <a:gd name="T62" fmla="+- 0 337 98"/>
                                    <a:gd name="T63" fmla="*/ 337 h 495"/>
                                    <a:gd name="T64" fmla="+- 0 579 98"/>
                                    <a:gd name="T65" fmla="*/ T64 w 495"/>
                                    <a:gd name="T66" fmla="+- 0 260 98"/>
                                    <a:gd name="T67" fmla="*/ 260 h 495"/>
                                    <a:gd name="T68" fmla="+- 0 542 98"/>
                                    <a:gd name="T69" fmla="*/ T68 w 495"/>
                                    <a:gd name="T70" fmla="+- 0 194 98"/>
                                    <a:gd name="T71" fmla="*/ 194 h 495"/>
                                    <a:gd name="T72" fmla="+- 0 486 98"/>
                                    <a:gd name="T73" fmla="*/ T72 w 495"/>
                                    <a:gd name="T74" fmla="+- 0 143 98"/>
                                    <a:gd name="T75" fmla="*/ 143 h 495"/>
                                    <a:gd name="T76" fmla="+- 0 416 98"/>
                                    <a:gd name="T77" fmla="*/ T76 w 495"/>
                                    <a:gd name="T78" fmla="+- 0 109 98"/>
                                    <a:gd name="T79" fmla="*/ 109 h 495"/>
                                    <a:gd name="T80" fmla="+- 0 338 98"/>
                                    <a:gd name="T81" fmla="*/ T80 w 495"/>
                                    <a:gd name="T82" fmla="+- 0 98 98"/>
                                    <a:gd name="T83" fmla="*/ 98 h 4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95" h="495">
                                      <a:moveTo>
                                        <a:pt x="240" y="0"/>
                                      </a:moveTo>
                                      <a:lnTo>
                                        <a:pt x="163" y="11"/>
                                      </a:lnTo>
                                      <a:lnTo>
                                        <a:pt x="97" y="45"/>
                                      </a:lnTo>
                                      <a:lnTo>
                                        <a:pt x="45" y="96"/>
                                      </a:lnTo>
                                      <a:lnTo>
                                        <a:pt x="12" y="162"/>
                                      </a:lnTo>
                                      <a:lnTo>
                                        <a:pt x="0" y="239"/>
                                      </a:lnTo>
                                      <a:lnTo>
                                        <a:pt x="12" y="318"/>
                                      </a:lnTo>
                                      <a:lnTo>
                                        <a:pt x="45" y="387"/>
                                      </a:lnTo>
                                      <a:lnTo>
                                        <a:pt x="97" y="443"/>
                                      </a:lnTo>
                                      <a:lnTo>
                                        <a:pt x="163" y="481"/>
                                      </a:lnTo>
                                      <a:lnTo>
                                        <a:pt x="240" y="494"/>
                                      </a:lnTo>
                                      <a:lnTo>
                                        <a:pt x="318" y="481"/>
                                      </a:lnTo>
                                      <a:lnTo>
                                        <a:pt x="388" y="443"/>
                                      </a:lnTo>
                                      <a:lnTo>
                                        <a:pt x="444" y="387"/>
                                      </a:lnTo>
                                      <a:lnTo>
                                        <a:pt x="481" y="318"/>
                                      </a:lnTo>
                                      <a:lnTo>
                                        <a:pt x="495" y="239"/>
                                      </a:lnTo>
                                      <a:lnTo>
                                        <a:pt x="481" y="162"/>
                                      </a:lnTo>
                                      <a:lnTo>
                                        <a:pt x="444" y="96"/>
                                      </a:lnTo>
                                      <a:lnTo>
                                        <a:pt x="388" y="45"/>
                                      </a:lnTo>
                                      <a:lnTo>
                                        <a:pt x="318" y="11"/>
                                      </a:lnTo>
                                      <a:lnTo>
                                        <a:pt x="24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69" name="Freeform 1179"/>
                              <wps:cNvSpPr>
                                <a:spLocks/>
                              </wps:cNvSpPr>
                              <wps:spPr bwMode="auto">
                                <a:xfrm>
                                  <a:off x="97" y="97"/>
                                  <a:ext cx="495" cy="495"/>
                                </a:xfrm>
                                <a:custGeom>
                                  <a:avLst/>
                                  <a:gdLst>
                                    <a:gd name="T0" fmla="+- 0 98 98"/>
                                    <a:gd name="T1" fmla="*/ T0 w 495"/>
                                    <a:gd name="T2" fmla="+- 0 337 98"/>
                                    <a:gd name="T3" fmla="*/ 337 h 495"/>
                                    <a:gd name="T4" fmla="+- 0 110 98"/>
                                    <a:gd name="T5" fmla="*/ T4 w 495"/>
                                    <a:gd name="T6" fmla="+- 0 260 98"/>
                                    <a:gd name="T7" fmla="*/ 260 h 495"/>
                                    <a:gd name="T8" fmla="+- 0 143 98"/>
                                    <a:gd name="T9" fmla="*/ T8 w 495"/>
                                    <a:gd name="T10" fmla="+- 0 194 98"/>
                                    <a:gd name="T11" fmla="*/ 194 h 495"/>
                                    <a:gd name="T12" fmla="+- 0 195 98"/>
                                    <a:gd name="T13" fmla="*/ T12 w 495"/>
                                    <a:gd name="T14" fmla="+- 0 143 98"/>
                                    <a:gd name="T15" fmla="*/ 143 h 495"/>
                                    <a:gd name="T16" fmla="+- 0 261 98"/>
                                    <a:gd name="T17" fmla="*/ T16 w 495"/>
                                    <a:gd name="T18" fmla="+- 0 109 98"/>
                                    <a:gd name="T19" fmla="*/ 109 h 495"/>
                                    <a:gd name="T20" fmla="+- 0 338 98"/>
                                    <a:gd name="T21" fmla="*/ T20 w 495"/>
                                    <a:gd name="T22" fmla="+- 0 98 98"/>
                                    <a:gd name="T23" fmla="*/ 98 h 495"/>
                                    <a:gd name="T24" fmla="+- 0 416 98"/>
                                    <a:gd name="T25" fmla="*/ T24 w 495"/>
                                    <a:gd name="T26" fmla="+- 0 109 98"/>
                                    <a:gd name="T27" fmla="*/ 109 h 495"/>
                                    <a:gd name="T28" fmla="+- 0 486 98"/>
                                    <a:gd name="T29" fmla="*/ T28 w 495"/>
                                    <a:gd name="T30" fmla="+- 0 143 98"/>
                                    <a:gd name="T31" fmla="*/ 143 h 495"/>
                                    <a:gd name="T32" fmla="+- 0 542 98"/>
                                    <a:gd name="T33" fmla="*/ T32 w 495"/>
                                    <a:gd name="T34" fmla="+- 0 194 98"/>
                                    <a:gd name="T35" fmla="*/ 194 h 495"/>
                                    <a:gd name="T36" fmla="+- 0 579 98"/>
                                    <a:gd name="T37" fmla="*/ T36 w 495"/>
                                    <a:gd name="T38" fmla="+- 0 260 98"/>
                                    <a:gd name="T39" fmla="*/ 260 h 495"/>
                                    <a:gd name="T40" fmla="+- 0 593 98"/>
                                    <a:gd name="T41" fmla="*/ T40 w 495"/>
                                    <a:gd name="T42" fmla="+- 0 337 98"/>
                                    <a:gd name="T43" fmla="*/ 337 h 495"/>
                                    <a:gd name="T44" fmla="+- 0 579 98"/>
                                    <a:gd name="T45" fmla="*/ T44 w 495"/>
                                    <a:gd name="T46" fmla="+- 0 416 98"/>
                                    <a:gd name="T47" fmla="*/ 416 h 495"/>
                                    <a:gd name="T48" fmla="+- 0 542 98"/>
                                    <a:gd name="T49" fmla="*/ T48 w 495"/>
                                    <a:gd name="T50" fmla="+- 0 485 98"/>
                                    <a:gd name="T51" fmla="*/ 485 h 495"/>
                                    <a:gd name="T52" fmla="+- 0 486 98"/>
                                    <a:gd name="T53" fmla="*/ T52 w 495"/>
                                    <a:gd name="T54" fmla="+- 0 541 98"/>
                                    <a:gd name="T55" fmla="*/ 541 h 495"/>
                                    <a:gd name="T56" fmla="+- 0 416 98"/>
                                    <a:gd name="T57" fmla="*/ T56 w 495"/>
                                    <a:gd name="T58" fmla="+- 0 579 98"/>
                                    <a:gd name="T59" fmla="*/ 579 h 495"/>
                                    <a:gd name="T60" fmla="+- 0 338 98"/>
                                    <a:gd name="T61" fmla="*/ T60 w 495"/>
                                    <a:gd name="T62" fmla="+- 0 592 98"/>
                                    <a:gd name="T63" fmla="*/ 592 h 495"/>
                                    <a:gd name="T64" fmla="+- 0 261 98"/>
                                    <a:gd name="T65" fmla="*/ T64 w 495"/>
                                    <a:gd name="T66" fmla="+- 0 579 98"/>
                                    <a:gd name="T67" fmla="*/ 579 h 495"/>
                                    <a:gd name="T68" fmla="+- 0 195 98"/>
                                    <a:gd name="T69" fmla="*/ T68 w 495"/>
                                    <a:gd name="T70" fmla="+- 0 541 98"/>
                                    <a:gd name="T71" fmla="*/ 541 h 495"/>
                                    <a:gd name="T72" fmla="+- 0 143 98"/>
                                    <a:gd name="T73" fmla="*/ T72 w 495"/>
                                    <a:gd name="T74" fmla="+- 0 485 98"/>
                                    <a:gd name="T75" fmla="*/ 485 h 495"/>
                                    <a:gd name="T76" fmla="+- 0 110 98"/>
                                    <a:gd name="T77" fmla="*/ T76 w 495"/>
                                    <a:gd name="T78" fmla="+- 0 416 98"/>
                                    <a:gd name="T79" fmla="*/ 416 h 495"/>
                                    <a:gd name="T80" fmla="+- 0 98 98"/>
                                    <a:gd name="T81" fmla="*/ T80 w 495"/>
                                    <a:gd name="T82" fmla="+- 0 337 98"/>
                                    <a:gd name="T83" fmla="*/ 337 h 4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95" h="495">
                                      <a:moveTo>
                                        <a:pt x="0" y="239"/>
                                      </a:moveTo>
                                      <a:lnTo>
                                        <a:pt x="12" y="162"/>
                                      </a:lnTo>
                                      <a:lnTo>
                                        <a:pt x="45" y="96"/>
                                      </a:lnTo>
                                      <a:lnTo>
                                        <a:pt x="97" y="45"/>
                                      </a:lnTo>
                                      <a:lnTo>
                                        <a:pt x="163" y="11"/>
                                      </a:lnTo>
                                      <a:lnTo>
                                        <a:pt x="240" y="0"/>
                                      </a:lnTo>
                                      <a:lnTo>
                                        <a:pt x="318" y="11"/>
                                      </a:lnTo>
                                      <a:lnTo>
                                        <a:pt x="388" y="45"/>
                                      </a:lnTo>
                                      <a:lnTo>
                                        <a:pt x="444" y="96"/>
                                      </a:lnTo>
                                      <a:lnTo>
                                        <a:pt x="481" y="162"/>
                                      </a:lnTo>
                                      <a:lnTo>
                                        <a:pt x="495" y="239"/>
                                      </a:lnTo>
                                      <a:lnTo>
                                        <a:pt x="481" y="318"/>
                                      </a:lnTo>
                                      <a:lnTo>
                                        <a:pt x="444" y="387"/>
                                      </a:lnTo>
                                      <a:lnTo>
                                        <a:pt x="388" y="443"/>
                                      </a:lnTo>
                                      <a:lnTo>
                                        <a:pt x="318" y="481"/>
                                      </a:lnTo>
                                      <a:lnTo>
                                        <a:pt x="240" y="494"/>
                                      </a:lnTo>
                                      <a:lnTo>
                                        <a:pt x="163" y="481"/>
                                      </a:lnTo>
                                      <a:lnTo>
                                        <a:pt x="97" y="443"/>
                                      </a:lnTo>
                                      <a:lnTo>
                                        <a:pt x="45" y="387"/>
                                      </a:lnTo>
                                      <a:lnTo>
                                        <a:pt x="12" y="318"/>
                                      </a:lnTo>
                                      <a:lnTo>
                                        <a:pt x="0" y="239"/>
                                      </a:lnTo>
                                      <a:close/>
                                    </a:path>
                                  </a:pathLst>
                                </a:custGeom>
                                <a:noFill/>
                                <a:ln w="94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5="http://schemas.microsoft.com/office/word/2012/wordml">
                  <w:pict>
                    <v:group w14:anchorId="22DCA318" id="Group 1463" o:spid="_x0000_s1026" style="width:36pt;height:36pt;mso-position-horizontal-relative:char;mso-position-vertical-relative:line" coordsize="720,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">
                      <v:shape id="Freeform 1184" o:spid="_x0000_s1027" style="position:absolute;left:37;top:37;width:675;height:676;visibility:visible;mso-wrap-style:square;v-text-anchor:top" coordsize="675,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HticMA&#10;AADdAAAADwAAAGRycy9kb3ducmV2LnhtbERPTWsCMRC9C/6HMAVvml0RabdGKaLYXoS1XrwNyXR3&#10;cTNZkriu/74pCL3N433OajPYVvTkQ+NYQT7LQBBrZxquFJy/99NXECEiG2wdk4IHBdisx6MVFsbd&#10;uaT+FCuRQjgUqKCOsSukDLomi2HmOuLE/ThvMSboK2k83lO4beU8y5bSYsOpocaOtjXp6+lmFezK&#10;R5W3l+v+7avXeRkO4ejnWqnJy/DxDiLSEP/FT/enSfMXywX8fZNO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ZHticMAAADdAAAADwAAAAAAAAAAAAAAAACYAgAAZHJzL2Rv&#10;d25yZXYueG1sUEsFBgAAAAAEAAQA9QAAAIgDAAAAAA==&#10;" path="m329,l254,9,185,34,124,73,73,125,34,186,9,255,,330r9,81l34,484r39,64l124,601r61,40l254,666r75,9l400,668r66,-19l524,618r51,-42l617,525r31,-58l668,401r7,-71l666,255,640,186,600,125,547,73,483,34,410,9,329,xe" fillcolor="#c0bec0" stroked="f">
                        <v:path arrowok="t" o:connecttype="custom" o:connectlocs="329,37;254,46;185,71;124,110;73,162;34,223;9,292;0,367;9,448;34,521;73,585;124,638;185,678;254,703;329,712;400,705;466,686;524,655;575,613;617,562;648,504;668,438;675,367;666,292;640,223;600,162;547,110;483,71;410,46;329,37" o:connectangles="0,0,0,0,0,0,0,0,0,0,0,0,0,0,0,0,0,0,0,0,0,0,0,0,0,0,0,0,0,0"/>
                      </v:shape>
                      <v:shape id="Freeform 1183" o:spid="_x0000_s1028" style="position:absolute;left:37;top:37;width:675;height:676;visibility:visible;mso-wrap-style:square;v-text-anchor:top" coordsize="675,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ENZsIA&#10;AADdAAAADwAAAGRycy9kb3ducmV2LnhtbERPS2vCQBC+C/0PyxS86abFF9FVpFTRY1X0OmbHJG12&#10;NmZXk/z7riB4m4/vObNFYwpxp8rllhV89CMQxInVOacKDvtVbwLCeWSNhWVS0JKDxfytM8NY25p/&#10;6L7zqQgh7GJUkHlfxlK6JCODrm9L4sBdbGXQB1ilUldYh3BTyM8oGkmDOYeGDEv6yij5292MgnH7&#10;ux3b1i4P1+/roDZrfTqevVLd92Y5BeGp8S/x073RYf5gNITHN+EEOf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UQ1mwgAAAN0AAAAPAAAAAAAAAAAAAAAAAJgCAABkcnMvZG93&#10;bnJldi54bWxQSwUGAAAAAAQABAD1AAAAhwMAAAAA&#10;" path="m,330l9,255,34,186,73,125,124,73,185,34,254,9,329,r81,9l483,34r64,39l600,125r40,61l666,255r9,75l668,401r-20,66l617,525r-42,51l524,618r-58,31l400,668r-71,7l254,666,185,641,124,601,73,548,34,484,9,411,,330xe" filled="f" strokecolor="#c0bec0" strokeweight=".26156mm">
                        <v:path arrowok="t" o:connecttype="custom" o:connectlocs="0,367;9,292;34,223;73,162;124,110;185,71;254,46;329,37;410,46;483,71;547,110;600,162;640,223;666,292;675,367;668,438;648,504;617,562;575,613;524,655;466,686;400,705;329,712;254,703;185,678;124,638;73,585;34,521;9,448;0,367" o:connectangles="0,0,0,0,0,0,0,0,0,0,0,0,0,0,0,0,0,0,0,0,0,0,0,0,0,0,0,0,0,0"/>
                      </v:shape>
                      <v:shape id="Freeform 1182" o:spid="_x0000_s1029" style="position:absolute;left:7;top:7;width:676;height:676;visibility:visible;mso-wrap-style:square;v-text-anchor:top" coordsize="676,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eu/sQA&#10;AADdAAAADwAAAGRycy9kb3ducmV2LnhtbERPS2uDQBC+F/oflin0Upo1EiSYrCKFQHsItNFLb4M7&#10;Uak7K+766L/PFgK9zcf3nGO+ml7MNLrOsoLtJgJBXFvdcaOgKk+vexDOI2vsLZOCX3KQZ48PR0y1&#10;XfiL5otvRAhhl6KC1vshldLVLRl0GzsQB+5qR4M+wLGResQlhJtexlGUSIMdh4YWB3prqf65TEbB&#10;Yl4+TvN5ld1ntZ2LpBjicvpW6vlpLQ4gPK3+X3x3v+swf5ck8PdNOEFm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Xrv7EAAAA3QAAAA8AAAAAAAAAAAAAAAAAmAIAAGRycy9k&#10;b3ducmV2LnhtbFBLBQYAAAAABAAEAPUAAACJAwAAAAA=&#10;" path="m331,l256,9,187,34,125,74,74,125,34,186,9,255,,330r9,81l34,484r40,64l125,601r62,40l256,667r75,8l401,669r66,-20l526,618r50,-42l618,525r31,-59l669,401r7,-71l667,255,641,186,601,125,548,74,484,34,411,9,331,xe" fillcolor="#fbf1e2" stroked="f">
                        <v:path arrowok="t" o:connecttype="custom" o:connectlocs="331,7;256,16;187,41;125,81;74,132;34,193;9,262;0,337;9,418;34,491;74,555;125,608;187,648;256,674;331,682;401,676;467,656;526,625;576,583;618,532;649,473;669,408;676,337;667,262;641,193;601,132;548,81;484,41;411,16;331,7" o:connectangles="0,0,0,0,0,0,0,0,0,0,0,0,0,0,0,0,0,0,0,0,0,0,0,0,0,0,0,0,0,0"/>
                      </v:shape>
                      <v:shape id="Freeform 1181" o:spid="_x0000_s1030" style="position:absolute;left:7;top:7;width:676;height:676;visibility:visible;mso-wrap-style:square;v-text-anchor:top" coordsize="676,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9d2sMA&#10;AADdAAAADwAAAGRycy9kb3ducmV2LnhtbERPTYvCMBC9C/6HMIIX0VRX7NI1igjiIuzB6t6HZrYp&#10;NpPSRFv/vVlY2Ns83uest72txYNaXzlWMJ8lIIgLpysuFVwvh+k7CB+QNdaOScGTPGw3w8EaM+06&#10;PtMjD6WIIewzVGBCaDIpfWHIop+5hjhyP661GCJsS6lb7GK4reUiSVbSYsWxwWBDe0PFLb9bBfx9&#10;yo919/X2DKf7IZ3sTHpbnpUaj/rdB4hAffgX/7k/dZy/XKXw+008QW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d9d2sMAAADdAAAADwAAAAAAAAAAAAAAAACYAgAAZHJzL2Rv&#10;d25yZXYueG1sUEsFBgAAAAAEAAQA9QAAAIgDAAAAAA==&#10;" path="m,330l9,255,34,186,74,125,125,74,187,34,256,9,331,r80,9l484,34r64,40l601,125r40,61l667,255r9,75l669,401r-20,65l618,525r-42,51l526,618r-59,31l401,669r-70,6l256,667,187,641,125,601,74,548,34,484,9,411,,330xe" filled="f" strokeweight=".26156mm">
                        <v:path arrowok="t" o:connecttype="custom" o:connectlocs="0,337;9,262;34,193;74,132;125,81;187,41;256,16;331,7;411,16;484,41;548,81;601,132;641,193;667,262;676,337;669,408;649,473;618,532;576,583;526,625;467,656;401,676;331,682;256,674;187,648;125,608;74,555;34,491;9,418;0,337" o:connectangles="0,0,0,0,0,0,0,0,0,0,0,0,0,0,0,0,0,0,0,0,0,0,0,0,0,0,0,0,0,0"/>
                      </v:shape>
                      <v:shape id="Freeform 1180" o:spid="_x0000_s1031" style="position:absolute;left:97;top:97;width:495;height:495;visibility:visible;mso-wrap-style:square;v-text-anchor:top" coordsize="495,4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qobcgA&#10;AADdAAAADwAAAGRycy9kb3ducmV2LnhtbESPQWsCQQyF74X+hyGFXkRnW4rU1VHEUiq0IFXRa9yJ&#10;u9vuZJaZUdd/bw6F3hLey3tfJrPONepMIdaeDTwNMlDEhbc1lwa2m/f+K6iYkC02nsnAlSLMpvd3&#10;E8ytv/A3ndepVBLCMUcDVUptrnUsKnIYB74lFu3og8Mkayi1DXiRcNfo5ywbaoc1S0OFLS0qKn7X&#10;J2egPsx/9qPRotf72O+2n+Ft1X45bczjQzcfg0rUpX/z3/XSCv7LUHDlGxlBT2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oqqhtyAAAAN0AAAAPAAAAAAAAAAAAAAAAAJgCAABk&#10;cnMvZG93bnJldi54bWxQSwUGAAAAAAQABAD1AAAAjQMAAAAA&#10;" path="m240,l163,11,97,45,45,96,12,162,,239r12,79l45,387r52,56l163,481r77,13l318,481r70,-38l444,387r37,-69l495,239,481,162,444,96,388,45,318,11,240,xe" fillcolor="black" stroked="f">
                        <v:path arrowok="t" o:connecttype="custom" o:connectlocs="240,98;163,109;97,143;45,194;12,260;0,337;12,416;45,485;97,541;163,579;240,592;318,579;388,541;444,485;481,416;495,337;481,260;444,194;388,143;318,109;240,98" o:connectangles="0,0,0,0,0,0,0,0,0,0,0,0,0,0,0,0,0,0,0,0,0"/>
                      </v:shape>
                      <v:shape id="Freeform 1179" o:spid="_x0000_s1032" style="position:absolute;left:97;top:97;width:495;height:495;visibility:visible;mso-wrap-style:square;v-text-anchor:top" coordsize="495,4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7SRsAA&#10;AADdAAAADwAAAGRycy9kb3ducmV2LnhtbERPTYvCMBC9C/sfwizsTVNlEa1GkZVlvVoVPA7NmBab&#10;STeJWv+9EQRv83ifM192thFX8qF2rGA4yEAQl07XbBTsd7/9CYgQkTU2jknBnQIsFx+9Oeba3XhL&#10;1yIakUI45KigirHNpQxlRRbDwLXEiTs5bzEm6I3UHm8p3DZylGVjabHm1FBhSz8VlefiYhWYwvj1&#10;3e0nfGj/psf/GofrLSr19dmtZiAidfEtfrk3Os3/Hk/h+U06QS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37SRsAAAADdAAAADwAAAAAAAAAAAAAAAACYAgAAZHJzL2Rvd25y&#10;ZXYueG1sUEsFBgAAAAAEAAQA9QAAAIUDAAAAAA==&#10;" path="m,239l12,162,45,96,97,45,163,11,240,r78,11l388,45r56,51l481,162r14,77l481,318r-37,69l388,443r-70,38l240,494,163,481,97,443,45,387,12,318,,239xe" filled="f" strokeweight=".26156mm">
                        <v:path arrowok="t" o:connecttype="custom" o:connectlocs="0,337;12,260;45,194;97,143;163,109;240,98;318,109;388,143;444,194;481,260;495,337;481,416;444,485;388,541;318,579;240,592;163,579;97,541;45,485;12,416;0,337" o:connectangles="0,0,0,0,0,0,0,0,0,0,0,0,0,0,0,0,0,0,0,0,0"/>
                      </v:shape>
                      <w10:anchorlock/>
                    </v:group>
                  </w:pict>
                </mc:Fallback>
              </mc:AlternateContent>
            </w:r>
          </w:p>
        </w:tc>
        <w:tc>
          <w:tcPr>
            <w:tcW w:w="1701" w:type="dxa"/>
            <w:vAlign w:val="center"/>
          </w:tcPr>
          <w:p w14:paraId="094EA44C" w14:textId="77777777" w:rsidR="00D3300F" w:rsidRDefault="00D3300F" w:rsidP="00DF7CC2">
            <w:pPr>
              <w:pStyle w:val="TableParagraph"/>
              <w:jc w:val="center"/>
              <w:rPr>
                <w:i/>
                <w:sz w:val="24"/>
              </w:rPr>
            </w:pPr>
            <w:r>
              <w:rPr>
                <w:i/>
                <w:sz w:val="24"/>
              </w:rPr>
              <w:t>Final State</w:t>
            </w:r>
          </w:p>
        </w:tc>
        <w:tc>
          <w:tcPr>
            <w:tcW w:w="2409" w:type="dxa"/>
          </w:tcPr>
          <w:p w14:paraId="2901B5F4" w14:textId="77777777" w:rsidR="00D3300F" w:rsidRPr="00A74758" w:rsidRDefault="00D3300F" w:rsidP="00E22853">
            <w:pPr>
              <w:pStyle w:val="TableParagraph"/>
              <w:tabs>
                <w:tab w:val="left" w:pos="1363"/>
              </w:tabs>
              <w:jc w:val="both"/>
              <w:rPr>
                <w:iCs/>
                <w:sz w:val="24"/>
                <w:lang w:val="id-ID"/>
              </w:rPr>
            </w:pPr>
            <w:r>
              <w:rPr>
                <w:sz w:val="24"/>
              </w:rPr>
              <w:t xml:space="preserve">Bagian akhir </w:t>
            </w:r>
            <w:r>
              <w:rPr>
                <w:spacing w:val="-3"/>
                <w:sz w:val="24"/>
              </w:rPr>
              <w:t xml:space="preserve">dari </w:t>
            </w:r>
            <w:r>
              <w:rPr>
                <w:sz w:val="24"/>
              </w:rPr>
              <w:t xml:space="preserve">suatu aliran kerja pada </w:t>
            </w:r>
            <w:r>
              <w:rPr>
                <w:spacing w:val="-4"/>
                <w:sz w:val="24"/>
              </w:rPr>
              <w:t>sebuah</w:t>
            </w:r>
            <w:r>
              <w:rPr>
                <w:i/>
                <w:sz w:val="24"/>
              </w:rPr>
              <w:t>activity diagram</w:t>
            </w:r>
            <w:r>
              <w:rPr>
                <w:sz w:val="24"/>
              </w:rPr>
              <w:t xml:space="preserve">dan pada </w:t>
            </w:r>
            <w:r>
              <w:rPr>
                <w:spacing w:val="-3"/>
                <w:sz w:val="24"/>
              </w:rPr>
              <w:t xml:space="preserve">sebuah </w:t>
            </w:r>
            <w:r>
              <w:rPr>
                <w:i/>
                <w:sz w:val="24"/>
              </w:rPr>
              <w:t xml:space="preserve">activity </w:t>
            </w:r>
            <w:r>
              <w:rPr>
                <w:i/>
                <w:spacing w:val="-4"/>
                <w:sz w:val="24"/>
              </w:rPr>
              <w:t xml:space="preserve">diagram </w:t>
            </w:r>
            <w:r>
              <w:rPr>
                <w:sz w:val="24"/>
              </w:rPr>
              <w:t>bisa terdapat</w:t>
            </w:r>
            <w:r>
              <w:rPr>
                <w:spacing w:val="-3"/>
                <w:sz w:val="24"/>
              </w:rPr>
              <w:t>lebih</w:t>
            </w:r>
            <w:r>
              <w:rPr>
                <w:sz w:val="24"/>
              </w:rPr>
              <w:t xml:space="preserve">dari satu </w:t>
            </w:r>
            <w:r>
              <w:rPr>
                <w:i/>
                <w:sz w:val="24"/>
              </w:rPr>
              <w:t>finalstate.</w:t>
            </w:r>
          </w:p>
        </w:tc>
      </w:tr>
      <w:tr w:rsidR="00D3300F" w14:paraId="292D73CB" w14:textId="77777777" w:rsidTr="00DF7CC2">
        <w:trPr>
          <w:trHeight w:val="340"/>
        </w:trPr>
        <w:tc>
          <w:tcPr>
            <w:tcW w:w="543" w:type="dxa"/>
            <w:vAlign w:val="center"/>
          </w:tcPr>
          <w:p w14:paraId="4CBF194B" w14:textId="77777777" w:rsidR="00D3300F" w:rsidRDefault="00D3300F" w:rsidP="00DF7CC2">
            <w:pPr>
              <w:pStyle w:val="TableParagraph"/>
              <w:jc w:val="center"/>
              <w:rPr>
                <w:sz w:val="24"/>
              </w:rPr>
            </w:pPr>
            <w:r>
              <w:rPr>
                <w:sz w:val="24"/>
              </w:rPr>
              <w:t>3</w:t>
            </w:r>
          </w:p>
        </w:tc>
        <w:tc>
          <w:tcPr>
            <w:tcW w:w="1584" w:type="dxa"/>
            <w:vAlign w:val="center"/>
          </w:tcPr>
          <w:p w14:paraId="5A3A306E" w14:textId="77777777" w:rsidR="00D3300F" w:rsidRDefault="00D3300F" w:rsidP="00DF7CC2">
            <w:pPr>
              <w:pStyle w:val="TableParagraph"/>
              <w:jc w:val="center"/>
              <w:rPr>
                <w:sz w:val="20"/>
              </w:rPr>
            </w:pPr>
            <w:r>
              <w:rPr>
                <w:noProof/>
                <w:sz w:val="20"/>
              </w:rPr>
              <mc:AlternateContent>
                <mc:Choice Requires="wpg">
                  <w:drawing>
                    <wp:inline distT="0" distB="0" distL="0" distR="0" wp14:anchorId="0432D48E" wp14:editId="2D10F7DF">
                      <wp:extent cx="726440" cy="410845"/>
                      <wp:effectExtent l="0" t="0" r="16510" b="8255"/>
                      <wp:docPr id="1458" name="Group 14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6440" cy="410845"/>
                                <a:chOff x="0" y="0"/>
                                <a:chExt cx="1144" cy="647"/>
                              </a:xfrm>
                            </wpg:grpSpPr>
                            <wps:wsp>
                              <wps:cNvPr id="1459" name="Freeform 1592"/>
                              <wps:cNvSpPr>
                                <a:spLocks/>
                              </wps:cNvSpPr>
                              <wps:spPr bwMode="auto">
                                <a:xfrm>
                                  <a:off x="28" y="28"/>
                                  <a:ext cx="1112" cy="614"/>
                                </a:xfrm>
                                <a:custGeom>
                                  <a:avLst/>
                                  <a:gdLst>
                                    <a:gd name="T0" fmla="+- 0 1016 29"/>
                                    <a:gd name="T1" fmla="*/ T0 w 1112"/>
                                    <a:gd name="T2" fmla="+- 0 29 29"/>
                                    <a:gd name="T3" fmla="*/ 29 h 614"/>
                                    <a:gd name="T4" fmla="+- 0 153 29"/>
                                    <a:gd name="T5" fmla="*/ T4 w 1112"/>
                                    <a:gd name="T6" fmla="+- 0 29 29"/>
                                    <a:gd name="T7" fmla="*/ 29 h 614"/>
                                    <a:gd name="T8" fmla="+- 0 66 29"/>
                                    <a:gd name="T9" fmla="*/ T8 w 1112"/>
                                    <a:gd name="T10" fmla="+- 0 66 29"/>
                                    <a:gd name="T11" fmla="*/ 66 h 614"/>
                                    <a:gd name="T12" fmla="+- 0 29 29"/>
                                    <a:gd name="T13" fmla="*/ T12 w 1112"/>
                                    <a:gd name="T14" fmla="+- 0 153 29"/>
                                    <a:gd name="T15" fmla="*/ 153 h 614"/>
                                    <a:gd name="T16" fmla="+- 0 29 29"/>
                                    <a:gd name="T17" fmla="*/ T16 w 1112"/>
                                    <a:gd name="T18" fmla="+- 0 518 29"/>
                                    <a:gd name="T19" fmla="*/ 518 h 614"/>
                                    <a:gd name="T20" fmla="+- 0 66 29"/>
                                    <a:gd name="T21" fmla="*/ T20 w 1112"/>
                                    <a:gd name="T22" fmla="+- 0 605 29"/>
                                    <a:gd name="T23" fmla="*/ 605 h 614"/>
                                    <a:gd name="T24" fmla="+- 0 153 29"/>
                                    <a:gd name="T25" fmla="*/ T24 w 1112"/>
                                    <a:gd name="T26" fmla="+- 0 642 29"/>
                                    <a:gd name="T27" fmla="*/ 642 h 614"/>
                                    <a:gd name="T28" fmla="+- 0 1016 29"/>
                                    <a:gd name="T29" fmla="*/ T28 w 1112"/>
                                    <a:gd name="T30" fmla="+- 0 642 29"/>
                                    <a:gd name="T31" fmla="*/ 642 h 614"/>
                                    <a:gd name="T32" fmla="+- 0 1063 29"/>
                                    <a:gd name="T33" fmla="*/ T32 w 1112"/>
                                    <a:gd name="T34" fmla="+- 0 632 29"/>
                                    <a:gd name="T35" fmla="*/ 632 h 614"/>
                                    <a:gd name="T36" fmla="+- 0 1103 29"/>
                                    <a:gd name="T37" fmla="*/ T36 w 1112"/>
                                    <a:gd name="T38" fmla="+- 0 605 29"/>
                                    <a:gd name="T39" fmla="*/ 605 h 614"/>
                                    <a:gd name="T40" fmla="+- 0 1130 29"/>
                                    <a:gd name="T41" fmla="*/ T40 w 1112"/>
                                    <a:gd name="T42" fmla="+- 0 565 29"/>
                                    <a:gd name="T43" fmla="*/ 565 h 614"/>
                                    <a:gd name="T44" fmla="+- 0 1140 29"/>
                                    <a:gd name="T45" fmla="*/ T44 w 1112"/>
                                    <a:gd name="T46" fmla="+- 0 518 29"/>
                                    <a:gd name="T47" fmla="*/ 518 h 614"/>
                                    <a:gd name="T48" fmla="+- 0 1140 29"/>
                                    <a:gd name="T49" fmla="*/ T48 w 1112"/>
                                    <a:gd name="T50" fmla="+- 0 153 29"/>
                                    <a:gd name="T51" fmla="*/ 153 h 614"/>
                                    <a:gd name="T52" fmla="+- 0 1130 29"/>
                                    <a:gd name="T53" fmla="*/ T52 w 1112"/>
                                    <a:gd name="T54" fmla="+- 0 106 29"/>
                                    <a:gd name="T55" fmla="*/ 106 h 614"/>
                                    <a:gd name="T56" fmla="+- 0 1103 29"/>
                                    <a:gd name="T57" fmla="*/ T56 w 1112"/>
                                    <a:gd name="T58" fmla="+- 0 66 29"/>
                                    <a:gd name="T59" fmla="*/ 66 h 614"/>
                                    <a:gd name="T60" fmla="+- 0 1063 29"/>
                                    <a:gd name="T61" fmla="*/ T60 w 1112"/>
                                    <a:gd name="T62" fmla="+- 0 39 29"/>
                                    <a:gd name="T63" fmla="*/ 39 h 614"/>
                                    <a:gd name="T64" fmla="+- 0 1016 29"/>
                                    <a:gd name="T65" fmla="*/ T64 w 1112"/>
                                    <a:gd name="T66" fmla="+- 0 29 29"/>
                                    <a:gd name="T67" fmla="*/ 29 h 6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12" h="614">
                                      <a:moveTo>
                                        <a:pt x="987" y="0"/>
                                      </a:moveTo>
                                      <a:lnTo>
                                        <a:pt x="124" y="0"/>
                                      </a:lnTo>
                                      <a:lnTo>
                                        <a:pt x="37" y="37"/>
                                      </a:lnTo>
                                      <a:lnTo>
                                        <a:pt x="0" y="124"/>
                                      </a:lnTo>
                                      <a:lnTo>
                                        <a:pt x="0" y="489"/>
                                      </a:lnTo>
                                      <a:lnTo>
                                        <a:pt x="37" y="576"/>
                                      </a:lnTo>
                                      <a:lnTo>
                                        <a:pt x="124" y="613"/>
                                      </a:lnTo>
                                      <a:lnTo>
                                        <a:pt x="987" y="613"/>
                                      </a:lnTo>
                                      <a:lnTo>
                                        <a:pt x="1034" y="603"/>
                                      </a:lnTo>
                                      <a:lnTo>
                                        <a:pt x="1074" y="576"/>
                                      </a:lnTo>
                                      <a:lnTo>
                                        <a:pt x="1101" y="536"/>
                                      </a:lnTo>
                                      <a:lnTo>
                                        <a:pt x="1111" y="489"/>
                                      </a:lnTo>
                                      <a:lnTo>
                                        <a:pt x="1111" y="124"/>
                                      </a:lnTo>
                                      <a:lnTo>
                                        <a:pt x="1101" y="77"/>
                                      </a:lnTo>
                                      <a:lnTo>
                                        <a:pt x="1074" y="37"/>
                                      </a:lnTo>
                                      <a:lnTo>
                                        <a:pt x="1034" y="10"/>
                                      </a:lnTo>
                                      <a:lnTo>
                                        <a:pt x="987" y="0"/>
                                      </a:lnTo>
                                      <a:close/>
                                    </a:path>
                                  </a:pathLst>
                                </a:custGeom>
                                <a:solidFill>
                                  <a:srgbClr val="C0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60" name="Freeform 1593"/>
                              <wps:cNvSpPr>
                                <a:spLocks/>
                              </wps:cNvSpPr>
                              <wps:spPr bwMode="auto">
                                <a:xfrm>
                                  <a:off x="28" y="28"/>
                                  <a:ext cx="1112" cy="614"/>
                                </a:xfrm>
                                <a:custGeom>
                                  <a:avLst/>
                                  <a:gdLst>
                                    <a:gd name="T0" fmla="+- 0 29 29"/>
                                    <a:gd name="T1" fmla="*/ T0 w 1112"/>
                                    <a:gd name="T2" fmla="+- 0 153 29"/>
                                    <a:gd name="T3" fmla="*/ 153 h 614"/>
                                    <a:gd name="T4" fmla="+- 0 39 29"/>
                                    <a:gd name="T5" fmla="*/ T4 w 1112"/>
                                    <a:gd name="T6" fmla="+- 0 106 29"/>
                                    <a:gd name="T7" fmla="*/ 106 h 614"/>
                                    <a:gd name="T8" fmla="+- 0 66 29"/>
                                    <a:gd name="T9" fmla="*/ T8 w 1112"/>
                                    <a:gd name="T10" fmla="+- 0 66 29"/>
                                    <a:gd name="T11" fmla="*/ 66 h 614"/>
                                    <a:gd name="T12" fmla="+- 0 106 29"/>
                                    <a:gd name="T13" fmla="*/ T12 w 1112"/>
                                    <a:gd name="T14" fmla="+- 0 39 29"/>
                                    <a:gd name="T15" fmla="*/ 39 h 614"/>
                                    <a:gd name="T16" fmla="+- 0 153 29"/>
                                    <a:gd name="T17" fmla="*/ T16 w 1112"/>
                                    <a:gd name="T18" fmla="+- 0 29 29"/>
                                    <a:gd name="T19" fmla="*/ 29 h 614"/>
                                    <a:gd name="T20" fmla="+- 0 1016 29"/>
                                    <a:gd name="T21" fmla="*/ T20 w 1112"/>
                                    <a:gd name="T22" fmla="+- 0 29 29"/>
                                    <a:gd name="T23" fmla="*/ 29 h 614"/>
                                    <a:gd name="T24" fmla="+- 0 1103 29"/>
                                    <a:gd name="T25" fmla="*/ T24 w 1112"/>
                                    <a:gd name="T26" fmla="+- 0 66 29"/>
                                    <a:gd name="T27" fmla="*/ 66 h 614"/>
                                    <a:gd name="T28" fmla="+- 0 1140 29"/>
                                    <a:gd name="T29" fmla="*/ T28 w 1112"/>
                                    <a:gd name="T30" fmla="+- 0 153 29"/>
                                    <a:gd name="T31" fmla="*/ 153 h 614"/>
                                    <a:gd name="T32" fmla="+- 0 1140 29"/>
                                    <a:gd name="T33" fmla="*/ T32 w 1112"/>
                                    <a:gd name="T34" fmla="+- 0 518 29"/>
                                    <a:gd name="T35" fmla="*/ 518 h 614"/>
                                    <a:gd name="T36" fmla="+- 0 1130 29"/>
                                    <a:gd name="T37" fmla="*/ T36 w 1112"/>
                                    <a:gd name="T38" fmla="+- 0 565 29"/>
                                    <a:gd name="T39" fmla="*/ 565 h 614"/>
                                    <a:gd name="T40" fmla="+- 0 1103 29"/>
                                    <a:gd name="T41" fmla="*/ T40 w 1112"/>
                                    <a:gd name="T42" fmla="+- 0 605 29"/>
                                    <a:gd name="T43" fmla="*/ 605 h 614"/>
                                    <a:gd name="T44" fmla="+- 0 1063 29"/>
                                    <a:gd name="T45" fmla="*/ T44 w 1112"/>
                                    <a:gd name="T46" fmla="+- 0 632 29"/>
                                    <a:gd name="T47" fmla="*/ 632 h 614"/>
                                    <a:gd name="T48" fmla="+- 0 1016 29"/>
                                    <a:gd name="T49" fmla="*/ T48 w 1112"/>
                                    <a:gd name="T50" fmla="+- 0 642 29"/>
                                    <a:gd name="T51" fmla="*/ 642 h 614"/>
                                    <a:gd name="T52" fmla="+- 0 153 29"/>
                                    <a:gd name="T53" fmla="*/ T52 w 1112"/>
                                    <a:gd name="T54" fmla="+- 0 642 29"/>
                                    <a:gd name="T55" fmla="*/ 642 h 614"/>
                                    <a:gd name="T56" fmla="+- 0 66 29"/>
                                    <a:gd name="T57" fmla="*/ T56 w 1112"/>
                                    <a:gd name="T58" fmla="+- 0 605 29"/>
                                    <a:gd name="T59" fmla="*/ 605 h 614"/>
                                    <a:gd name="T60" fmla="+- 0 29 29"/>
                                    <a:gd name="T61" fmla="*/ T60 w 1112"/>
                                    <a:gd name="T62" fmla="+- 0 518 29"/>
                                    <a:gd name="T63" fmla="*/ 518 h 614"/>
                                    <a:gd name="T64" fmla="+- 0 29 29"/>
                                    <a:gd name="T65" fmla="*/ T64 w 1112"/>
                                    <a:gd name="T66" fmla="+- 0 153 29"/>
                                    <a:gd name="T67" fmla="*/ 153 h 6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12" h="614">
                                      <a:moveTo>
                                        <a:pt x="0" y="124"/>
                                      </a:moveTo>
                                      <a:lnTo>
                                        <a:pt x="10" y="77"/>
                                      </a:lnTo>
                                      <a:lnTo>
                                        <a:pt x="37" y="37"/>
                                      </a:lnTo>
                                      <a:lnTo>
                                        <a:pt x="77" y="10"/>
                                      </a:lnTo>
                                      <a:lnTo>
                                        <a:pt x="124" y="0"/>
                                      </a:lnTo>
                                      <a:lnTo>
                                        <a:pt x="987" y="0"/>
                                      </a:lnTo>
                                      <a:lnTo>
                                        <a:pt x="1074" y="37"/>
                                      </a:lnTo>
                                      <a:lnTo>
                                        <a:pt x="1111" y="124"/>
                                      </a:lnTo>
                                      <a:lnTo>
                                        <a:pt x="1111" y="489"/>
                                      </a:lnTo>
                                      <a:lnTo>
                                        <a:pt x="1101" y="536"/>
                                      </a:lnTo>
                                      <a:lnTo>
                                        <a:pt x="1074" y="576"/>
                                      </a:lnTo>
                                      <a:lnTo>
                                        <a:pt x="1034" y="603"/>
                                      </a:lnTo>
                                      <a:lnTo>
                                        <a:pt x="987" y="613"/>
                                      </a:lnTo>
                                      <a:lnTo>
                                        <a:pt x="124" y="613"/>
                                      </a:lnTo>
                                      <a:lnTo>
                                        <a:pt x="37" y="576"/>
                                      </a:lnTo>
                                      <a:lnTo>
                                        <a:pt x="0" y="489"/>
                                      </a:lnTo>
                                      <a:lnTo>
                                        <a:pt x="0" y="124"/>
                                      </a:lnTo>
                                      <a:close/>
                                    </a:path>
                                  </a:pathLst>
                                </a:custGeom>
                                <a:noFill/>
                                <a:ln w="5196">
                                  <a:solidFill>
                                    <a:srgbClr val="C0BE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1" name="Freeform 1594"/>
                              <wps:cNvSpPr>
                                <a:spLocks/>
                              </wps:cNvSpPr>
                              <wps:spPr bwMode="auto">
                                <a:xfrm>
                                  <a:off x="4" y="4"/>
                                  <a:ext cx="1111" cy="614"/>
                                </a:xfrm>
                                <a:custGeom>
                                  <a:avLst/>
                                  <a:gdLst>
                                    <a:gd name="T0" fmla="+- 0 990 4"/>
                                    <a:gd name="T1" fmla="*/ T0 w 1111"/>
                                    <a:gd name="T2" fmla="+- 0 4 4"/>
                                    <a:gd name="T3" fmla="*/ 4 h 614"/>
                                    <a:gd name="T4" fmla="+- 0 128 4"/>
                                    <a:gd name="T5" fmla="*/ T4 w 1111"/>
                                    <a:gd name="T6" fmla="+- 0 4 4"/>
                                    <a:gd name="T7" fmla="*/ 4 h 614"/>
                                    <a:gd name="T8" fmla="+- 0 41 4"/>
                                    <a:gd name="T9" fmla="*/ T8 w 1111"/>
                                    <a:gd name="T10" fmla="+- 0 41 4"/>
                                    <a:gd name="T11" fmla="*/ 41 h 614"/>
                                    <a:gd name="T12" fmla="+- 0 4 4"/>
                                    <a:gd name="T13" fmla="*/ T12 w 1111"/>
                                    <a:gd name="T14" fmla="+- 0 128 4"/>
                                    <a:gd name="T15" fmla="*/ 128 h 614"/>
                                    <a:gd name="T16" fmla="+- 0 4 4"/>
                                    <a:gd name="T17" fmla="*/ T16 w 1111"/>
                                    <a:gd name="T18" fmla="+- 0 493 4"/>
                                    <a:gd name="T19" fmla="*/ 493 h 614"/>
                                    <a:gd name="T20" fmla="+- 0 41 4"/>
                                    <a:gd name="T21" fmla="*/ T20 w 1111"/>
                                    <a:gd name="T22" fmla="+- 0 580 4"/>
                                    <a:gd name="T23" fmla="*/ 580 h 614"/>
                                    <a:gd name="T24" fmla="+- 0 128 4"/>
                                    <a:gd name="T25" fmla="*/ T24 w 1111"/>
                                    <a:gd name="T26" fmla="+- 0 617 4"/>
                                    <a:gd name="T27" fmla="*/ 617 h 614"/>
                                    <a:gd name="T28" fmla="+- 0 990 4"/>
                                    <a:gd name="T29" fmla="*/ T28 w 1111"/>
                                    <a:gd name="T30" fmla="+- 0 617 4"/>
                                    <a:gd name="T31" fmla="*/ 617 h 614"/>
                                    <a:gd name="T32" fmla="+- 0 1038 4"/>
                                    <a:gd name="T33" fmla="*/ T32 w 1111"/>
                                    <a:gd name="T34" fmla="+- 0 607 4"/>
                                    <a:gd name="T35" fmla="*/ 607 h 614"/>
                                    <a:gd name="T36" fmla="+- 0 1078 4"/>
                                    <a:gd name="T37" fmla="*/ T36 w 1111"/>
                                    <a:gd name="T38" fmla="+- 0 580 4"/>
                                    <a:gd name="T39" fmla="*/ 580 h 614"/>
                                    <a:gd name="T40" fmla="+- 0 1105 4"/>
                                    <a:gd name="T41" fmla="*/ T40 w 1111"/>
                                    <a:gd name="T42" fmla="+- 0 540 4"/>
                                    <a:gd name="T43" fmla="*/ 540 h 614"/>
                                    <a:gd name="T44" fmla="+- 0 1115 4"/>
                                    <a:gd name="T45" fmla="*/ T44 w 1111"/>
                                    <a:gd name="T46" fmla="+- 0 493 4"/>
                                    <a:gd name="T47" fmla="*/ 493 h 614"/>
                                    <a:gd name="T48" fmla="+- 0 1115 4"/>
                                    <a:gd name="T49" fmla="*/ T48 w 1111"/>
                                    <a:gd name="T50" fmla="+- 0 128 4"/>
                                    <a:gd name="T51" fmla="*/ 128 h 614"/>
                                    <a:gd name="T52" fmla="+- 0 1105 4"/>
                                    <a:gd name="T53" fmla="*/ T52 w 1111"/>
                                    <a:gd name="T54" fmla="+- 0 81 4"/>
                                    <a:gd name="T55" fmla="*/ 81 h 614"/>
                                    <a:gd name="T56" fmla="+- 0 1078 4"/>
                                    <a:gd name="T57" fmla="*/ T56 w 1111"/>
                                    <a:gd name="T58" fmla="+- 0 41 4"/>
                                    <a:gd name="T59" fmla="*/ 41 h 614"/>
                                    <a:gd name="T60" fmla="+- 0 1038 4"/>
                                    <a:gd name="T61" fmla="*/ T60 w 1111"/>
                                    <a:gd name="T62" fmla="+- 0 14 4"/>
                                    <a:gd name="T63" fmla="*/ 14 h 614"/>
                                    <a:gd name="T64" fmla="+- 0 990 4"/>
                                    <a:gd name="T65" fmla="*/ T64 w 1111"/>
                                    <a:gd name="T66" fmla="+- 0 4 4"/>
                                    <a:gd name="T67" fmla="*/ 4 h 6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11" h="614">
                                      <a:moveTo>
                                        <a:pt x="986" y="0"/>
                                      </a:moveTo>
                                      <a:lnTo>
                                        <a:pt x="124" y="0"/>
                                      </a:lnTo>
                                      <a:lnTo>
                                        <a:pt x="37" y="37"/>
                                      </a:lnTo>
                                      <a:lnTo>
                                        <a:pt x="0" y="124"/>
                                      </a:lnTo>
                                      <a:lnTo>
                                        <a:pt x="0" y="489"/>
                                      </a:lnTo>
                                      <a:lnTo>
                                        <a:pt x="37" y="576"/>
                                      </a:lnTo>
                                      <a:lnTo>
                                        <a:pt x="124" y="613"/>
                                      </a:lnTo>
                                      <a:lnTo>
                                        <a:pt x="986" y="613"/>
                                      </a:lnTo>
                                      <a:lnTo>
                                        <a:pt x="1034" y="603"/>
                                      </a:lnTo>
                                      <a:lnTo>
                                        <a:pt x="1074" y="576"/>
                                      </a:lnTo>
                                      <a:lnTo>
                                        <a:pt x="1101" y="536"/>
                                      </a:lnTo>
                                      <a:lnTo>
                                        <a:pt x="1111" y="489"/>
                                      </a:lnTo>
                                      <a:lnTo>
                                        <a:pt x="1111" y="124"/>
                                      </a:lnTo>
                                      <a:lnTo>
                                        <a:pt x="1101" y="77"/>
                                      </a:lnTo>
                                      <a:lnTo>
                                        <a:pt x="1074" y="37"/>
                                      </a:lnTo>
                                      <a:lnTo>
                                        <a:pt x="1034" y="10"/>
                                      </a:lnTo>
                                      <a:lnTo>
                                        <a:pt x="986" y="0"/>
                                      </a:lnTo>
                                      <a:close/>
                                    </a:path>
                                  </a:pathLst>
                                </a:custGeom>
                                <a:solidFill>
                                  <a:srgbClr val="FBF1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62" name="Freeform 1595"/>
                              <wps:cNvSpPr>
                                <a:spLocks/>
                              </wps:cNvSpPr>
                              <wps:spPr bwMode="auto">
                                <a:xfrm>
                                  <a:off x="4" y="4"/>
                                  <a:ext cx="1111" cy="614"/>
                                </a:xfrm>
                                <a:custGeom>
                                  <a:avLst/>
                                  <a:gdLst>
                                    <a:gd name="T0" fmla="+- 0 4 4"/>
                                    <a:gd name="T1" fmla="*/ T0 w 1111"/>
                                    <a:gd name="T2" fmla="+- 0 128 4"/>
                                    <a:gd name="T3" fmla="*/ 128 h 614"/>
                                    <a:gd name="T4" fmla="+- 0 14 4"/>
                                    <a:gd name="T5" fmla="*/ T4 w 1111"/>
                                    <a:gd name="T6" fmla="+- 0 81 4"/>
                                    <a:gd name="T7" fmla="*/ 81 h 614"/>
                                    <a:gd name="T8" fmla="+- 0 41 4"/>
                                    <a:gd name="T9" fmla="*/ T8 w 1111"/>
                                    <a:gd name="T10" fmla="+- 0 41 4"/>
                                    <a:gd name="T11" fmla="*/ 41 h 614"/>
                                    <a:gd name="T12" fmla="+- 0 81 4"/>
                                    <a:gd name="T13" fmla="*/ T12 w 1111"/>
                                    <a:gd name="T14" fmla="+- 0 14 4"/>
                                    <a:gd name="T15" fmla="*/ 14 h 614"/>
                                    <a:gd name="T16" fmla="+- 0 128 4"/>
                                    <a:gd name="T17" fmla="*/ T16 w 1111"/>
                                    <a:gd name="T18" fmla="+- 0 4 4"/>
                                    <a:gd name="T19" fmla="*/ 4 h 614"/>
                                    <a:gd name="T20" fmla="+- 0 990 4"/>
                                    <a:gd name="T21" fmla="*/ T20 w 1111"/>
                                    <a:gd name="T22" fmla="+- 0 4 4"/>
                                    <a:gd name="T23" fmla="*/ 4 h 614"/>
                                    <a:gd name="T24" fmla="+- 0 1078 4"/>
                                    <a:gd name="T25" fmla="*/ T24 w 1111"/>
                                    <a:gd name="T26" fmla="+- 0 41 4"/>
                                    <a:gd name="T27" fmla="*/ 41 h 614"/>
                                    <a:gd name="T28" fmla="+- 0 1115 4"/>
                                    <a:gd name="T29" fmla="*/ T28 w 1111"/>
                                    <a:gd name="T30" fmla="+- 0 128 4"/>
                                    <a:gd name="T31" fmla="*/ 128 h 614"/>
                                    <a:gd name="T32" fmla="+- 0 1115 4"/>
                                    <a:gd name="T33" fmla="*/ T32 w 1111"/>
                                    <a:gd name="T34" fmla="+- 0 493 4"/>
                                    <a:gd name="T35" fmla="*/ 493 h 614"/>
                                    <a:gd name="T36" fmla="+- 0 1105 4"/>
                                    <a:gd name="T37" fmla="*/ T36 w 1111"/>
                                    <a:gd name="T38" fmla="+- 0 540 4"/>
                                    <a:gd name="T39" fmla="*/ 540 h 614"/>
                                    <a:gd name="T40" fmla="+- 0 1078 4"/>
                                    <a:gd name="T41" fmla="*/ T40 w 1111"/>
                                    <a:gd name="T42" fmla="+- 0 580 4"/>
                                    <a:gd name="T43" fmla="*/ 580 h 614"/>
                                    <a:gd name="T44" fmla="+- 0 1038 4"/>
                                    <a:gd name="T45" fmla="*/ T44 w 1111"/>
                                    <a:gd name="T46" fmla="+- 0 607 4"/>
                                    <a:gd name="T47" fmla="*/ 607 h 614"/>
                                    <a:gd name="T48" fmla="+- 0 990 4"/>
                                    <a:gd name="T49" fmla="*/ T48 w 1111"/>
                                    <a:gd name="T50" fmla="+- 0 617 4"/>
                                    <a:gd name="T51" fmla="*/ 617 h 614"/>
                                    <a:gd name="T52" fmla="+- 0 128 4"/>
                                    <a:gd name="T53" fmla="*/ T52 w 1111"/>
                                    <a:gd name="T54" fmla="+- 0 617 4"/>
                                    <a:gd name="T55" fmla="*/ 617 h 614"/>
                                    <a:gd name="T56" fmla="+- 0 41 4"/>
                                    <a:gd name="T57" fmla="*/ T56 w 1111"/>
                                    <a:gd name="T58" fmla="+- 0 580 4"/>
                                    <a:gd name="T59" fmla="*/ 580 h 614"/>
                                    <a:gd name="T60" fmla="+- 0 4 4"/>
                                    <a:gd name="T61" fmla="*/ T60 w 1111"/>
                                    <a:gd name="T62" fmla="+- 0 493 4"/>
                                    <a:gd name="T63" fmla="*/ 493 h 614"/>
                                    <a:gd name="T64" fmla="+- 0 4 4"/>
                                    <a:gd name="T65" fmla="*/ T64 w 1111"/>
                                    <a:gd name="T66" fmla="+- 0 128 4"/>
                                    <a:gd name="T67" fmla="*/ 128 h 6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11" h="614">
                                      <a:moveTo>
                                        <a:pt x="0" y="124"/>
                                      </a:moveTo>
                                      <a:lnTo>
                                        <a:pt x="10" y="77"/>
                                      </a:lnTo>
                                      <a:lnTo>
                                        <a:pt x="37" y="37"/>
                                      </a:lnTo>
                                      <a:lnTo>
                                        <a:pt x="77" y="10"/>
                                      </a:lnTo>
                                      <a:lnTo>
                                        <a:pt x="124" y="0"/>
                                      </a:lnTo>
                                      <a:lnTo>
                                        <a:pt x="986" y="0"/>
                                      </a:lnTo>
                                      <a:lnTo>
                                        <a:pt x="1074" y="37"/>
                                      </a:lnTo>
                                      <a:lnTo>
                                        <a:pt x="1111" y="124"/>
                                      </a:lnTo>
                                      <a:lnTo>
                                        <a:pt x="1111" y="489"/>
                                      </a:lnTo>
                                      <a:lnTo>
                                        <a:pt x="1101" y="536"/>
                                      </a:lnTo>
                                      <a:lnTo>
                                        <a:pt x="1074" y="576"/>
                                      </a:lnTo>
                                      <a:lnTo>
                                        <a:pt x="1034" y="603"/>
                                      </a:lnTo>
                                      <a:lnTo>
                                        <a:pt x="986" y="613"/>
                                      </a:lnTo>
                                      <a:lnTo>
                                        <a:pt x="124" y="613"/>
                                      </a:lnTo>
                                      <a:lnTo>
                                        <a:pt x="37" y="576"/>
                                      </a:lnTo>
                                      <a:lnTo>
                                        <a:pt x="0" y="489"/>
                                      </a:lnTo>
                                      <a:lnTo>
                                        <a:pt x="0" y="124"/>
                                      </a:lnTo>
                                      <a:close/>
                                    </a:path>
                                  </a:pathLst>
                                </a:custGeom>
                                <a:noFill/>
                                <a:ln w="51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5="http://schemas.microsoft.com/office/word/2012/wordml">
                  <w:pict>
                    <v:group w14:anchorId="3802DF8D" id="Group 1458" o:spid="_x0000_s1026" style="width:57.2pt;height:32.35pt;mso-position-horizontal-relative:char;mso-position-vertical-relative:line" coordsize="1144,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">
                      <v:shape id="Freeform 1592" o:spid="_x0000_s1027" style="position:absolute;left:28;top:28;width:1112;height:614;visibility:visible;mso-wrap-style:square;v-text-anchor:top" coordsize="1112,6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PgwMUA&#10;AADdAAAADwAAAGRycy9kb3ducmV2LnhtbERP32vCMBB+H/g/hBN8m6luylaNokNhQxB0Y9O3o7m2&#10;weZSmkzrf78IA9/u4/t503lrK3GmxhvHCgb9BARx5rThQsHX5/rxBYQPyBorx6TgSh7ms87DFFPt&#10;Lryj8z4UIoawT1FBGUKdSumzkiz6vquJI5e7xmKIsCmkbvASw20lh0kylhYNx4YSa3orKTvtf62C&#10;7cfT4ZQXq6PbGLNc599y8TOSSvW67WICIlAb7uJ/97uO859Hr3D7Jp4gZ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8+DAxQAAAN0AAAAPAAAAAAAAAAAAAAAAAJgCAABkcnMv&#10;ZG93bnJldi54bWxQSwUGAAAAAAQABAD1AAAAigMAAAAA&#10;" path="m987,l124,,37,37,,124,,489r37,87l124,613r863,l1034,603r40,-27l1101,536r10,-47l1111,124,1101,77,1074,37,1034,10,987,xe" fillcolor="#c0bec0" stroked="f">
                        <v:path arrowok="t" o:connecttype="custom" o:connectlocs="987,29;124,29;37,66;0,153;0,518;37,605;124,642;987,642;1034,632;1074,605;1101,565;1111,518;1111,153;1101,106;1074,66;1034,39;987,29" o:connectangles="0,0,0,0,0,0,0,0,0,0,0,0,0,0,0,0,0"/>
                      </v:shape>
                      <v:shape id="Freeform 1593" o:spid="_x0000_s1028" style="position:absolute;left:28;top:28;width:1112;height:614;visibility:visible;mso-wrap-style:square;v-text-anchor:top" coordsize="1112,6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j2hccA&#10;AADdAAAADwAAAGRycy9kb3ducmV2LnhtbESPT2vCQBDF74V+h2WE3urGtgSJriKlhRYUamrvQ3by&#10;R7OzIbs1sZ/eORS8zfDevPeb5Xp0rTpTHxrPBmbTBBRx4W3DlYHD9/vjHFSIyBZbz2TgQgHWq/u7&#10;JWbWD7yncx4rJSEcMjRQx9hlWoeiJodh6jti0UrfO4yy9pW2PQ4S7lr9lCSpdtiwNNTY0WtNxSn/&#10;dQZCeskP5fbrc7efpX/H8udtOzyfjHmYjJsFqEhjvJn/rz+s4L+kwi/fyAh6d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H49oXHAAAA3QAAAA8AAAAAAAAAAAAAAAAAmAIAAGRy&#10;cy9kb3ducmV2LnhtbFBLBQYAAAAABAAEAPUAAACMAwAAAAA=&#10;" path="m,124l10,77,37,37,77,10,124,,987,r87,37l1111,124r,365l1101,536r-27,40l1034,603r-47,10l124,613,37,576,,489,,124xe" filled="f" strokecolor="#c0bec0" strokeweight=".14433mm">
                        <v:path arrowok="t" o:connecttype="custom" o:connectlocs="0,153;10,106;37,66;77,39;124,29;987,29;1074,66;1111,153;1111,518;1101,565;1074,605;1034,632;987,642;124,642;37,605;0,518;0,153" o:connectangles="0,0,0,0,0,0,0,0,0,0,0,0,0,0,0,0,0"/>
                      </v:shape>
                      <v:shape id="Freeform 1594" o:spid="_x0000_s1029" style="position:absolute;left:4;top:4;width:1111;height:614;visibility:visible;mso-wrap-style:square;v-text-anchor:top" coordsize="1111,6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n/u8EA&#10;AADdAAAADwAAAGRycy9kb3ducmV2LnhtbERPS2vDMAy+D/ofjAq7rUrHyEpat5TBXret6aU3Eat2&#10;aCyH2Guyfz8PBrvp43tqs5t8p648xDaIhuWiAMXSBNOK1XCsn+9WoGIiMdQFYQ3fHGG3nd1sqDJh&#10;lE++HpJVOURiRRpcSn2FGBvHnuIi9CyZO4fBU8pwsGgGGnO47/C+KEr01EpucNTzk+PmcvjyGmpy&#10;WJ8+HieM5cW+vIbx9I5W69v5tF+DSjylf/Gf+83k+Q/lEn6/ySfg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RZ/7vBAAAA3QAAAA8AAAAAAAAAAAAAAAAAmAIAAGRycy9kb3du&#10;cmV2LnhtbFBLBQYAAAAABAAEAPUAAACGAwAAAAA=&#10;" path="m986,l124,,37,37,,124,,489r37,87l124,613r862,l1034,603r40,-27l1101,536r10,-47l1111,124,1101,77,1074,37,1034,10,986,xe" fillcolor="#fbf1e2" stroked="f">
                        <v:path arrowok="t" o:connecttype="custom" o:connectlocs="986,4;124,4;37,41;0,128;0,493;37,580;124,617;986,617;1034,607;1074,580;1101,540;1111,493;1111,128;1101,81;1074,41;1034,14;986,4" o:connectangles="0,0,0,0,0,0,0,0,0,0,0,0,0,0,0,0,0"/>
                      </v:shape>
                      <v:shape id="Freeform 1595" o:spid="_x0000_s1030" style="position:absolute;left:4;top:4;width:1111;height:614;visibility:visible;mso-wrap-style:square;v-text-anchor:top" coordsize="1111,6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qQeMUA&#10;AADdAAAADwAAAGRycy9kb3ducmV2LnhtbERPS2vCQBC+F/wPywi91Y22iEQ3QQWhUCg+erC3MTsm&#10;abOzcXerqb/eFQq9zcf3nFnemUacyfnasoLhIAFBXFhdc6ngY7d6moDwAVljY5kU/JKHPOs9zDDV&#10;9sIbOm9DKWII+xQVVCG0qZS+qMigH9iWOHJH6wyGCF0ptcNLDDeNHCXJWBqsOTZU2NKyouJ7+2MU&#10;YKHfF/v1s52frou3cm8Px69Pp9Rjv5tPQQTqwr/4z/2q4/yX8Qju38QT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epB4xQAAAN0AAAAPAAAAAAAAAAAAAAAAAJgCAABkcnMv&#10;ZG93bnJldi54bWxQSwUGAAAAAAQABAD1AAAAigMAAAAA&#10;" path="m,124l10,77,37,37,77,10,124,,986,r88,37l1111,124r,365l1101,536r-27,40l1034,603r-48,10l124,613,37,576,,489,,124xe" filled="f" strokeweight=".14433mm">
                        <v:path arrowok="t" o:connecttype="custom" o:connectlocs="0,128;10,81;37,41;77,14;124,4;986,4;1074,41;1111,128;1111,493;1101,540;1074,580;1034,607;986,617;124,617;37,580;0,493;0,128" o:connectangles="0,0,0,0,0,0,0,0,0,0,0,0,0,0,0,0,0"/>
                      </v:shape>
                      <w10:anchorlock/>
                    </v:group>
                  </w:pict>
                </mc:Fallback>
              </mc:AlternateContent>
            </w:r>
          </w:p>
        </w:tc>
        <w:tc>
          <w:tcPr>
            <w:tcW w:w="1701" w:type="dxa"/>
            <w:vAlign w:val="center"/>
          </w:tcPr>
          <w:p w14:paraId="0560D22B" w14:textId="77777777" w:rsidR="00D3300F" w:rsidRDefault="00D3300F" w:rsidP="00DF7CC2">
            <w:pPr>
              <w:pStyle w:val="TableParagraph"/>
              <w:jc w:val="center"/>
              <w:rPr>
                <w:i/>
                <w:sz w:val="24"/>
              </w:rPr>
            </w:pPr>
            <w:r>
              <w:rPr>
                <w:i/>
                <w:sz w:val="24"/>
              </w:rPr>
              <w:t>Activity</w:t>
            </w:r>
          </w:p>
        </w:tc>
        <w:tc>
          <w:tcPr>
            <w:tcW w:w="2409" w:type="dxa"/>
          </w:tcPr>
          <w:p w14:paraId="6E6B65CE" w14:textId="77777777" w:rsidR="00D3300F" w:rsidRDefault="00D3300F" w:rsidP="00E22853">
            <w:pPr>
              <w:pStyle w:val="TableParagraph"/>
              <w:tabs>
                <w:tab w:val="left" w:pos="1354"/>
              </w:tabs>
              <w:jc w:val="both"/>
              <w:rPr>
                <w:sz w:val="24"/>
              </w:rPr>
            </w:pPr>
            <w:r>
              <w:rPr>
                <w:sz w:val="24"/>
              </w:rPr>
              <w:t>Aktivitas yang dilakukan</w:t>
            </w:r>
            <w:r>
              <w:rPr>
                <w:spacing w:val="-4"/>
                <w:sz w:val="24"/>
              </w:rPr>
              <w:t xml:space="preserve">sistem, </w:t>
            </w:r>
            <w:r>
              <w:rPr>
                <w:sz w:val="24"/>
              </w:rPr>
              <w:t xml:space="preserve">aktivitas </w:t>
            </w:r>
            <w:r w:rsidRPr="00F426CF">
              <w:rPr>
                <w:spacing w:val="9"/>
                <w:sz w:val="24"/>
              </w:rPr>
              <w:t>biasanya</w:t>
            </w:r>
            <w:r>
              <w:rPr>
                <w:sz w:val="24"/>
              </w:rPr>
              <w:t xml:space="preserve"> diawali dengankata kerja.</w:t>
            </w:r>
          </w:p>
        </w:tc>
      </w:tr>
      <w:tr w:rsidR="00D3300F" w14:paraId="51C6CD46" w14:textId="77777777" w:rsidTr="00DF7CC2">
        <w:trPr>
          <w:trHeight w:val="340"/>
        </w:trPr>
        <w:tc>
          <w:tcPr>
            <w:tcW w:w="543" w:type="dxa"/>
            <w:vAlign w:val="center"/>
          </w:tcPr>
          <w:p w14:paraId="4FBFF236" w14:textId="77777777" w:rsidR="00D3300F" w:rsidRDefault="00D3300F" w:rsidP="00DF7CC2">
            <w:pPr>
              <w:pStyle w:val="TableParagraph"/>
              <w:jc w:val="center"/>
              <w:rPr>
                <w:sz w:val="24"/>
              </w:rPr>
            </w:pPr>
            <w:r>
              <w:rPr>
                <w:sz w:val="24"/>
              </w:rPr>
              <w:t>4</w:t>
            </w:r>
          </w:p>
        </w:tc>
        <w:tc>
          <w:tcPr>
            <w:tcW w:w="1584" w:type="dxa"/>
            <w:vAlign w:val="center"/>
          </w:tcPr>
          <w:p w14:paraId="11BBD5B1" w14:textId="77777777" w:rsidR="00D3300F" w:rsidRDefault="00D3300F" w:rsidP="00DF7CC2">
            <w:pPr>
              <w:pStyle w:val="TableParagraph"/>
              <w:jc w:val="center"/>
              <w:rPr>
                <w:sz w:val="20"/>
              </w:rPr>
            </w:pPr>
            <w:r>
              <w:rPr>
                <w:noProof/>
                <w:sz w:val="20"/>
              </w:rPr>
              <mc:AlternateContent>
                <mc:Choice Requires="wpg">
                  <w:drawing>
                    <wp:inline distT="0" distB="0" distL="0" distR="0" wp14:anchorId="7F01E6E5" wp14:editId="0703EAF0">
                      <wp:extent cx="759460" cy="583565"/>
                      <wp:effectExtent l="0" t="0" r="2540" b="6985"/>
                      <wp:docPr id="1449" name="Group 14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9460" cy="583565"/>
                                <a:chOff x="0" y="0"/>
                                <a:chExt cx="1196" cy="919"/>
                              </a:xfrm>
                            </wpg:grpSpPr>
                            <wps:wsp>
                              <wps:cNvPr id="1450" name="Freeform 1583"/>
                              <wps:cNvSpPr>
                                <a:spLocks/>
                              </wps:cNvSpPr>
                              <wps:spPr bwMode="auto">
                                <a:xfrm>
                                  <a:off x="339" y="294"/>
                                  <a:ext cx="562" cy="498"/>
                                </a:xfrm>
                                <a:custGeom>
                                  <a:avLst/>
                                  <a:gdLst>
                                    <a:gd name="T0" fmla="+- 0 620 340"/>
                                    <a:gd name="T1" fmla="*/ T0 w 562"/>
                                    <a:gd name="T2" fmla="+- 0 295 295"/>
                                    <a:gd name="T3" fmla="*/ 295 h 498"/>
                                    <a:gd name="T4" fmla="+- 0 340 340"/>
                                    <a:gd name="T5" fmla="*/ T4 w 562"/>
                                    <a:gd name="T6" fmla="+- 0 539 295"/>
                                    <a:gd name="T7" fmla="*/ 539 h 498"/>
                                    <a:gd name="T8" fmla="+- 0 620 340"/>
                                    <a:gd name="T9" fmla="*/ T8 w 562"/>
                                    <a:gd name="T10" fmla="+- 0 793 295"/>
                                    <a:gd name="T11" fmla="*/ 793 h 498"/>
                                    <a:gd name="T12" fmla="+- 0 901 340"/>
                                    <a:gd name="T13" fmla="*/ T12 w 562"/>
                                    <a:gd name="T14" fmla="+- 0 539 295"/>
                                    <a:gd name="T15" fmla="*/ 539 h 498"/>
                                    <a:gd name="T16" fmla="+- 0 620 340"/>
                                    <a:gd name="T17" fmla="*/ T16 w 562"/>
                                    <a:gd name="T18" fmla="+- 0 295 295"/>
                                    <a:gd name="T19" fmla="*/ 295 h 498"/>
                                  </a:gdLst>
                                  <a:ahLst/>
                                  <a:cxnLst>
                                    <a:cxn ang="0">
                                      <a:pos x="T1" y="T3"/>
                                    </a:cxn>
                                    <a:cxn ang="0">
                                      <a:pos x="T5" y="T7"/>
                                    </a:cxn>
                                    <a:cxn ang="0">
                                      <a:pos x="T9" y="T11"/>
                                    </a:cxn>
                                    <a:cxn ang="0">
                                      <a:pos x="T13" y="T15"/>
                                    </a:cxn>
                                    <a:cxn ang="0">
                                      <a:pos x="T17" y="T19"/>
                                    </a:cxn>
                                  </a:cxnLst>
                                  <a:rect l="0" t="0" r="r" b="b"/>
                                  <a:pathLst>
                                    <a:path w="562" h="498">
                                      <a:moveTo>
                                        <a:pt x="280" y="0"/>
                                      </a:moveTo>
                                      <a:lnTo>
                                        <a:pt x="0" y="244"/>
                                      </a:lnTo>
                                      <a:lnTo>
                                        <a:pt x="280" y="498"/>
                                      </a:lnTo>
                                      <a:lnTo>
                                        <a:pt x="561" y="244"/>
                                      </a:lnTo>
                                      <a:lnTo>
                                        <a:pt x="280" y="0"/>
                                      </a:lnTo>
                                      <a:close/>
                                    </a:path>
                                  </a:pathLst>
                                </a:custGeom>
                                <a:solidFill>
                                  <a:srgbClr val="C0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1" name="Freeform 1584"/>
                              <wps:cNvSpPr>
                                <a:spLocks/>
                              </wps:cNvSpPr>
                              <wps:spPr bwMode="auto">
                                <a:xfrm>
                                  <a:off x="339" y="294"/>
                                  <a:ext cx="562" cy="498"/>
                                </a:xfrm>
                                <a:custGeom>
                                  <a:avLst/>
                                  <a:gdLst>
                                    <a:gd name="T0" fmla="+- 0 901 340"/>
                                    <a:gd name="T1" fmla="*/ T0 w 562"/>
                                    <a:gd name="T2" fmla="+- 0 539 295"/>
                                    <a:gd name="T3" fmla="*/ 539 h 498"/>
                                    <a:gd name="T4" fmla="+- 0 620 340"/>
                                    <a:gd name="T5" fmla="*/ T4 w 562"/>
                                    <a:gd name="T6" fmla="+- 0 793 295"/>
                                    <a:gd name="T7" fmla="*/ 793 h 498"/>
                                    <a:gd name="T8" fmla="+- 0 340 340"/>
                                    <a:gd name="T9" fmla="*/ T8 w 562"/>
                                    <a:gd name="T10" fmla="+- 0 539 295"/>
                                    <a:gd name="T11" fmla="*/ 539 h 498"/>
                                    <a:gd name="T12" fmla="+- 0 620 340"/>
                                    <a:gd name="T13" fmla="*/ T12 w 562"/>
                                    <a:gd name="T14" fmla="+- 0 295 295"/>
                                    <a:gd name="T15" fmla="*/ 295 h 498"/>
                                    <a:gd name="T16" fmla="+- 0 901 340"/>
                                    <a:gd name="T17" fmla="*/ T16 w 562"/>
                                    <a:gd name="T18" fmla="+- 0 539 295"/>
                                    <a:gd name="T19" fmla="*/ 539 h 498"/>
                                  </a:gdLst>
                                  <a:ahLst/>
                                  <a:cxnLst>
                                    <a:cxn ang="0">
                                      <a:pos x="T1" y="T3"/>
                                    </a:cxn>
                                    <a:cxn ang="0">
                                      <a:pos x="T5" y="T7"/>
                                    </a:cxn>
                                    <a:cxn ang="0">
                                      <a:pos x="T9" y="T11"/>
                                    </a:cxn>
                                    <a:cxn ang="0">
                                      <a:pos x="T13" y="T15"/>
                                    </a:cxn>
                                    <a:cxn ang="0">
                                      <a:pos x="T17" y="T19"/>
                                    </a:cxn>
                                  </a:cxnLst>
                                  <a:rect l="0" t="0" r="r" b="b"/>
                                  <a:pathLst>
                                    <a:path w="562" h="498">
                                      <a:moveTo>
                                        <a:pt x="561" y="244"/>
                                      </a:moveTo>
                                      <a:lnTo>
                                        <a:pt x="280" y="498"/>
                                      </a:lnTo>
                                      <a:lnTo>
                                        <a:pt x="0" y="244"/>
                                      </a:lnTo>
                                      <a:lnTo>
                                        <a:pt x="280" y="0"/>
                                      </a:lnTo>
                                      <a:lnTo>
                                        <a:pt x="561" y="244"/>
                                      </a:lnTo>
                                      <a:close/>
                                    </a:path>
                                  </a:pathLst>
                                </a:custGeom>
                                <a:noFill/>
                                <a:ln w="5709">
                                  <a:solidFill>
                                    <a:srgbClr val="C0BE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2" name="Freeform 1585"/>
                              <wps:cNvSpPr>
                                <a:spLocks/>
                              </wps:cNvSpPr>
                              <wps:spPr bwMode="auto">
                                <a:xfrm>
                                  <a:off x="312" y="285"/>
                                  <a:ext cx="562" cy="498"/>
                                </a:xfrm>
                                <a:custGeom>
                                  <a:avLst/>
                                  <a:gdLst>
                                    <a:gd name="T0" fmla="+- 0 593 313"/>
                                    <a:gd name="T1" fmla="*/ T0 w 562"/>
                                    <a:gd name="T2" fmla="+- 0 286 286"/>
                                    <a:gd name="T3" fmla="*/ 286 h 498"/>
                                    <a:gd name="T4" fmla="+- 0 313 313"/>
                                    <a:gd name="T5" fmla="*/ T4 w 562"/>
                                    <a:gd name="T6" fmla="+- 0 530 286"/>
                                    <a:gd name="T7" fmla="*/ 530 h 498"/>
                                    <a:gd name="T8" fmla="+- 0 593 313"/>
                                    <a:gd name="T9" fmla="*/ T8 w 562"/>
                                    <a:gd name="T10" fmla="+- 0 784 286"/>
                                    <a:gd name="T11" fmla="*/ 784 h 498"/>
                                    <a:gd name="T12" fmla="+- 0 874 313"/>
                                    <a:gd name="T13" fmla="*/ T12 w 562"/>
                                    <a:gd name="T14" fmla="+- 0 530 286"/>
                                    <a:gd name="T15" fmla="*/ 530 h 498"/>
                                    <a:gd name="T16" fmla="+- 0 593 313"/>
                                    <a:gd name="T17" fmla="*/ T16 w 562"/>
                                    <a:gd name="T18" fmla="+- 0 286 286"/>
                                    <a:gd name="T19" fmla="*/ 286 h 498"/>
                                  </a:gdLst>
                                  <a:ahLst/>
                                  <a:cxnLst>
                                    <a:cxn ang="0">
                                      <a:pos x="T1" y="T3"/>
                                    </a:cxn>
                                    <a:cxn ang="0">
                                      <a:pos x="T5" y="T7"/>
                                    </a:cxn>
                                    <a:cxn ang="0">
                                      <a:pos x="T9" y="T11"/>
                                    </a:cxn>
                                    <a:cxn ang="0">
                                      <a:pos x="T13" y="T15"/>
                                    </a:cxn>
                                    <a:cxn ang="0">
                                      <a:pos x="T17" y="T19"/>
                                    </a:cxn>
                                  </a:cxnLst>
                                  <a:rect l="0" t="0" r="r" b="b"/>
                                  <a:pathLst>
                                    <a:path w="562" h="498">
                                      <a:moveTo>
                                        <a:pt x="280" y="0"/>
                                      </a:moveTo>
                                      <a:lnTo>
                                        <a:pt x="0" y="244"/>
                                      </a:lnTo>
                                      <a:lnTo>
                                        <a:pt x="280" y="498"/>
                                      </a:lnTo>
                                      <a:lnTo>
                                        <a:pt x="561" y="244"/>
                                      </a:lnTo>
                                      <a:lnTo>
                                        <a:pt x="280" y="0"/>
                                      </a:lnTo>
                                      <a:close/>
                                    </a:path>
                                  </a:pathLst>
                                </a:custGeom>
                                <a:solidFill>
                                  <a:srgbClr val="FBF1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3" name="Freeform 1586"/>
                              <wps:cNvSpPr>
                                <a:spLocks/>
                              </wps:cNvSpPr>
                              <wps:spPr bwMode="auto">
                                <a:xfrm>
                                  <a:off x="312" y="285"/>
                                  <a:ext cx="562" cy="498"/>
                                </a:xfrm>
                                <a:custGeom>
                                  <a:avLst/>
                                  <a:gdLst>
                                    <a:gd name="T0" fmla="+- 0 874 313"/>
                                    <a:gd name="T1" fmla="*/ T0 w 562"/>
                                    <a:gd name="T2" fmla="+- 0 530 286"/>
                                    <a:gd name="T3" fmla="*/ 530 h 498"/>
                                    <a:gd name="T4" fmla="+- 0 593 313"/>
                                    <a:gd name="T5" fmla="*/ T4 w 562"/>
                                    <a:gd name="T6" fmla="+- 0 784 286"/>
                                    <a:gd name="T7" fmla="*/ 784 h 498"/>
                                    <a:gd name="T8" fmla="+- 0 313 313"/>
                                    <a:gd name="T9" fmla="*/ T8 w 562"/>
                                    <a:gd name="T10" fmla="+- 0 530 286"/>
                                    <a:gd name="T11" fmla="*/ 530 h 498"/>
                                    <a:gd name="T12" fmla="+- 0 593 313"/>
                                    <a:gd name="T13" fmla="*/ T12 w 562"/>
                                    <a:gd name="T14" fmla="+- 0 286 286"/>
                                    <a:gd name="T15" fmla="*/ 286 h 498"/>
                                    <a:gd name="T16" fmla="+- 0 874 313"/>
                                    <a:gd name="T17" fmla="*/ T16 w 562"/>
                                    <a:gd name="T18" fmla="+- 0 530 286"/>
                                    <a:gd name="T19" fmla="*/ 530 h 498"/>
                                  </a:gdLst>
                                  <a:ahLst/>
                                  <a:cxnLst>
                                    <a:cxn ang="0">
                                      <a:pos x="T1" y="T3"/>
                                    </a:cxn>
                                    <a:cxn ang="0">
                                      <a:pos x="T5" y="T7"/>
                                    </a:cxn>
                                    <a:cxn ang="0">
                                      <a:pos x="T9" y="T11"/>
                                    </a:cxn>
                                    <a:cxn ang="0">
                                      <a:pos x="T13" y="T15"/>
                                    </a:cxn>
                                    <a:cxn ang="0">
                                      <a:pos x="T17" y="T19"/>
                                    </a:cxn>
                                  </a:cxnLst>
                                  <a:rect l="0" t="0" r="r" b="b"/>
                                  <a:pathLst>
                                    <a:path w="562" h="498">
                                      <a:moveTo>
                                        <a:pt x="561" y="244"/>
                                      </a:moveTo>
                                      <a:lnTo>
                                        <a:pt x="280" y="498"/>
                                      </a:lnTo>
                                      <a:lnTo>
                                        <a:pt x="0" y="244"/>
                                      </a:lnTo>
                                      <a:lnTo>
                                        <a:pt x="280" y="0"/>
                                      </a:lnTo>
                                      <a:lnTo>
                                        <a:pt x="561" y="244"/>
                                      </a:lnTo>
                                      <a:close/>
                                    </a:path>
                                  </a:pathLst>
                                </a:custGeom>
                                <a:noFill/>
                                <a:ln w="570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54" name="Picture 158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73" y="525"/>
                                  <a:ext cx="322" cy="39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5" name="Picture 158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525"/>
                                  <a:ext cx="313" cy="394"/>
                                </a:xfrm>
                                <a:prstGeom prst="rect">
                                  <a:avLst/>
                                </a:prstGeom>
                                <a:noFill/>
                                <a:extLst>
                                  <a:ext uri="{909E8E84-426E-40DD-AFC4-6F175D3DCCD1}">
                                    <a14:hiddenFill xmlns:a14="http://schemas.microsoft.com/office/drawing/2010/main">
                                      <a:solidFill>
                                        <a:srgbClr val="FFFFFF"/>
                                      </a:solidFill>
                                    </a14:hiddenFill>
                                  </a:ext>
                                </a:extLst>
                              </pic:spPr>
                            </pic:pic>
                            <wps:wsp>
                              <wps:cNvPr id="1456" name="Rectangle 1589"/>
                              <wps:cNvSpPr>
                                <a:spLocks noChangeArrowheads="1"/>
                              </wps:cNvSpPr>
                              <wps:spPr bwMode="auto">
                                <a:xfrm>
                                  <a:off x="588" y="0"/>
                                  <a:ext cx="10" cy="277"/>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7" name="Line 1590"/>
                              <wps:cNvCnPr/>
                              <wps:spPr bwMode="auto">
                                <a:xfrm>
                                  <a:off x="593" y="286"/>
                                  <a:ext cx="0" cy="0"/>
                                </a:xfrm>
                                <a:prstGeom prst="line">
                                  <a:avLst/>
                                </a:prstGeom>
                                <a:noFill/>
                                <a:ln w="5727">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5="http://schemas.microsoft.com/office/word/2012/wordml">
                  <w:pict>
                    <v:group w14:anchorId="73A53B3A" id="Group 1449" o:spid="_x0000_s1026" style="width:59.8pt;height:45.95pt;mso-position-horizontal-relative:char;mso-position-vertical-relative:line" coordsize="1196,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">
                      <v:shape id="Freeform 1583" o:spid="_x0000_s1027" style="position:absolute;left:339;top:294;width:562;height:498;visibility:visible;mso-wrap-style:square;v-text-anchor:top" coordsize="562,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Tt2MgA&#10;AADdAAAADwAAAGRycy9kb3ducmV2LnhtbESPT2vCQBDF70K/wzJCL0U3bVUkukoplBYKgn8QvQ3Z&#10;MYlmZ0N21eTbdw4FbzO8N+/9Zr5sXaVu1ITSs4HXYQKKOPO25NzAbvs1mIIKEdli5ZkMdBRguXjq&#10;zTG1/s5rum1iriSEQ4oGihjrVOuQFeQwDH1NLNrJNw6jrE2ubYN3CXeVfkuSiXZYsjQUWNNnQdll&#10;c3UG7MvhF1f77jLqVu543Zff51N4N+a5337MQEVq48P8f/1jBX80Fn75RkbQi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JRO3YyAAAAN0AAAAPAAAAAAAAAAAAAAAAAJgCAABk&#10;cnMvZG93bnJldi54bWxQSwUGAAAAAAQABAD1AAAAjQMAAAAA&#10;" path="m280,l,244,280,498,561,244,280,xe" fillcolor="#c0bec0" stroked="f">
                        <v:path arrowok="t" o:connecttype="custom" o:connectlocs="280,295;0,539;280,793;561,539;280,295" o:connectangles="0,0,0,0,0"/>
                      </v:shape>
                      <v:shape id="Freeform 1584" o:spid="_x0000_s1028" style="position:absolute;left:339;top:294;width:562;height:498;visibility:visible;mso-wrap-style:square;v-text-anchor:top" coordsize="562,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nOZcQA&#10;AADdAAAADwAAAGRycy9kb3ducmV2LnhtbERPS2vCQBC+F/oflil4KWajNEWjq5SiIPTU1Iu3ITt5&#10;tNnZkN089Nd3CwVv8/E9Z7ufTCMG6lxtWcEiikEQ51bXXCo4fx3nKxDOI2tsLJOCKznY7x4ftphq&#10;O/InDZkvRQhhl6KCyvs2ldLlFRl0kW2JA1fYzqAPsCul7nAM4aaRyzh+lQZrDg0VtvReUf6T9UaB&#10;/7g1lyyxl+fvZKSiPx0Ssz4rNXua3jYgPE3+Lv53n3SY/5Is4O+bcIL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ZzmXEAAAA3QAAAA8AAAAAAAAAAAAAAAAAmAIAAGRycy9k&#10;b3ducmV2LnhtbFBLBQYAAAAABAAEAPUAAACJAwAAAAA=&#10;" path="m561,244l280,498,,244,280,,561,244xe" filled="f" strokecolor="#c0bec0" strokeweight=".15858mm">
                        <v:path arrowok="t" o:connecttype="custom" o:connectlocs="561,539;280,793;0,539;280,295;561,539" o:connectangles="0,0,0,0,0"/>
                      </v:shape>
                      <v:shape id="Freeform 1585" o:spid="_x0000_s1029" style="position:absolute;left:312;top:285;width:562;height:498;visibility:visible;mso-wrap-style:square;v-text-anchor:top" coordsize="562,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wJ6sEA&#10;AADdAAAADwAAAGRycy9kb3ducmV2LnhtbERPS2sCMRC+F/wPYYTealapraxGEbFF6KlW70MybvaR&#10;ybKJ6/rvTaHQ23x8z1ltBteInrpQelYwnWQgiLU3JRcKTj8fLwsQISIbbDyTgjsF2KxHTyvMjb/x&#10;N/XHWIgUwiFHBTbGNpcyaEsOw8S3xIm7+M5hTLArpOnwlsJdI2dZ9iYdlpwaLLa0s6Tr49UpuFbZ&#10;7lDfdeFt/1lZv//S7fldqefxsF2CiDTEf/Gf+2DS/Nf5DH6/SSfI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8CerBAAAA3QAAAA8AAAAAAAAAAAAAAAAAmAIAAGRycy9kb3du&#10;cmV2LnhtbFBLBQYAAAAABAAEAPUAAACGAwAAAAA=&#10;" path="m280,l,244,280,498,561,244,280,xe" fillcolor="#fbf1e2" stroked="f">
                        <v:path arrowok="t" o:connecttype="custom" o:connectlocs="280,286;0,530;280,784;561,530;280,286" o:connectangles="0,0,0,0,0"/>
                      </v:shape>
                      <v:shape id="Freeform 1586" o:spid="_x0000_s1030" style="position:absolute;left:312;top:285;width:562;height:498;visibility:visible;mso-wrap-style:square;v-text-anchor:top" coordsize="562,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yNucUA&#10;AADdAAAADwAAAGRycy9kb3ducmV2LnhtbERP3WrCMBS+H/gO4Qi7m6k6ZVSjiCB2YxtO+wCH5qzt&#10;bE5qErW+vRkMdnc+vt8zX3amERdyvrasYDhIQBAXVtdcKsgPm6cXED4ga2wsk4IbeVgueg9zTLW9&#10;8hdd9qEUMYR9igqqENpUSl9UZNAPbEscuW/rDIYIXSm1w2sMN40cJclUGqw5NlTY0rqi4rg/GwWf&#10;2/ePt9PwvMt+MpevX49t3iQTpR773WoGIlAX/sV/7kzH+c+TMfx+E0+Q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vI25xQAAAN0AAAAPAAAAAAAAAAAAAAAAAJgCAABkcnMv&#10;ZG93bnJldi54bWxQSwUGAAAAAAQABAD1AAAAigMAAAAA&#10;" path="m561,244l280,498,,244,280,,561,244xe" filled="f" strokeweight=".15858mm">
                        <v:path arrowok="t" o:connecttype="custom" o:connectlocs="561,530;280,784;0,530;280,286;561,530"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87" o:spid="_x0000_s1031" type="#_x0000_t75" style="position:absolute;left:873;top:525;width:322;height:3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r3yTFAAAA3QAAAA8AAABkcnMvZG93bnJldi54bWxET01rwkAQvQv+h2WEXqRuarVI6hqkILT0&#10;II1C9DbNjkkwOxuyG5P++25B6G0e73PWyWBqcaPWVZYVPM0iEMS51RUXCo6H3eMKhPPIGmvLpOCH&#10;HCSb8WiNsbY9f9Et9YUIIexiVFB638RSurwkg25mG+LAXWxr0AfYFlK32IdwU8t5FL1IgxWHhhIb&#10;eispv6adUfCZVtN9n6W6O19O2ce3z1Z0eFbqYTJsX0F4Gvy/+O5+12H+YrmAv2/CCXLz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jq98kxQAAAN0AAAAPAAAAAAAAAAAAAAAA&#10;AJ8CAABkcnMvZG93bnJldi54bWxQSwUGAAAAAAQABAD3AAAAkQMAAAAA&#10;">
                        <v:imagedata r:id="rId22" o:title=""/>
                      </v:shape>
                      <v:shape id="Picture 1588" o:spid="_x0000_s1032" type="#_x0000_t75" style="position:absolute;top:525;width:313;height:3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HCDvFAAAA3QAAAA8AAABkcnMvZG93bnJldi54bWxET0trwkAQvhf8D8sIvdWN1ohEV2kEg4ge&#10;fIK3ITsmodnZkN1q+u+7hUJv8/E9Z77sTC0e1LrKsoLhIAJBnFtdcaHgfFq/TUE4j6yxtkwKvsnB&#10;ctF7mWOi7ZMP9Dj6QoQQdgkqKL1vEildXpJBN7ANceDutjXoA2wLqVt8hnBTy1EUTaTBikNDiQ2t&#10;Sso/j19GQbZL99ss3aTbcb07Xe5ZfH1f3ZR67XcfMxCeOv8v/nNvdJg/jmP4/SacIB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hwg7xQAAAN0AAAAPAAAAAAAAAAAAAAAA&#10;AJ8CAABkcnMvZG93bnJldi54bWxQSwUGAAAAAAQABAD3AAAAkQMAAAAA&#10;">
                        <v:imagedata r:id="rId23" o:title=""/>
                      </v:shape>
                      <v:rect id="Rectangle 1589" o:spid="_x0000_s1033" style="position:absolute;left:588;width:10;height:2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PDAsUA&#10;AADdAAAADwAAAGRycy9kb3ducmV2LnhtbERPTWvCQBC9F/wPyxS8NZuKik2zERWEXoRqe6i3MTtN&#10;gtnZuLvV2F/fLQje5vE+J5/3phVncr6xrOA5SUEQl1Y3XCn4/Fg/zUD4gKyxtUwKruRhXgwecsy0&#10;vfCWzrtQiRjCPkMFdQhdJqUvazLoE9sRR+7bOoMhQldJ7fASw00rR2k6lQYbjg01drSqqTzufoyC&#10;5ctseXof8+Z3e9jT/utwnIxcqtTwsV+8ggjUh7v45n7Tcf54MoX/b+IJsv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A8MCxQAAAN0AAAAPAAAAAAAAAAAAAAAAAJgCAABkcnMv&#10;ZG93bnJldi54bWxQSwUGAAAAAAQABAD1AAAAigMAAAAA&#10;" fillcolor="black" stroked="f"/>
                      <v:line id="Line 1590" o:spid="_x0000_s1034" style="position:absolute;visibility:visible;mso-wrap-style:square" from="593,286" to="593,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b20McAAADdAAAADwAAAGRycy9kb3ducmV2LnhtbERP22rCQBB9F/yHZYS+1Y3aeomuUoSW&#10;WhFar/g2ZMckNDubZldN+/XdQsG3OZzrTGa1KcSFKpdbVtBpRyCIE6tzThVsN8/3QxDOI2ssLJOC&#10;b3IwmzYbE4y1vfIHXdY+FSGEXYwKMu/LWEqXZGTQtW1JHLiTrQz6AKtU6gqvIdwUshtFfWkw59CQ&#10;YUnzjJLP9dkoeOv2dj9fuHhPV/vosOwPypf96KjUXat+GoPwVPub+N/9qsP8h8cB/H0TTpDT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lvbQxwAAAN0AAAAPAAAAAAAA&#10;AAAAAAAAAKECAABkcnMvZG93bnJldi54bWxQSwUGAAAAAAQABAD5AAAAlQMAAAAA&#10;" strokeweight=".15908mm"/>
                      <w10:anchorlock/>
                    </v:group>
                  </w:pict>
                </mc:Fallback>
              </mc:AlternateContent>
            </w:r>
          </w:p>
        </w:tc>
        <w:tc>
          <w:tcPr>
            <w:tcW w:w="1701" w:type="dxa"/>
            <w:vAlign w:val="center"/>
          </w:tcPr>
          <w:p w14:paraId="6E019322" w14:textId="77777777" w:rsidR="00D3300F" w:rsidRDefault="00D3300F" w:rsidP="00DF7CC2">
            <w:pPr>
              <w:pStyle w:val="TableParagraph"/>
              <w:jc w:val="center"/>
              <w:rPr>
                <w:i/>
                <w:sz w:val="24"/>
              </w:rPr>
            </w:pPr>
            <w:r>
              <w:rPr>
                <w:i/>
                <w:sz w:val="24"/>
              </w:rPr>
              <w:t>Decision</w:t>
            </w:r>
          </w:p>
        </w:tc>
        <w:tc>
          <w:tcPr>
            <w:tcW w:w="2409" w:type="dxa"/>
          </w:tcPr>
          <w:p w14:paraId="4D766328" w14:textId="77777777" w:rsidR="00D3300F" w:rsidRDefault="00D3300F" w:rsidP="00E22853">
            <w:pPr>
              <w:pStyle w:val="TableParagraph"/>
              <w:tabs>
                <w:tab w:val="left" w:pos="1354"/>
              </w:tabs>
              <w:jc w:val="both"/>
              <w:rPr>
                <w:sz w:val="24"/>
              </w:rPr>
            </w:pPr>
            <w:r>
              <w:rPr>
                <w:sz w:val="24"/>
              </w:rPr>
              <w:t xml:space="preserve">Berfungsi </w:t>
            </w:r>
            <w:r>
              <w:rPr>
                <w:spacing w:val="-4"/>
                <w:sz w:val="24"/>
              </w:rPr>
              <w:t xml:space="preserve">untuk </w:t>
            </w:r>
            <w:r w:rsidRPr="00F426CF">
              <w:rPr>
                <w:spacing w:val="9"/>
                <w:sz w:val="24"/>
              </w:rPr>
              <w:t>menggambarkan</w:t>
            </w:r>
            <w:r>
              <w:rPr>
                <w:sz w:val="24"/>
              </w:rPr>
              <w:t xml:space="preserve"> pilihan </w:t>
            </w:r>
            <w:r>
              <w:rPr>
                <w:spacing w:val="-3"/>
                <w:sz w:val="24"/>
              </w:rPr>
              <w:t>kondisi</w:t>
            </w:r>
            <w:r>
              <w:rPr>
                <w:sz w:val="24"/>
              </w:rPr>
              <w:t xml:space="preserve">dimana </w:t>
            </w:r>
            <w:r>
              <w:rPr>
                <w:spacing w:val="-6"/>
                <w:sz w:val="24"/>
              </w:rPr>
              <w:t xml:space="preserve">ada </w:t>
            </w:r>
            <w:r>
              <w:rPr>
                <w:sz w:val="24"/>
              </w:rPr>
              <w:t xml:space="preserve">kemungkinan perbedaan transisi, untuk </w:t>
            </w:r>
            <w:r>
              <w:rPr>
                <w:spacing w:val="-1"/>
                <w:sz w:val="24"/>
              </w:rPr>
              <w:t xml:space="preserve">memastikan </w:t>
            </w:r>
            <w:r>
              <w:rPr>
                <w:sz w:val="24"/>
              </w:rPr>
              <w:t xml:space="preserve">bahwa aliran kerja dapat mengalir </w:t>
            </w:r>
            <w:r>
              <w:rPr>
                <w:spacing w:val="-6"/>
                <w:sz w:val="24"/>
              </w:rPr>
              <w:t xml:space="preserve">ke </w:t>
            </w:r>
            <w:r>
              <w:rPr>
                <w:sz w:val="24"/>
              </w:rPr>
              <w:t>lebihdari</w:t>
            </w:r>
            <w:r>
              <w:rPr>
                <w:spacing w:val="-4"/>
                <w:sz w:val="24"/>
              </w:rPr>
              <w:t>satu</w:t>
            </w:r>
            <w:r>
              <w:rPr>
                <w:sz w:val="24"/>
              </w:rPr>
              <w:t>jalur.</w:t>
            </w:r>
          </w:p>
        </w:tc>
      </w:tr>
      <w:tr w:rsidR="00D3300F" w14:paraId="39166293" w14:textId="77777777" w:rsidTr="00DF7CC2">
        <w:trPr>
          <w:trHeight w:val="340"/>
        </w:trPr>
        <w:tc>
          <w:tcPr>
            <w:tcW w:w="543" w:type="dxa"/>
            <w:vAlign w:val="center"/>
          </w:tcPr>
          <w:p w14:paraId="52BDC4CE" w14:textId="77777777" w:rsidR="00D3300F" w:rsidRDefault="00D3300F" w:rsidP="00DF7CC2">
            <w:pPr>
              <w:pStyle w:val="TableParagraph"/>
              <w:jc w:val="center"/>
              <w:rPr>
                <w:sz w:val="24"/>
              </w:rPr>
            </w:pPr>
            <w:r>
              <w:rPr>
                <w:sz w:val="24"/>
              </w:rPr>
              <w:t>5</w:t>
            </w:r>
          </w:p>
        </w:tc>
        <w:tc>
          <w:tcPr>
            <w:tcW w:w="1584" w:type="dxa"/>
            <w:vAlign w:val="center"/>
          </w:tcPr>
          <w:p w14:paraId="5533EC86" w14:textId="77777777" w:rsidR="00D3300F" w:rsidRDefault="00D3300F" w:rsidP="00DF7CC2">
            <w:pPr>
              <w:pStyle w:val="TableParagraph"/>
              <w:jc w:val="center"/>
              <w:rPr>
                <w:sz w:val="20"/>
              </w:rPr>
            </w:pPr>
            <w:r>
              <w:rPr>
                <w:noProof/>
                <w:sz w:val="20"/>
              </w:rPr>
              <mc:AlternateContent>
                <mc:Choice Requires="wps">
                  <w:drawing>
                    <wp:anchor distT="0" distB="0" distL="114300" distR="114300" simplePos="0" relativeHeight="251661824" behindDoc="0" locked="0" layoutInCell="1" allowOverlap="1" wp14:anchorId="3C58A386" wp14:editId="2F861735">
                      <wp:simplePos x="0" y="0"/>
                      <wp:positionH relativeFrom="column">
                        <wp:posOffset>909320</wp:posOffset>
                      </wp:positionH>
                      <wp:positionV relativeFrom="paragraph">
                        <wp:posOffset>2540</wp:posOffset>
                      </wp:positionV>
                      <wp:extent cx="3810" cy="161290"/>
                      <wp:effectExtent l="0" t="0" r="34290" b="10160"/>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810" cy="1612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75A0007" id="Straight Connector 37" o:spid="_x0000_s1026" style="position:absolute;flip:y;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6pt,.2pt" to="71.9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" strokecolor="black [3200]" strokeweight=".5pt">
                      <v:stroke joinstyle="miter"/>
                      <o:lock v:ext="edit" shapetype="f"/>
                    </v:line>
                  </w:pict>
                </mc:Fallback>
              </mc:AlternateContent>
            </w:r>
            <w:r>
              <w:rPr>
                <w:noProof/>
                <w:sz w:val="20"/>
              </w:rPr>
              <mc:AlternateContent>
                <mc:Choice Requires="wpg">
                  <w:drawing>
                    <wp:inline distT="0" distB="0" distL="0" distR="0" wp14:anchorId="463529B0" wp14:editId="008D3230">
                      <wp:extent cx="852805" cy="549275"/>
                      <wp:effectExtent l="10160" t="13970" r="3810" b="8255"/>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52805" cy="549275"/>
                                <a:chOff x="0" y="0"/>
                                <a:chExt cx="1444" cy="875"/>
                              </a:xfrm>
                            </wpg:grpSpPr>
                            <wps:wsp>
                              <wps:cNvPr id="23" name="Freeform 1572"/>
                              <wps:cNvSpPr>
                                <a:spLocks/>
                              </wps:cNvSpPr>
                              <wps:spPr bwMode="auto">
                                <a:xfrm>
                                  <a:off x="469" y="15"/>
                                  <a:ext cx="535" cy="564"/>
                                </a:xfrm>
                                <a:custGeom>
                                  <a:avLst/>
                                  <a:gdLst>
                                    <a:gd name="T0" fmla="*/ 267 w 535"/>
                                    <a:gd name="T1" fmla="*/ 16 h 564"/>
                                    <a:gd name="T2" fmla="*/ 0 w 535"/>
                                    <a:gd name="T3" fmla="*/ 292 h 564"/>
                                    <a:gd name="T4" fmla="*/ 267 w 535"/>
                                    <a:gd name="T5" fmla="*/ 579 h 564"/>
                                    <a:gd name="T6" fmla="*/ 535 w 535"/>
                                    <a:gd name="T7" fmla="*/ 292 h 564"/>
                                    <a:gd name="T8" fmla="*/ 267 w 535"/>
                                    <a:gd name="T9" fmla="*/ 16 h 56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35" h="564">
                                      <a:moveTo>
                                        <a:pt x="267" y="0"/>
                                      </a:moveTo>
                                      <a:lnTo>
                                        <a:pt x="0" y="276"/>
                                      </a:lnTo>
                                      <a:lnTo>
                                        <a:pt x="267" y="563"/>
                                      </a:lnTo>
                                      <a:lnTo>
                                        <a:pt x="535" y="276"/>
                                      </a:lnTo>
                                      <a:lnTo>
                                        <a:pt x="267" y="0"/>
                                      </a:lnTo>
                                      <a:close/>
                                    </a:path>
                                  </a:pathLst>
                                </a:custGeom>
                                <a:solidFill>
                                  <a:srgbClr val="C0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1573"/>
                              <wps:cNvSpPr>
                                <a:spLocks/>
                              </wps:cNvSpPr>
                              <wps:spPr bwMode="auto">
                                <a:xfrm>
                                  <a:off x="469" y="15"/>
                                  <a:ext cx="535" cy="564"/>
                                </a:xfrm>
                                <a:custGeom>
                                  <a:avLst/>
                                  <a:gdLst>
                                    <a:gd name="T0" fmla="*/ 535 w 535"/>
                                    <a:gd name="T1" fmla="*/ 292 h 564"/>
                                    <a:gd name="T2" fmla="*/ 267 w 535"/>
                                    <a:gd name="T3" fmla="*/ 579 h 564"/>
                                    <a:gd name="T4" fmla="*/ 0 w 535"/>
                                    <a:gd name="T5" fmla="*/ 292 h 564"/>
                                    <a:gd name="T6" fmla="*/ 267 w 535"/>
                                    <a:gd name="T7" fmla="*/ 16 h 564"/>
                                    <a:gd name="T8" fmla="*/ 535 w 535"/>
                                    <a:gd name="T9" fmla="*/ 292 h 56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35" h="564">
                                      <a:moveTo>
                                        <a:pt x="535" y="276"/>
                                      </a:moveTo>
                                      <a:lnTo>
                                        <a:pt x="267" y="563"/>
                                      </a:lnTo>
                                      <a:lnTo>
                                        <a:pt x="0" y="276"/>
                                      </a:lnTo>
                                      <a:lnTo>
                                        <a:pt x="267" y="0"/>
                                      </a:lnTo>
                                      <a:lnTo>
                                        <a:pt x="535" y="276"/>
                                      </a:lnTo>
                                      <a:close/>
                                    </a:path>
                                  </a:pathLst>
                                </a:custGeom>
                                <a:noFill/>
                                <a:ln w="6235">
                                  <a:solidFill>
                                    <a:srgbClr val="C0BE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Freeform 1574"/>
                              <wps:cNvSpPr>
                                <a:spLocks/>
                              </wps:cNvSpPr>
                              <wps:spPr bwMode="auto">
                                <a:xfrm>
                                  <a:off x="439" y="5"/>
                                  <a:ext cx="534" cy="564"/>
                                </a:xfrm>
                                <a:custGeom>
                                  <a:avLst/>
                                  <a:gdLst>
                                    <a:gd name="T0" fmla="*/ 267 w 534"/>
                                    <a:gd name="T1" fmla="*/ 6 h 564"/>
                                    <a:gd name="T2" fmla="*/ 0 w 534"/>
                                    <a:gd name="T3" fmla="*/ 282 h 564"/>
                                    <a:gd name="T4" fmla="*/ 267 w 534"/>
                                    <a:gd name="T5" fmla="*/ 569 h 564"/>
                                    <a:gd name="T6" fmla="*/ 534 w 534"/>
                                    <a:gd name="T7" fmla="*/ 282 h 564"/>
                                    <a:gd name="T8" fmla="*/ 267 w 534"/>
                                    <a:gd name="T9" fmla="*/ 6 h 56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34" h="564">
                                      <a:moveTo>
                                        <a:pt x="267" y="0"/>
                                      </a:moveTo>
                                      <a:lnTo>
                                        <a:pt x="0" y="276"/>
                                      </a:lnTo>
                                      <a:lnTo>
                                        <a:pt x="267" y="563"/>
                                      </a:lnTo>
                                      <a:lnTo>
                                        <a:pt x="534" y="276"/>
                                      </a:lnTo>
                                      <a:lnTo>
                                        <a:pt x="267" y="0"/>
                                      </a:lnTo>
                                      <a:close/>
                                    </a:path>
                                  </a:pathLst>
                                </a:custGeom>
                                <a:solidFill>
                                  <a:srgbClr val="FBF1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 name="Freeform 1575"/>
                              <wps:cNvSpPr>
                                <a:spLocks/>
                              </wps:cNvSpPr>
                              <wps:spPr bwMode="auto">
                                <a:xfrm>
                                  <a:off x="439" y="5"/>
                                  <a:ext cx="534" cy="564"/>
                                </a:xfrm>
                                <a:custGeom>
                                  <a:avLst/>
                                  <a:gdLst>
                                    <a:gd name="T0" fmla="*/ 534 w 534"/>
                                    <a:gd name="T1" fmla="*/ 282 h 564"/>
                                    <a:gd name="T2" fmla="*/ 267 w 534"/>
                                    <a:gd name="T3" fmla="*/ 569 h 564"/>
                                    <a:gd name="T4" fmla="*/ 0 w 534"/>
                                    <a:gd name="T5" fmla="*/ 282 h 564"/>
                                    <a:gd name="T6" fmla="*/ 267 w 534"/>
                                    <a:gd name="T7" fmla="*/ 6 h 564"/>
                                    <a:gd name="T8" fmla="*/ 534 w 534"/>
                                    <a:gd name="T9" fmla="*/ 282 h 56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34" h="564">
                                      <a:moveTo>
                                        <a:pt x="534" y="276"/>
                                      </a:moveTo>
                                      <a:lnTo>
                                        <a:pt x="267" y="563"/>
                                      </a:lnTo>
                                      <a:lnTo>
                                        <a:pt x="0" y="276"/>
                                      </a:lnTo>
                                      <a:lnTo>
                                        <a:pt x="267" y="0"/>
                                      </a:lnTo>
                                      <a:lnTo>
                                        <a:pt x="534" y="276"/>
                                      </a:lnTo>
                                      <a:close/>
                                    </a:path>
                                  </a:pathLst>
                                </a:custGeom>
                                <a:noFill/>
                                <a:ln w="623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Rectangle 1576"/>
                              <wps:cNvSpPr>
                                <a:spLocks noChangeArrowheads="1"/>
                              </wps:cNvSpPr>
                              <wps:spPr bwMode="auto">
                                <a:xfrm>
                                  <a:off x="0" y="0"/>
                                  <a:ext cx="10" cy="27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AutoShape 1577"/>
                              <wps:cNvSpPr>
                                <a:spLocks/>
                              </wps:cNvSpPr>
                              <wps:spPr bwMode="auto">
                                <a:xfrm>
                                  <a:off x="4" y="232"/>
                                  <a:ext cx="435" cy="99"/>
                                </a:xfrm>
                                <a:custGeom>
                                  <a:avLst/>
                                  <a:gdLst>
                                    <a:gd name="T0" fmla="*/ 0 w 435"/>
                                    <a:gd name="T1" fmla="*/ 282 h 99"/>
                                    <a:gd name="T2" fmla="*/ 425 w 435"/>
                                    <a:gd name="T3" fmla="*/ 282 h 99"/>
                                    <a:gd name="T4" fmla="*/ 435 w 435"/>
                                    <a:gd name="T5" fmla="*/ 282 h 99"/>
                                    <a:gd name="T6" fmla="*/ 306 w 435"/>
                                    <a:gd name="T7" fmla="*/ 332 h 99"/>
                                    <a:gd name="T8" fmla="*/ 435 w 435"/>
                                    <a:gd name="T9" fmla="*/ 282 h 99"/>
                                    <a:gd name="T10" fmla="*/ 306 w 435"/>
                                    <a:gd name="T11" fmla="*/ 233 h 99"/>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435" h="99">
                                      <a:moveTo>
                                        <a:pt x="0" y="49"/>
                                      </a:moveTo>
                                      <a:lnTo>
                                        <a:pt x="425" y="49"/>
                                      </a:lnTo>
                                      <a:moveTo>
                                        <a:pt x="435" y="49"/>
                                      </a:moveTo>
                                      <a:lnTo>
                                        <a:pt x="306" y="99"/>
                                      </a:lnTo>
                                      <a:moveTo>
                                        <a:pt x="435" y="49"/>
                                      </a:moveTo>
                                      <a:lnTo>
                                        <a:pt x="306" y="0"/>
                                      </a:lnTo>
                                    </a:path>
                                  </a:pathLst>
                                </a:custGeom>
                                <a:noFill/>
                                <a:ln w="62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Rectangle 1578"/>
                              <wps:cNvSpPr>
                                <a:spLocks noChangeArrowheads="1"/>
                              </wps:cNvSpPr>
                              <wps:spPr bwMode="auto">
                                <a:xfrm>
                                  <a:off x="1433" y="0"/>
                                  <a:ext cx="10" cy="27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 name="AutoShape 1579"/>
                              <wps:cNvSpPr>
                                <a:spLocks/>
                              </wps:cNvSpPr>
                              <wps:spPr bwMode="auto">
                                <a:xfrm>
                                  <a:off x="973" y="232"/>
                                  <a:ext cx="465" cy="99"/>
                                </a:xfrm>
                                <a:custGeom>
                                  <a:avLst/>
                                  <a:gdLst>
                                    <a:gd name="T0" fmla="*/ 464 w 465"/>
                                    <a:gd name="T1" fmla="*/ 282 h 99"/>
                                    <a:gd name="T2" fmla="*/ 10 w 465"/>
                                    <a:gd name="T3" fmla="*/ 282 h 99"/>
                                    <a:gd name="T4" fmla="*/ 0 w 465"/>
                                    <a:gd name="T5" fmla="*/ 282 h 99"/>
                                    <a:gd name="T6" fmla="*/ 128 w 465"/>
                                    <a:gd name="T7" fmla="*/ 233 h 99"/>
                                    <a:gd name="T8" fmla="*/ 0 w 465"/>
                                    <a:gd name="T9" fmla="*/ 282 h 99"/>
                                    <a:gd name="T10" fmla="*/ 128 w 465"/>
                                    <a:gd name="T11" fmla="*/ 332 h 99"/>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465" h="99">
                                      <a:moveTo>
                                        <a:pt x="464" y="49"/>
                                      </a:moveTo>
                                      <a:lnTo>
                                        <a:pt x="10" y="49"/>
                                      </a:lnTo>
                                      <a:moveTo>
                                        <a:pt x="0" y="49"/>
                                      </a:moveTo>
                                      <a:lnTo>
                                        <a:pt x="128" y="0"/>
                                      </a:lnTo>
                                      <a:moveTo>
                                        <a:pt x="0" y="49"/>
                                      </a:moveTo>
                                      <a:lnTo>
                                        <a:pt x="128" y="99"/>
                                      </a:lnTo>
                                    </a:path>
                                  </a:pathLst>
                                </a:custGeom>
                                <a:noFill/>
                                <a:ln w="62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 name="Rectangle 1580"/>
                              <wps:cNvSpPr>
                                <a:spLocks noChangeArrowheads="1"/>
                              </wps:cNvSpPr>
                              <wps:spPr bwMode="auto">
                                <a:xfrm>
                                  <a:off x="701" y="569"/>
                                  <a:ext cx="10" cy="30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 name="Line 1581"/>
                              <wps:cNvCnPr>
                                <a:cxnSpLocks noChangeShapeType="1"/>
                              </wps:cNvCnPr>
                              <wps:spPr bwMode="auto">
                                <a:xfrm>
                                  <a:off x="701" y="870"/>
                                  <a:ext cx="0" cy="0"/>
                                </a:xfrm>
                                <a:prstGeom prst="line">
                                  <a:avLst/>
                                </a:prstGeom>
                                <a:noFill/>
                                <a:ln w="6249">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5="http://schemas.microsoft.com/office/word/2012/wordml">
                  <w:pict>
                    <v:group w14:anchorId="3312725A" id="Group 17" o:spid="_x0000_s1026" style="width:67.15pt;height:43.25pt;mso-position-horizontal-relative:char;mso-position-vertical-relative:line" coordsize="1444,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">
                      <v:shape id="Freeform 1572" o:spid="_x0000_s1027" style="position:absolute;left:469;top:15;width:535;height:564;visibility:visible;mso-wrap-style:square;v-text-anchor:top" coordsize="535,5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3I+r8A&#10;AADbAAAADwAAAGRycy9kb3ducmV2LnhtbESPzQrCMBCE74LvEFbwIpqqIFKNIoLgSfwDr2uztqXN&#10;pjZR69sbQfA4zMw3zHzZmFI8qXa5ZQXDQQSCOLE651TB+bTpT0E4j6yxtEwK3uRguWi35hhr++ID&#10;PY8+FQHCLkYFmfdVLKVLMjLoBrYiDt7N1gZ9kHUqdY2vADelHEXRRBrMOSxkWNE6o6Q4PoyC8f5e&#10;XNhd+BEV1+ReFr31dbpTqttpVjMQnhr/D//aW61gNIbvl/AD5OI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3cj6vwAAANsAAAAPAAAAAAAAAAAAAAAAAJgCAABkcnMvZG93bnJl&#10;di54bWxQSwUGAAAAAAQABAD1AAAAhAMAAAAA&#10;" path="m267,l,276,267,563,535,276,267,xe" fillcolor="#c0bec0" stroked="f">
                        <v:path arrowok="t" o:connecttype="custom" o:connectlocs="267,16;0,292;267,579;535,292;267,16" o:connectangles="0,0,0,0,0"/>
                      </v:shape>
                      <v:shape id="Freeform 1573" o:spid="_x0000_s1028" style="position:absolute;left:469;top:15;width:535;height:564;visibility:visible;mso-wrap-style:square;v-text-anchor:top" coordsize="535,5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x8uMMA&#10;AADbAAAADwAAAGRycy9kb3ducmV2LnhtbESP0YrCMBRE34X9h3CFfdPUroh0jeIKsuKD0uoHXJq7&#10;bbG5qU2s3b83guDjMDNnmMWqN7XoqHWVZQWTcQSCOLe64kLB+bQdzUE4j6yxtkwK/snBavkxWGCi&#10;7Z1T6jJfiABhl6CC0vsmkdLlJRl0Y9sQB+/PtgZ9kG0hdYv3ADe1jKNoJg1WHBZKbGhTUn7JbkYB&#10;7+Nff/05nCfZOr1ubXc47r5Iqc9hv/4G4an37/CrvdMK4ik8v4Qf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x8uMMAAADbAAAADwAAAAAAAAAAAAAAAACYAgAAZHJzL2Rv&#10;d25yZXYueG1sUEsFBgAAAAAEAAQA9QAAAIgDAAAAAA==&#10;" path="m535,276l267,563,,276,267,,535,276xe" filled="f" strokecolor="#c0bec0" strokeweight=".17319mm">
                        <v:path arrowok="t" o:connecttype="custom" o:connectlocs="535,292;267,579;0,292;267,16;535,292" o:connectangles="0,0,0,0,0"/>
                      </v:shape>
                      <v:shape id="Freeform 1574" o:spid="_x0000_s1029" style="position:absolute;left:439;top:5;width:534;height:564;visibility:visible;mso-wrap-style:square;v-text-anchor:top" coordsize="534,5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kIFcUA&#10;AADbAAAADwAAAGRycy9kb3ducmV2LnhtbESPT2vCQBTE7wW/w/KE3uqmghpSN0GkhXqxVMVeH9mX&#10;PzT7ds1uY/rt3ULB4zAzv2HWxWg6MVDvW8sKnmcJCOLS6pZrBafj21MKwgdkjZ1lUvBLHop88rDG&#10;TNsrf9JwCLWIEPYZKmhCcJmUvmzIoJ9ZRxy9yvYGQ5R9LXWP1wg3nZwnyVIabDkuNOho21D5ffgx&#10;Cl6rr/S8Wg4frt1Xi7Dz7rJZ7ZR6nI6bFxCBxnAP/7fftYL5Av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2QgVxQAAANsAAAAPAAAAAAAAAAAAAAAAAJgCAABkcnMv&#10;ZG93bnJldi54bWxQSwUGAAAAAAQABAD1AAAAigMAAAAA&#10;" path="m267,l,276,267,563,534,276,267,xe" fillcolor="#fbf1e2" stroked="f">
                        <v:path arrowok="t" o:connecttype="custom" o:connectlocs="267,6;0,282;267,569;534,282;267,6" o:connectangles="0,0,0,0,0"/>
                      </v:shape>
                      <v:shape id="Freeform 1575" o:spid="_x0000_s1030" style="position:absolute;left:439;top:5;width:534;height:564;visibility:visible;mso-wrap-style:square;v-text-anchor:top" coordsize="534,5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95p8EA&#10;AADbAAAADwAAAGRycy9kb3ducmV2LnhtbESP3YrCMBSE7xd8h3AE79ZUQS3VKFIQvNv15wEOzTEp&#10;Nie1ibX79puFBS+HmfmG2ewG14ieulB7VjCbZiCIK69rNgqul8NnDiJEZI2NZ1LwQwF229HHBgvt&#10;X3yi/hyNSBAOBSqwMbaFlKGy5DBMfUucvJvvHMYkOyN1h68Ed42cZ9lSOqw5LVhsqbRU3c9Pp+Dr&#10;gYt8hSHPy2f57Upzt725KjUZD/s1iEhDfIf/20etYL6Evy/pB8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PeafBAAAA2wAAAA8AAAAAAAAAAAAAAAAAmAIAAGRycy9kb3du&#10;cmV2LnhtbFBLBQYAAAAABAAEAPUAAACGAwAAAAA=&#10;" path="m534,276l267,563,,276,267,,534,276xe" filled="f" strokeweight=".17319mm">
                        <v:path arrowok="t" o:connecttype="custom" o:connectlocs="534,282;267,569;0,282;267,6;534,282" o:connectangles="0,0,0,0,0"/>
                      </v:shape>
                      <v:rect id="Rectangle 1576" o:spid="_x0000_s1031" style="position:absolute;width:10;height: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p8q8YA&#10;AADbAAAADwAAAGRycy9kb3ducmV2LnhtbESPT2sCMRTE7wW/Q3iCt5p1qX+6NYoWBC+Fqj3U23Pz&#10;3F3cvKxJ1LWfvikIPQ4z8xtmOm9NLa7kfGVZwaCfgCDOra64UPC1Wz1PQPiArLG2TAru5GE+6zxN&#10;MdP2xhu6bkMhIoR9hgrKEJpMSp+XZND3bUMcvaN1BkOUrpDa4S3CTS3TJBlJgxXHhRIbei8pP20v&#10;RsHydbI8f77wx8/msKf99+E0TF2iVK/bLt5ABGrDf/jRXmsF6Rj+vsQfIG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Cp8q8YAAADbAAAADwAAAAAAAAAAAAAAAACYAgAAZHJz&#10;L2Rvd25yZXYueG1sUEsFBgAAAAAEAAQA9QAAAIsDAAAAAA==&#10;" fillcolor="black" stroked="f"/>
                      <v:shape id="AutoShape 1577" o:spid="_x0000_s1032" style="position:absolute;left:4;top:232;width:435;height:99;visibility:visible;mso-wrap-style:square;v-text-anchor:top" coordsize="435,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jVDMIA&#10;AADbAAAADwAAAGRycy9kb3ducmV2LnhtbESPQWvCQBSE74L/YXmCFzG7CrYxuopUBK9NC70+ss8k&#10;mH0bdrcx/vtuodDjMDPfMPvjaDsxkA+tYw2rTIEgrpxpudbw+XFZ5iBCRDbYOSYNTwpwPEwneyyM&#10;e/A7DWWsRYJwKFBDE2NfSBmqhiyGzPXEybs5bzEm6WtpPD4S3HZyrdSLtNhyWmiwp7eGqnv5bTUo&#10;f9pcc5VvFiWfn5fhK7+93iut57PxtAMRaYz/4b/21WhYb+H3S/oB8vA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mNUMwgAAANsAAAAPAAAAAAAAAAAAAAAAAJgCAABkcnMvZG93&#10;bnJldi54bWxQSwUGAAAAAAQABAD1AAAAhwMAAAAA&#10;" path="m,49r425,m435,49l306,99m435,49l306,e" filled="f" strokeweight=".17317mm">
                        <v:path arrowok="t" o:connecttype="custom" o:connectlocs="0,282;425,282;435,282;306,332;435,282;306,233" o:connectangles="0,0,0,0,0,0"/>
                      </v:shape>
                      <v:rect id="Rectangle 1578" o:spid="_x0000_s1033" style="position:absolute;left:1433;width:10;height: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bXmcYA&#10;AADbAAAADwAAAGRycy9kb3ducmV2LnhtbESPQWvCQBSE74L/YXlCb7rR2mJjVtFCoZeC2h7q7Zl9&#10;JiHZt3F3q7G/3hUKPQ4z8w2TLTvTiDM5X1lWMB4lIIhzqysuFHx9vg1nIHxA1thYJgVX8rBc9HsZ&#10;ptpeeEvnXShEhLBPUUEZQptK6fOSDPqRbYmjd7TOYIjSFVI7vES4aeQkSZ6lwYrjQoktvZaU17sf&#10;o2D9MlufNlP++N0e9rT/PtRPE5co9TDoVnMQgbrwH/5rv2sFj2O4f4k/QC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VbXmcYAAADbAAAADwAAAAAAAAAAAAAAAACYAgAAZHJz&#10;L2Rvd25yZXYueG1sUEsFBgAAAAAEAAQA9QAAAIsDAAAAAA==&#10;" fillcolor="black" stroked="f"/>
                      <v:shape id="AutoShape 1579" o:spid="_x0000_s1034" style="position:absolute;left:973;top:232;width:465;height:99;visibility:visible;mso-wrap-style:square;v-text-anchor:top" coordsize="465,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z5uMMA&#10;AADbAAAADwAAAGRycy9kb3ducmV2LnhtbESPT4vCMBTE78J+h/AWvNnUVWTpmhYRFj0I4h/2/Gie&#10;bdfmpTZRq5/eCILHYWZ+w0yzztTiQq2rLCsYRjEI4tzqigsF+93v4BuE88gaa8uk4EYOsvSjN8VE&#10;2ytv6LL1hQgQdgkqKL1vEildXpJBF9mGOHgH2xr0QbaF1C1eA9zU8iuOJ9JgxWGhxIbmJeXH7dko&#10;GOPJHm6zdb1arPRJ01ze///WSvU/u9kPCE+df4df7aVWMBrB80v4ATJ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Fz5uMMAAADbAAAADwAAAAAAAAAAAAAAAACYAgAAZHJzL2Rv&#10;d25yZXYueG1sUEsFBgAAAAAEAAQA9QAAAIgDAAAAAA==&#10;" path="m464,49l10,49m,49l128,m,49l128,99e" filled="f" strokeweight=".17317mm">
                        <v:path arrowok="t" o:connecttype="custom" o:connectlocs="464,282;10,282;0,282;128,233;0,282;128,332" o:connectangles="0,0,0,0,0,0"/>
                      </v:shape>
                      <v:rect id="Rectangle 1580" o:spid="_x0000_s1035" style="position:absolute;left:701;top:569;width:10;height:3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3RmsUA&#10;AADbAAAADwAAAGRycy9kb3ducmV2LnhtbESPT2sCMRTE70K/Q3gFb5qtVtGtUWpB6EXw30Fvz83r&#10;7uLmZZtEXfvpG0HwOMzMb5jJrDGVuJDzpWUFb90EBHFmdcm5gt120RmB8AFZY2WZFNzIw2z60ppg&#10;qu2V13TZhFxECPsUFRQh1KmUPivIoO/amjh6P9YZDFG6XGqH1wg3lewlyVAaLDkuFFjTV0HZaXM2&#10;Cubj0fx39c7Lv/XxQIf98TTouUSp9mvz+QEiUBOe4Uf7WyvoD+D+Jf4AOf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bdGaxQAAANsAAAAPAAAAAAAAAAAAAAAAAJgCAABkcnMv&#10;ZG93bnJldi54bWxQSwUGAAAAAAQABAD1AAAAigMAAAAA&#10;" fillcolor="black" stroked="f"/>
                      <v:line id="Line 1581" o:spid="_x0000_s1036" style="position:absolute;visibility:visible;mso-wrap-style:square" from="701,870" to="701,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Q6tsQAAADbAAAADwAAAGRycy9kb3ducmV2LnhtbESPQWvCQBSE74X+h+UVvDWbaioldRUR&#10;FHsqRi+9PbIv2bTZtyG7muTfu4VCj8PMfMOsNqNtxY163zhW8JKkIIhLpxuuFVzO++c3ED4ga2wd&#10;k4KJPGzWjw8rzLUb+ES3ItQiQtjnqMCE0OVS+tKQRZ+4jjh6lesthij7Wuoehwi3rZyn6VJabDgu&#10;GOxoZ6j8Ka5WwWsls6/v4uNS7k/mOlDWHOznpNTsady+gwg0hv/wX/uoFSyW8Psl/gC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xDq2xAAAANsAAAAPAAAAAAAAAAAA&#10;AAAAAKECAABkcnMvZG93bnJldi54bWxQSwUGAAAAAAQABAD5AAAAkgMAAAAA&#10;" strokeweight=".17358mm"/>
                      <w10:anchorlock/>
                    </v:group>
                  </w:pict>
                </mc:Fallback>
              </mc:AlternateContent>
            </w:r>
          </w:p>
        </w:tc>
        <w:tc>
          <w:tcPr>
            <w:tcW w:w="1701" w:type="dxa"/>
            <w:vAlign w:val="center"/>
          </w:tcPr>
          <w:p w14:paraId="4405BAC7" w14:textId="77777777" w:rsidR="00D3300F" w:rsidRDefault="00D3300F" w:rsidP="00DF7CC2">
            <w:pPr>
              <w:pStyle w:val="TableParagraph"/>
              <w:jc w:val="center"/>
              <w:rPr>
                <w:i/>
                <w:sz w:val="24"/>
              </w:rPr>
            </w:pPr>
            <w:r>
              <w:rPr>
                <w:i/>
                <w:sz w:val="24"/>
              </w:rPr>
              <w:t>Merge</w:t>
            </w:r>
          </w:p>
        </w:tc>
        <w:tc>
          <w:tcPr>
            <w:tcW w:w="2409" w:type="dxa"/>
          </w:tcPr>
          <w:p w14:paraId="2ADB45ED" w14:textId="77777777" w:rsidR="00D3300F" w:rsidRDefault="00D3300F" w:rsidP="00E22853">
            <w:pPr>
              <w:pStyle w:val="TableParagraph"/>
              <w:tabs>
                <w:tab w:val="left" w:pos="1354"/>
              </w:tabs>
              <w:jc w:val="both"/>
              <w:rPr>
                <w:i/>
                <w:sz w:val="24"/>
              </w:rPr>
            </w:pPr>
            <w:r>
              <w:rPr>
                <w:sz w:val="24"/>
              </w:rPr>
              <w:t>Berfungsi</w:t>
            </w:r>
            <w:r>
              <w:rPr>
                <w:spacing w:val="-4"/>
                <w:sz w:val="24"/>
              </w:rPr>
              <w:t xml:space="preserve">untuk </w:t>
            </w:r>
            <w:r>
              <w:rPr>
                <w:sz w:val="24"/>
              </w:rPr>
              <w:t>menghubungkan kembali</w:t>
            </w:r>
            <w:r>
              <w:rPr>
                <w:spacing w:val="-4"/>
                <w:sz w:val="24"/>
              </w:rPr>
              <w:t>aliran</w:t>
            </w:r>
            <w:r>
              <w:rPr>
                <w:sz w:val="24"/>
              </w:rPr>
              <w:t xml:space="preserve">kerja </w:t>
            </w:r>
            <w:r>
              <w:rPr>
                <w:spacing w:val="-3"/>
                <w:sz w:val="24"/>
              </w:rPr>
              <w:t>yang</w:t>
            </w:r>
            <w:r>
              <w:rPr>
                <w:sz w:val="24"/>
              </w:rPr>
              <w:t>sebelumnya</w:t>
            </w:r>
            <w:r>
              <w:rPr>
                <w:spacing w:val="-4"/>
                <w:sz w:val="24"/>
              </w:rPr>
              <w:t xml:space="preserve">telah </w:t>
            </w:r>
            <w:r>
              <w:rPr>
                <w:sz w:val="24"/>
              </w:rPr>
              <w:t xml:space="preserve">dipecah </w:t>
            </w:r>
            <w:r>
              <w:rPr>
                <w:spacing w:val="-4"/>
                <w:sz w:val="24"/>
              </w:rPr>
              <w:t>oleh</w:t>
            </w:r>
            <w:r>
              <w:rPr>
                <w:i/>
                <w:sz w:val="24"/>
              </w:rPr>
              <w:t>Decision</w:t>
            </w:r>
          </w:p>
        </w:tc>
      </w:tr>
      <w:tr w:rsidR="00D3300F" w14:paraId="5DCFC9A1" w14:textId="77777777" w:rsidTr="00DF7CC2">
        <w:trPr>
          <w:trHeight w:val="340"/>
        </w:trPr>
        <w:tc>
          <w:tcPr>
            <w:tcW w:w="543" w:type="dxa"/>
            <w:vAlign w:val="center"/>
          </w:tcPr>
          <w:p w14:paraId="2AD07433" w14:textId="77777777" w:rsidR="00D3300F" w:rsidRDefault="00D3300F" w:rsidP="00DF7CC2">
            <w:pPr>
              <w:pStyle w:val="TableParagraph"/>
              <w:jc w:val="center"/>
              <w:rPr>
                <w:sz w:val="24"/>
              </w:rPr>
            </w:pPr>
            <w:r>
              <w:rPr>
                <w:sz w:val="24"/>
              </w:rPr>
              <w:t>6</w:t>
            </w:r>
          </w:p>
        </w:tc>
        <w:tc>
          <w:tcPr>
            <w:tcW w:w="1584" w:type="dxa"/>
            <w:vAlign w:val="center"/>
          </w:tcPr>
          <w:p w14:paraId="1A06975B" w14:textId="77777777" w:rsidR="00D3300F" w:rsidRDefault="00D3300F" w:rsidP="00DF7CC2">
            <w:pPr>
              <w:pStyle w:val="TableParagraph"/>
              <w:jc w:val="center"/>
              <w:rPr>
                <w:sz w:val="20"/>
              </w:rPr>
            </w:pPr>
            <w:r>
              <w:rPr>
                <w:noProof/>
                <w:sz w:val="20"/>
              </w:rPr>
              <mc:AlternateContent>
                <mc:Choice Requires="wpg">
                  <w:drawing>
                    <wp:inline distT="0" distB="0" distL="0" distR="0" wp14:anchorId="43CB0878" wp14:editId="5F10C3CD">
                      <wp:extent cx="441960" cy="583565"/>
                      <wp:effectExtent l="5715" t="7620" r="9525" b="8890"/>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960" cy="583565"/>
                                <a:chOff x="0" y="0"/>
                                <a:chExt cx="696" cy="919"/>
                              </a:xfrm>
                            </wpg:grpSpPr>
                            <wps:wsp>
                              <wps:cNvPr id="8" name="AutoShape 1569"/>
                              <wps:cNvSpPr>
                                <a:spLocks/>
                              </wps:cNvSpPr>
                              <wps:spPr bwMode="auto">
                                <a:xfrm>
                                  <a:off x="6" y="6"/>
                                  <a:ext cx="682" cy="905"/>
                                </a:xfrm>
                                <a:custGeom>
                                  <a:avLst/>
                                  <a:gdLst>
                                    <a:gd name="T0" fmla="*/ 0 w 682"/>
                                    <a:gd name="T1" fmla="*/ 7 h 905"/>
                                    <a:gd name="T2" fmla="*/ 0 w 682"/>
                                    <a:gd name="T3" fmla="*/ 911 h 905"/>
                                    <a:gd name="T4" fmla="*/ 682 w 682"/>
                                    <a:gd name="T5" fmla="*/ 911 h 905"/>
                                    <a:gd name="T6" fmla="*/ 682 w 682"/>
                                    <a:gd name="T7" fmla="*/ 7 h 905"/>
                                    <a:gd name="T8" fmla="*/ 0 w 682"/>
                                    <a:gd name="T9" fmla="*/ 7 h 905"/>
                                    <a:gd name="T10" fmla="*/ 0 w 682"/>
                                    <a:gd name="T11" fmla="*/ 146 h 905"/>
                                    <a:gd name="T12" fmla="*/ 682 w 682"/>
                                    <a:gd name="T13" fmla="*/ 146 h 905"/>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682" h="905">
                                      <a:moveTo>
                                        <a:pt x="0" y="0"/>
                                      </a:moveTo>
                                      <a:lnTo>
                                        <a:pt x="0" y="904"/>
                                      </a:lnTo>
                                      <a:moveTo>
                                        <a:pt x="682" y="904"/>
                                      </a:moveTo>
                                      <a:lnTo>
                                        <a:pt x="682" y="0"/>
                                      </a:lnTo>
                                      <a:lnTo>
                                        <a:pt x="0" y="0"/>
                                      </a:lnTo>
                                      <a:moveTo>
                                        <a:pt x="0" y="139"/>
                                      </a:moveTo>
                                      <a:lnTo>
                                        <a:pt x="682" y="139"/>
                                      </a:lnTo>
                                    </a:path>
                                  </a:pathLst>
                                </a:custGeom>
                                <a:noFill/>
                                <a:ln w="8780">
                                  <a:solidFill>
                                    <a:srgbClr val="B4B4B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AutoShape 1570"/>
                              <wps:cNvSpPr>
                                <a:spLocks/>
                              </wps:cNvSpPr>
                              <wps:spPr bwMode="auto">
                                <a:xfrm>
                                  <a:off x="10" y="10"/>
                                  <a:ext cx="682" cy="905"/>
                                </a:xfrm>
                                <a:custGeom>
                                  <a:avLst/>
                                  <a:gdLst>
                                    <a:gd name="T0" fmla="*/ 0 w 682"/>
                                    <a:gd name="T1" fmla="*/ 10 h 905"/>
                                    <a:gd name="T2" fmla="*/ 0 w 682"/>
                                    <a:gd name="T3" fmla="*/ 908 h 905"/>
                                    <a:gd name="T4" fmla="*/ 682 w 682"/>
                                    <a:gd name="T5" fmla="*/ 915 h 905"/>
                                    <a:gd name="T6" fmla="*/ 682 w 682"/>
                                    <a:gd name="T7" fmla="*/ 17 h 905"/>
                                    <a:gd name="T8" fmla="*/ 682 w 682"/>
                                    <a:gd name="T9" fmla="*/ 10 h 905"/>
                                    <a:gd name="T10" fmla="*/ 7 w 682"/>
                                    <a:gd name="T11" fmla="*/ 10 h 905"/>
                                    <a:gd name="T12" fmla="*/ 0 w 682"/>
                                    <a:gd name="T13" fmla="*/ 150 h 905"/>
                                    <a:gd name="T14" fmla="*/ 675 w 682"/>
                                    <a:gd name="T15" fmla="*/ 150 h 905"/>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682" h="905">
                                      <a:moveTo>
                                        <a:pt x="0" y="0"/>
                                      </a:moveTo>
                                      <a:lnTo>
                                        <a:pt x="0" y="898"/>
                                      </a:lnTo>
                                      <a:moveTo>
                                        <a:pt x="682" y="905"/>
                                      </a:moveTo>
                                      <a:lnTo>
                                        <a:pt x="682" y="7"/>
                                      </a:lnTo>
                                      <a:moveTo>
                                        <a:pt x="682" y="0"/>
                                      </a:moveTo>
                                      <a:lnTo>
                                        <a:pt x="7" y="0"/>
                                      </a:lnTo>
                                      <a:moveTo>
                                        <a:pt x="0" y="140"/>
                                      </a:moveTo>
                                      <a:lnTo>
                                        <a:pt x="675" y="140"/>
                                      </a:lnTo>
                                    </a:path>
                                  </a:pathLst>
                                </a:custGeom>
                                <a:noFill/>
                                <a:ln w="43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5="http://schemas.microsoft.com/office/word/2012/wordml">
                  <w:pict>
                    <v:group w14:anchorId="10A7CADF" id="Group 3" o:spid="_x0000_s1026" style="width:34.8pt;height:45.95pt;mso-position-horizontal-relative:char;mso-position-vertical-relative:line" coordsize="696,9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">
                      <v:shape id="AutoShape 1569" o:spid="_x0000_s1027" style="position:absolute;left:6;top:6;width:682;height:905;visibility:visible;mso-wrap-style:square;v-text-anchor:top" coordsize="682,9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kVPb8A&#10;AADaAAAADwAAAGRycy9kb3ducmV2LnhtbERPu27CMBTdkfgH6yKxgUMlHg0YBAUEbJR2YLyKL0lE&#10;fB3ZhoS/r4dKjEfnvVi1phJPcr60rGA0TEAQZ1aXnCv4/dkPZiB8QNZYWSYFL/KwWnY7C0y1bfib&#10;npeQixjCPkUFRQh1KqXPCjLoh7YmjtzNOoMhQpdL7bCJ4aaSH0kykQZLjg0F1vRVUHa/PIwCd5zu&#10;rge3MZ/j07Wyr8mZDttGqX6vXc9BBGrDW/zvPmoFcWu8Em+AXP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e6RU9vwAAANoAAAAPAAAAAAAAAAAAAAAAAJgCAABkcnMvZG93bnJl&#10;di54bWxQSwUGAAAAAAQABAD1AAAAhAMAAAAA&#10;" path="m,l,904t682,l682,,,m,139r682,e" filled="f" strokecolor="#b4b4b4" strokeweight=".24389mm">
                        <v:path arrowok="t" o:connecttype="custom" o:connectlocs="0,7;0,911;682,911;682,7;0,7;0,146;682,146" o:connectangles="0,0,0,0,0,0,0"/>
                      </v:shape>
                      <v:shape id="AutoShape 1570" o:spid="_x0000_s1028" style="position:absolute;left:10;top:10;width:682;height:905;visibility:visible;mso-wrap-style:square;v-text-anchor:top" coordsize="682,9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V18MAA&#10;AADaAAAADwAAAGRycy9kb3ducmV2LnhtbERPy2rCQBTdF/yH4RbclDqpBLHRUUTbko0LH7i+ZK5J&#10;aOZOmBmT9O87guDycN7L9WAa0ZHztWUFH5MEBHFhdc2lgvPp+30OwgdkjY1lUvBHHtar0csSM217&#10;PlB3DKWIIewzVFCF0GZS+qIig35iW+LIXa0zGCJ0pdQO+xhuGjlNkpk0WHNsqLClbUXF7/Fm4oz5&#10;Lp993S4XfHPpNv2pQ0O7vVLj12GzABFoCE/xw51rBZ9wvxL9IF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4V18MAAAADaAAAADwAAAAAAAAAAAAAAAACYAgAAZHJzL2Rvd25y&#10;ZXYueG1sUEsFBgAAAAAEAAQA9QAAAIUDAAAAAA==&#10;" path="m,l,898t682,7l682,7t,-7l7,m,140r675,e" filled="f" strokeweight=".1219mm">
                        <v:path arrowok="t" o:connecttype="custom" o:connectlocs="0,10;0,908;682,915;682,17;682,10;7,10;0,150;675,150" o:connectangles="0,0,0,0,0,0,0,0"/>
                      </v:shape>
                      <w10:anchorlock/>
                    </v:group>
                  </w:pict>
                </mc:Fallback>
              </mc:AlternateContent>
            </w:r>
          </w:p>
        </w:tc>
        <w:tc>
          <w:tcPr>
            <w:tcW w:w="1701" w:type="dxa"/>
            <w:vAlign w:val="center"/>
          </w:tcPr>
          <w:p w14:paraId="09E934D6" w14:textId="77777777" w:rsidR="00D3300F" w:rsidRDefault="00D3300F" w:rsidP="00DF7CC2">
            <w:pPr>
              <w:pStyle w:val="TableParagraph"/>
              <w:jc w:val="center"/>
              <w:rPr>
                <w:i/>
                <w:sz w:val="24"/>
              </w:rPr>
            </w:pPr>
            <w:r>
              <w:rPr>
                <w:i/>
                <w:sz w:val="24"/>
              </w:rPr>
              <w:t>Partititon</w:t>
            </w:r>
          </w:p>
        </w:tc>
        <w:tc>
          <w:tcPr>
            <w:tcW w:w="2409" w:type="dxa"/>
          </w:tcPr>
          <w:p w14:paraId="529CA0C0" w14:textId="77777777" w:rsidR="00D3300F" w:rsidRDefault="00D3300F" w:rsidP="00E22853">
            <w:pPr>
              <w:pStyle w:val="TableParagraph"/>
              <w:tabs>
                <w:tab w:val="left" w:pos="1354"/>
              </w:tabs>
              <w:jc w:val="both"/>
              <w:rPr>
                <w:sz w:val="24"/>
              </w:rPr>
            </w:pPr>
            <w:r>
              <w:rPr>
                <w:sz w:val="24"/>
              </w:rPr>
              <w:t xml:space="preserve">Dapat </w:t>
            </w:r>
            <w:r>
              <w:rPr>
                <w:spacing w:val="-3"/>
                <w:sz w:val="24"/>
              </w:rPr>
              <w:t xml:space="preserve">digunakan </w:t>
            </w:r>
            <w:r>
              <w:rPr>
                <w:sz w:val="24"/>
              </w:rPr>
              <w:t xml:space="preserve">untuk mengilustrasikan aktivitas </w:t>
            </w:r>
            <w:r>
              <w:rPr>
                <w:spacing w:val="-5"/>
                <w:sz w:val="24"/>
              </w:rPr>
              <w:t>yang</w:t>
            </w:r>
            <w:r>
              <w:rPr>
                <w:sz w:val="24"/>
              </w:rPr>
              <w:t xml:space="preserve">dilakukan </w:t>
            </w:r>
            <w:r>
              <w:rPr>
                <w:spacing w:val="-5"/>
                <w:sz w:val="24"/>
              </w:rPr>
              <w:t xml:space="preserve">oleh </w:t>
            </w:r>
            <w:r>
              <w:rPr>
                <w:sz w:val="24"/>
              </w:rPr>
              <w:t>actor yangberbeda</w:t>
            </w:r>
          </w:p>
        </w:tc>
      </w:tr>
    </w:tbl>
    <w:p w14:paraId="07770434" w14:textId="77777777" w:rsidR="005D50C0" w:rsidRPr="005D50C0" w:rsidRDefault="005D50C0" w:rsidP="00416B04">
      <w:pPr>
        <w:rPr>
          <w:lang w:val="en-US"/>
        </w:rPr>
      </w:pPr>
    </w:p>
    <w:p w14:paraId="7BE8E2C7" w14:textId="77777777" w:rsidR="00E83C2D" w:rsidRPr="00D3300F" w:rsidRDefault="00B7298A" w:rsidP="00E83C2D">
      <w:pPr>
        <w:numPr>
          <w:ilvl w:val="0"/>
          <w:numId w:val="6"/>
        </w:numPr>
        <w:ind w:left="1701" w:hanging="425"/>
        <w:jc w:val="both"/>
      </w:pPr>
      <w:r>
        <w:rPr>
          <w:i/>
          <w:iCs/>
        </w:rPr>
        <w:t>Sequence</w:t>
      </w:r>
      <w:r>
        <w:t xml:space="preserve"> Diagram: Menggambarkan interaksi antar objek didalam dan di sekitar sistem yang berupa message yang digambarkan terhadap waktu</w:t>
      </w:r>
    </w:p>
    <w:p w14:paraId="3050ECB9" w14:textId="217F51A1" w:rsidR="00E01CB8" w:rsidRPr="002741EE" w:rsidRDefault="002741EE" w:rsidP="002741EE">
      <w:pPr>
        <w:pStyle w:val="Caption"/>
        <w:ind w:left="1701"/>
        <w:rPr>
          <w:rFonts w:eastAsia="SimSun" w:cs="Times New Roman"/>
          <w:i w:val="0"/>
          <w:color w:val="auto"/>
          <w:sz w:val="24"/>
          <w:szCs w:val="24"/>
          <w:lang w:val="en-US" w:eastAsia="zh-CN"/>
        </w:rPr>
      </w:pPr>
      <w:bookmarkStart w:id="72" w:name="_Toc73704968"/>
      <w:r w:rsidRPr="002741EE">
        <w:rPr>
          <w:i w:val="0"/>
          <w:color w:val="auto"/>
          <w:sz w:val="24"/>
          <w:szCs w:val="24"/>
        </w:rPr>
        <w:t>Tabel 2</w:t>
      </w:r>
      <w:r>
        <w:rPr>
          <w:i w:val="0"/>
          <w:color w:val="auto"/>
          <w:sz w:val="24"/>
          <w:szCs w:val="24"/>
        </w:rPr>
        <w:t>.</w:t>
      </w:r>
      <w:r w:rsidRPr="002741EE">
        <w:rPr>
          <w:i w:val="0"/>
          <w:color w:val="auto"/>
          <w:sz w:val="24"/>
          <w:szCs w:val="24"/>
        </w:rPr>
        <w:fldChar w:fldCharType="begin"/>
      </w:r>
      <w:r w:rsidRPr="002741EE">
        <w:rPr>
          <w:i w:val="0"/>
          <w:color w:val="auto"/>
          <w:sz w:val="24"/>
          <w:szCs w:val="24"/>
        </w:rPr>
        <w:instrText xml:space="preserve"> SEQ Tabel_2. \* ARABIC </w:instrText>
      </w:r>
      <w:r w:rsidRPr="002741EE">
        <w:rPr>
          <w:i w:val="0"/>
          <w:color w:val="auto"/>
          <w:sz w:val="24"/>
          <w:szCs w:val="24"/>
        </w:rPr>
        <w:fldChar w:fldCharType="separate"/>
      </w:r>
      <w:r w:rsidR="00713366">
        <w:rPr>
          <w:i w:val="0"/>
          <w:noProof/>
          <w:color w:val="auto"/>
          <w:sz w:val="24"/>
          <w:szCs w:val="24"/>
        </w:rPr>
        <w:t>4</w:t>
      </w:r>
      <w:r w:rsidRPr="002741EE">
        <w:rPr>
          <w:i w:val="0"/>
          <w:color w:val="auto"/>
          <w:sz w:val="24"/>
          <w:szCs w:val="24"/>
        </w:rPr>
        <w:fldChar w:fldCharType="end"/>
      </w:r>
      <w:r w:rsidRPr="002741EE">
        <w:rPr>
          <w:i w:val="0"/>
          <w:color w:val="auto"/>
          <w:sz w:val="24"/>
          <w:szCs w:val="24"/>
          <w:lang w:val="en-US"/>
        </w:rPr>
        <w:t xml:space="preserve"> Simbol </w:t>
      </w:r>
      <w:r w:rsidRPr="002741EE">
        <w:rPr>
          <w:color w:val="auto"/>
          <w:sz w:val="24"/>
          <w:szCs w:val="24"/>
          <w:lang w:val="en-US"/>
        </w:rPr>
        <w:t>Sequence Diagram</w:t>
      </w:r>
      <w:bookmarkEnd w:id="72"/>
    </w:p>
    <w:tbl>
      <w:tblPr>
        <w:tblW w:w="6237" w:type="dxa"/>
        <w:tblInd w:w="17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3"/>
        <w:gridCol w:w="1584"/>
        <w:gridCol w:w="1417"/>
        <w:gridCol w:w="2693"/>
      </w:tblGrid>
      <w:tr w:rsidR="00D3300F" w14:paraId="69BAA209" w14:textId="77777777" w:rsidTr="002741EE">
        <w:trPr>
          <w:trHeight w:val="340"/>
          <w:tblHeader/>
        </w:trPr>
        <w:tc>
          <w:tcPr>
            <w:tcW w:w="543" w:type="dxa"/>
            <w:vAlign w:val="center"/>
          </w:tcPr>
          <w:p w14:paraId="2B963592" w14:textId="77777777" w:rsidR="00D3300F" w:rsidRDefault="00D3300F" w:rsidP="00DF7CC2">
            <w:pPr>
              <w:pStyle w:val="TableParagraph"/>
              <w:jc w:val="center"/>
              <w:rPr>
                <w:b/>
                <w:sz w:val="24"/>
              </w:rPr>
            </w:pPr>
            <w:r>
              <w:rPr>
                <w:b/>
                <w:sz w:val="24"/>
              </w:rPr>
              <w:t>No</w:t>
            </w:r>
          </w:p>
        </w:tc>
        <w:tc>
          <w:tcPr>
            <w:tcW w:w="1584" w:type="dxa"/>
            <w:vAlign w:val="center"/>
          </w:tcPr>
          <w:p w14:paraId="3C91FD01" w14:textId="77777777" w:rsidR="00D3300F" w:rsidRDefault="00D3300F" w:rsidP="00DF7CC2">
            <w:pPr>
              <w:pStyle w:val="TableParagraph"/>
              <w:jc w:val="center"/>
              <w:rPr>
                <w:b/>
                <w:sz w:val="24"/>
              </w:rPr>
            </w:pPr>
            <w:r>
              <w:rPr>
                <w:b/>
                <w:sz w:val="24"/>
              </w:rPr>
              <w:t>Simbol</w:t>
            </w:r>
          </w:p>
        </w:tc>
        <w:tc>
          <w:tcPr>
            <w:tcW w:w="1417" w:type="dxa"/>
            <w:vAlign w:val="center"/>
          </w:tcPr>
          <w:p w14:paraId="47A3D678" w14:textId="77777777" w:rsidR="00D3300F" w:rsidRDefault="00D3300F" w:rsidP="00DF7CC2">
            <w:pPr>
              <w:pStyle w:val="TableParagraph"/>
              <w:jc w:val="center"/>
              <w:rPr>
                <w:b/>
                <w:sz w:val="24"/>
              </w:rPr>
            </w:pPr>
            <w:r>
              <w:rPr>
                <w:b/>
                <w:sz w:val="24"/>
              </w:rPr>
              <w:t>Nama</w:t>
            </w:r>
          </w:p>
        </w:tc>
        <w:tc>
          <w:tcPr>
            <w:tcW w:w="2693" w:type="dxa"/>
            <w:vAlign w:val="center"/>
          </w:tcPr>
          <w:p w14:paraId="7367A1E4" w14:textId="77777777" w:rsidR="00D3300F" w:rsidRDefault="00D3300F" w:rsidP="00DF7CC2">
            <w:pPr>
              <w:pStyle w:val="TableParagraph"/>
              <w:jc w:val="center"/>
              <w:rPr>
                <w:b/>
                <w:sz w:val="24"/>
              </w:rPr>
            </w:pPr>
            <w:r>
              <w:rPr>
                <w:b/>
                <w:sz w:val="24"/>
              </w:rPr>
              <w:t>Keterangan</w:t>
            </w:r>
          </w:p>
        </w:tc>
      </w:tr>
      <w:tr w:rsidR="00D3300F" w14:paraId="76AB5343" w14:textId="77777777" w:rsidTr="002741EE">
        <w:trPr>
          <w:trHeight w:val="340"/>
        </w:trPr>
        <w:tc>
          <w:tcPr>
            <w:tcW w:w="543" w:type="dxa"/>
            <w:vAlign w:val="center"/>
          </w:tcPr>
          <w:p w14:paraId="37E71700" w14:textId="77777777" w:rsidR="00D3300F" w:rsidRDefault="00D3300F" w:rsidP="00DF7CC2">
            <w:pPr>
              <w:pStyle w:val="TableParagraph"/>
              <w:jc w:val="center"/>
              <w:rPr>
                <w:sz w:val="24"/>
              </w:rPr>
            </w:pPr>
            <w:r>
              <w:rPr>
                <w:sz w:val="24"/>
              </w:rPr>
              <w:t>1</w:t>
            </w:r>
          </w:p>
        </w:tc>
        <w:tc>
          <w:tcPr>
            <w:tcW w:w="1584" w:type="dxa"/>
            <w:vAlign w:val="center"/>
          </w:tcPr>
          <w:p w14:paraId="376A2BC6" w14:textId="77777777" w:rsidR="00D3300F" w:rsidRDefault="00D3300F" w:rsidP="00DF7CC2">
            <w:pPr>
              <w:pStyle w:val="TableParagraph"/>
              <w:jc w:val="center"/>
              <w:rPr>
                <w:sz w:val="20"/>
              </w:rPr>
            </w:pPr>
            <w:r>
              <w:rPr>
                <w:noProof/>
              </w:rPr>
              <w:drawing>
                <wp:inline distT="0" distB="0" distL="0" distR="0" wp14:anchorId="21347D78" wp14:editId="75BE30F1">
                  <wp:extent cx="571500" cy="85725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17895" t="24667" r="18947" b="15333"/>
                          <a:stretch/>
                        </pic:blipFill>
                        <pic:spPr bwMode="auto">
                          <a:xfrm>
                            <a:off x="0" y="0"/>
                            <a:ext cx="571500" cy="8572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14:paraId="7F1E1D6C" w14:textId="77777777" w:rsidR="00D3300F" w:rsidRDefault="00D3300F" w:rsidP="00DF7CC2">
            <w:pPr>
              <w:pStyle w:val="TableParagraph"/>
              <w:jc w:val="center"/>
              <w:rPr>
                <w:i/>
                <w:sz w:val="24"/>
              </w:rPr>
            </w:pPr>
            <w:r>
              <w:rPr>
                <w:i/>
                <w:sz w:val="24"/>
              </w:rPr>
              <w:t>Actor</w:t>
            </w:r>
          </w:p>
        </w:tc>
        <w:tc>
          <w:tcPr>
            <w:tcW w:w="2693" w:type="dxa"/>
            <w:vAlign w:val="center"/>
          </w:tcPr>
          <w:p w14:paraId="415BB7EA" w14:textId="389698BC" w:rsidR="00D3300F" w:rsidRDefault="00D3300F" w:rsidP="00E22853">
            <w:pPr>
              <w:pStyle w:val="TableParagraph"/>
              <w:jc w:val="both"/>
              <w:rPr>
                <w:sz w:val="24"/>
              </w:rPr>
            </w:pPr>
            <w:r>
              <w:rPr>
                <w:sz w:val="24"/>
              </w:rPr>
              <w:t>Merepresentasikan entitas yang berada di luar sistem dan berinteraksi dengan</w:t>
            </w:r>
            <w:r w:rsidR="00CC6C1D">
              <w:rPr>
                <w:sz w:val="24"/>
              </w:rPr>
              <w:t xml:space="preserve"> </w:t>
            </w:r>
            <w:r>
              <w:rPr>
                <w:sz w:val="24"/>
              </w:rPr>
              <w:t>sistem.</w:t>
            </w:r>
          </w:p>
        </w:tc>
      </w:tr>
      <w:tr w:rsidR="00D3300F" w14:paraId="4EE02A53" w14:textId="77777777" w:rsidTr="002741EE">
        <w:trPr>
          <w:trHeight w:val="340"/>
        </w:trPr>
        <w:tc>
          <w:tcPr>
            <w:tcW w:w="543" w:type="dxa"/>
            <w:vAlign w:val="center"/>
          </w:tcPr>
          <w:p w14:paraId="25A62794" w14:textId="77777777" w:rsidR="00D3300F" w:rsidRDefault="00D3300F" w:rsidP="00DF7CC2">
            <w:pPr>
              <w:pStyle w:val="TableParagraph"/>
              <w:jc w:val="center"/>
              <w:rPr>
                <w:sz w:val="24"/>
              </w:rPr>
            </w:pPr>
            <w:r>
              <w:rPr>
                <w:sz w:val="24"/>
              </w:rPr>
              <w:t>2</w:t>
            </w:r>
          </w:p>
        </w:tc>
        <w:tc>
          <w:tcPr>
            <w:tcW w:w="1584" w:type="dxa"/>
          </w:tcPr>
          <w:p w14:paraId="72492484" w14:textId="77777777" w:rsidR="00D3300F" w:rsidRDefault="00D3300F" w:rsidP="00DF7CC2">
            <w:pPr>
              <w:pStyle w:val="TableParagraph"/>
              <w:jc w:val="center"/>
              <w:rPr>
                <w:sz w:val="24"/>
              </w:rPr>
            </w:pPr>
            <w:r>
              <w:rPr>
                <w:noProof/>
                <w:sz w:val="24"/>
              </w:rPr>
              <mc:AlternateContent>
                <mc:Choice Requires="wps">
                  <w:drawing>
                    <wp:anchor distT="0" distB="0" distL="114299" distR="114299" simplePos="0" relativeHeight="251664896" behindDoc="0" locked="0" layoutInCell="1" allowOverlap="1" wp14:anchorId="1C689147" wp14:editId="729A10DB">
                      <wp:simplePos x="0" y="0"/>
                      <wp:positionH relativeFrom="column">
                        <wp:posOffset>465454</wp:posOffset>
                      </wp:positionH>
                      <wp:positionV relativeFrom="paragraph">
                        <wp:posOffset>133350</wp:posOffset>
                      </wp:positionV>
                      <wp:extent cx="0" cy="619125"/>
                      <wp:effectExtent l="0" t="0" r="19050" b="9525"/>
                      <wp:wrapNone/>
                      <wp:docPr id="1433" name="Straight Connector 14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1912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5="http://schemas.microsoft.com/office/word/2012/wordml">
                  <w:pict>
                    <v:line w14:anchorId="56CAB382" id="Straight Connector 1433" o:spid="_x0000_s1026" style="position:absolute;z-index:2516648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page" from="36.65pt,10.5pt" to="36.65pt,5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" strokecolor="black [3213]" strokeweight=".5pt">
                      <v:stroke dashstyle="dash" joinstyle="miter"/>
                      <o:lock v:ext="edit" shapetype="f"/>
                    </v:line>
                  </w:pict>
                </mc:Fallback>
              </mc:AlternateContent>
            </w:r>
          </w:p>
        </w:tc>
        <w:tc>
          <w:tcPr>
            <w:tcW w:w="1417" w:type="dxa"/>
            <w:vAlign w:val="center"/>
          </w:tcPr>
          <w:p w14:paraId="7B0ACE4A" w14:textId="77777777" w:rsidR="00D3300F" w:rsidRDefault="00D3300F" w:rsidP="00DF7CC2">
            <w:pPr>
              <w:pStyle w:val="TableParagraph"/>
              <w:jc w:val="center"/>
              <w:rPr>
                <w:i/>
                <w:sz w:val="24"/>
              </w:rPr>
            </w:pPr>
            <w:r>
              <w:rPr>
                <w:i/>
                <w:sz w:val="24"/>
              </w:rPr>
              <w:t>Lifeline</w:t>
            </w:r>
          </w:p>
        </w:tc>
        <w:tc>
          <w:tcPr>
            <w:tcW w:w="2693" w:type="dxa"/>
          </w:tcPr>
          <w:p w14:paraId="6898F447" w14:textId="77777777" w:rsidR="00D3300F" w:rsidRDefault="00D3300F" w:rsidP="00E22853">
            <w:pPr>
              <w:pStyle w:val="TableParagraph"/>
              <w:jc w:val="both"/>
              <w:rPr>
                <w:sz w:val="24"/>
              </w:rPr>
            </w:pPr>
            <w:r>
              <w:rPr>
                <w:sz w:val="24"/>
              </w:rPr>
              <w:t xml:space="preserve">Menghubungkan objek selama </w:t>
            </w:r>
            <w:r>
              <w:rPr>
                <w:i/>
                <w:sz w:val="24"/>
              </w:rPr>
              <w:t xml:space="preserve">sequence </w:t>
            </w:r>
            <w:r>
              <w:rPr>
                <w:sz w:val="24"/>
              </w:rPr>
              <w:t>(</w:t>
            </w:r>
            <w:r>
              <w:rPr>
                <w:i/>
                <w:sz w:val="24"/>
              </w:rPr>
              <w:t xml:space="preserve">message </w:t>
            </w:r>
            <w:r>
              <w:rPr>
                <w:sz w:val="24"/>
              </w:rPr>
              <w:t xml:space="preserve">dikirim </w:t>
            </w:r>
            <w:r>
              <w:rPr>
                <w:spacing w:val="-5"/>
                <w:sz w:val="24"/>
              </w:rPr>
              <w:t>atau</w:t>
            </w:r>
            <w:r>
              <w:rPr>
                <w:sz w:val="24"/>
              </w:rPr>
              <w:t>Diterima</w:t>
            </w:r>
            <w:r>
              <w:rPr>
                <w:spacing w:val="-5"/>
                <w:sz w:val="24"/>
              </w:rPr>
              <w:t xml:space="preserve">dan </w:t>
            </w:r>
            <w:r>
              <w:rPr>
                <w:sz w:val="24"/>
              </w:rPr>
              <w:t>aktifiktasnya).</w:t>
            </w:r>
          </w:p>
        </w:tc>
      </w:tr>
      <w:tr w:rsidR="00D3300F" w14:paraId="519B02FB" w14:textId="77777777" w:rsidTr="002741EE">
        <w:trPr>
          <w:trHeight w:val="340"/>
        </w:trPr>
        <w:tc>
          <w:tcPr>
            <w:tcW w:w="543" w:type="dxa"/>
            <w:vAlign w:val="center"/>
          </w:tcPr>
          <w:p w14:paraId="08C48686" w14:textId="77777777" w:rsidR="00D3300F" w:rsidRDefault="00D3300F" w:rsidP="00DF7CC2">
            <w:pPr>
              <w:pStyle w:val="TableParagraph"/>
              <w:jc w:val="center"/>
              <w:rPr>
                <w:sz w:val="24"/>
              </w:rPr>
            </w:pPr>
            <w:r>
              <w:rPr>
                <w:sz w:val="24"/>
              </w:rPr>
              <w:t>3</w:t>
            </w:r>
          </w:p>
        </w:tc>
        <w:tc>
          <w:tcPr>
            <w:tcW w:w="1584" w:type="dxa"/>
          </w:tcPr>
          <w:p w14:paraId="76698A62" w14:textId="77777777" w:rsidR="00D3300F" w:rsidRDefault="00D3300F" w:rsidP="00DF7CC2">
            <w:pPr>
              <w:pStyle w:val="TableParagraph"/>
              <w:rPr>
                <w:i/>
                <w:sz w:val="6"/>
              </w:rPr>
            </w:pPr>
          </w:p>
          <w:p w14:paraId="49EECB49" w14:textId="77777777" w:rsidR="00D3300F" w:rsidRDefault="00D3300F" w:rsidP="00DF7CC2">
            <w:pPr>
              <w:pStyle w:val="TableParagraph"/>
              <w:jc w:val="center"/>
              <w:rPr>
                <w:sz w:val="20"/>
              </w:rPr>
            </w:pPr>
            <w:r>
              <w:rPr>
                <w:noProof/>
                <w:sz w:val="20"/>
              </w:rPr>
              <mc:AlternateContent>
                <mc:Choice Requires="wpg">
                  <w:drawing>
                    <wp:inline distT="0" distB="0" distL="0" distR="0" wp14:anchorId="1B858704" wp14:editId="6C9955D4">
                      <wp:extent cx="604520" cy="650875"/>
                      <wp:effectExtent l="3175" t="2540" r="1905" b="13335"/>
                      <wp:docPr id="125" name="Group 1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4520" cy="650875"/>
                                <a:chOff x="0" y="0"/>
                                <a:chExt cx="952" cy="1025"/>
                              </a:xfrm>
                            </wpg:grpSpPr>
                            <wps:wsp>
                              <wps:cNvPr id="126" name="Freeform 1258"/>
                              <wps:cNvSpPr>
                                <a:spLocks/>
                              </wps:cNvSpPr>
                              <wps:spPr bwMode="auto">
                                <a:xfrm>
                                  <a:off x="35" y="35"/>
                                  <a:ext cx="917" cy="498"/>
                                </a:xfrm>
                                <a:custGeom>
                                  <a:avLst/>
                                  <a:gdLst>
                                    <a:gd name="T0" fmla="*/ 916 w 917"/>
                                    <a:gd name="T1" fmla="*/ 35 h 498"/>
                                    <a:gd name="T2" fmla="*/ 0 w 917"/>
                                    <a:gd name="T3" fmla="*/ 35 h 498"/>
                                    <a:gd name="T4" fmla="*/ 0 w 917"/>
                                    <a:gd name="T5" fmla="*/ 502 h 498"/>
                                    <a:gd name="T6" fmla="*/ 0 w 917"/>
                                    <a:gd name="T7" fmla="*/ 533 h 498"/>
                                    <a:gd name="T8" fmla="*/ 916 w 917"/>
                                    <a:gd name="T9" fmla="*/ 533 h 498"/>
                                    <a:gd name="T10" fmla="*/ 916 w 917"/>
                                    <a:gd name="T11" fmla="*/ 502 h 498"/>
                                    <a:gd name="T12" fmla="*/ 916 w 917"/>
                                    <a:gd name="T13" fmla="*/ 35 h 498"/>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917" h="498">
                                      <a:moveTo>
                                        <a:pt x="916" y="0"/>
                                      </a:moveTo>
                                      <a:lnTo>
                                        <a:pt x="0" y="0"/>
                                      </a:lnTo>
                                      <a:lnTo>
                                        <a:pt x="0" y="467"/>
                                      </a:lnTo>
                                      <a:lnTo>
                                        <a:pt x="0" y="498"/>
                                      </a:lnTo>
                                      <a:lnTo>
                                        <a:pt x="916" y="498"/>
                                      </a:lnTo>
                                      <a:lnTo>
                                        <a:pt x="916" y="467"/>
                                      </a:lnTo>
                                      <a:lnTo>
                                        <a:pt x="916" y="0"/>
                                      </a:lnTo>
                                      <a:close/>
                                    </a:path>
                                  </a:pathLst>
                                </a:custGeom>
                                <a:solidFill>
                                  <a:srgbClr val="C0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 name="Rectangle 1257"/>
                              <wps:cNvSpPr>
                                <a:spLocks noChangeArrowheads="1"/>
                              </wps:cNvSpPr>
                              <wps:spPr bwMode="auto">
                                <a:xfrm>
                                  <a:off x="5" y="5"/>
                                  <a:ext cx="916" cy="498"/>
                                </a:xfrm>
                                <a:prstGeom prst="rect">
                                  <a:avLst/>
                                </a:prstGeom>
                                <a:solidFill>
                                  <a:srgbClr val="FBF1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08" name="Rectangle 1256"/>
                              <wps:cNvSpPr>
                                <a:spLocks noChangeArrowheads="1"/>
                              </wps:cNvSpPr>
                              <wps:spPr bwMode="auto">
                                <a:xfrm>
                                  <a:off x="5" y="5"/>
                                  <a:ext cx="916" cy="498"/>
                                </a:xfrm>
                                <a:prstGeom prst="rect">
                                  <a:avLst/>
                                </a:prstGeom>
                                <a:noFill/>
                                <a:ln w="6402">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9" name="Freeform 1255"/>
                              <wps:cNvSpPr>
                                <a:spLocks/>
                              </wps:cNvSpPr>
                              <wps:spPr bwMode="auto">
                                <a:xfrm>
                                  <a:off x="25" y="25"/>
                                  <a:ext cx="21" cy="467"/>
                                </a:xfrm>
                                <a:custGeom>
                                  <a:avLst/>
                                  <a:gdLst>
                                    <a:gd name="T0" fmla="*/ 21 w 21"/>
                                    <a:gd name="T1" fmla="*/ 25 h 467"/>
                                    <a:gd name="T2" fmla="*/ 11 w 21"/>
                                    <a:gd name="T3" fmla="*/ 25 h 467"/>
                                    <a:gd name="T4" fmla="*/ 0 w 21"/>
                                    <a:gd name="T5" fmla="*/ 25 h 467"/>
                                    <a:gd name="T6" fmla="*/ 0 w 21"/>
                                    <a:gd name="T7" fmla="*/ 492 h 467"/>
                                    <a:gd name="T8" fmla="*/ 11 w 21"/>
                                    <a:gd name="T9" fmla="*/ 492 h 467"/>
                                    <a:gd name="T10" fmla="*/ 21 w 21"/>
                                    <a:gd name="T11" fmla="*/ 492 h 467"/>
                                    <a:gd name="T12" fmla="*/ 21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1" y="0"/>
                                      </a:moveTo>
                                      <a:lnTo>
                                        <a:pt x="11" y="0"/>
                                      </a:lnTo>
                                      <a:lnTo>
                                        <a:pt x="0" y="0"/>
                                      </a:lnTo>
                                      <a:lnTo>
                                        <a:pt x="0" y="467"/>
                                      </a:lnTo>
                                      <a:lnTo>
                                        <a:pt x="11" y="467"/>
                                      </a:lnTo>
                                      <a:lnTo>
                                        <a:pt x="21" y="467"/>
                                      </a:lnTo>
                                      <a:lnTo>
                                        <a:pt x="21" y="0"/>
                                      </a:lnTo>
                                      <a:close/>
                                    </a:path>
                                  </a:pathLst>
                                </a:custGeom>
                                <a:solidFill>
                                  <a:srgbClr val="E4DBC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0" name="Freeform 1254"/>
                              <wps:cNvSpPr>
                                <a:spLocks/>
                              </wps:cNvSpPr>
                              <wps:spPr bwMode="auto">
                                <a:xfrm>
                                  <a:off x="45" y="25"/>
                                  <a:ext cx="21" cy="467"/>
                                </a:xfrm>
                                <a:custGeom>
                                  <a:avLst/>
                                  <a:gdLst>
                                    <a:gd name="T0" fmla="*/ 21 w 21"/>
                                    <a:gd name="T1" fmla="*/ 25 h 467"/>
                                    <a:gd name="T2" fmla="*/ 11 w 21"/>
                                    <a:gd name="T3" fmla="*/ 25 h 467"/>
                                    <a:gd name="T4" fmla="*/ 0 w 21"/>
                                    <a:gd name="T5" fmla="*/ 25 h 467"/>
                                    <a:gd name="T6" fmla="*/ 0 w 21"/>
                                    <a:gd name="T7" fmla="*/ 492 h 467"/>
                                    <a:gd name="T8" fmla="*/ 11 w 21"/>
                                    <a:gd name="T9" fmla="*/ 492 h 467"/>
                                    <a:gd name="T10" fmla="*/ 21 w 21"/>
                                    <a:gd name="T11" fmla="*/ 492 h 467"/>
                                    <a:gd name="T12" fmla="*/ 21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1" y="0"/>
                                      </a:moveTo>
                                      <a:lnTo>
                                        <a:pt x="11" y="0"/>
                                      </a:lnTo>
                                      <a:lnTo>
                                        <a:pt x="0" y="0"/>
                                      </a:lnTo>
                                      <a:lnTo>
                                        <a:pt x="0" y="467"/>
                                      </a:lnTo>
                                      <a:lnTo>
                                        <a:pt x="11" y="467"/>
                                      </a:lnTo>
                                      <a:lnTo>
                                        <a:pt x="21" y="467"/>
                                      </a:lnTo>
                                      <a:lnTo>
                                        <a:pt x="21" y="0"/>
                                      </a:lnTo>
                                      <a:close/>
                                    </a:path>
                                  </a:pathLst>
                                </a:custGeom>
                                <a:solidFill>
                                  <a:srgbClr val="E6DCC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1" name="Freeform 1253"/>
                              <wps:cNvSpPr>
                                <a:spLocks/>
                              </wps:cNvSpPr>
                              <wps:spPr bwMode="auto">
                                <a:xfrm>
                                  <a:off x="66" y="25"/>
                                  <a:ext cx="21" cy="467"/>
                                </a:xfrm>
                                <a:custGeom>
                                  <a:avLst/>
                                  <a:gdLst>
                                    <a:gd name="T0" fmla="*/ 20 w 21"/>
                                    <a:gd name="T1" fmla="*/ 25 h 467"/>
                                    <a:gd name="T2" fmla="*/ 10 w 21"/>
                                    <a:gd name="T3" fmla="*/ 25 h 467"/>
                                    <a:gd name="T4" fmla="*/ 0 w 21"/>
                                    <a:gd name="T5" fmla="*/ 25 h 467"/>
                                    <a:gd name="T6" fmla="*/ 0 w 21"/>
                                    <a:gd name="T7" fmla="*/ 492 h 467"/>
                                    <a:gd name="T8" fmla="*/ 10 w 21"/>
                                    <a:gd name="T9" fmla="*/ 492 h 467"/>
                                    <a:gd name="T10" fmla="*/ 20 w 21"/>
                                    <a:gd name="T11" fmla="*/ 492 h 467"/>
                                    <a:gd name="T12" fmla="*/ 20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0" y="0"/>
                                      </a:moveTo>
                                      <a:lnTo>
                                        <a:pt x="10" y="0"/>
                                      </a:lnTo>
                                      <a:lnTo>
                                        <a:pt x="0" y="0"/>
                                      </a:lnTo>
                                      <a:lnTo>
                                        <a:pt x="0" y="467"/>
                                      </a:lnTo>
                                      <a:lnTo>
                                        <a:pt x="10" y="467"/>
                                      </a:lnTo>
                                      <a:lnTo>
                                        <a:pt x="20" y="467"/>
                                      </a:lnTo>
                                      <a:lnTo>
                                        <a:pt x="20" y="0"/>
                                      </a:lnTo>
                                      <a:close/>
                                    </a:path>
                                  </a:pathLst>
                                </a:custGeom>
                                <a:solidFill>
                                  <a:srgbClr val="E7DD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2" name="Freeform 1252"/>
                              <wps:cNvSpPr>
                                <a:spLocks/>
                              </wps:cNvSpPr>
                              <wps:spPr bwMode="auto">
                                <a:xfrm>
                                  <a:off x="87" y="25"/>
                                  <a:ext cx="21" cy="467"/>
                                </a:xfrm>
                                <a:custGeom>
                                  <a:avLst/>
                                  <a:gdLst>
                                    <a:gd name="T0" fmla="*/ 21 w 21"/>
                                    <a:gd name="T1" fmla="*/ 25 h 467"/>
                                    <a:gd name="T2" fmla="*/ 10 w 21"/>
                                    <a:gd name="T3" fmla="*/ 25 h 467"/>
                                    <a:gd name="T4" fmla="*/ 0 w 21"/>
                                    <a:gd name="T5" fmla="*/ 25 h 467"/>
                                    <a:gd name="T6" fmla="*/ 0 w 21"/>
                                    <a:gd name="T7" fmla="*/ 492 h 467"/>
                                    <a:gd name="T8" fmla="*/ 10 w 21"/>
                                    <a:gd name="T9" fmla="*/ 492 h 467"/>
                                    <a:gd name="T10" fmla="*/ 21 w 21"/>
                                    <a:gd name="T11" fmla="*/ 492 h 467"/>
                                    <a:gd name="T12" fmla="*/ 21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1" y="0"/>
                                      </a:moveTo>
                                      <a:lnTo>
                                        <a:pt x="10" y="0"/>
                                      </a:lnTo>
                                      <a:lnTo>
                                        <a:pt x="0" y="0"/>
                                      </a:lnTo>
                                      <a:lnTo>
                                        <a:pt x="0" y="467"/>
                                      </a:lnTo>
                                      <a:lnTo>
                                        <a:pt x="10" y="467"/>
                                      </a:lnTo>
                                      <a:lnTo>
                                        <a:pt x="21" y="467"/>
                                      </a:lnTo>
                                      <a:lnTo>
                                        <a:pt x="21" y="0"/>
                                      </a:lnTo>
                                      <a:close/>
                                    </a:path>
                                  </a:pathLst>
                                </a:custGeom>
                                <a:solidFill>
                                  <a:srgbClr val="E8DEC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3" name="Rectangle 1251"/>
                              <wps:cNvSpPr>
                                <a:spLocks noChangeArrowheads="1"/>
                              </wps:cNvSpPr>
                              <wps:spPr bwMode="auto">
                                <a:xfrm>
                                  <a:off x="107" y="25"/>
                                  <a:ext cx="11" cy="467"/>
                                </a:xfrm>
                                <a:prstGeom prst="rect">
                                  <a:avLst/>
                                </a:prstGeom>
                                <a:solidFill>
                                  <a:srgbClr val="E9DFD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14" name="Freeform 1250"/>
                              <wps:cNvSpPr>
                                <a:spLocks/>
                              </wps:cNvSpPr>
                              <wps:spPr bwMode="auto">
                                <a:xfrm>
                                  <a:off x="118" y="25"/>
                                  <a:ext cx="21" cy="467"/>
                                </a:xfrm>
                                <a:custGeom>
                                  <a:avLst/>
                                  <a:gdLst>
                                    <a:gd name="T0" fmla="*/ 21 w 21"/>
                                    <a:gd name="T1" fmla="*/ 25 h 467"/>
                                    <a:gd name="T2" fmla="*/ 10 w 21"/>
                                    <a:gd name="T3" fmla="*/ 25 h 467"/>
                                    <a:gd name="T4" fmla="*/ 0 w 21"/>
                                    <a:gd name="T5" fmla="*/ 25 h 467"/>
                                    <a:gd name="T6" fmla="*/ 0 w 21"/>
                                    <a:gd name="T7" fmla="*/ 492 h 467"/>
                                    <a:gd name="T8" fmla="*/ 10 w 21"/>
                                    <a:gd name="T9" fmla="*/ 492 h 467"/>
                                    <a:gd name="T10" fmla="*/ 21 w 21"/>
                                    <a:gd name="T11" fmla="*/ 492 h 467"/>
                                    <a:gd name="T12" fmla="*/ 21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1" y="0"/>
                                      </a:moveTo>
                                      <a:lnTo>
                                        <a:pt x="10" y="0"/>
                                      </a:lnTo>
                                      <a:lnTo>
                                        <a:pt x="0" y="0"/>
                                      </a:lnTo>
                                      <a:lnTo>
                                        <a:pt x="0" y="467"/>
                                      </a:lnTo>
                                      <a:lnTo>
                                        <a:pt x="10" y="467"/>
                                      </a:lnTo>
                                      <a:lnTo>
                                        <a:pt x="21" y="467"/>
                                      </a:lnTo>
                                      <a:lnTo>
                                        <a:pt x="21" y="0"/>
                                      </a:lnTo>
                                      <a:close/>
                                    </a:path>
                                  </a:pathLst>
                                </a:custGeom>
                                <a:solidFill>
                                  <a:srgbClr val="EADFD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5" name="Freeform 1249"/>
                              <wps:cNvSpPr>
                                <a:spLocks/>
                              </wps:cNvSpPr>
                              <wps:spPr bwMode="auto">
                                <a:xfrm>
                                  <a:off x="138" y="25"/>
                                  <a:ext cx="21" cy="467"/>
                                </a:xfrm>
                                <a:custGeom>
                                  <a:avLst/>
                                  <a:gdLst>
                                    <a:gd name="T0" fmla="*/ 20 w 21"/>
                                    <a:gd name="T1" fmla="*/ 492 h 467"/>
                                    <a:gd name="T2" fmla="*/ 20 w 21"/>
                                    <a:gd name="T3" fmla="*/ 25 h 467"/>
                                    <a:gd name="T4" fmla="*/ 10 w 21"/>
                                    <a:gd name="T5" fmla="*/ 25 h 467"/>
                                    <a:gd name="T6" fmla="*/ 0 w 21"/>
                                    <a:gd name="T7" fmla="*/ 25 h 467"/>
                                    <a:gd name="T8" fmla="*/ 0 w 21"/>
                                    <a:gd name="T9" fmla="*/ 492 h 467"/>
                                    <a:gd name="T10" fmla="*/ 10 w 21"/>
                                    <a:gd name="T11" fmla="*/ 492 h 467"/>
                                    <a:gd name="T12" fmla="*/ 20 w 21"/>
                                    <a:gd name="T13" fmla="*/ 492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0" y="467"/>
                                      </a:moveTo>
                                      <a:lnTo>
                                        <a:pt x="20" y="0"/>
                                      </a:lnTo>
                                      <a:lnTo>
                                        <a:pt x="10" y="0"/>
                                      </a:lnTo>
                                      <a:lnTo>
                                        <a:pt x="0" y="0"/>
                                      </a:lnTo>
                                      <a:lnTo>
                                        <a:pt x="0" y="467"/>
                                      </a:lnTo>
                                      <a:lnTo>
                                        <a:pt x="10" y="467"/>
                                      </a:lnTo>
                                      <a:lnTo>
                                        <a:pt x="20" y="467"/>
                                      </a:lnTo>
                                      <a:close/>
                                    </a:path>
                                  </a:pathLst>
                                </a:custGeom>
                                <a:solidFill>
                                  <a:srgbClr val="EBE0D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6" name="Freeform 1248"/>
                              <wps:cNvSpPr>
                                <a:spLocks/>
                              </wps:cNvSpPr>
                              <wps:spPr bwMode="auto">
                                <a:xfrm>
                                  <a:off x="159" y="25"/>
                                  <a:ext cx="21" cy="467"/>
                                </a:xfrm>
                                <a:custGeom>
                                  <a:avLst/>
                                  <a:gdLst>
                                    <a:gd name="T0" fmla="*/ 21 w 21"/>
                                    <a:gd name="T1" fmla="*/ 25 h 467"/>
                                    <a:gd name="T2" fmla="*/ 11 w 21"/>
                                    <a:gd name="T3" fmla="*/ 25 h 467"/>
                                    <a:gd name="T4" fmla="*/ 0 w 21"/>
                                    <a:gd name="T5" fmla="*/ 25 h 467"/>
                                    <a:gd name="T6" fmla="*/ 0 w 21"/>
                                    <a:gd name="T7" fmla="*/ 492 h 467"/>
                                    <a:gd name="T8" fmla="*/ 11 w 21"/>
                                    <a:gd name="T9" fmla="*/ 492 h 467"/>
                                    <a:gd name="T10" fmla="*/ 21 w 21"/>
                                    <a:gd name="T11" fmla="*/ 492 h 467"/>
                                    <a:gd name="T12" fmla="*/ 21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1" y="0"/>
                                      </a:moveTo>
                                      <a:lnTo>
                                        <a:pt x="11" y="0"/>
                                      </a:lnTo>
                                      <a:lnTo>
                                        <a:pt x="0" y="0"/>
                                      </a:lnTo>
                                      <a:lnTo>
                                        <a:pt x="0" y="467"/>
                                      </a:lnTo>
                                      <a:lnTo>
                                        <a:pt x="11" y="467"/>
                                      </a:lnTo>
                                      <a:lnTo>
                                        <a:pt x="21" y="467"/>
                                      </a:lnTo>
                                      <a:lnTo>
                                        <a:pt x="21" y="0"/>
                                      </a:lnTo>
                                      <a:close/>
                                    </a:path>
                                  </a:pathLst>
                                </a:custGeom>
                                <a:solidFill>
                                  <a:srgbClr val="EBE1D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7" name="Freeform 1247"/>
                              <wps:cNvSpPr>
                                <a:spLocks/>
                              </wps:cNvSpPr>
                              <wps:spPr bwMode="auto">
                                <a:xfrm>
                                  <a:off x="179" y="25"/>
                                  <a:ext cx="21" cy="467"/>
                                </a:xfrm>
                                <a:custGeom>
                                  <a:avLst/>
                                  <a:gdLst>
                                    <a:gd name="T0" fmla="*/ 20 w 21"/>
                                    <a:gd name="T1" fmla="*/ 25 h 467"/>
                                    <a:gd name="T2" fmla="*/ 10 w 21"/>
                                    <a:gd name="T3" fmla="*/ 25 h 467"/>
                                    <a:gd name="T4" fmla="*/ 0 w 21"/>
                                    <a:gd name="T5" fmla="*/ 25 h 467"/>
                                    <a:gd name="T6" fmla="*/ 0 w 21"/>
                                    <a:gd name="T7" fmla="*/ 492 h 467"/>
                                    <a:gd name="T8" fmla="*/ 10 w 21"/>
                                    <a:gd name="T9" fmla="*/ 492 h 467"/>
                                    <a:gd name="T10" fmla="*/ 20 w 21"/>
                                    <a:gd name="T11" fmla="*/ 492 h 467"/>
                                    <a:gd name="T12" fmla="*/ 20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0" y="0"/>
                                      </a:moveTo>
                                      <a:lnTo>
                                        <a:pt x="10" y="0"/>
                                      </a:lnTo>
                                      <a:lnTo>
                                        <a:pt x="0" y="0"/>
                                      </a:lnTo>
                                      <a:lnTo>
                                        <a:pt x="0" y="467"/>
                                      </a:lnTo>
                                      <a:lnTo>
                                        <a:pt x="10" y="467"/>
                                      </a:lnTo>
                                      <a:lnTo>
                                        <a:pt x="20" y="467"/>
                                      </a:lnTo>
                                      <a:lnTo>
                                        <a:pt x="20" y="0"/>
                                      </a:lnTo>
                                      <a:close/>
                                    </a:path>
                                  </a:pathLst>
                                </a:custGeom>
                                <a:solidFill>
                                  <a:srgbClr val="ECE2D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8" name="Rectangle 1246"/>
                              <wps:cNvSpPr>
                                <a:spLocks noChangeArrowheads="1"/>
                              </wps:cNvSpPr>
                              <wps:spPr bwMode="auto">
                                <a:xfrm>
                                  <a:off x="200" y="25"/>
                                  <a:ext cx="11" cy="467"/>
                                </a:xfrm>
                                <a:prstGeom prst="rect">
                                  <a:avLst/>
                                </a:prstGeom>
                                <a:solidFill>
                                  <a:srgbClr val="EDE3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19" name="Freeform 1245"/>
                              <wps:cNvSpPr>
                                <a:spLocks/>
                              </wps:cNvSpPr>
                              <wps:spPr bwMode="auto">
                                <a:xfrm>
                                  <a:off x="210" y="25"/>
                                  <a:ext cx="21" cy="467"/>
                                </a:xfrm>
                                <a:custGeom>
                                  <a:avLst/>
                                  <a:gdLst>
                                    <a:gd name="T0" fmla="*/ 20 w 21"/>
                                    <a:gd name="T1" fmla="*/ 25 h 467"/>
                                    <a:gd name="T2" fmla="*/ 10 w 21"/>
                                    <a:gd name="T3" fmla="*/ 25 h 467"/>
                                    <a:gd name="T4" fmla="*/ 0 w 21"/>
                                    <a:gd name="T5" fmla="*/ 25 h 467"/>
                                    <a:gd name="T6" fmla="*/ 0 w 21"/>
                                    <a:gd name="T7" fmla="*/ 492 h 467"/>
                                    <a:gd name="T8" fmla="*/ 10 w 21"/>
                                    <a:gd name="T9" fmla="*/ 492 h 467"/>
                                    <a:gd name="T10" fmla="*/ 20 w 21"/>
                                    <a:gd name="T11" fmla="*/ 492 h 467"/>
                                    <a:gd name="T12" fmla="*/ 20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0" y="0"/>
                                      </a:moveTo>
                                      <a:lnTo>
                                        <a:pt x="10" y="0"/>
                                      </a:lnTo>
                                      <a:lnTo>
                                        <a:pt x="0" y="0"/>
                                      </a:lnTo>
                                      <a:lnTo>
                                        <a:pt x="0" y="467"/>
                                      </a:lnTo>
                                      <a:lnTo>
                                        <a:pt x="10" y="467"/>
                                      </a:lnTo>
                                      <a:lnTo>
                                        <a:pt x="20" y="467"/>
                                      </a:lnTo>
                                      <a:lnTo>
                                        <a:pt x="20" y="0"/>
                                      </a:lnTo>
                                      <a:close/>
                                    </a:path>
                                  </a:pathLst>
                                </a:custGeom>
                                <a:solidFill>
                                  <a:srgbClr val="EEE4D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0" name="Freeform 1244"/>
                              <wps:cNvSpPr>
                                <a:spLocks/>
                              </wps:cNvSpPr>
                              <wps:spPr bwMode="auto">
                                <a:xfrm>
                                  <a:off x="231" y="25"/>
                                  <a:ext cx="21" cy="467"/>
                                </a:xfrm>
                                <a:custGeom>
                                  <a:avLst/>
                                  <a:gdLst>
                                    <a:gd name="T0" fmla="*/ 21 w 21"/>
                                    <a:gd name="T1" fmla="*/ 25 h 467"/>
                                    <a:gd name="T2" fmla="*/ 11 w 21"/>
                                    <a:gd name="T3" fmla="*/ 25 h 467"/>
                                    <a:gd name="T4" fmla="*/ 0 w 21"/>
                                    <a:gd name="T5" fmla="*/ 25 h 467"/>
                                    <a:gd name="T6" fmla="*/ 0 w 21"/>
                                    <a:gd name="T7" fmla="*/ 492 h 467"/>
                                    <a:gd name="T8" fmla="*/ 11 w 21"/>
                                    <a:gd name="T9" fmla="*/ 492 h 467"/>
                                    <a:gd name="T10" fmla="*/ 21 w 21"/>
                                    <a:gd name="T11" fmla="*/ 492 h 467"/>
                                    <a:gd name="T12" fmla="*/ 21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1" y="0"/>
                                      </a:moveTo>
                                      <a:lnTo>
                                        <a:pt x="11" y="0"/>
                                      </a:lnTo>
                                      <a:lnTo>
                                        <a:pt x="0" y="0"/>
                                      </a:lnTo>
                                      <a:lnTo>
                                        <a:pt x="0" y="467"/>
                                      </a:lnTo>
                                      <a:lnTo>
                                        <a:pt x="11" y="467"/>
                                      </a:lnTo>
                                      <a:lnTo>
                                        <a:pt x="21" y="467"/>
                                      </a:lnTo>
                                      <a:lnTo>
                                        <a:pt x="21" y="0"/>
                                      </a:lnTo>
                                      <a:close/>
                                    </a:path>
                                  </a:pathLst>
                                </a:custGeom>
                                <a:solidFill>
                                  <a:srgbClr val="EFE6D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1" name="Freeform 1243"/>
                              <wps:cNvSpPr>
                                <a:spLocks/>
                              </wps:cNvSpPr>
                              <wps:spPr bwMode="auto">
                                <a:xfrm>
                                  <a:off x="251" y="25"/>
                                  <a:ext cx="21" cy="467"/>
                                </a:xfrm>
                                <a:custGeom>
                                  <a:avLst/>
                                  <a:gdLst>
                                    <a:gd name="T0" fmla="*/ 20 w 21"/>
                                    <a:gd name="T1" fmla="*/ 25 h 467"/>
                                    <a:gd name="T2" fmla="*/ 10 w 21"/>
                                    <a:gd name="T3" fmla="*/ 25 h 467"/>
                                    <a:gd name="T4" fmla="*/ 0 w 21"/>
                                    <a:gd name="T5" fmla="*/ 25 h 467"/>
                                    <a:gd name="T6" fmla="*/ 0 w 21"/>
                                    <a:gd name="T7" fmla="*/ 492 h 467"/>
                                    <a:gd name="T8" fmla="*/ 10 w 21"/>
                                    <a:gd name="T9" fmla="*/ 492 h 467"/>
                                    <a:gd name="T10" fmla="*/ 20 w 21"/>
                                    <a:gd name="T11" fmla="*/ 492 h 467"/>
                                    <a:gd name="T12" fmla="*/ 20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0" y="0"/>
                                      </a:moveTo>
                                      <a:lnTo>
                                        <a:pt x="10" y="0"/>
                                      </a:lnTo>
                                      <a:lnTo>
                                        <a:pt x="0" y="0"/>
                                      </a:lnTo>
                                      <a:lnTo>
                                        <a:pt x="0" y="467"/>
                                      </a:lnTo>
                                      <a:lnTo>
                                        <a:pt x="10" y="467"/>
                                      </a:lnTo>
                                      <a:lnTo>
                                        <a:pt x="20" y="467"/>
                                      </a:lnTo>
                                      <a:lnTo>
                                        <a:pt x="20" y="0"/>
                                      </a:lnTo>
                                      <a:close/>
                                    </a:path>
                                  </a:pathLst>
                                </a:custGeom>
                                <a:solidFill>
                                  <a:srgbClr val="F0E7D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2" name="Freeform 1242"/>
                              <wps:cNvSpPr>
                                <a:spLocks/>
                              </wps:cNvSpPr>
                              <wps:spPr bwMode="auto">
                                <a:xfrm>
                                  <a:off x="272" y="25"/>
                                  <a:ext cx="21" cy="467"/>
                                </a:xfrm>
                                <a:custGeom>
                                  <a:avLst/>
                                  <a:gdLst>
                                    <a:gd name="T0" fmla="*/ 21 w 21"/>
                                    <a:gd name="T1" fmla="*/ 25 h 467"/>
                                    <a:gd name="T2" fmla="*/ 11 w 21"/>
                                    <a:gd name="T3" fmla="*/ 25 h 467"/>
                                    <a:gd name="T4" fmla="*/ 0 w 21"/>
                                    <a:gd name="T5" fmla="*/ 25 h 467"/>
                                    <a:gd name="T6" fmla="*/ 0 w 21"/>
                                    <a:gd name="T7" fmla="*/ 492 h 467"/>
                                    <a:gd name="T8" fmla="*/ 11 w 21"/>
                                    <a:gd name="T9" fmla="*/ 492 h 467"/>
                                    <a:gd name="T10" fmla="*/ 21 w 21"/>
                                    <a:gd name="T11" fmla="*/ 492 h 467"/>
                                    <a:gd name="T12" fmla="*/ 21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1" y="0"/>
                                      </a:moveTo>
                                      <a:lnTo>
                                        <a:pt x="11" y="0"/>
                                      </a:lnTo>
                                      <a:lnTo>
                                        <a:pt x="0" y="0"/>
                                      </a:lnTo>
                                      <a:lnTo>
                                        <a:pt x="0" y="467"/>
                                      </a:lnTo>
                                      <a:lnTo>
                                        <a:pt x="11" y="467"/>
                                      </a:lnTo>
                                      <a:lnTo>
                                        <a:pt x="21" y="467"/>
                                      </a:lnTo>
                                      <a:lnTo>
                                        <a:pt x="21" y="0"/>
                                      </a:lnTo>
                                      <a:close/>
                                    </a:path>
                                  </a:pathLst>
                                </a:custGeom>
                                <a:solidFill>
                                  <a:srgbClr val="F1E8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3" name="Freeform 1241"/>
                              <wps:cNvSpPr>
                                <a:spLocks/>
                              </wps:cNvSpPr>
                              <wps:spPr bwMode="auto">
                                <a:xfrm>
                                  <a:off x="293" y="25"/>
                                  <a:ext cx="21" cy="467"/>
                                </a:xfrm>
                                <a:custGeom>
                                  <a:avLst/>
                                  <a:gdLst>
                                    <a:gd name="T0" fmla="*/ 21 w 21"/>
                                    <a:gd name="T1" fmla="*/ 25 h 467"/>
                                    <a:gd name="T2" fmla="*/ 10 w 21"/>
                                    <a:gd name="T3" fmla="*/ 25 h 467"/>
                                    <a:gd name="T4" fmla="*/ 0 w 21"/>
                                    <a:gd name="T5" fmla="*/ 25 h 467"/>
                                    <a:gd name="T6" fmla="*/ 0 w 21"/>
                                    <a:gd name="T7" fmla="*/ 492 h 467"/>
                                    <a:gd name="T8" fmla="*/ 10 w 21"/>
                                    <a:gd name="T9" fmla="*/ 492 h 467"/>
                                    <a:gd name="T10" fmla="*/ 21 w 21"/>
                                    <a:gd name="T11" fmla="*/ 492 h 467"/>
                                    <a:gd name="T12" fmla="*/ 21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1" y="0"/>
                                      </a:moveTo>
                                      <a:lnTo>
                                        <a:pt x="10" y="0"/>
                                      </a:lnTo>
                                      <a:lnTo>
                                        <a:pt x="0" y="0"/>
                                      </a:lnTo>
                                      <a:lnTo>
                                        <a:pt x="0" y="467"/>
                                      </a:lnTo>
                                      <a:lnTo>
                                        <a:pt x="10" y="467"/>
                                      </a:lnTo>
                                      <a:lnTo>
                                        <a:pt x="21" y="467"/>
                                      </a:lnTo>
                                      <a:lnTo>
                                        <a:pt x="21" y="0"/>
                                      </a:lnTo>
                                      <a:close/>
                                    </a:path>
                                  </a:pathLst>
                                </a:custGeom>
                                <a:solidFill>
                                  <a:srgbClr val="F3E9D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4" name="Freeform 1240"/>
                              <wps:cNvSpPr>
                                <a:spLocks/>
                              </wps:cNvSpPr>
                              <wps:spPr bwMode="auto">
                                <a:xfrm>
                                  <a:off x="313" y="25"/>
                                  <a:ext cx="21" cy="467"/>
                                </a:xfrm>
                                <a:custGeom>
                                  <a:avLst/>
                                  <a:gdLst>
                                    <a:gd name="T0" fmla="*/ 20 w 21"/>
                                    <a:gd name="T1" fmla="*/ 25 h 467"/>
                                    <a:gd name="T2" fmla="*/ 10 w 21"/>
                                    <a:gd name="T3" fmla="*/ 25 h 467"/>
                                    <a:gd name="T4" fmla="*/ 0 w 21"/>
                                    <a:gd name="T5" fmla="*/ 25 h 467"/>
                                    <a:gd name="T6" fmla="*/ 0 w 21"/>
                                    <a:gd name="T7" fmla="*/ 492 h 467"/>
                                    <a:gd name="T8" fmla="*/ 10 w 21"/>
                                    <a:gd name="T9" fmla="*/ 492 h 467"/>
                                    <a:gd name="T10" fmla="*/ 20 w 21"/>
                                    <a:gd name="T11" fmla="*/ 492 h 467"/>
                                    <a:gd name="T12" fmla="*/ 20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0" y="0"/>
                                      </a:moveTo>
                                      <a:lnTo>
                                        <a:pt x="10" y="0"/>
                                      </a:lnTo>
                                      <a:lnTo>
                                        <a:pt x="0" y="0"/>
                                      </a:lnTo>
                                      <a:lnTo>
                                        <a:pt x="0" y="467"/>
                                      </a:lnTo>
                                      <a:lnTo>
                                        <a:pt x="10" y="467"/>
                                      </a:lnTo>
                                      <a:lnTo>
                                        <a:pt x="20" y="467"/>
                                      </a:lnTo>
                                      <a:lnTo>
                                        <a:pt x="20" y="0"/>
                                      </a:lnTo>
                                      <a:close/>
                                    </a:path>
                                  </a:pathLst>
                                </a:custGeom>
                                <a:solidFill>
                                  <a:srgbClr val="F4EAD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5" name="Freeform 1239"/>
                              <wps:cNvSpPr>
                                <a:spLocks/>
                              </wps:cNvSpPr>
                              <wps:spPr bwMode="auto">
                                <a:xfrm>
                                  <a:off x="334" y="25"/>
                                  <a:ext cx="21" cy="467"/>
                                </a:xfrm>
                                <a:custGeom>
                                  <a:avLst/>
                                  <a:gdLst>
                                    <a:gd name="T0" fmla="*/ 21 w 21"/>
                                    <a:gd name="T1" fmla="*/ 25 h 467"/>
                                    <a:gd name="T2" fmla="*/ 11 w 21"/>
                                    <a:gd name="T3" fmla="*/ 25 h 467"/>
                                    <a:gd name="T4" fmla="*/ 0 w 21"/>
                                    <a:gd name="T5" fmla="*/ 25 h 467"/>
                                    <a:gd name="T6" fmla="*/ 0 w 21"/>
                                    <a:gd name="T7" fmla="*/ 492 h 467"/>
                                    <a:gd name="T8" fmla="*/ 11 w 21"/>
                                    <a:gd name="T9" fmla="*/ 492 h 467"/>
                                    <a:gd name="T10" fmla="*/ 21 w 21"/>
                                    <a:gd name="T11" fmla="*/ 492 h 467"/>
                                    <a:gd name="T12" fmla="*/ 21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1" y="0"/>
                                      </a:moveTo>
                                      <a:lnTo>
                                        <a:pt x="11" y="0"/>
                                      </a:lnTo>
                                      <a:lnTo>
                                        <a:pt x="0" y="0"/>
                                      </a:lnTo>
                                      <a:lnTo>
                                        <a:pt x="0" y="467"/>
                                      </a:lnTo>
                                      <a:lnTo>
                                        <a:pt x="11" y="467"/>
                                      </a:lnTo>
                                      <a:lnTo>
                                        <a:pt x="21" y="467"/>
                                      </a:lnTo>
                                      <a:lnTo>
                                        <a:pt x="21" y="0"/>
                                      </a:lnTo>
                                      <a:close/>
                                    </a:path>
                                  </a:pathLst>
                                </a:custGeom>
                                <a:solidFill>
                                  <a:srgbClr val="F5EBD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6" name="Freeform 1238"/>
                              <wps:cNvSpPr>
                                <a:spLocks/>
                              </wps:cNvSpPr>
                              <wps:spPr bwMode="auto">
                                <a:xfrm>
                                  <a:off x="354" y="25"/>
                                  <a:ext cx="21" cy="467"/>
                                </a:xfrm>
                                <a:custGeom>
                                  <a:avLst/>
                                  <a:gdLst>
                                    <a:gd name="T0" fmla="*/ 20 w 21"/>
                                    <a:gd name="T1" fmla="*/ 25 h 467"/>
                                    <a:gd name="T2" fmla="*/ 10 w 21"/>
                                    <a:gd name="T3" fmla="*/ 25 h 467"/>
                                    <a:gd name="T4" fmla="*/ 0 w 21"/>
                                    <a:gd name="T5" fmla="*/ 25 h 467"/>
                                    <a:gd name="T6" fmla="*/ 0 w 21"/>
                                    <a:gd name="T7" fmla="*/ 492 h 467"/>
                                    <a:gd name="T8" fmla="*/ 10 w 21"/>
                                    <a:gd name="T9" fmla="*/ 492 h 467"/>
                                    <a:gd name="T10" fmla="*/ 20 w 21"/>
                                    <a:gd name="T11" fmla="*/ 492 h 467"/>
                                    <a:gd name="T12" fmla="*/ 20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0" y="0"/>
                                      </a:moveTo>
                                      <a:lnTo>
                                        <a:pt x="10" y="0"/>
                                      </a:lnTo>
                                      <a:lnTo>
                                        <a:pt x="0" y="0"/>
                                      </a:lnTo>
                                      <a:lnTo>
                                        <a:pt x="0" y="467"/>
                                      </a:lnTo>
                                      <a:lnTo>
                                        <a:pt x="10" y="467"/>
                                      </a:lnTo>
                                      <a:lnTo>
                                        <a:pt x="20" y="467"/>
                                      </a:lnTo>
                                      <a:lnTo>
                                        <a:pt x="20" y="0"/>
                                      </a:lnTo>
                                      <a:close/>
                                    </a:path>
                                  </a:pathLst>
                                </a:custGeom>
                                <a:solidFill>
                                  <a:srgbClr val="F6EBD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7" name="Rectangle 1237"/>
                              <wps:cNvSpPr>
                                <a:spLocks noChangeArrowheads="1"/>
                              </wps:cNvSpPr>
                              <wps:spPr bwMode="auto">
                                <a:xfrm>
                                  <a:off x="375" y="25"/>
                                  <a:ext cx="11" cy="467"/>
                                </a:xfrm>
                                <a:prstGeom prst="rect">
                                  <a:avLst/>
                                </a:prstGeom>
                                <a:solidFill>
                                  <a:srgbClr val="F7ECD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28" name="Freeform 1236"/>
                              <wps:cNvSpPr>
                                <a:spLocks/>
                              </wps:cNvSpPr>
                              <wps:spPr bwMode="auto">
                                <a:xfrm>
                                  <a:off x="385" y="25"/>
                                  <a:ext cx="21" cy="467"/>
                                </a:xfrm>
                                <a:custGeom>
                                  <a:avLst/>
                                  <a:gdLst>
                                    <a:gd name="T0" fmla="*/ 21 w 21"/>
                                    <a:gd name="T1" fmla="*/ 25 h 467"/>
                                    <a:gd name="T2" fmla="*/ 11 w 21"/>
                                    <a:gd name="T3" fmla="*/ 25 h 467"/>
                                    <a:gd name="T4" fmla="*/ 0 w 21"/>
                                    <a:gd name="T5" fmla="*/ 25 h 467"/>
                                    <a:gd name="T6" fmla="*/ 0 w 21"/>
                                    <a:gd name="T7" fmla="*/ 492 h 467"/>
                                    <a:gd name="T8" fmla="*/ 11 w 21"/>
                                    <a:gd name="T9" fmla="*/ 492 h 467"/>
                                    <a:gd name="T10" fmla="*/ 21 w 21"/>
                                    <a:gd name="T11" fmla="*/ 492 h 467"/>
                                    <a:gd name="T12" fmla="*/ 21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1" y="0"/>
                                      </a:moveTo>
                                      <a:lnTo>
                                        <a:pt x="11" y="0"/>
                                      </a:lnTo>
                                      <a:lnTo>
                                        <a:pt x="0" y="0"/>
                                      </a:lnTo>
                                      <a:lnTo>
                                        <a:pt x="0" y="467"/>
                                      </a:lnTo>
                                      <a:lnTo>
                                        <a:pt x="11" y="467"/>
                                      </a:lnTo>
                                      <a:lnTo>
                                        <a:pt x="21" y="467"/>
                                      </a:lnTo>
                                      <a:lnTo>
                                        <a:pt x="21" y="0"/>
                                      </a:lnTo>
                                      <a:close/>
                                    </a:path>
                                  </a:pathLst>
                                </a:custGeom>
                                <a:solidFill>
                                  <a:srgbClr val="F8EDD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9" name="Freeform 1235"/>
                              <wps:cNvSpPr>
                                <a:spLocks/>
                              </wps:cNvSpPr>
                              <wps:spPr bwMode="auto">
                                <a:xfrm>
                                  <a:off x="406" y="25"/>
                                  <a:ext cx="21" cy="467"/>
                                </a:xfrm>
                                <a:custGeom>
                                  <a:avLst/>
                                  <a:gdLst>
                                    <a:gd name="T0" fmla="*/ 21 w 21"/>
                                    <a:gd name="T1" fmla="*/ 25 h 467"/>
                                    <a:gd name="T2" fmla="*/ 10 w 21"/>
                                    <a:gd name="T3" fmla="*/ 25 h 467"/>
                                    <a:gd name="T4" fmla="*/ 0 w 21"/>
                                    <a:gd name="T5" fmla="*/ 25 h 467"/>
                                    <a:gd name="T6" fmla="*/ 0 w 21"/>
                                    <a:gd name="T7" fmla="*/ 492 h 467"/>
                                    <a:gd name="T8" fmla="*/ 10 w 21"/>
                                    <a:gd name="T9" fmla="*/ 492 h 467"/>
                                    <a:gd name="T10" fmla="*/ 21 w 21"/>
                                    <a:gd name="T11" fmla="*/ 492 h 467"/>
                                    <a:gd name="T12" fmla="*/ 21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1" y="0"/>
                                      </a:moveTo>
                                      <a:lnTo>
                                        <a:pt x="10" y="0"/>
                                      </a:lnTo>
                                      <a:lnTo>
                                        <a:pt x="0" y="0"/>
                                      </a:lnTo>
                                      <a:lnTo>
                                        <a:pt x="0" y="467"/>
                                      </a:lnTo>
                                      <a:lnTo>
                                        <a:pt x="10" y="467"/>
                                      </a:lnTo>
                                      <a:lnTo>
                                        <a:pt x="21" y="467"/>
                                      </a:lnTo>
                                      <a:lnTo>
                                        <a:pt x="21" y="0"/>
                                      </a:lnTo>
                                      <a:close/>
                                    </a:path>
                                  </a:pathLst>
                                </a:custGeom>
                                <a:solidFill>
                                  <a:srgbClr val="F8EED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30" name="Freeform 1234"/>
                              <wps:cNvSpPr>
                                <a:spLocks/>
                              </wps:cNvSpPr>
                              <wps:spPr bwMode="auto">
                                <a:xfrm>
                                  <a:off x="426" y="25"/>
                                  <a:ext cx="21" cy="467"/>
                                </a:xfrm>
                                <a:custGeom>
                                  <a:avLst/>
                                  <a:gdLst>
                                    <a:gd name="T0" fmla="*/ 21 w 21"/>
                                    <a:gd name="T1" fmla="*/ 25 h 467"/>
                                    <a:gd name="T2" fmla="*/ 10 w 21"/>
                                    <a:gd name="T3" fmla="*/ 25 h 467"/>
                                    <a:gd name="T4" fmla="*/ 0 w 21"/>
                                    <a:gd name="T5" fmla="*/ 25 h 467"/>
                                    <a:gd name="T6" fmla="*/ 0 w 21"/>
                                    <a:gd name="T7" fmla="*/ 492 h 467"/>
                                    <a:gd name="T8" fmla="*/ 10 w 21"/>
                                    <a:gd name="T9" fmla="*/ 492 h 467"/>
                                    <a:gd name="T10" fmla="*/ 21 w 21"/>
                                    <a:gd name="T11" fmla="*/ 492 h 467"/>
                                    <a:gd name="T12" fmla="*/ 21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1" y="0"/>
                                      </a:moveTo>
                                      <a:lnTo>
                                        <a:pt x="10" y="0"/>
                                      </a:lnTo>
                                      <a:lnTo>
                                        <a:pt x="0" y="0"/>
                                      </a:lnTo>
                                      <a:lnTo>
                                        <a:pt x="0" y="467"/>
                                      </a:lnTo>
                                      <a:lnTo>
                                        <a:pt x="10" y="467"/>
                                      </a:lnTo>
                                      <a:lnTo>
                                        <a:pt x="21" y="467"/>
                                      </a:lnTo>
                                      <a:lnTo>
                                        <a:pt x="21" y="0"/>
                                      </a:lnTo>
                                      <a:close/>
                                    </a:path>
                                  </a:pathLst>
                                </a:custGeom>
                                <a:solidFill>
                                  <a:srgbClr val="F9EFE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31" name="Freeform 1233"/>
                              <wps:cNvSpPr>
                                <a:spLocks/>
                              </wps:cNvSpPr>
                              <wps:spPr bwMode="auto">
                                <a:xfrm>
                                  <a:off x="447" y="25"/>
                                  <a:ext cx="21" cy="467"/>
                                </a:xfrm>
                                <a:custGeom>
                                  <a:avLst/>
                                  <a:gdLst>
                                    <a:gd name="T0" fmla="*/ 20 w 21"/>
                                    <a:gd name="T1" fmla="*/ 25 h 467"/>
                                    <a:gd name="T2" fmla="*/ 10 w 21"/>
                                    <a:gd name="T3" fmla="*/ 25 h 467"/>
                                    <a:gd name="T4" fmla="*/ 0 w 21"/>
                                    <a:gd name="T5" fmla="*/ 25 h 467"/>
                                    <a:gd name="T6" fmla="*/ 0 w 21"/>
                                    <a:gd name="T7" fmla="*/ 492 h 467"/>
                                    <a:gd name="T8" fmla="*/ 10 w 21"/>
                                    <a:gd name="T9" fmla="*/ 492 h 467"/>
                                    <a:gd name="T10" fmla="*/ 20 w 21"/>
                                    <a:gd name="T11" fmla="*/ 492 h 467"/>
                                    <a:gd name="T12" fmla="*/ 20 w 21"/>
                                    <a:gd name="T13" fmla="*/ 25 h 46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21" h="467">
                                      <a:moveTo>
                                        <a:pt x="20" y="0"/>
                                      </a:moveTo>
                                      <a:lnTo>
                                        <a:pt x="10" y="0"/>
                                      </a:lnTo>
                                      <a:lnTo>
                                        <a:pt x="0" y="0"/>
                                      </a:lnTo>
                                      <a:lnTo>
                                        <a:pt x="0" y="467"/>
                                      </a:lnTo>
                                      <a:lnTo>
                                        <a:pt x="10" y="467"/>
                                      </a:lnTo>
                                      <a:lnTo>
                                        <a:pt x="20" y="467"/>
                                      </a:lnTo>
                                      <a:lnTo>
                                        <a:pt x="20" y="0"/>
                                      </a:lnTo>
                                      <a:close/>
                                    </a:path>
                                  </a:pathLst>
                                </a:custGeom>
                                <a:solidFill>
                                  <a:srgbClr val="FAF0E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32" name="AutoShape 1232"/>
                              <wps:cNvSpPr>
                                <a:spLocks/>
                              </wps:cNvSpPr>
                              <wps:spPr bwMode="auto">
                                <a:xfrm>
                                  <a:off x="473" y="517"/>
                                  <a:ext cx="2" cy="507"/>
                                </a:xfrm>
                                <a:custGeom>
                                  <a:avLst/>
                                  <a:gdLst>
                                    <a:gd name="T0" fmla="*/ 0 w 2"/>
                                    <a:gd name="T1" fmla="*/ 517 h 507"/>
                                    <a:gd name="T2" fmla="*/ 0 w 2"/>
                                    <a:gd name="T3" fmla="*/ 578 h 507"/>
                                    <a:gd name="T4" fmla="*/ 0 w 2"/>
                                    <a:gd name="T5" fmla="*/ 629 h 507"/>
                                    <a:gd name="T6" fmla="*/ 0 w 2"/>
                                    <a:gd name="T7" fmla="*/ 690 h 507"/>
                                    <a:gd name="T8" fmla="*/ 0 w 2"/>
                                    <a:gd name="T9" fmla="*/ 740 h 507"/>
                                    <a:gd name="T10" fmla="*/ 0 w 2"/>
                                    <a:gd name="T11" fmla="*/ 801 h 507"/>
                                    <a:gd name="T12" fmla="*/ 0 w 2"/>
                                    <a:gd name="T13" fmla="*/ 852 h 507"/>
                                    <a:gd name="T14" fmla="*/ 0 w 2"/>
                                    <a:gd name="T15" fmla="*/ 913 h 507"/>
                                    <a:gd name="T16" fmla="*/ 0 w 2"/>
                                    <a:gd name="T17" fmla="*/ 964 h 507"/>
                                    <a:gd name="T18" fmla="*/ 0 w 2"/>
                                    <a:gd name="T19" fmla="*/ 1024 h 507"/>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2" h="507">
                                      <a:moveTo>
                                        <a:pt x="0" y="0"/>
                                      </a:moveTo>
                                      <a:lnTo>
                                        <a:pt x="0" y="61"/>
                                      </a:lnTo>
                                      <a:moveTo>
                                        <a:pt x="0" y="112"/>
                                      </a:moveTo>
                                      <a:lnTo>
                                        <a:pt x="0" y="173"/>
                                      </a:lnTo>
                                      <a:moveTo>
                                        <a:pt x="0" y="223"/>
                                      </a:moveTo>
                                      <a:lnTo>
                                        <a:pt x="0" y="284"/>
                                      </a:lnTo>
                                      <a:moveTo>
                                        <a:pt x="0" y="335"/>
                                      </a:moveTo>
                                      <a:lnTo>
                                        <a:pt x="0" y="396"/>
                                      </a:lnTo>
                                      <a:moveTo>
                                        <a:pt x="0" y="447"/>
                                      </a:moveTo>
                                      <a:lnTo>
                                        <a:pt x="0" y="507"/>
                                      </a:lnTo>
                                    </a:path>
                                  </a:pathLst>
                                </a:custGeom>
                                <a:noFill/>
                                <a:ln w="6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5="http://schemas.microsoft.com/office/word/2012/wordml">
                  <w:pict>
                    <v:group w14:anchorId="31186D8D" id="Group 125" o:spid="_x0000_s1026" style="width:47.6pt;height:51.25pt;mso-position-horizontal-relative:char;mso-position-vertical-relative:line" coordsize="952,1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">
                      <v:shape id="Freeform 1258" o:spid="_x0000_s1027" style="position:absolute;left:35;top:35;width:917;height:498;visibility:visible;mso-wrap-style:square;v-text-anchor:top" coordsize="917,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P8RMIA&#10;AADcAAAADwAAAGRycy9kb3ducmV2LnhtbERP32vCMBB+H/g/hBN8m6k+yKhNS5mIImMwFdnj0dzS&#10;sOZSmqjd/vplMNjbfXw/r6hG14kbDcF6VrCYZyCIG68tGwXn0/bxCUSIyBo7z6TgiwJU5eShwFz7&#10;O7/R7RiNSCEcclTQxtjnUoamJYdh7nvixH34wWFMcDBSD3hP4a6TyyxbSYeWU0OLPT231Hwer06B&#10;v7yzfjmQOVuzoV201Nffr0rNpmO9BhFpjP/iP/dep/nLFfw+ky6Q5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0/xEwgAAANwAAAAPAAAAAAAAAAAAAAAAAJgCAABkcnMvZG93&#10;bnJldi54bWxQSwUGAAAAAAQABAD1AAAAhwMAAAAA&#10;" path="m916,l,,,467r,31l916,498r,-31l916,xe" fillcolor="#c0bec0" stroked="f">
                        <v:path arrowok="t" o:connecttype="custom" o:connectlocs="916,35;0,35;0,502;0,533;916,533;916,502;916,35" o:connectangles="0,0,0,0,0,0,0"/>
                      </v:shape>
                      <v:rect id="Rectangle 1257" o:spid="_x0000_s1028" style="position:absolute;left:5;top:5;width:916;height:4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xOhcIA&#10;AADcAAAADwAAAGRycy9kb3ducmV2LnhtbERP32vCMBB+H/g/hBP2NlPLqNIZpcoGwh7GVPZ8NGdT&#10;bC4libbur18Gg73dx/fzVpvRduJGPrSOFcxnGQji2umWGwWn49vTEkSIyBo7x6TgTgE268nDCkvt&#10;Bv6k2yE2IoVwKFGBibEvpQy1IYth5nrixJ2dtxgT9I3UHocUbjuZZ1khLbacGgz2tDNUXw5Xq6CL&#10;2w++7Irvxiz8q/uq3uv+2Sv1OB2rFxCRxvgv/nPvdZqfL+D3mXSBX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E6FwgAAANwAAAAPAAAAAAAAAAAAAAAAAJgCAABkcnMvZG93&#10;bnJldi54bWxQSwUGAAAAAAQABAD1AAAAhwMAAAAA&#10;" fillcolor="#fbf1e2" stroked="f"/>
                      <v:rect id="Rectangle 1256" o:spid="_x0000_s1029" style="position:absolute;left:5;top:5;width:916;height:4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kflcYA&#10;AADdAAAADwAAAGRycy9kb3ducmV2LnhtbESPQWvCQBCF7wX/wzIFb3XTKiWkrqIVwUtp1YA9Dtkx&#10;CWZnQ3ZN0n/fORR6m+G9ee+b5Xp0jeqpC7VnA8+zBBRx4W3NpYH8vH9KQYWIbLHxTAZ+KMB6NXlY&#10;Ymb9wEfqT7FUEsIhQwNVjG2mdSgqchhmviUW7eo7h1HWrtS2w0HCXaNfkuRVO6xZGips6b2i4na6&#10;OwO769fHMF98f/Z0TvPtbXOp85yNmT6OmzdQkcb4b/67PljBXySCK9/ICHr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jkflcYAAADdAAAADwAAAAAAAAAAAAAAAACYAgAAZHJz&#10;L2Rvd25yZXYueG1sUEsFBgAAAAAEAAQA9QAAAIsDAAAAAA==&#10;" filled="f" strokeweight=".17783mm"/>
                      <v:shape id="Freeform 1255" o:spid="_x0000_s1030" style="position:absolute;left:25;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KEtsIA&#10;AADdAAAADwAAAGRycy9kb3ducmV2LnhtbERPTWsCMRC9C/6HMIIX0WyliK5GkYKg9GJXvY/JuLu4&#10;mSxJ1O2/bwqF3ubxPme16WwjnuRD7VjB2yQDQaydqblUcD7txnMQISIbbByTgm8KsFn3eyvMjXvx&#10;Fz2LWIoUwiFHBVWMbS5l0BVZDBPXEifu5rzFmKAvpfH4SuG2kdMsm0mLNaeGClv6qEjfi4dV8Jge&#10;bqNPXxTNxRxHc724tvp4VWo46LZLEJG6+C/+c+9Nmv+eLeD3m3SCX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YoS2wgAAAN0AAAAPAAAAAAAAAAAAAAAAAJgCAABkcnMvZG93&#10;bnJldi54bWxQSwUGAAAAAAQABAD1AAAAhwMAAAAA&#10;" path="m21,l11,,,,,467r11,l21,467,21,xe" fillcolor="#e4dbcc" stroked="f">
                        <v:path arrowok="t" o:connecttype="custom" o:connectlocs="21,25;11,25;0,25;0,492;11,492;21,492;21,25" o:connectangles="0,0,0,0,0,0,0"/>
                      </v:shape>
                      <v:shape id="Freeform 1254" o:spid="_x0000_s1031" style="position:absolute;left:45;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3uEsYA&#10;AADdAAAADwAAAGRycy9kb3ducmV2LnhtbESPQW/CMAyF70j7D5En7QYpaIKtENDWaRrcGOzA0Wq8&#10;plrjlCaj5d/Ph0ncbL3n9z6vNoNv1IW6WAc2MJ1koIjLYGuuDHwd38dPoGJCttgEJgNXirBZ341W&#10;mNvQ8yddDqlSEsIxRwMupTbXOpaOPMZJaIlF+w6dxyRrV2nbYS/hvtGzLJtrjzVLg8OWCkflz+HX&#10;GzjubX/6eN42lQtvfnEudq+F3hnzcD+8LEElGtLN/H+9tYL/OBV++UZG0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W3uEsYAAADdAAAADwAAAAAAAAAAAAAAAACYAgAAZHJz&#10;L2Rvd25yZXYueG1sUEsFBgAAAAAEAAQA9QAAAIsDAAAAAA==&#10;" path="m21,l11,,,,,467r11,l21,467,21,xe" fillcolor="#e6dccd" stroked="f">
                        <v:path arrowok="t" o:connecttype="custom" o:connectlocs="21,25;11,25;0,25;0,492;11,492;21,492;21,25" o:connectangles="0,0,0,0,0,0,0"/>
                      </v:shape>
                      <v:shape id="Freeform 1253" o:spid="_x0000_s1032" style="position:absolute;left:66;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7+MUA&#10;AADdAAAADwAAAGRycy9kb3ducmV2LnhtbERPTWvCQBC9F/oflhG8lLqJFLGpq4igeClUW9ocp9lp&#10;NjY7G7JrjP31riD0No/3ObNFb2vRUesrxwrSUQKCuHC64lLBx/v6cQrCB2SNtWNScCYPi/n93Qwz&#10;7U68o24fShFD2GeowITQZFL6wpBFP3INceR+XGsxRNiWUrd4iuG2luMkmUiLFccGgw2tDBW/+6NV&#10;8IX5Q35+2+Tm+bv7O0zHG0uvn0oNB/3yBUSgPvyLb+6tjvOf0hSu38QT5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b/v4xQAAAN0AAAAPAAAAAAAAAAAAAAAAAJgCAABkcnMv&#10;ZG93bnJldi54bWxQSwUGAAAAAAQABAD1AAAAigMAAAAA&#10;" path="m20,l10,,,,,467r10,l20,467,20,xe" fillcolor="#e7ddce" stroked="f">
                        <v:path arrowok="t" o:connecttype="custom" o:connectlocs="20,25;10,25;0,25;0,492;10,492;20,492;20,25" o:connectangles="0,0,0,0,0,0,0"/>
                      </v:shape>
                      <v:shape id="Freeform 1252" o:spid="_x0000_s1033" style="position:absolute;left:87;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an5cMA&#10;AADdAAAADwAAAGRycy9kb3ducmV2LnhtbERPS2sCMRC+C/0PYYTeNLsiRbZGKVJB7KG6eqi3YTP7&#10;sJvJkkTd/vtGELzNx/ec+bI3rbiS841lBek4AUFcWN1wpeB4WI9mIHxA1thaJgV/5GG5eBnMMdP2&#10;xnu65qESMYR9hgrqELpMSl/UZNCPbUccudI6gyFCV0nt8BbDTSsnSfImDTYcG2rsaFVT8ZtfjILy&#10;y/Vm35137WWbfh5+mtKc5LdSr8P+4x1EoD48xQ/3Rsf503QC92/iC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Lan5cMAAADdAAAADwAAAAAAAAAAAAAAAACYAgAAZHJzL2Rv&#10;d25yZXYueG1sUEsFBgAAAAAEAAQA9QAAAIgDAAAAAA==&#10;" path="m21,l10,,,,,467r10,l21,467,21,xe" fillcolor="#e8decf" stroked="f">
                        <v:path arrowok="t" o:connecttype="custom" o:connectlocs="21,25;10,25;0,25;0,492;10,492;21,492;21,25" o:connectangles="0,0,0,0,0,0,0"/>
                      </v:shape>
                      <v:rect id="Rectangle 1251" o:spid="_x0000_s1034" style="position:absolute;left:107;top:25;width:11;height: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DkasQA&#10;AADdAAAADwAAAGRycy9kb3ducmV2LnhtbERP22oCMRB9L/QfwhT6VrPeiqxGKYq0UMTqivg4bKab&#10;bTeTdZPq+veNIPg2h3Odyay1lThR40vHCrqdBARx7nTJhYJdtnwZgfABWWPlmBRcyMNs+vgwwVS7&#10;M2/otA2FiCHsU1RgQqhTKX1uyKLvuJo4ct+usRgibAqpGzzHcFvJXpK8SoslxwaDNc0N5b/bP6vg&#10;a7DHQ7ay6+OPvXwaOcxG/L5Q6vmpfRuDCNSGu/jm/tBx/qDbh+s38QQ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A5GrEAAAA3QAAAA8AAAAAAAAAAAAAAAAAmAIAAGRycy9k&#10;b3ducmV2LnhtbFBLBQYAAAAABAAEAPUAAACJAwAAAAA=&#10;" fillcolor="#e9dfd0" stroked="f"/>
                      <v:shape id="Freeform 1250" o:spid="_x0000_s1035" style="position:absolute;left:118;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6HMQA&#10;AADdAAAADwAAAGRycy9kb3ducmV2LnhtbERPTWvCQBC9C/0PyxR6qxtLqJq6Slqo5FYSBfE2zY5J&#10;MDubZrca/fXdguBtHu9zFqvBtOJEvWssK5iMIxDEpdUNVwq2m8/nGQjnkTW2lknBhRyslg+jBSba&#10;njmnU+ErEULYJaig9r5LpHRlTQbd2HbEgTvY3qAPsK+k7vEcwk0rX6LoVRpsODTU2NFHTeWx+DUK&#10;Cl1MMW+zabr+/tpd3+c/tN6jUk+PQ/oGwtPg7+KbO9NhfjyJ4f+bcIJ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6+hzEAAAA3QAAAA8AAAAAAAAAAAAAAAAAmAIAAGRycy9k&#10;b3ducmV2LnhtbFBLBQYAAAAABAAEAPUAAACJAwAAAAA=&#10;" path="m21,l10,,,,,467r10,l21,467,21,xe" fillcolor="#eadfd1" stroked="f">
                        <v:path arrowok="t" o:connecttype="custom" o:connectlocs="21,25;10,25;0,25;0,492;10,492;21,492;21,25" o:connectangles="0,0,0,0,0,0,0"/>
                      </v:shape>
                      <v:shape id="Freeform 1249" o:spid="_x0000_s1036" style="position:absolute;left:138;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8/ZsMA&#10;AADdAAAADwAAAGRycy9kb3ducmV2LnhtbERPS2rDMBDdF3oHMYHuatklDcaJEkJKSBbd1M4BBmli&#10;u7VGxlJju6ePCoXu5vG+s9lNthM3GnzrWEGWpCCItTMt1wou1fE5B+EDssHOMSmYycNu+/iwwcK4&#10;kT/oVoZaxBD2BSpoQugLKb1uyKJPXE8cuasbLIYIh1qaAccYbjv5kqYrabHl2NBgT4eG9Ff5bRWc&#10;ft7m/NO9T/Oh0qtjWntbZVqpp8W0X4MINIV/8Z/7bOL8ZfYKv9/EE+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18/ZsMAAADdAAAADwAAAAAAAAAAAAAAAACYAgAAZHJzL2Rv&#10;d25yZXYueG1sUEsFBgAAAAAEAAQA9QAAAIgDAAAAAA==&#10;" path="m20,467l20,,10,,,,,467r10,l20,467xe" fillcolor="#ebe0d2" stroked="f">
                        <v:path arrowok="t" o:connecttype="custom" o:connectlocs="20,492;20,25;10,25;0,25;0,492;10,492;20,492" o:connectangles="0,0,0,0,0,0,0"/>
                      </v:shape>
                      <v:shape id="Freeform 1248" o:spid="_x0000_s1037" style="position:absolute;left:159;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naUMUA&#10;AADdAAAADwAAAGRycy9kb3ducmV2LnhtbERPS4vCMBC+L/gfwgheFk2Vro+uUZYV0YMXHwe9Dc1s&#10;U2wmpYla/71ZWNjbfHzPmS9bW4k7Nb50rGA4SEAQ506XXCg4Hdf9KQgfkDVWjknBkzwsF523OWba&#10;PXhP90MoRAxhn6ECE0KdSelzQxb9wNXEkftxjcUQYVNI3eAjhttKjpJkLC2WHBsM1vRtKL8eblbB&#10;CkfbzXXycX7frWfpytzyU3qZKtXrtl+fIAK14V/8597qOD8djuH3m3iCX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idpQxQAAAN0AAAAPAAAAAAAAAAAAAAAAAJgCAABkcnMv&#10;ZG93bnJldi54bWxQSwUGAAAAAAQABAD1AAAAigMAAAAA&#10;" path="m21,l11,,,,,467r11,l21,467,21,xe" fillcolor="#ebe1d2" stroked="f">
                        <v:path arrowok="t" o:connecttype="custom" o:connectlocs="21,25;11,25;0,25;0,492;11,492;21,492;21,25" o:connectangles="0,0,0,0,0,0,0"/>
                      </v:shape>
                      <v:shape id="Freeform 1247" o:spid="_x0000_s1038" style="position:absolute;left:179;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6FZcQA&#10;AADdAAAADwAAAGRycy9kb3ducmV2LnhtbERPS2vCQBC+F/wPyxR6qxtF2pBmE0QULHipivY4ZKd5&#10;mJ0Nu6um/75bKPQ2H99z8nI0vbiR861lBbNpAoK4srrlWsHxsHlOQfiArLG3TAq+yUNZTB5yzLS9&#10;8wfd9qEWMYR9hgqaEIZMSl81ZNBP7UAcuS/rDIYIXS21w3sMN72cJ8mLNNhybGhwoFVD1WV/NQo+&#10;u1Pr9Cq9rutLel6ekp1773ZKPT2OyzcQgcbwL/5zb3Wcv5i9wu838QR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ehWXEAAAA3QAAAA8AAAAAAAAAAAAAAAAAmAIAAGRycy9k&#10;b3ducmV2LnhtbFBLBQYAAAAABAAEAPUAAACJAwAAAAA=&#10;" path="m20,l10,,,,,467r10,l20,467,20,xe" fillcolor="#ece2d3" stroked="f">
                        <v:path arrowok="t" o:connecttype="custom" o:connectlocs="20,25;10,25;0,25;0,492;10,492;20,492;20,25" o:connectangles="0,0,0,0,0,0,0"/>
                      </v:shape>
                      <v:rect id="Rectangle 1246" o:spid="_x0000_s1039" style="position:absolute;left:200;top:25;width:11;height: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PGhMYA&#10;AADdAAAADwAAAGRycy9kb3ducmV2LnhtbESPT2vCQBDF7wW/wzIFb3Wjliqpq4hQtIdS/NP7kB2z&#10;odnZkN3G6KfvHARvM7w37/1msep9rTpqYxXYwHiUgSIugq24NHA6frzMQcWEbLEOTAauFGG1HDwt&#10;MLfhwnvqDqlUEsIxRwMupSbXOhaOPMZRaIhFO4fWY5K1LbVt8SLhvtaTLHvTHiuWBocNbRwVv4c/&#10;b+DzPJ24zbHYzjqt97Ov0P1kt29jhs/9+h1Uoj49zPfrnRX817Hgyjcygl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wPGhMYAAADdAAAADwAAAAAAAAAAAAAAAACYAgAAZHJz&#10;L2Rvd25yZXYueG1sUEsFBgAAAAAEAAQA9QAAAIsDAAAAAA==&#10;" fillcolor="#ede3d4" stroked="f"/>
                      <v:shape id="Freeform 1245" o:spid="_x0000_s1040" style="position:absolute;left:210;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EnlMQA&#10;AADdAAAADwAAAGRycy9kb3ducmV2LnhtbERPS2sCMRC+F/wPYQRvNauI1NUoItgubUF8HDwOm3F3&#10;cTMJSdRtf31TKPQ2H99zFqvOtOJOPjSWFYyGGQji0uqGKwWn4/b5BUSIyBpby6TgiwKslr2nBeba&#10;PnhP90OsRArhkKOCOkaXSxnKmgyGoXXEibtYbzAm6CupPT5SuGnlOMum0mDDqaFGR5uayuvhZhS0&#10;72/H4vb64b6nsfi0/mwytxsrNeh36zmISF38F/+5C53mT0Yz+P0mnSC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xJ5TEAAAA3QAAAA8AAAAAAAAAAAAAAAAAmAIAAGRycy9k&#10;b3ducmV2LnhtbFBLBQYAAAAABAAEAPUAAACJAwAAAAA=&#10;" path="m20,l10,,,,,467r10,l20,467,20,xe" fillcolor="#eee4d5" stroked="f">
                        <v:path arrowok="t" o:connecttype="custom" o:connectlocs="20,25;10,25;0,25;0,492;10,492;20,492;20,25" o:connectangles="0,0,0,0,0,0,0"/>
                      </v:shape>
                      <v:shape id="Freeform 1244" o:spid="_x0000_s1041" style="position:absolute;left:231;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TN4ccA&#10;AADdAAAADwAAAGRycy9kb3ducmV2LnhtbESPQUsDMRCF74L/IYzQm81ai8i2aRGrpQgq2xaKt3Ez&#10;bhY3kyVJ2/XfOwfB2wzvzXvfzJeD79SJYmoDG7gZF6CI62Bbbgzsd8/X96BSRrbYBSYDP5Rgubi8&#10;mGNpw5krOm1zoySEU4kGXM59qXWqHXlM49ATi/YVoscsa2y0jXiWcN/pSVHcaY8tS4PDnh4d1d/b&#10;ozdQfeq3j/f6Zf36FLvi6HhVHW5XxoyuhocZqExD/jf/XW+s4E8nwi/fyAh6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Z0zeHHAAAA3QAAAA8AAAAAAAAAAAAAAAAAmAIAAGRy&#10;cy9kb3ducmV2LnhtbFBLBQYAAAAABAAEAPUAAACMAwAAAAA=&#10;" path="m21,l11,,,,,467r11,l21,467,21,xe" fillcolor="#efe6d6" stroked="f">
                        <v:path arrowok="t" o:connecttype="custom" o:connectlocs="21,25;11,25;0,25;0,492;11,492;21,492;21,25" o:connectangles="0,0,0,0,0,0,0"/>
                      </v:shape>
                      <v:shape id="Freeform 1243" o:spid="_x0000_s1042" style="position:absolute;left:251;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20mcYA&#10;AADdAAAADwAAAGRycy9kb3ducmV2LnhtbESPT2vCQBDF74V+h2UKvRSziYRSo6tIQfBQEP8UPA7Z&#10;cRObnQ3Z1cRv7wpCbzO893vzZrYYbCOu1PnasYIsSUEQl07XbBQc9qvRFwgfkDU2jknBjTws5q8v&#10;Myy063lL110wIoawL1BBFUJbSOnLiiz6xLXEUTu5zmKIa2ek7rCP4baR4zT9lBZrjhcqbOm7ovJv&#10;d7EKcp6Yn00f4XXZmvx4/vUfy0yp97dhOQURaAj/5ie91rF+Ps7g8U0cQc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U20mcYAAADdAAAADwAAAAAAAAAAAAAAAACYAgAAZHJz&#10;L2Rvd25yZXYueG1sUEsFBgAAAAAEAAQA9QAAAIsDAAAAAA==&#10;" path="m20,l10,,,,,467r10,l20,467,20,xe" fillcolor="#f0e7d7" stroked="f">
                        <v:path arrowok="t" o:connecttype="custom" o:connectlocs="20,25;10,25;0,25;0,492;10,492;20,492;20,25" o:connectangles="0,0,0,0,0,0,0"/>
                      </v:shape>
                      <v:shape id="Freeform 1242" o:spid="_x0000_s1043" style="position:absolute;left:272;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v/dsAA&#10;AADdAAAADwAAAGRycy9kb3ducmV2LnhtbERPS2vCQBC+F/oflhG8NRtjaCTNKqUgeE0Uz0N28qjZ&#10;2TS7avz3bqHQ23x8zyl2sxnEjSbXW1awimIQxLXVPbcKTsf92waE88gaB8uk4EEOdtvXlwJzbe9c&#10;0q3yrQgh7HJU0Hk/5lK6uiODLrIjceAaOxn0AU6t1BPeQ7gZZBLH79Jgz6Ghw5G+Oqov1dUo+Il9&#10;uW7ommWXhBtjvtNan1Ollov58wOEp9n/i//cBx3mp0kCv9+EE+T2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rv/dsAAAADdAAAADwAAAAAAAAAAAAAAAACYAgAAZHJzL2Rvd25y&#10;ZXYueG1sUEsFBgAAAAAEAAQA9QAAAIUDAAAAAA==&#10;" path="m21,l11,,,,,467r11,l21,467,21,xe" fillcolor="#f1e8d9" stroked="f">
                        <v:path arrowok="t" o:connecttype="custom" o:connectlocs="21,25;11,25;0,25;0,492;11,492;21,492;21,25" o:connectangles="0,0,0,0,0,0,0"/>
                      </v:shape>
                      <v:shape id="Freeform 1241" o:spid="_x0000_s1044" style="position:absolute;left:293;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z5TcYA&#10;AADdAAAADwAAAGRycy9kb3ducmV2LnhtbESP0WoCMRBF3wX/IYzQF6lZtbS6NYqohT4J3foBQzLu&#10;hm4myyZ1V7++EYS+zXDvPXNnteldLS7UButZwXSSgSDW3lguFZy+P54XIEJENlh7JgVXCrBZDwcr&#10;zI3v+IsuRSxFgnDIUUEVY5NLGXRFDsPEN8RJO/vWYUxrW0rTYpfgrpazLHuVDi2nCxU2tKtI/xS/&#10;LlHq00Ee7W551PulvsWueBvvrVJPo377DiJSH//Nj/SnSfVfZnO4f5NG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zz5TcYAAADdAAAADwAAAAAAAAAAAAAAAACYAgAAZHJz&#10;L2Rvd25yZXYueG1sUEsFBgAAAAAEAAQA9QAAAIsDAAAAAA==&#10;" path="m21,l10,,,,,467r10,l21,467,21,xe" fillcolor="#f3e9da" stroked="f">
                        <v:path arrowok="t" o:connecttype="custom" o:connectlocs="21,25;10,25;0,25;0,492;10,492;21,492;21,25" o:connectangles="0,0,0,0,0,0,0"/>
                      </v:shape>
                      <v:shape id="Freeform 1240" o:spid="_x0000_s1045" style="position:absolute;left:313;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B5sQA&#10;AADdAAAADwAAAGRycy9kb3ducmV2LnhtbERPS2vCQBC+F/wPyxS8FN00WIkxayii4KUHbaHXITt5&#10;2OxszK4x9td3C4Xe5uN7TpaPphUD9a6xrOB5HoEgLqxuuFLw8b6fJSCcR9bYWiYFd3KQbyYPGaba&#10;3vhIw8lXIoSwS1FB7X2XSumKmgy6ue2IA1fa3qAPsK+k7vEWwk0r4yhaSoMNh4YaO9rWVHydrkbB&#10;cL7w0654K49L+W1fcJ+s6DNRavo4vq5BeBr9v/jPfdBh/iJewO834QS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dwebEAAAA3QAAAA8AAAAAAAAAAAAAAAAAmAIAAGRycy9k&#10;b3ducmV2LnhtbFBLBQYAAAAABAAEAPUAAACJAwAAAAA=&#10;" path="m20,l10,,,,,467r10,l20,467,20,xe" fillcolor="#f4eadb" stroked="f">
                        <v:path arrowok="t" o:connecttype="custom" o:connectlocs="20,25;10,25;0,25;0,492;10,492;20,492;20,25" o:connectangles="0,0,0,0,0,0,0"/>
                      </v:shape>
                      <v:shape id="Freeform 1239" o:spid="_x0000_s1046" style="position:absolute;left:334;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O3KsMA&#10;AADdAAAADwAAAGRycy9kb3ducmV2LnhtbERP32vCMBB+H/g/hBP2NlPLHKMaixsIc77YTvD1aM6m&#10;2FxKkmn975fBYG/38f28VTnaXlzJh86xgvksA0HcON1xq+D4tX16BREissbeMSm4U4ByPXlYYaHd&#10;jSu61rEVKYRDgQpMjEMhZWgMWQwzNxAn7uy8xZigb6X2eEvhtpd5lr1Iix2nBoMDvRtqLvW3VfD5&#10;dtnjYXveH81ptzhEWw3Gj0o9TsfNEkSkMf6L/9wfOs1/zhfw+006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pO3KsMAAADdAAAADwAAAAAAAAAAAAAAAACYAgAAZHJzL2Rv&#10;d25yZXYueG1sUEsFBgAAAAAEAAQA9QAAAIgDAAAAAA==&#10;" path="m21,l11,,,,,467r11,l21,467,21,xe" fillcolor="#f5ebdc" stroked="f">
                        <v:path arrowok="t" o:connecttype="custom" o:connectlocs="21,25;11,25;0,25;0,492;11,492;21,492;21,25" o:connectangles="0,0,0,0,0,0,0"/>
                      </v:shape>
                      <v:shape id="Freeform 1238" o:spid="_x0000_s1047" style="position:absolute;left:354;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wRnsIA&#10;AADdAAAADwAAAGRycy9kb3ducmV2LnhtbERP3WrCMBS+H/gO4QjeralFi3bGImOCYzCw+gBnzVlb&#10;1pyUJtrs7ZfBYHfn4/s9uzKYXtxpdJ1lBcskBUFcW91xo+B6OT5uQDiPrLG3TAq+yUG5nz3ssNB2&#10;4jPdK9+IGMKuQAWt90MhpatbMugSOxBH7tOOBn2EYyP1iFMMN73M0jSXBjuODS0O9NxS/VXdjIKw&#10;ffkYpD6+6VfT+YnDOuf3tVKLeTg8gfAU/L/4z33Scf4qy+H3m3iC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nBGewgAAAN0AAAAPAAAAAAAAAAAAAAAAAJgCAABkcnMvZG93&#10;bnJldi54bWxQSwUGAAAAAAQABAD1AAAAhwMAAAAA&#10;" path="m20,l10,,,,,467r10,l20,467,20,xe" fillcolor="#f6ebdd" stroked="f">
                        <v:path arrowok="t" o:connecttype="custom" o:connectlocs="20,25;10,25;0,25;0,492;10,492;20,492;20,25" o:connectangles="0,0,0,0,0,0,0"/>
                      </v:shape>
                      <v:rect id="Rectangle 1237" o:spid="_x0000_s1048" style="position:absolute;left:375;top:25;width:11;height: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Cn9cMA&#10;AADdAAAADwAAAGRycy9kb3ducmV2LnhtbERPTWvCQBC9F/oflhG81V2j1ZJmI7Yg9FLQ6MHjmJ0m&#10;odnZkN2a9N+7BaG3ebzPyTajbcWVet841jCfKRDEpTMNVxpOx93TCwgfkA22jknDL3nY5I8PGabG&#10;DXygaxEqEUPYp6ihDqFLpfRlTRb9zHXEkftyvcUQYV9J0+MQw20rE6VW0mLDsaHGjt5rKr+LH6vh&#10;vDsWw3BR6vkTt4tkT5f2DddaTyfj9hVEoDH8i+/uDxPnL5M1/H0TT5D5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uCn9cMAAADdAAAADwAAAAAAAAAAAAAAAACYAgAAZHJzL2Rv&#10;d25yZXYueG1sUEsFBgAAAAAEAAQA9QAAAIgDAAAAAA==&#10;" fillcolor="#f7ecde" stroked="f"/>
                      <v:shape id="Freeform 1236" o:spid="_x0000_s1049" style="position:absolute;left:385;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vg3MUA&#10;AADdAAAADwAAAGRycy9kb3ducmV2LnhtbESPTWsCMRCG7wX/Qxiht5pVSmlXo0ihYKGHakvxOGzG&#10;3ehmsiTRXf31nUOhtxnm/XhmsRp8qy4UkwtsYDopQBFXwTquDXx/vT08g0oZ2WIbmAxcKcFqObpb&#10;YGlDz1u67HKtJIRTiQaanLtS61Q15DFNQkcst0OIHrOssdY2Yi/hvtWzonjSHh1LQ4MdvTZUnXZn&#10;LyVuv+1r638c+vAxjS9H9/l+M+Z+PKznoDIN+V/8595YwX+cCa58IyPo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q+DcxQAAAN0AAAAPAAAAAAAAAAAAAAAAAJgCAABkcnMv&#10;ZG93bnJldi54bWxQSwUGAAAAAAQABAD1AAAAigMAAAAA&#10;" path="m21,l11,,,,,467r11,l21,467,21,xe" fillcolor="#f8eddf" stroked="f">
                        <v:path arrowok="t" o:connecttype="custom" o:connectlocs="21,25;11,25;0,25;0,492;11,492;21,492;21,25" o:connectangles="0,0,0,0,0,0,0"/>
                      </v:shape>
                      <v:shape id="Freeform 1235" o:spid="_x0000_s1050" style="position:absolute;left:406;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2HFQMQA&#10;AADdAAAADwAAAGRycy9kb3ducmV2LnhtbERPS2vCQBC+F/oflil4q5tGK5q6SqkIgnjwAV6H7JgE&#10;s7NxdzXRX+8WCr3Nx/ec6bwztbiR85VlBR/9BARxbnXFhYLDfvk+BuEDssbaMim4k4f57PVlipm2&#10;LW/ptguFiCHsM1RQhtBkUvq8JIO+bxviyJ2sMxgidIXUDtsYbmqZJslIGqw4NpTY0E9J+Xl3NQo2&#10;g+P54e/V5XOzNpelS9tFdy2U6r11318gAnXhX/znXuk4f5hO4PebeIK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hxUDEAAAA3QAAAA8AAAAAAAAAAAAAAAAAmAIAAGRycy9k&#10;b3ducmV2LnhtbFBLBQYAAAAABAAEAPUAAACJAwAAAAA=&#10;" path="m21,l10,,,,,467r10,l21,467,21,xe" fillcolor="#f8eedf" stroked="f">
                        <v:path arrowok="t" o:connecttype="custom" o:connectlocs="21,25;10,25;0,25;0,492;10,492;21,492;21,25" o:connectangles="0,0,0,0,0,0,0"/>
                      </v:shape>
                      <v:shape id="Freeform 1234" o:spid="_x0000_s1051" style="position:absolute;left:426;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iewcUA&#10;AADdAAAADwAAAGRycy9kb3ducmV2LnhtbESPT0vEQAzF74LfYYjgRdypf5Cl7uyiK6JHHQWvoZPt&#10;FDuZ0sluu356cxC8JbyX935ZbebUmwONpcvs4GpRgSFucui4dfD58Xy5BFMEOWCfmRwcqcBmfXqy&#10;wjrkid/p4KU1GsKlRgdRZKitLU2khGWRB2LVdnlMKLqOrQ0jThqeentdVXc2YcfaEHGgbaTm2++T&#10;g/T0sv2K08XSPx793ovs3n7QOnd+Nj/cgxGa5d/8d/0aFP/2Rvn1Gx3B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SJ7BxQAAAN0AAAAPAAAAAAAAAAAAAAAAAJgCAABkcnMv&#10;ZG93bnJldi54bWxQSwUGAAAAAAQABAD1AAAAigMAAAAA&#10;" path="m21,l10,,,,,467r10,l21,467,21,xe" fillcolor="#f9efe0" stroked="f">
                        <v:path arrowok="t" o:connecttype="custom" o:connectlocs="21,25;10,25;0,25;0,492;10,492;21,492;21,25" o:connectangles="0,0,0,0,0,0,0"/>
                      </v:shape>
                      <v:shape id="Freeform 1233" o:spid="_x0000_s1052" style="position:absolute;left:447;top:25;width:21;height:467;visibility:visible;mso-wrap-style:square;v-text-anchor:top" coordsize="2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q/hsEA&#10;AADdAAAADwAAAGRycy9kb3ducmV2LnhtbERPTYvCMBC9C/6HMMLeNHVXpFuNIotCD17U9T40Y1Nt&#10;JqWJtfvvN4LgbR7vc5br3taio9ZXjhVMJwkI4sLpiksFv6fdOAXhA7LG2jEp+CMP69VwsMRMuwcf&#10;qDuGUsQQ9hkqMCE0mZS+MGTRT1xDHLmLay2GCNtS6hYfMdzW8jNJ5tJixbHBYEM/horb8W4VbHmz&#10;u55zk1/2SXnt3Pc+dOdUqY9Rv1mACNSHt/jlznWcP/uawvObeIJ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6v4bBAAAA3QAAAA8AAAAAAAAAAAAAAAAAmAIAAGRycy9kb3du&#10;cmV2LnhtbFBLBQYAAAAABAAEAPUAAACGAwAAAAA=&#10;" path="m20,l10,,,,,467r10,l20,467,20,xe" fillcolor="#faf0e1" stroked="f">
                        <v:path arrowok="t" o:connecttype="custom" o:connectlocs="20,25;10,25;0,25;0,492;10,492;20,492;20,25" o:connectangles="0,0,0,0,0,0,0"/>
                      </v:shape>
                      <v:shape id="AutoShape 1232" o:spid="_x0000_s1053" style="position:absolute;left:473;top:517;width:2;height:507;visibility:visible;mso-wrap-style:square;v-text-anchor:top" coordsize="2,5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SED8QA&#10;AADdAAAADwAAAGRycy9kb3ducmV2LnhtbERPTWsCMRC9C/0PYQRvmlWLyGoUWyiIvbTbFjyOm3Gz&#10;uJmsm+im/74pFHqbx/uc9TbaRtyp87VjBdNJBoK4dLrmSsHnx8t4CcIHZI2NY1LwTR62m4fBGnPt&#10;en6nexEqkULY56jAhNDmUvrSkEU/cS1x4s6usxgS7CqpO+xTuG3kLMsW0mLNqcFgS8+Gyktxswqu&#10;fR+/zNv1eLTF0/4UXw/L5rxQajSMuxWIQDH8i//ce53mP85n8PtNOkF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khA/EAAAA3QAAAA8AAAAAAAAAAAAAAAAAmAIAAGRycy9k&#10;b3ducmV2LnhtbFBLBQYAAAAABAAEAPUAAACJAwAAAAA=&#10;" path="m,l,61t,51l,173t,50l,284t,51l,396t,51l,507e" filled="f" strokeweight=".17867mm">
                        <v:path arrowok="t" o:connecttype="custom" o:connectlocs="0,517;0,578;0,629;0,690;0,740;0,801;0,852;0,913;0,964;0,1024" o:connectangles="0,0,0,0,0,0,0,0,0,0"/>
                      </v:shape>
                      <w10:anchorlock/>
                    </v:group>
                  </w:pict>
                </mc:Fallback>
              </mc:AlternateContent>
            </w:r>
          </w:p>
        </w:tc>
        <w:tc>
          <w:tcPr>
            <w:tcW w:w="1417" w:type="dxa"/>
            <w:vAlign w:val="center"/>
          </w:tcPr>
          <w:p w14:paraId="68F988C2" w14:textId="77777777" w:rsidR="00D3300F" w:rsidRDefault="00D3300F" w:rsidP="00DF7CC2">
            <w:pPr>
              <w:pStyle w:val="TableParagraph"/>
              <w:jc w:val="center"/>
              <w:rPr>
                <w:i/>
                <w:sz w:val="24"/>
              </w:rPr>
            </w:pPr>
            <w:r>
              <w:rPr>
                <w:i/>
                <w:sz w:val="24"/>
              </w:rPr>
              <w:t>General</w:t>
            </w:r>
          </w:p>
        </w:tc>
        <w:tc>
          <w:tcPr>
            <w:tcW w:w="2693" w:type="dxa"/>
          </w:tcPr>
          <w:p w14:paraId="48006121" w14:textId="77777777" w:rsidR="00D3300F" w:rsidRDefault="00D3300F" w:rsidP="00E22853">
            <w:pPr>
              <w:pStyle w:val="TableParagraph"/>
              <w:tabs>
                <w:tab w:val="left" w:pos="1328"/>
              </w:tabs>
              <w:jc w:val="both"/>
              <w:rPr>
                <w:i/>
                <w:sz w:val="24"/>
              </w:rPr>
            </w:pPr>
            <w:r>
              <w:rPr>
                <w:sz w:val="24"/>
              </w:rPr>
              <w:t xml:space="preserve">Merepresentasikan entitas </w:t>
            </w:r>
            <w:r>
              <w:rPr>
                <w:spacing w:val="-3"/>
                <w:sz w:val="24"/>
              </w:rPr>
              <w:t>tunggal</w:t>
            </w:r>
            <w:r>
              <w:rPr>
                <w:sz w:val="24"/>
              </w:rPr>
              <w:t xml:space="preserve">Dalam </w:t>
            </w:r>
            <w:r>
              <w:rPr>
                <w:i/>
                <w:spacing w:val="-3"/>
                <w:sz w:val="24"/>
              </w:rPr>
              <w:t xml:space="preserve">sequence </w:t>
            </w:r>
            <w:r>
              <w:rPr>
                <w:i/>
                <w:sz w:val="24"/>
              </w:rPr>
              <w:t>diagram.</w:t>
            </w:r>
          </w:p>
        </w:tc>
      </w:tr>
      <w:tr w:rsidR="00D3300F" w14:paraId="693902F0" w14:textId="77777777" w:rsidTr="002741EE">
        <w:trPr>
          <w:trHeight w:val="340"/>
        </w:trPr>
        <w:tc>
          <w:tcPr>
            <w:tcW w:w="543" w:type="dxa"/>
            <w:vAlign w:val="center"/>
          </w:tcPr>
          <w:p w14:paraId="42CE48C6" w14:textId="77777777" w:rsidR="00D3300F" w:rsidRDefault="00D3300F" w:rsidP="00DF7CC2">
            <w:pPr>
              <w:pStyle w:val="TableParagraph"/>
              <w:jc w:val="center"/>
              <w:rPr>
                <w:sz w:val="24"/>
              </w:rPr>
            </w:pPr>
            <w:r>
              <w:rPr>
                <w:sz w:val="24"/>
              </w:rPr>
              <w:t>4</w:t>
            </w:r>
          </w:p>
        </w:tc>
        <w:tc>
          <w:tcPr>
            <w:tcW w:w="1584" w:type="dxa"/>
            <w:vAlign w:val="center"/>
          </w:tcPr>
          <w:p w14:paraId="7ECABBDA" w14:textId="77777777" w:rsidR="00D3300F" w:rsidRPr="00F61CC0" w:rsidRDefault="00D3300F" w:rsidP="00DF7CC2">
            <w:pPr>
              <w:pStyle w:val="TableParagraph"/>
              <w:jc w:val="center"/>
              <w:rPr>
                <w:sz w:val="20"/>
              </w:rPr>
            </w:pPr>
            <w:r>
              <w:rPr>
                <w:noProof/>
                <w:sz w:val="20"/>
              </w:rPr>
              <mc:AlternateContent>
                <mc:Choice Requires="wpg">
                  <w:drawing>
                    <wp:inline distT="0" distB="0" distL="0" distR="0" wp14:anchorId="517E9AC1" wp14:editId="0103B7F5">
                      <wp:extent cx="433705" cy="400050"/>
                      <wp:effectExtent l="5715" t="12700" r="8255" b="6350"/>
                      <wp:docPr id="12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3705" cy="400050"/>
                                <a:chOff x="0" y="0"/>
                                <a:chExt cx="683" cy="630"/>
                              </a:xfrm>
                            </wpg:grpSpPr>
                            <wps:wsp>
                              <wps:cNvPr id="122" name="Freeform 1565"/>
                              <wps:cNvSpPr>
                                <a:spLocks/>
                              </wps:cNvSpPr>
                              <wps:spPr bwMode="auto">
                                <a:xfrm>
                                  <a:off x="60" y="7"/>
                                  <a:ext cx="616" cy="615"/>
                                </a:xfrm>
                                <a:custGeom>
                                  <a:avLst/>
                                  <a:gdLst>
                                    <a:gd name="T0" fmla="*/ 300 w 616"/>
                                    <a:gd name="T1" fmla="*/ 7 h 615"/>
                                    <a:gd name="T2" fmla="*/ 232 w 616"/>
                                    <a:gd name="T3" fmla="*/ 15 h 615"/>
                                    <a:gd name="T4" fmla="*/ 169 w 616"/>
                                    <a:gd name="T5" fmla="*/ 38 h 615"/>
                                    <a:gd name="T6" fmla="*/ 113 w 616"/>
                                    <a:gd name="T7" fmla="*/ 73 h 615"/>
                                    <a:gd name="T8" fmla="*/ 66 w 616"/>
                                    <a:gd name="T9" fmla="*/ 120 h 615"/>
                                    <a:gd name="T10" fmla="*/ 31 w 616"/>
                                    <a:gd name="T11" fmla="*/ 175 h 615"/>
                                    <a:gd name="T12" fmla="*/ 8 w 616"/>
                                    <a:gd name="T13" fmla="*/ 238 h 615"/>
                                    <a:gd name="T14" fmla="*/ 0 w 616"/>
                                    <a:gd name="T15" fmla="*/ 307 h 615"/>
                                    <a:gd name="T16" fmla="*/ 8 w 616"/>
                                    <a:gd name="T17" fmla="*/ 381 h 615"/>
                                    <a:gd name="T18" fmla="*/ 31 w 616"/>
                                    <a:gd name="T19" fmla="*/ 448 h 615"/>
                                    <a:gd name="T20" fmla="*/ 66 w 616"/>
                                    <a:gd name="T21" fmla="*/ 507 h 615"/>
                                    <a:gd name="T22" fmla="*/ 113 w 616"/>
                                    <a:gd name="T23" fmla="*/ 555 h 615"/>
                                    <a:gd name="T24" fmla="*/ 169 w 616"/>
                                    <a:gd name="T25" fmla="*/ 591 h 615"/>
                                    <a:gd name="T26" fmla="*/ 232 w 616"/>
                                    <a:gd name="T27" fmla="*/ 614 h 615"/>
                                    <a:gd name="T28" fmla="*/ 300 w 616"/>
                                    <a:gd name="T29" fmla="*/ 622 h 615"/>
                                    <a:gd name="T30" fmla="*/ 374 w 616"/>
                                    <a:gd name="T31" fmla="*/ 614 h 615"/>
                                    <a:gd name="T32" fmla="*/ 441 w 616"/>
                                    <a:gd name="T33" fmla="*/ 591 h 615"/>
                                    <a:gd name="T34" fmla="*/ 500 w 616"/>
                                    <a:gd name="T35" fmla="*/ 555 h 615"/>
                                    <a:gd name="T36" fmla="*/ 548 w 616"/>
                                    <a:gd name="T37" fmla="*/ 507 h 615"/>
                                    <a:gd name="T38" fmla="*/ 584 w 616"/>
                                    <a:gd name="T39" fmla="*/ 448 h 615"/>
                                    <a:gd name="T40" fmla="*/ 607 w 616"/>
                                    <a:gd name="T41" fmla="*/ 381 h 615"/>
                                    <a:gd name="T42" fmla="*/ 616 w 616"/>
                                    <a:gd name="T43" fmla="*/ 307 h 615"/>
                                    <a:gd name="T44" fmla="*/ 607 w 616"/>
                                    <a:gd name="T45" fmla="*/ 238 h 615"/>
                                    <a:gd name="T46" fmla="*/ 584 w 616"/>
                                    <a:gd name="T47" fmla="*/ 175 h 615"/>
                                    <a:gd name="T48" fmla="*/ 548 w 616"/>
                                    <a:gd name="T49" fmla="*/ 120 h 615"/>
                                    <a:gd name="T50" fmla="*/ 500 w 616"/>
                                    <a:gd name="T51" fmla="*/ 73 h 615"/>
                                    <a:gd name="T52" fmla="*/ 441 w 616"/>
                                    <a:gd name="T53" fmla="*/ 38 h 615"/>
                                    <a:gd name="T54" fmla="*/ 374 w 616"/>
                                    <a:gd name="T55" fmla="*/ 15 h 615"/>
                                    <a:gd name="T56" fmla="*/ 300 w 616"/>
                                    <a:gd name="T57" fmla="*/ 7 h 615"/>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Lst>
                                  <a:ahLst/>
                                  <a:cxnLst>
                                    <a:cxn ang="T58">
                                      <a:pos x="T0" y="T1"/>
                                    </a:cxn>
                                    <a:cxn ang="T59">
                                      <a:pos x="T2" y="T3"/>
                                    </a:cxn>
                                    <a:cxn ang="T60">
                                      <a:pos x="T4" y="T5"/>
                                    </a:cxn>
                                    <a:cxn ang="T61">
                                      <a:pos x="T6" y="T7"/>
                                    </a:cxn>
                                    <a:cxn ang="T62">
                                      <a:pos x="T8" y="T9"/>
                                    </a:cxn>
                                    <a:cxn ang="T63">
                                      <a:pos x="T10" y="T11"/>
                                    </a:cxn>
                                    <a:cxn ang="T64">
                                      <a:pos x="T12" y="T13"/>
                                    </a:cxn>
                                    <a:cxn ang="T65">
                                      <a:pos x="T14" y="T15"/>
                                    </a:cxn>
                                    <a:cxn ang="T66">
                                      <a:pos x="T16" y="T17"/>
                                    </a:cxn>
                                    <a:cxn ang="T67">
                                      <a:pos x="T18" y="T19"/>
                                    </a:cxn>
                                    <a:cxn ang="T68">
                                      <a:pos x="T20" y="T21"/>
                                    </a:cxn>
                                    <a:cxn ang="T69">
                                      <a:pos x="T22" y="T23"/>
                                    </a:cxn>
                                    <a:cxn ang="T70">
                                      <a:pos x="T24" y="T25"/>
                                    </a:cxn>
                                    <a:cxn ang="T71">
                                      <a:pos x="T26" y="T27"/>
                                    </a:cxn>
                                    <a:cxn ang="T72">
                                      <a:pos x="T28" y="T29"/>
                                    </a:cxn>
                                    <a:cxn ang="T73">
                                      <a:pos x="T30" y="T31"/>
                                    </a:cxn>
                                    <a:cxn ang="T74">
                                      <a:pos x="T32" y="T33"/>
                                    </a:cxn>
                                    <a:cxn ang="T75">
                                      <a:pos x="T34" y="T35"/>
                                    </a:cxn>
                                    <a:cxn ang="T76">
                                      <a:pos x="T36" y="T37"/>
                                    </a:cxn>
                                    <a:cxn ang="T77">
                                      <a:pos x="T38" y="T39"/>
                                    </a:cxn>
                                    <a:cxn ang="T78">
                                      <a:pos x="T40" y="T41"/>
                                    </a:cxn>
                                    <a:cxn ang="T79">
                                      <a:pos x="T42" y="T43"/>
                                    </a:cxn>
                                    <a:cxn ang="T80">
                                      <a:pos x="T44" y="T45"/>
                                    </a:cxn>
                                    <a:cxn ang="T81">
                                      <a:pos x="T46" y="T47"/>
                                    </a:cxn>
                                    <a:cxn ang="T82">
                                      <a:pos x="T48" y="T49"/>
                                    </a:cxn>
                                    <a:cxn ang="T83">
                                      <a:pos x="T50" y="T51"/>
                                    </a:cxn>
                                    <a:cxn ang="T84">
                                      <a:pos x="T52" y="T53"/>
                                    </a:cxn>
                                    <a:cxn ang="T85">
                                      <a:pos x="T54" y="T55"/>
                                    </a:cxn>
                                    <a:cxn ang="T86">
                                      <a:pos x="T56" y="T57"/>
                                    </a:cxn>
                                  </a:cxnLst>
                                  <a:rect l="0" t="0" r="r" b="b"/>
                                  <a:pathLst>
                                    <a:path w="616" h="615">
                                      <a:moveTo>
                                        <a:pt x="300" y="0"/>
                                      </a:moveTo>
                                      <a:lnTo>
                                        <a:pt x="232" y="8"/>
                                      </a:lnTo>
                                      <a:lnTo>
                                        <a:pt x="169" y="31"/>
                                      </a:lnTo>
                                      <a:lnTo>
                                        <a:pt x="113" y="66"/>
                                      </a:lnTo>
                                      <a:lnTo>
                                        <a:pt x="66" y="113"/>
                                      </a:lnTo>
                                      <a:lnTo>
                                        <a:pt x="31" y="168"/>
                                      </a:lnTo>
                                      <a:lnTo>
                                        <a:pt x="8" y="231"/>
                                      </a:lnTo>
                                      <a:lnTo>
                                        <a:pt x="0" y="300"/>
                                      </a:lnTo>
                                      <a:lnTo>
                                        <a:pt x="8" y="374"/>
                                      </a:lnTo>
                                      <a:lnTo>
                                        <a:pt x="31" y="441"/>
                                      </a:lnTo>
                                      <a:lnTo>
                                        <a:pt x="66" y="500"/>
                                      </a:lnTo>
                                      <a:lnTo>
                                        <a:pt x="113" y="548"/>
                                      </a:lnTo>
                                      <a:lnTo>
                                        <a:pt x="169" y="584"/>
                                      </a:lnTo>
                                      <a:lnTo>
                                        <a:pt x="232" y="607"/>
                                      </a:lnTo>
                                      <a:lnTo>
                                        <a:pt x="300" y="615"/>
                                      </a:lnTo>
                                      <a:lnTo>
                                        <a:pt x="374" y="607"/>
                                      </a:lnTo>
                                      <a:lnTo>
                                        <a:pt x="441" y="584"/>
                                      </a:lnTo>
                                      <a:lnTo>
                                        <a:pt x="500" y="548"/>
                                      </a:lnTo>
                                      <a:lnTo>
                                        <a:pt x="548" y="500"/>
                                      </a:lnTo>
                                      <a:lnTo>
                                        <a:pt x="584" y="441"/>
                                      </a:lnTo>
                                      <a:lnTo>
                                        <a:pt x="607" y="374"/>
                                      </a:lnTo>
                                      <a:lnTo>
                                        <a:pt x="616" y="300"/>
                                      </a:lnTo>
                                      <a:lnTo>
                                        <a:pt x="607" y="231"/>
                                      </a:lnTo>
                                      <a:lnTo>
                                        <a:pt x="584" y="168"/>
                                      </a:lnTo>
                                      <a:lnTo>
                                        <a:pt x="548" y="113"/>
                                      </a:lnTo>
                                      <a:lnTo>
                                        <a:pt x="500" y="66"/>
                                      </a:lnTo>
                                      <a:lnTo>
                                        <a:pt x="441" y="31"/>
                                      </a:lnTo>
                                      <a:lnTo>
                                        <a:pt x="374" y="8"/>
                                      </a:lnTo>
                                      <a:lnTo>
                                        <a:pt x="300" y="0"/>
                                      </a:lnTo>
                                      <a:close/>
                                    </a:path>
                                  </a:pathLst>
                                </a:custGeom>
                                <a:solidFill>
                                  <a:srgbClr val="FBF1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 name="Freeform 1566"/>
                              <wps:cNvSpPr>
                                <a:spLocks/>
                              </wps:cNvSpPr>
                              <wps:spPr bwMode="auto">
                                <a:xfrm>
                                  <a:off x="60" y="7"/>
                                  <a:ext cx="616" cy="615"/>
                                </a:xfrm>
                                <a:custGeom>
                                  <a:avLst/>
                                  <a:gdLst>
                                    <a:gd name="T0" fmla="*/ 0 w 616"/>
                                    <a:gd name="T1" fmla="*/ 307 h 615"/>
                                    <a:gd name="T2" fmla="*/ 8 w 616"/>
                                    <a:gd name="T3" fmla="*/ 238 h 615"/>
                                    <a:gd name="T4" fmla="*/ 31 w 616"/>
                                    <a:gd name="T5" fmla="*/ 175 h 615"/>
                                    <a:gd name="T6" fmla="*/ 66 w 616"/>
                                    <a:gd name="T7" fmla="*/ 120 h 615"/>
                                    <a:gd name="T8" fmla="*/ 113 w 616"/>
                                    <a:gd name="T9" fmla="*/ 73 h 615"/>
                                    <a:gd name="T10" fmla="*/ 169 w 616"/>
                                    <a:gd name="T11" fmla="*/ 38 h 615"/>
                                    <a:gd name="T12" fmla="*/ 232 w 616"/>
                                    <a:gd name="T13" fmla="*/ 15 h 615"/>
                                    <a:gd name="T14" fmla="*/ 300 w 616"/>
                                    <a:gd name="T15" fmla="*/ 7 h 615"/>
                                    <a:gd name="T16" fmla="*/ 374 w 616"/>
                                    <a:gd name="T17" fmla="*/ 15 h 615"/>
                                    <a:gd name="T18" fmla="*/ 441 w 616"/>
                                    <a:gd name="T19" fmla="*/ 38 h 615"/>
                                    <a:gd name="T20" fmla="*/ 500 w 616"/>
                                    <a:gd name="T21" fmla="*/ 73 h 615"/>
                                    <a:gd name="T22" fmla="*/ 548 w 616"/>
                                    <a:gd name="T23" fmla="*/ 120 h 615"/>
                                    <a:gd name="T24" fmla="*/ 584 w 616"/>
                                    <a:gd name="T25" fmla="*/ 175 h 615"/>
                                    <a:gd name="T26" fmla="*/ 607 w 616"/>
                                    <a:gd name="T27" fmla="*/ 238 h 615"/>
                                    <a:gd name="T28" fmla="*/ 616 w 616"/>
                                    <a:gd name="T29" fmla="*/ 307 h 615"/>
                                    <a:gd name="T30" fmla="*/ 607 w 616"/>
                                    <a:gd name="T31" fmla="*/ 381 h 615"/>
                                    <a:gd name="T32" fmla="*/ 584 w 616"/>
                                    <a:gd name="T33" fmla="*/ 448 h 615"/>
                                    <a:gd name="T34" fmla="*/ 548 w 616"/>
                                    <a:gd name="T35" fmla="*/ 507 h 615"/>
                                    <a:gd name="T36" fmla="*/ 500 w 616"/>
                                    <a:gd name="T37" fmla="*/ 555 h 615"/>
                                    <a:gd name="T38" fmla="*/ 441 w 616"/>
                                    <a:gd name="T39" fmla="*/ 591 h 615"/>
                                    <a:gd name="T40" fmla="*/ 374 w 616"/>
                                    <a:gd name="T41" fmla="*/ 614 h 615"/>
                                    <a:gd name="T42" fmla="*/ 300 w 616"/>
                                    <a:gd name="T43" fmla="*/ 622 h 615"/>
                                    <a:gd name="T44" fmla="*/ 232 w 616"/>
                                    <a:gd name="T45" fmla="*/ 614 h 615"/>
                                    <a:gd name="T46" fmla="*/ 169 w 616"/>
                                    <a:gd name="T47" fmla="*/ 591 h 615"/>
                                    <a:gd name="T48" fmla="*/ 113 w 616"/>
                                    <a:gd name="T49" fmla="*/ 555 h 615"/>
                                    <a:gd name="T50" fmla="*/ 66 w 616"/>
                                    <a:gd name="T51" fmla="*/ 507 h 615"/>
                                    <a:gd name="T52" fmla="*/ 31 w 616"/>
                                    <a:gd name="T53" fmla="*/ 448 h 615"/>
                                    <a:gd name="T54" fmla="*/ 8 w 616"/>
                                    <a:gd name="T55" fmla="*/ 381 h 615"/>
                                    <a:gd name="T56" fmla="*/ 0 w 616"/>
                                    <a:gd name="T57" fmla="*/ 307 h 615"/>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Lst>
                                  <a:ahLst/>
                                  <a:cxnLst>
                                    <a:cxn ang="T58">
                                      <a:pos x="T0" y="T1"/>
                                    </a:cxn>
                                    <a:cxn ang="T59">
                                      <a:pos x="T2" y="T3"/>
                                    </a:cxn>
                                    <a:cxn ang="T60">
                                      <a:pos x="T4" y="T5"/>
                                    </a:cxn>
                                    <a:cxn ang="T61">
                                      <a:pos x="T6" y="T7"/>
                                    </a:cxn>
                                    <a:cxn ang="T62">
                                      <a:pos x="T8" y="T9"/>
                                    </a:cxn>
                                    <a:cxn ang="T63">
                                      <a:pos x="T10" y="T11"/>
                                    </a:cxn>
                                    <a:cxn ang="T64">
                                      <a:pos x="T12" y="T13"/>
                                    </a:cxn>
                                    <a:cxn ang="T65">
                                      <a:pos x="T14" y="T15"/>
                                    </a:cxn>
                                    <a:cxn ang="T66">
                                      <a:pos x="T16" y="T17"/>
                                    </a:cxn>
                                    <a:cxn ang="T67">
                                      <a:pos x="T18" y="T19"/>
                                    </a:cxn>
                                    <a:cxn ang="T68">
                                      <a:pos x="T20" y="T21"/>
                                    </a:cxn>
                                    <a:cxn ang="T69">
                                      <a:pos x="T22" y="T23"/>
                                    </a:cxn>
                                    <a:cxn ang="T70">
                                      <a:pos x="T24" y="T25"/>
                                    </a:cxn>
                                    <a:cxn ang="T71">
                                      <a:pos x="T26" y="T27"/>
                                    </a:cxn>
                                    <a:cxn ang="T72">
                                      <a:pos x="T28" y="T29"/>
                                    </a:cxn>
                                    <a:cxn ang="T73">
                                      <a:pos x="T30" y="T31"/>
                                    </a:cxn>
                                    <a:cxn ang="T74">
                                      <a:pos x="T32" y="T33"/>
                                    </a:cxn>
                                    <a:cxn ang="T75">
                                      <a:pos x="T34" y="T35"/>
                                    </a:cxn>
                                    <a:cxn ang="T76">
                                      <a:pos x="T36" y="T37"/>
                                    </a:cxn>
                                    <a:cxn ang="T77">
                                      <a:pos x="T38" y="T39"/>
                                    </a:cxn>
                                    <a:cxn ang="T78">
                                      <a:pos x="T40" y="T41"/>
                                    </a:cxn>
                                    <a:cxn ang="T79">
                                      <a:pos x="T42" y="T43"/>
                                    </a:cxn>
                                    <a:cxn ang="T80">
                                      <a:pos x="T44" y="T45"/>
                                    </a:cxn>
                                    <a:cxn ang="T81">
                                      <a:pos x="T46" y="T47"/>
                                    </a:cxn>
                                    <a:cxn ang="T82">
                                      <a:pos x="T48" y="T49"/>
                                    </a:cxn>
                                    <a:cxn ang="T83">
                                      <a:pos x="T50" y="T51"/>
                                    </a:cxn>
                                    <a:cxn ang="T84">
                                      <a:pos x="T52" y="T53"/>
                                    </a:cxn>
                                    <a:cxn ang="T85">
                                      <a:pos x="T54" y="T55"/>
                                    </a:cxn>
                                    <a:cxn ang="T86">
                                      <a:pos x="T56" y="T57"/>
                                    </a:cxn>
                                  </a:cxnLst>
                                  <a:rect l="0" t="0" r="r" b="b"/>
                                  <a:pathLst>
                                    <a:path w="616" h="615">
                                      <a:moveTo>
                                        <a:pt x="0" y="300"/>
                                      </a:moveTo>
                                      <a:lnTo>
                                        <a:pt x="8" y="231"/>
                                      </a:lnTo>
                                      <a:lnTo>
                                        <a:pt x="31" y="168"/>
                                      </a:lnTo>
                                      <a:lnTo>
                                        <a:pt x="66" y="113"/>
                                      </a:lnTo>
                                      <a:lnTo>
                                        <a:pt x="113" y="66"/>
                                      </a:lnTo>
                                      <a:lnTo>
                                        <a:pt x="169" y="31"/>
                                      </a:lnTo>
                                      <a:lnTo>
                                        <a:pt x="232" y="8"/>
                                      </a:lnTo>
                                      <a:lnTo>
                                        <a:pt x="300" y="0"/>
                                      </a:lnTo>
                                      <a:lnTo>
                                        <a:pt x="374" y="8"/>
                                      </a:lnTo>
                                      <a:lnTo>
                                        <a:pt x="441" y="31"/>
                                      </a:lnTo>
                                      <a:lnTo>
                                        <a:pt x="500" y="66"/>
                                      </a:lnTo>
                                      <a:lnTo>
                                        <a:pt x="548" y="113"/>
                                      </a:lnTo>
                                      <a:lnTo>
                                        <a:pt x="584" y="168"/>
                                      </a:lnTo>
                                      <a:lnTo>
                                        <a:pt x="607" y="231"/>
                                      </a:lnTo>
                                      <a:lnTo>
                                        <a:pt x="616" y="300"/>
                                      </a:lnTo>
                                      <a:lnTo>
                                        <a:pt x="607" y="374"/>
                                      </a:lnTo>
                                      <a:lnTo>
                                        <a:pt x="584" y="441"/>
                                      </a:lnTo>
                                      <a:lnTo>
                                        <a:pt x="548" y="500"/>
                                      </a:lnTo>
                                      <a:lnTo>
                                        <a:pt x="500" y="548"/>
                                      </a:lnTo>
                                      <a:lnTo>
                                        <a:pt x="441" y="584"/>
                                      </a:lnTo>
                                      <a:lnTo>
                                        <a:pt x="374" y="607"/>
                                      </a:lnTo>
                                      <a:lnTo>
                                        <a:pt x="300" y="615"/>
                                      </a:lnTo>
                                      <a:lnTo>
                                        <a:pt x="232" y="607"/>
                                      </a:lnTo>
                                      <a:lnTo>
                                        <a:pt x="169" y="584"/>
                                      </a:lnTo>
                                      <a:lnTo>
                                        <a:pt x="113" y="548"/>
                                      </a:lnTo>
                                      <a:lnTo>
                                        <a:pt x="66" y="500"/>
                                      </a:lnTo>
                                      <a:lnTo>
                                        <a:pt x="31" y="441"/>
                                      </a:lnTo>
                                      <a:lnTo>
                                        <a:pt x="8" y="374"/>
                                      </a:lnTo>
                                      <a:lnTo>
                                        <a:pt x="0" y="300"/>
                                      </a:lnTo>
                                      <a:close/>
                                    </a:path>
                                  </a:pathLst>
                                </a:custGeom>
                                <a:noFill/>
                                <a:ln w="94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 name="AutoShape 1567"/>
                              <wps:cNvSpPr>
                                <a:spLocks/>
                              </wps:cNvSpPr>
                              <wps:spPr bwMode="auto">
                                <a:xfrm>
                                  <a:off x="7" y="59"/>
                                  <a:ext cx="60" cy="526"/>
                                </a:xfrm>
                                <a:custGeom>
                                  <a:avLst/>
                                  <a:gdLst>
                                    <a:gd name="T0" fmla="*/ 60 w 60"/>
                                    <a:gd name="T1" fmla="*/ 330 h 526"/>
                                    <a:gd name="T2" fmla="*/ 16 w 60"/>
                                    <a:gd name="T3" fmla="*/ 330 h 526"/>
                                    <a:gd name="T4" fmla="*/ 0 w 60"/>
                                    <a:gd name="T5" fmla="*/ 60 h 526"/>
                                    <a:gd name="T6" fmla="*/ 0 w 60"/>
                                    <a:gd name="T7" fmla="*/ 585 h 52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0" h="526">
                                      <a:moveTo>
                                        <a:pt x="60" y="270"/>
                                      </a:moveTo>
                                      <a:lnTo>
                                        <a:pt x="16" y="270"/>
                                      </a:lnTo>
                                      <a:moveTo>
                                        <a:pt x="0" y="0"/>
                                      </a:moveTo>
                                      <a:lnTo>
                                        <a:pt x="0" y="525"/>
                                      </a:lnTo>
                                    </a:path>
                                  </a:pathLst>
                                </a:custGeom>
                                <a:noFill/>
                                <a:ln w="94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5="http://schemas.microsoft.com/office/word/2012/wordml">
                  <w:pict>
                    <v:group w14:anchorId="6B58C50E" id="Group 121" o:spid="_x0000_s1026" style="width:34.15pt;height:31.5pt;mso-position-horizontal-relative:char;mso-position-vertical-relative:line" coordsize="683,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">
                      <v:shape id="Freeform 1565" o:spid="_x0000_s1027" style="position:absolute;left:60;top:7;width:616;height:615;visibility:visible;mso-wrap-style:square;v-text-anchor:top" coordsize="616,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w5tsMA&#10;AADcAAAADwAAAGRycy9kb3ducmV2LnhtbERPTWvCQBC9C/6HZQRvdWOwItFV1FKstJdGQY9DdkyC&#10;2dmQXTX667tCwds83ufMFq2pxJUaV1pWMBxEIIgzq0vOFex3n28TEM4ja6wsk4I7OVjMu50ZJtre&#10;+Jeuqc9FCGGXoILC+zqR0mUFGXQDWxMH7mQbgz7AJpe6wVsIN5WMo2gsDZYcGgqsaV1Qdk4vRsHy&#10;kZ42vD3+rD9W3wezrd6j86hWqt9rl1MQnlr/Ev+7v3SYH8fwfCZcIO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8w5tsMAAADcAAAADwAAAAAAAAAAAAAAAACYAgAAZHJzL2Rv&#10;d25yZXYueG1sUEsFBgAAAAAEAAQA9QAAAIgDAAAAAA==&#10;" path="m300,l232,8,169,31,113,66,66,113,31,168,8,231,,300r8,74l31,441r35,59l113,548r56,36l232,607r68,8l374,607r67,-23l500,548r48,-48l584,441r23,-67l616,300r-9,-69l584,168,548,113,500,66,441,31,374,8,300,xe" fillcolor="#fbf1e2" stroked="f">
                        <v:path arrowok="t" o:connecttype="custom" o:connectlocs="300,7;232,15;169,38;113,73;66,120;31,175;8,238;0,307;8,381;31,448;66,507;113,555;169,591;232,614;300,622;374,614;441,591;500,555;548,507;584,448;607,381;616,307;607,238;584,175;548,120;500,73;441,38;374,15;300,7" o:connectangles="0,0,0,0,0,0,0,0,0,0,0,0,0,0,0,0,0,0,0,0,0,0,0,0,0,0,0,0,0"/>
                      </v:shape>
                      <v:shape id="Freeform 1566" o:spid="_x0000_s1028" style="position:absolute;left:60;top:7;width:616;height:615;visibility:visible;mso-wrap-style:square;v-text-anchor:top" coordsize="616,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35KsIA&#10;AADcAAAADwAAAGRycy9kb3ducmV2LnhtbERPTWvCQBC9F/wPywheitlES5HUVdqC1KvaQ3sbstNs&#10;MDu7ZLdJ9Nd3BaG3ebzPWW9H24qeutA4VlBkOQjiyumGawWfp918BSJEZI2tY1JwoQDbzeRhjaV2&#10;Ax+oP8ZapBAOJSowMfpSylAZshgy54kT9+M6izHBrpa6wyGF21Yu8vxZWmw4NRj09G6oOh9/rYKv&#10;t/HjbK5OX7+Li132wZunR6/UbDq+voCINMZ/8d2912n+Ygm3Z9IF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HfkqwgAAANwAAAAPAAAAAAAAAAAAAAAAAJgCAABkcnMvZG93&#10;bnJldi54bWxQSwUGAAAAAAQABAD1AAAAhwMAAAAA&#10;" path="m,300l8,231,31,168,66,113,113,66,169,31,232,8,300,r74,8l441,31r59,35l548,113r36,55l607,231r9,69l607,374r-23,67l548,500r-48,48l441,584r-67,23l300,615r-68,-8l169,584,113,548,66,500,31,441,8,374,,300xe" filled="f" strokeweight=".26128mm">
                        <v:path arrowok="t" o:connecttype="custom" o:connectlocs="0,307;8,238;31,175;66,120;113,73;169,38;232,15;300,7;374,15;441,38;500,73;548,120;584,175;607,238;616,307;607,381;584,448;548,507;500,555;441,591;374,614;300,622;232,614;169,591;113,555;66,507;31,448;8,381;0,307" o:connectangles="0,0,0,0,0,0,0,0,0,0,0,0,0,0,0,0,0,0,0,0,0,0,0,0,0,0,0,0,0"/>
                      </v:shape>
                      <v:shape id="AutoShape 1567" o:spid="_x0000_s1029" style="position:absolute;left:7;top:59;width:60;height:526;visibility:visible;mso-wrap-style:square;v-text-anchor:top" coordsize="60,5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m8YA&#10;AADcAAAADwAAAGRycy9kb3ducmV2LnhtbERP22rCQBB9L/Qflin4UnSjiJXUVYooVmwpXhB8G7PT&#10;JDQ7G7KbGPv1rlDo2xzOdSaz1hSiocrllhX0exEI4sTqnFMFh/2yOwbhPLLGwjIpuJKD2fTxYYKx&#10;thfeUrPzqQgh7GJUkHlfxlK6JCODrmdL4sB928qgD7BKpa7wEsJNIQdRNJIGcw4NGZY0zyj52dVG&#10;wctX8/FZnI7p83p0Pv3Wi/PK1hulOk/t2ysIT63/F/+533WYPxjC/ZlwgZ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Am8YAAADcAAAADwAAAAAAAAAAAAAAAACYAgAAZHJz&#10;L2Rvd25yZXYueG1sUEsFBgAAAAAEAAQA9QAAAIsDAAAAAA==&#10;" path="m60,270r-44,m,l,525e" filled="f" strokeweight=".26128mm">
                        <v:path arrowok="t" o:connecttype="custom" o:connectlocs="60,330;16,330;0,60;0,585" o:connectangles="0,0,0,0"/>
                      </v:shape>
                      <w10:anchorlock/>
                    </v:group>
                  </w:pict>
                </mc:Fallback>
              </mc:AlternateContent>
            </w:r>
          </w:p>
          <w:p w14:paraId="429597ED" w14:textId="77777777" w:rsidR="00D3300F" w:rsidRPr="00F61CC0" w:rsidRDefault="00D3300F" w:rsidP="00DF7CC2">
            <w:pPr>
              <w:pStyle w:val="TableParagraph"/>
              <w:rPr>
                <w:sz w:val="10"/>
              </w:rPr>
            </w:pPr>
          </w:p>
          <w:p w14:paraId="7FF23124" w14:textId="77777777" w:rsidR="00D3300F" w:rsidRDefault="00D3300F" w:rsidP="00DF7CC2">
            <w:pPr>
              <w:pStyle w:val="TableParagraph"/>
              <w:rPr>
                <w:sz w:val="10"/>
              </w:rPr>
            </w:pPr>
            <w:r>
              <w:rPr>
                <w:noProof/>
                <w:position w:val="-1"/>
                <w:sz w:val="10"/>
              </w:rPr>
              <mc:AlternateContent>
                <mc:Choice Requires="wpg">
                  <w:drawing>
                    <wp:inline distT="0" distB="0" distL="0" distR="0" wp14:anchorId="06B4DD51" wp14:editId="639B1F74">
                      <wp:extent cx="9525" cy="57150"/>
                      <wp:effectExtent l="0" t="0" r="9525" b="19050"/>
                      <wp:docPr id="119" name="Group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25" cy="57150"/>
                                <a:chOff x="0" y="0"/>
                                <a:chExt cx="15" cy="90"/>
                              </a:xfrm>
                            </wpg:grpSpPr>
                            <wps:wsp>
                              <wps:cNvPr id="120" name="Line 1561"/>
                              <wps:cNvCnPr/>
                              <wps:spPr bwMode="auto">
                                <a:xfrm>
                                  <a:off x="7" y="0"/>
                                  <a:ext cx="0" cy="90"/>
                                </a:xfrm>
                                <a:prstGeom prst="line">
                                  <a:avLst/>
                                </a:prstGeom>
                                <a:noFill/>
                                <a:ln w="9432">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5="http://schemas.microsoft.com/office/word/2012/wordml">
                  <w:pict>
                    <v:group w14:anchorId="6DFA080B" id="Group 119" o:spid="_x0000_s1026" style="width:.75pt;height:4.5pt;mso-position-horizontal-relative:char;mso-position-vertical-relative:line" coordsize="1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">
                      <v:line id="Line 1561" o:spid="_x0000_s1027" style="position:absolute;visibility:visible;mso-wrap-style:square" from="7,0" to="7,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5qC8QAAADcAAAADwAAAGRycy9kb3ducmV2LnhtbESPT2vCQBDF70K/wzJCb7oxFCmpq8SK&#10;0J5EI3gdspM/NDsbsqtJv33nIPQ2w3vz3m82u8l16kFDaD0bWC0TUMSlty3XBq7FcfEOKkRki51n&#10;MvBLAXbbl9kGM+tHPtPjEmslIRwyNNDE2Gdah7Ihh2Hpe2LRKj84jLIOtbYDjhLuOp0myVo7bFka&#10;Guzps6Hy53J3Bk7Huqr64jbqVbk/FOe3PP0+5ca8zqf8A1SkKf6bn9dfVvBTwZdnZAK9/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bmoLxAAAANwAAAAPAAAAAAAAAAAA&#10;AAAAAKECAABkcnMvZG93bnJldi54bWxQSwUGAAAAAAQABAD5AAAAkgMAAAAA&#10;" strokeweight=".262mm"/>
                      <w10:anchorlock/>
                    </v:group>
                  </w:pict>
                </mc:Fallback>
              </mc:AlternateContent>
            </w:r>
          </w:p>
        </w:tc>
        <w:tc>
          <w:tcPr>
            <w:tcW w:w="1417" w:type="dxa"/>
            <w:vAlign w:val="center"/>
          </w:tcPr>
          <w:p w14:paraId="09542E50" w14:textId="77777777" w:rsidR="00D3300F" w:rsidRDefault="00D3300F" w:rsidP="00DF7CC2">
            <w:pPr>
              <w:pStyle w:val="TableParagraph"/>
              <w:jc w:val="center"/>
              <w:rPr>
                <w:i/>
                <w:sz w:val="24"/>
              </w:rPr>
            </w:pPr>
            <w:r>
              <w:rPr>
                <w:i/>
                <w:sz w:val="24"/>
              </w:rPr>
              <w:t>Boundary</w:t>
            </w:r>
          </w:p>
        </w:tc>
        <w:tc>
          <w:tcPr>
            <w:tcW w:w="2693" w:type="dxa"/>
          </w:tcPr>
          <w:p w14:paraId="7D816CD4" w14:textId="77777777" w:rsidR="00D3300F" w:rsidRDefault="00D3300F" w:rsidP="00E22853">
            <w:pPr>
              <w:pStyle w:val="TableParagraph"/>
              <w:tabs>
                <w:tab w:val="left" w:pos="1587"/>
              </w:tabs>
              <w:jc w:val="both"/>
              <w:rPr>
                <w:sz w:val="24"/>
              </w:rPr>
            </w:pPr>
            <w:r>
              <w:rPr>
                <w:sz w:val="24"/>
              </w:rPr>
              <w:t xml:space="preserve">Berupa tepi </w:t>
            </w:r>
            <w:r>
              <w:rPr>
                <w:spacing w:val="-3"/>
                <w:sz w:val="24"/>
              </w:rPr>
              <w:t xml:space="preserve">dari </w:t>
            </w:r>
            <w:r>
              <w:rPr>
                <w:sz w:val="24"/>
              </w:rPr>
              <w:t xml:space="preserve">sistem, seperti </w:t>
            </w:r>
            <w:r>
              <w:rPr>
                <w:i/>
                <w:sz w:val="24"/>
              </w:rPr>
              <w:t xml:space="preserve">user interface </w:t>
            </w:r>
            <w:r>
              <w:rPr>
                <w:sz w:val="24"/>
              </w:rPr>
              <w:t xml:space="preserve">atau </w:t>
            </w:r>
            <w:r>
              <w:rPr>
                <w:spacing w:val="-3"/>
                <w:sz w:val="24"/>
              </w:rPr>
              <w:t xml:space="preserve">suatu </w:t>
            </w:r>
            <w:r>
              <w:rPr>
                <w:sz w:val="24"/>
              </w:rPr>
              <w:t xml:space="preserve">alat </w:t>
            </w:r>
            <w:r>
              <w:rPr>
                <w:spacing w:val="-3"/>
                <w:sz w:val="24"/>
              </w:rPr>
              <w:t>yang</w:t>
            </w:r>
            <w:r>
              <w:rPr>
                <w:sz w:val="24"/>
              </w:rPr>
              <w:t>berinteraksi dengan sistem yang lain.</w:t>
            </w:r>
          </w:p>
        </w:tc>
      </w:tr>
      <w:tr w:rsidR="00D3300F" w14:paraId="1369D9F9" w14:textId="77777777" w:rsidTr="002741EE">
        <w:trPr>
          <w:trHeight w:val="340"/>
        </w:trPr>
        <w:tc>
          <w:tcPr>
            <w:tcW w:w="543" w:type="dxa"/>
            <w:vAlign w:val="center"/>
          </w:tcPr>
          <w:p w14:paraId="4B32B031" w14:textId="77777777" w:rsidR="00D3300F" w:rsidRDefault="00D3300F" w:rsidP="00DF7CC2">
            <w:pPr>
              <w:pStyle w:val="TableParagraph"/>
              <w:jc w:val="center"/>
              <w:rPr>
                <w:sz w:val="24"/>
              </w:rPr>
            </w:pPr>
            <w:r>
              <w:rPr>
                <w:sz w:val="24"/>
              </w:rPr>
              <w:t>5</w:t>
            </w:r>
          </w:p>
        </w:tc>
        <w:tc>
          <w:tcPr>
            <w:tcW w:w="1584" w:type="dxa"/>
            <w:vAlign w:val="center"/>
          </w:tcPr>
          <w:p w14:paraId="729E1D11" w14:textId="77777777" w:rsidR="00D3300F" w:rsidRDefault="00D3300F" w:rsidP="00DF7CC2">
            <w:pPr>
              <w:pStyle w:val="TableParagraph"/>
              <w:jc w:val="center"/>
              <w:rPr>
                <w:sz w:val="20"/>
              </w:rPr>
            </w:pPr>
            <w:r>
              <w:rPr>
                <w:noProof/>
                <w:sz w:val="20"/>
              </w:rPr>
              <mc:AlternateContent>
                <mc:Choice Requires="wpg">
                  <w:drawing>
                    <wp:inline distT="0" distB="0" distL="0" distR="0" wp14:anchorId="51127EDE" wp14:editId="4D99E503">
                      <wp:extent cx="400685" cy="442595"/>
                      <wp:effectExtent l="5715" t="8890" r="12700" b="5715"/>
                      <wp:docPr id="115" name="Group 1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0685" cy="442595"/>
                                <a:chOff x="0" y="0"/>
                                <a:chExt cx="631" cy="697"/>
                              </a:xfrm>
                            </wpg:grpSpPr>
                            <wps:wsp>
                              <wps:cNvPr id="116" name="Freeform 1557"/>
                              <wps:cNvSpPr>
                                <a:spLocks/>
                              </wps:cNvSpPr>
                              <wps:spPr bwMode="auto">
                                <a:xfrm>
                                  <a:off x="7" y="75"/>
                                  <a:ext cx="616" cy="615"/>
                                </a:xfrm>
                                <a:custGeom>
                                  <a:avLst/>
                                  <a:gdLst>
                                    <a:gd name="T0" fmla="*/ 300 w 616"/>
                                    <a:gd name="T1" fmla="*/ 75 h 615"/>
                                    <a:gd name="T2" fmla="*/ 232 w 616"/>
                                    <a:gd name="T3" fmla="*/ 83 h 615"/>
                                    <a:gd name="T4" fmla="*/ 169 w 616"/>
                                    <a:gd name="T5" fmla="*/ 106 h 615"/>
                                    <a:gd name="T6" fmla="*/ 113 w 616"/>
                                    <a:gd name="T7" fmla="*/ 141 h 615"/>
                                    <a:gd name="T8" fmla="*/ 67 w 616"/>
                                    <a:gd name="T9" fmla="*/ 187 h 615"/>
                                    <a:gd name="T10" fmla="*/ 31 w 616"/>
                                    <a:gd name="T11" fmla="*/ 243 h 615"/>
                                    <a:gd name="T12" fmla="*/ 8 w 616"/>
                                    <a:gd name="T13" fmla="*/ 306 h 615"/>
                                    <a:gd name="T14" fmla="*/ 0 w 616"/>
                                    <a:gd name="T15" fmla="*/ 375 h 615"/>
                                    <a:gd name="T16" fmla="*/ 8 w 616"/>
                                    <a:gd name="T17" fmla="*/ 449 h 615"/>
                                    <a:gd name="T18" fmla="*/ 31 w 616"/>
                                    <a:gd name="T19" fmla="*/ 516 h 615"/>
                                    <a:gd name="T20" fmla="*/ 67 w 616"/>
                                    <a:gd name="T21" fmla="*/ 574 h 615"/>
                                    <a:gd name="T22" fmla="*/ 113 w 616"/>
                                    <a:gd name="T23" fmla="*/ 622 h 615"/>
                                    <a:gd name="T24" fmla="*/ 169 w 616"/>
                                    <a:gd name="T25" fmla="*/ 659 h 615"/>
                                    <a:gd name="T26" fmla="*/ 232 w 616"/>
                                    <a:gd name="T27" fmla="*/ 682 h 615"/>
                                    <a:gd name="T28" fmla="*/ 300 w 616"/>
                                    <a:gd name="T29" fmla="*/ 690 h 615"/>
                                    <a:gd name="T30" fmla="*/ 375 w 616"/>
                                    <a:gd name="T31" fmla="*/ 682 h 615"/>
                                    <a:gd name="T32" fmla="*/ 442 w 616"/>
                                    <a:gd name="T33" fmla="*/ 659 h 615"/>
                                    <a:gd name="T34" fmla="*/ 500 w 616"/>
                                    <a:gd name="T35" fmla="*/ 622 h 615"/>
                                    <a:gd name="T36" fmla="*/ 548 w 616"/>
                                    <a:gd name="T37" fmla="*/ 574 h 615"/>
                                    <a:gd name="T38" fmla="*/ 585 w 616"/>
                                    <a:gd name="T39" fmla="*/ 516 h 615"/>
                                    <a:gd name="T40" fmla="*/ 608 w 616"/>
                                    <a:gd name="T41" fmla="*/ 449 h 615"/>
                                    <a:gd name="T42" fmla="*/ 616 w 616"/>
                                    <a:gd name="T43" fmla="*/ 375 h 615"/>
                                    <a:gd name="T44" fmla="*/ 608 w 616"/>
                                    <a:gd name="T45" fmla="*/ 306 h 615"/>
                                    <a:gd name="T46" fmla="*/ 585 w 616"/>
                                    <a:gd name="T47" fmla="*/ 243 h 615"/>
                                    <a:gd name="T48" fmla="*/ 548 w 616"/>
                                    <a:gd name="T49" fmla="*/ 187 h 615"/>
                                    <a:gd name="T50" fmla="*/ 500 w 616"/>
                                    <a:gd name="T51" fmla="*/ 141 h 615"/>
                                    <a:gd name="T52" fmla="*/ 442 w 616"/>
                                    <a:gd name="T53" fmla="*/ 106 h 615"/>
                                    <a:gd name="T54" fmla="*/ 375 w 616"/>
                                    <a:gd name="T55" fmla="*/ 83 h 615"/>
                                    <a:gd name="T56" fmla="*/ 300 w 616"/>
                                    <a:gd name="T57" fmla="*/ 75 h 615"/>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Lst>
                                  <a:ahLst/>
                                  <a:cxnLst>
                                    <a:cxn ang="T58">
                                      <a:pos x="T0" y="T1"/>
                                    </a:cxn>
                                    <a:cxn ang="T59">
                                      <a:pos x="T2" y="T3"/>
                                    </a:cxn>
                                    <a:cxn ang="T60">
                                      <a:pos x="T4" y="T5"/>
                                    </a:cxn>
                                    <a:cxn ang="T61">
                                      <a:pos x="T6" y="T7"/>
                                    </a:cxn>
                                    <a:cxn ang="T62">
                                      <a:pos x="T8" y="T9"/>
                                    </a:cxn>
                                    <a:cxn ang="T63">
                                      <a:pos x="T10" y="T11"/>
                                    </a:cxn>
                                    <a:cxn ang="T64">
                                      <a:pos x="T12" y="T13"/>
                                    </a:cxn>
                                    <a:cxn ang="T65">
                                      <a:pos x="T14" y="T15"/>
                                    </a:cxn>
                                    <a:cxn ang="T66">
                                      <a:pos x="T16" y="T17"/>
                                    </a:cxn>
                                    <a:cxn ang="T67">
                                      <a:pos x="T18" y="T19"/>
                                    </a:cxn>
                                    <a:cxn ang="T68">
                                      <a:pos x="T20" y="T21"/>
                                    </a:cxn>
                                    <a:cxn ang="T69">
                                      <a:pos x="T22" y="T23"/>
                                    </a:cxn>
                                    <a:cxn ang="T70">
                                      <a:pos x="T24" y="T25"/>
                                    </a:cxn>
                                    <a:cxn ang="T71">
                                      <a:pos x="T26" y="T27"/>
                                    </a:cxn>
                                    <a:cxn ang="T72">
                                      <a:pos x="T28" y="T29"/>
                                    </a:cxn>
                                    <a:cxn ang="T73">
                                      <a:pos x="T30" y="T31"/>
                                    </a:cxn>
                                    <a:cxn ang="T74">
                                      <a:pos x="T32" y="T33"/>
                                    </a:cxn>
                                    <a:cxn ang="T75">
                                      <a:pos x="T34" y="T35"/>
                                    </a:cxn>
                                    <a:cxn ang="T76">
                                      <a:pos x="T36" y="T37"/>
                                    </a:cxn>
                                    <a:cxn ang="T77">
                                      <a:pos x="T38" y="T39"/>
                                    </a:cxn>
                                    <a:cxn ang="T78">
                                      <a:pos x="T40" y="T41"/>
                                    </a:cxn>
                                    <a:cxn ang="T79">
                                      <a:pos x="T42" y="T43"/>
                                    </a:cxn>
                                    <a:cxn ang="T80">
                                      <a:pos x="T44" y="T45"/>
                                    </a:cxn>
                                    <a:cxn ang="T81">
                                      <a:pos x="T46" y="T47"/>
                                    </a:cxn>
                                    <a:cxn ang="T82">
                                      <a:pos x="T48" y="T49"/>
                                    </a:cxn>
                                    <a:cxn ang="T83">
                                      <a:pos x="T50" y="T51"/>
                                    </a:cxn>
                                    <a:cxn ang="T84">
                                      <a:pos x="T52" y="T53"/>
                                    </a:cxn>
                                    <a:cxn ang="T85">
                                      <a:pos x="T54" y="T55"/>
                                    </a:cxn>
                                    <a:cxn ang="T86">
                                      <a:pos x="T56" y="T57"/>
                                    </a:cxn>
                                  </a:cxnLst>
                                  <a:rect l="0" t="0" r="r" b="b"/>
                                  <a:pathLst>
                                    <a:path w="616" h="615">
                                      <a:moveTo>
                                        <a:pt x="300" y="0"/>
                                      </a:moveTo>
                                      <a:lnTo>
                                        <a:pt x="232" y="8"/>
                                      </a:lnTo>
                                      <a:lnTo>
                                        <a:pt x="169" y="31"/>
                                      </a:lnTo>
                                      <a:lnTo>
                                        <a:pt x="113" y="66"/>
                                      </a:lnTo>
                                      <a:lnTo>
                                        <a:pt x="67" y="112"/>
                                      </a:lnTo>
                                      <a:lnTo>
                                        <a:pt x="31" y="168"/>
                                      </a:lnTo>
                                      <a:lnTo>
                                        <a:pt x="8" y="231"/>
                                      </a:lnTo>
                                      <a:lnTo>
                                        <a:pt x="0" y="300"/>
                                      </a:lnTo>
                                      <a:lnTo>
                                        <a:pt x="8" y="374"/>
                                      </a:lnTo>
                                      <a:lnTo>
                                        <a:pt x="31" y="441"/>
                                      </a:lnTo>
                                      <a:lnTo>
                                        <a:pt x="67" y="499"/>
                                      </a:lnTo>
                                      <a:lnTo>
                                        <a:pt x="113" y="547"/>
                                      </a:lnTo>
                                      <a:lnTo>
                                        <a:pt x="169" y="584"/>
                                      </a:lnTo>
                                      <a:lnTo>
                                        <a:pt x="232" y="607"/>
                                      </a:lnTo>
                                      <a:lnTo>
                                        <a:pt x="300" y="615"/>
                                      </a:lnTo>
                                      <a:lnTo>
                                        <a:pt x="375" y="607"/>
                                      </a:lnTo>
                                      <a:lnTo>
                                        <a:pt x="442" y="584"/>
                                      </a:lnTo>
                                      <a:lnTo>
                                        <a:pt x="500" y="547"/>
                                      </a:lnTo>
                                      <a:lnTo>
                                        <a:pt x="548" y="499"/>
                                      </a:lnTo>
                                      <a:lnTo>
                                        <a:pt x="585" y="441"/>
                                      </a:lnTo>
                                      <a:lnTo>
                                        <a:pt x="608" y="374"/>
                                      </a:lnTo>
                                      <a:lnTo>
                                        <a:pt x="616" y="300"/>
                                      </a:lnTo>
                                      <a:lnTo>
                                        <a:pt x="608" y="231"/>
                                      </a:lnTo>
                                      <a:lnTo>
                                        <a:pt x="585" y="168"/>
                                      </a:lnTo>
                                      <a:lnTo>
                                        <a:pt x="548" y="112"/>
                                      </a:lnTo>
                                      <a:lnTo>
                                        <a:pt x="500" y="66"/>
                                      </a:lnTo>
                                      <a:lnTo>
                                        <a:pt x="442" y="31"/>
                                      </a:lnTo>
                                      <a:lnTo>
                                        <a:pt x="375" y="8"/>
                                      </a:lnTo>
                                      <a:lnTo>
                                        <a:pt x="300" y="0"/>
                                      </a:lnTo>
                                      <a:close/>
                                    </a:path>
                                  </a:pathLst>
                                </a:custGeom>
                                <a:solidFill>
                                  <a:srgbClr val="FBF1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7" name="Freeform 1558"/>
                              <wps:cNvSpPr>
                                <a:spLocks/>
                              </wps:cNvSpPr>
                              <wps:spPr bwMode="auto">
                                <a:xfrm>
                                  <a:off x="7" y="75"/>
                                  <a:ext cx="616" cy="615"/>
                                </a:xfrm>
                                <a:custGeom>
                                  <a:avLst/>
                                  <a:gdLst>
                                    <a:gd name="T0" fmla="*/ 0 w 616"/>
                                    <a:gd name="T1" fmla="*/ 375 h 615"/>
                                    <a:gd name="T2" fmla="*/ 8 w 616"/>
                                    <a:gd name="T3" fmla="*/ 306 h 615"/>
                                    <a:gd name="T4" fmla="*/ 31 w 616"/>
                                    <a:gd name="T5" fmla="*/ 243 h 615"/>
                                    <a:gd name="T6" fmla="*/ 67 w 616"/>
                                    <a:gd name="T7" fmla="*/ 187 h 615"/>
                                    <a:gd name="T8" fmla="*/ 113 w 616"/>
                                    <a:gd name="T9" fmla="*/ 141 h 615"/>
                                    <a:gd name="T10" fmla="*/ 169 w 616"/>
                                    <a:gd name="T11" fmla="*/ 106 h 615"/>
                                    <a:gd name="T12" fmla="*/ 232 w 616"/>
                                    <a:gd name="T13" fmla="*/ 83 h 615"/>
                                    <a:gd name="T14" fmla="*/ 300 w 616"/>
                                    <a:gd name="T15" fmla="*/ 75 h 615"/>
                                    <a:gd name="T16" fmla="*/ 375 w 616"/>
                                    <a:gd name="T17" fmla="*/ 83 h 615"/>
                                    <a:gd name="T18" fmla="*/ 442 w 616"/>
                                    <a:gd name="T19" fmla="*/ 106 h 615"/>
                                    <a:gd name="T20" fmla="*/ 500 w 616"/>
                                    <a:gd name="T21" fmla="*/ 141 h 615"/>
                                    <a:gd name="T22" fmla="*/ 548 w 616"/>
                                    <a:gd name="T23" fmla="*/ 187 h 615"/>
                                    <a:gd name="T24" fmla="*/ 585 w 616"/>
                                    <a:gd name="T25" fmla="*/ 243 h 615"/>
                                    <a:gd name="T26" fmla="*/ 608 w 616"/>
                                    <a:gd name="T27" fmla="*/ 306 h 615"/>
                                    <a:gd name="T28" fmla="*/ 616 w 616"/>
                                    <a:gd name="T29" fmla="*/ 375 h 615"/>
                                    <a:gd name="T30" fmla="*/ 608 w 616"/>
                                    <a:gd name="T31" fmla="*/ 449 h 615"/>
                                    <a:gd name="T32" fmla="*/ 585 w 616"/>
                                    <a:gd name="T33" fmla="*/ 516 h 615"/>
                                    <a:gd name="T34" fmla="*/ 548 w 616"/>
                                    <a:gd name="T35" fmla="*/ 574 h 615"/>
                                    <a:gd name="T36" fmla="*/ 500 w 616"/>
                                    <a:gd name="T37" fmla="*/ 622 h 615"/>
                                    <a:gd name="T38" fmla="*/ 442 w 616"/>
                                    <a:gd name="T39" fmla="*/ 659 h 615"/>
                                    <a:gd name="T40" fmla="*/ 375 w 616"/>
                                    <a:gd name="T41" fmla="*/ 682 h 615"/>
                                    <a:gd name="T42" fmla="*/ 300 w 616"/>
                                    <a:gd name="T43" fmla="*/ 690 h 615"/>
                                    <a:gd name="T44" fmla="*/ 232 w 616"/>
                                    <a:gd name="T45" fmla="*/ 682 h 615"/>
                                    <a:gd name="T46" fmla="*/ 169 w 616"/>
                                    <a:gd name="T47" fmla="*/ 659 h 615"/>
                                    <a:gd name="T48" fmla="*/ 113 w 616"/>
                                    <a:gd name="T49" fmla="*/ 622 h 615"/>
                                    <a:gd name="T50" fmla="*/ 67 w 616"/>
                                    <a:gd name="T51" fmla="*/ 574 h 615"/>
                                    <a:gd name="T52" fmla="*/ 31 w 616"/>
                                    <a:gd name="T53" fmla="*/ 516 h 615"/>
                                    <a:gd name="T54" fmla="*/ 8 w 616"/>
                                    <a:gd name="T55" fmla="*/ 449 h 615"/>
                                    <a:gd name="T56" fmla="*/ 0 w 616"/>
                                    <a:gd name="T57" fmla="*/ 375 h 615"/>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Lst>
                                  <a:ahLst/>
                                  <a:cxnLst>
                                    <a:cxn ang="T58">
                                      <a:pos x="T0" y="T1"/>
                                    </a:cxn>
                                    <a:cxn ang="T59">
                                      <a:pos x="T2" y="T3"/>
                                    </a:cxn>
                                    <a:cxn ang="T60">
                                      <a:pos x="T4" y="T5"/>
                                    </a:cxn>
                                    <a:cxn ang="T61">
                                      <a:pos x="T6" y="T7"/>
                                    </a:cxn>
                                    <a:cxn ang="T62">
                                      <a:pos x="T8" y="T9"/>
                                    </a:cxn>
                                    <a:cxn ang="T63">
                                      <a:pos x="T10" y="T11"/>
                                    </a:cxn>
                                    <a:cxn ang="T64">
                                      <a:pos x="T12" y="T13"/>
                                    </a:cxn>
                                    <a:cxn ang="T65">
                                      <a:pos x="T14" y="T15"/>
                                    </a:cxn>
                                    <a:cxn ang="T66">
                                      <a:pos x="T16" y="T17"/>
                                    </a:cxn>
                                    <a:cxn ang="T67">
                                      <a:pos x="T18" y="T19"/>
                                    </a:cxn>
                                    <a:cxn ang="T68">
                                      <a:pos x="T20" y="T21"/>
                                    </a:cxn>
                                    <a:cxn ang="T69">
                                      <a:pos x="T22" y="T23"/>
                                    </a:cxn>
                                    <a:cxn ang="T70">
                                      <a:pos x="T24" y="T25"/>
                                    </a:cxn>
                                    <a:cxn ang="T71">
                                      <a:pos x="T26" y="T27"/>
                                    </a:cxn>
                                    <a:cxn ang="T72">
                                      <a:pos x="T28" y="T29"/>
                                    </a:cxn>
                                    <a:cxn ang="T73">
                                      <a:pos x="T30" y="T31"/>
                                    </a:cxn>
                                    <a:cxn ang="T74">
                                      <a:pos x="T32" y="T33"/>
                                    </a:cxn>
                                    <a:cxn ang="T75">
                                      <a:pos x="T34" y="T35"/>
                                    </a:cxn>
                                    <a:cxn ang="T76">
                                      <a:pos x="T36" y="T37"/>
                                    </a:cxn>
                                    <a:cxn ang="T77">
                                      <a:pos x="T38" y="T39"/>
                                    </a:cxn>
                                    <a:cxn ang="T78">
                                      <a:pos x="T40" y="T41"/>
                                    </a:cxn>
                                    <a:cxn ang="T79">
                                      <a:pos x="T42" y="T43"/>
                                    </a:cxn>
                                    <a:cxn ang="T80">
                                      <a:pos x="T44" y="T45"/>
                                    </a:cxn>
                                    <a:cxn ang="T81">
                                      <a:pos x="T46" y="T47"/>
                                    </a:cxn>
                                    <a:cxn ang="T82">
                                      <a:pos x="T48" y="T49"/>
                                    </a:cxn>
                                    <a:cxn ang="T83">
                                      <a:pos x="T50" y="T51"/>
                                    </a:cxn>
                                    <a:cxn ang="T84">
                                      <a:pos x="T52" y="T53"/>
                                    </a:cxn>
                                    <a:cxn ang="T85">
                                      <a:pos x="T54" y="T55"/>
                                    </a:cxn>
                                    <a:cxn ang="T86">
                                      <a:pos x="T56" y="T57"/>
                                    </a:cxn>
                                  </a:cxnLst>
                                  <a:rect l="0" t="0" r="r" b="b"/>
                                  <a:pathLst>
                                    <a:path w="616" h="615">
                                      <a:moveTo>
                                        <a:pt x="0" y="300"/>
                                      </a:moveTo>
                                      <a:lnTo>
                                        <a:pt x="8" y="231"/>
                                      </a:lnTo>
                                      <a:lnTo>
                                        <a:pt x="31" y="168"/>
                                      </a:lnTo>
                                      <a:lnTo>
                                        <a:pt x="67" y="112"/>
                                      </a:lnTo>
                                      <a:lnTo>
                                        <a:pt x="113" y="66"/>
                                      </a:lnTo>
                                      <a:lnTo>
                                        <a:pt x="169" y="31"/>
                                      </a:lnTo>
                                      <a:lnTo>
                                        <a:pt x="232" y="8"/>
                                      </a:lnTo>
                                      <a:lnTo>
                                        <a:pt x="300" y="0"/>
                                      </a:lnTo>
                                      <a:lnTo>
                                        <a:pt x="375" y="8"/>
                                      </a:lnTo>
                                      <a:lnTo>
                                        <a:pt x="442" y="31"/>
                                      </a:lnTo>
                                      <a:lnTo>
                                        <a:pt x="500" y="66"/>
                                      </a:lnTo>
                                      <a:lnTo>
                                        <a:pt x="548" y="112"/>
                                      </a:lnTo>
                                      <a:lnTo>
                                        <a:pt x="585" y="168"/>
                                      </a:lnTo>
                                      <a:lnTo>
                                        <a:pt x="608" y="231"/>
                                      </a:lnTo>
                                      <a:lnTo>
                                        <a:pt x="616" y="300"/>
                                      </a:lnTo>
                                      <a:lnTo>
                                        <a:pt x="608" y="374"/>
                                      </a:lnTo>
                                      <a:lnTo>
                                        <a:pt x="585" y="441"/>
                                      </a:lnTo>
                                      <a:lnTo>
                                        <a:pt x="548" y="499"/>
                                      </a:lnTo>
                                      <a:lnTo>
                                        <a:pt x="500" y="547"/>
                                      </a:lnTo>
                                      <a:lnTo>
                                        <a:pt x="442" y="584"/>
                                      </a:lnTo>
                                      <a:lnTo>
                                        <a:pt x="375" y="607"/>
                                      </a:lnTo>
                                      <a:lnTo>
                                        <a:pt x="300" y="615"/>
                                      </a:lnTo>
                                      <a:lnTo>
                                        <a:pt x="232" y="607"/>
                                      </a:lnTo>
                                      <a:lnTo>
                                        <a:pt x="169" y="584"/>
                                      </a:lnTo>
                                      <a:lnTo>
                                        <a:pt x="113" y="547"/>
                                      </a:lnTo>
                                      <a:lnTo>
                                        <a:pt x="67" y="499"/>
                                      </a:lnTo>
                                      <a:lnTo>
                                        <a:pt x="31" y="441"/>
                                      </a:lnTo>
                                      <a:lnTo>
                                        <a:pt x="8" y="374"/>
                                      </a:lnTo>
                                      <a:lnTo>
                                        <a:pt x="0" y="300"/>
                                      </a:lnTo>
                                      <a:close/>
                                    </a:path>
                                  </a:pathLst>
                                </a:custGeom>
                                <a:noFill/>
                                <a:ln w="94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 name="AutoShape 1559"/>
                              <wps:cNvSpPr>
                                <a:spLocks/>
                              </wps:cNvSpPr>
                              <wps:spPr bwMode="auto">
                                <a:xfrm>
                                  <a:off x="300" y="7"/>
                                  <a:ext cx="106" cy="151"/>
                                </a:xfrm>
                                <a:custGeom>
                                  <a:avLst/>
                                  <a:gdLst>
                                    <a:gd name="T0" fmla="*/ 0 w 106"/>
                                    <a:gd name="T1" fmla="*/ 82 h 151"/>
                                    <a:gd name="T2" fmla="*/ 105 w 106"/>
                                    <a:gd name="T3" fmla="*/ 7 h 151"/>
                                    <a:gd name="T4" fmla="*/ 0 w 106"/>
                                    <a:gd name="T5" fmla="*/ 82 h 151"/>
                                    <a:gd name="T6" fmla="*/ 105 w 106"/>
                                    <a:gd name="T7" fmla="*/ 157 h 151"/>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6" h="151">
                                      <a:moveTo>
                                        <a:pt x="0" y="75"/>
                                      </a:moveTo>
                                      <a:lnTo>
                                        <a:pt x="105" y="0"/>
                                      </a:lnTo>
                                      <a:moveTo>
                                        <a:pt x="0" y="75"/>
                                      </a:moveTo>
                                      <a:lnTo>
                                        <a:pt x="105" y="150"/>
                                      </a:lnTo>
                                    </a:path>
                                  </a:pathLst>
                                </a:custGeom>
                                <a:noFill/>
                                <a:ln w="94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5="http://schemas.microsoft.com/office/word/2012/wordml">
                  <w:pict>
                    <v:group w14:anchorId="6FF22D4A" id="Group 115" o:spid="_x0000_s1026" style="width:31.55pt;height:34.85pt;mso-position-horizontal-relative:char;mso-position-vertical-relative:line" coordsize="631,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">
                      <v:shape id="Freeform 1557" o:spid="_x0000_s1027" style="position:absolute;left:7;top:75;width:616;height:615;visibility:visible;mso-wrap-style:square;v-text-anchor:top" coordsize="616,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v1CMIA&#10;AADcAAAADwAAAGRycy9kb3ducmV2LnhtbERPTYvCMBC9C/6HMII3TV1UpGsUdRGV9WJ3YT0OzdgW&#10;m0lpolZ/vVkQvM3jfc503phSXKl2hWUFg34Egji1uuBMwe/PujcB4TyyxtIyKbiTg/ms3ZpirO2N&#10;D3RNfCZCCLsYFeTeV7GULs3JoOvbijhwJ1sb9AHWmdQ13kK4KeVHFI2lwYJDQ44VrXJKz8nFKFg8&#10;ktOGd8f96mv5/Wd25Sg6Dyulup1m8QnCU+Pf4pd7q8P8wRj+nwkXyN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m/UIwgAAANwAAAAPAAAAAAAAAAAAAAAAAJgCAABkcnMvZG93&#10;bnJldi54bWxQSwUGAAAAAAQABAD1AAAAhwMAAAAA&#10;" path="m300,l232,8,169,31,113,66,67,112,31,168,8,231,,300r8,74l31,441r36,58l113,547r56,37l232,607r68,8l375,607r67,-23l500,547r48,-48l585,441r23,-67l616,300r-8,-69l585,168,548,112,500,66,442,31,375,8,300,xe" fillcolor="#fbf1e2" stroked="f">
                        <v:path arrowok="t" o:connecttype="custom" o:connectlocs="300,75;232,83;169,106;113,141;67,187;31,243;8,306;0,375;8,449;31,516;67,574;113,622;169,659;232,682;300,690;375,682;442,659;500,622;548,574;585,516;608,449;616,375;608,306;585,243;548,187;500,141;442,106;375,83;300,75" o:connectangles="0,0,0,0,0,0,0,0,0,0,0,0,0,0,0,0,0,0,0,0,0,0,0,0,0,0,0,0,0"/>
                      </v:shape>
                      <v:shape id="Freeform 1558" o:spid="_x0000_s1028" style="position:absolute;left:7;top:75;width:616;height:615;visibility:visible;mso-wrap-style:square;v-text-anchor:top" coordsize="616,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1lMIA&#10;AADcAAAADwAAAGRycy9kb3ducmV2LnhtbERPTWsCMRC9F/wPYYReSs2uFiurUaxQ9Fr10N6GzbhZ&#10;3EzCJl1Xf70pFLzN433OYtXbRnTUhtqxgnyUgSAuna65UnA8fL7OQISIrLFxTAquFGC1HDwtsNDu&#10;wl/U7WMlUgiHAhWYGH0hZSgNWQwj54kTd3KtxZhgW0nd4iWF20aOs2wqLdacGgx62hgqz/tfq+D7&#10;o9+ezc3p209+tZMuePP24pV6HvbrOYhIfXyI/907nebn7/D3TLpAL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SjWUwgAAANwAAAAPAAAAAAAAAAAAAAAAAJgCAABkcnMvZG93&#10;bnJldi54bWxQSwUGAAAAAAQABAD1AAAAhwMAAAAA&#10;" path="m,300l8,231,31,168,67,112,113,66,169,31,232,8,300,r75,8l442,31r58,35l548,112r37,56l608,231r8,69l608,374r-23,67l548,499r-48,48l442,584r-67,23l300,615r-68,-8l169,584,113,547,67,499,31,441,8,374,,300xe" filled="f" strokeweight=".26128mm">
                        <v:path arrowok="t" o:connecttype="custom" o:connectlocs="0,375;8,306;31,243;67,187;113,141;169,106;232,83;300,75;375,83;442,106;500,141;548,187;585,243;608,306;616,375;608,449;585,516;548,574;500,622;442,659;375,682;300,690;232,682;169,659;113,622;67,574;31,516;8,449;0,375" o:connectangles="0,0,0,0,0,0,0,0,0,0,0,0,0,0,0,0,0,0,0,0,0,0,0,0,0,0,0,0,0"/>
                      </v:shape>
                      <v:shape id="AutoShape 1559" o:spid="_x0000_s1029" style="position:absolute;left:300;top:7;width:106;height:151;visibility:visible;mso-wrap-style:square;v-text-anchor:top" coordsize="106,1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CaSscA&#10;AADcAAAADwAAAGRycy9kb3ducmV2LnhtbESPQUvDQBCF74L/YRnBi7SbeCgSuy1SET2IxaQeehuy&#10;0yQ0O5tmN038951DobcZ3pv3vlmuJ9eqM/Wh8WwgnSegiEtvG64M7IqP2QuoEJEttp7JwD8FWK/u&#10;75aYWT/yL53zWCkJ4ZChgTrGLtM6lDU5DHPfEYt28L3DKGtfadvjKOGu1c9JstAOG5aGGjva1FQe&#10;88EZ+C5Oi79Ts/18GsbNPuW8aH+Gd2MeH6a3V1CRpngzX6+/rOCnQivPyAR6d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eQmkrHAAAA3AAAAA8AAAAAAAAAAAAAAAAAmAIAAGRy&#10;cy9kb3ducmV2LnhtbFBLBQYAAAAABAAEAPUAAACMAwAAAAA=&#10;" path="m,75l105,m,75r105,75e" filled="f" strokeweight=".26128mm">
                        <v:path arrowok="t" o:connecttype="custom" o:connectlocs="0,82;105,7;0,82;105,157" o:connectangles="0,0,0,0"/>
                      </v:shape>
                      <w10:anchorlock/>
                    </v:group>
                  </w:pict>
                </mc:Fallback>
              </mc:AlternateContent>
            </w:r>
          </w:p>
          <w:p w14:paraId="36CE0A24" w14:textId="77777777" w:rsidR="00D3300F" w:rsidRDefault="00D3300F" w:rsidP="00DF7CC2">
            <w:pPr>
              <w:pStyle w:val="TableParagraph"/>
              <w:rPr>
                <w:sz w:val="10"/>
              </w:rPr>
            </w:pPr>
          </w:p>
        </w:tc>
        <w:tc>
          <w:tcPr>
            <w:tcW w:w="1417" w:type="dxa"/>
            <w:vAlign w:val="center"/>
          </w:tcPr>
          <w:p w14:paraId="1967CF63" w14:textId="77777777" w:rsidR="00D3300F" w:rsidRDefault="00D3300F" w:rsidP="00DF7CC2">
            <w:pPr>
              <w:pStyle w:val="TableParagraph"/>
              <w:jc w:val="center"/>
              <w:rPr>
                <w:i/>
                <w:sz w:val="24"/>
              </w:rPr>
            </w:pPr>
            <w:r>
              <w:rPr>
                <w:i/>
                <w:sz w:val="24"/>
              </w:rPr>
              <w:t>Control</w:t>
            </w:r>
          </w:p>
        </w:tc>
        <w:tc>
          <w:tcPr>
            <w:tcW w:w="2693" w:type="dxa"/>
          </w:tcPr>
          <w:p w14:paraId="3E8BC74E" w14:textId="77777777" w:rsidR="00D3300F" w:rsidRDefault="00D3300F" w:rsidP="00E22853">
            <w:pPr>
              <w:pStyle w:val="TableParagraph"/>
              <w:tabs>
                <w:tab w:val="left" w:pos="1588"/>
              </w:tabs>
              <w:jc w:val="both"/>
              <w:rPr>
                <w:sz w:val="24"/>
              </w:rPr>
            </w:pPr>
            <w:r>
              <w:rPr>
                <w:i/>
                <w:sz w:val="24"/>
              </w:rPr>
              <w:t xml:space="preserve">Element </w:t>
            </w:r>
            <w:r>
              <w:rPr>
                <w:spacing w:val="-3"/>
                <w:sz w:val="24"/>
              </w:rPr>
              <w:t>yang</w:t>
            </w:r>
            <w:r>
              <w:rPr>
                <w:sz w:val="24"/>
              </w:rPr>
              <w:t xml:space="preserve"> mengatur aliran dari </w:t>
            </w:r>
            <w:r>
              <w:rPr>
                <w:spacing w:val="-3"/>
                <w:sz w:val="24"/>
              </w:rPr>
              <w:t>informasi</w:t>
            </w:r>
            <w:r>
              <w:rPr>
                <w:sz w:val="24"/>
              </w:rPr>
              <w:t xml:space="preserve">  untuk </w:t>
            </w:r>
            <w:r>
              <w:rPr>
                <w:spacing w:val="-3"/>
                <w:sz w:val="24"/>
              </w:rPr>
              <w:t xml:space="preserve">sebuah </w:t>
            </w:r>
            <w:r>
              <w:rPr>
                <w:sz w:val="24"/>
              </w:rPr>
              <w:t xml:space="preserve">skenario. </w:t>
            </w:r>
            <w:r>
              <w:rPr>
                <w:spacing w:val="-3"/>
                <w:sz w:val="24"/>
              </w:rPr>
              <w:t xml:space="preserve">Objek ini </w:t>
            </w:r>
            <w:r>
              <w:rPr>
                <w:sz w:val="24"/>
              </w:rPr>
              <w:t xml:space="preserve">umumnyamengatur perilaku </w:t>
            </w:r>
            <w:r>
              <w:rPr>
                <w:spacing w:val="-5"/>
                <w:sz w:val="24"/>
              </w:rPr>
              <w:t xml:space="preserve">dan </w:t>
            </w:r>
            <w:r>
              <w:rPr>
                <w:sz w:val="24"/>
              </w:rPr>
              <w:t>perilakubisnis.</w:t>
            </w:r>
          </w:p>
        </w:tc>
      </w:tr>
      <w:tr w:rsidR="00D3300F" w14:paraId="7A0A15AC" w14:textId="77777777" w:rsidTr="002741EE">
        <w:trPr>
          <w:trHeight w:val="340"/>
        </w:trPr>
        <w:tc>
          <w:tcPr>
            <w:tcW w:w="543" w:type="dxa"/>
            <w:vAlign w:val="center"/>
          </w:tcPr>
          <w:p w14:paraId="5EDBE8BE" w14:textId="77777777" w:rsidR="00D3300F" w:rsidRDefault="00D3300F" w:rsidP="00DF7CC2">
            <w:pPr>
              <w:pStyle w:val="TableParagraph"/>
              <w:jc w:val="center"/>
              <w:rPr>
                <w:sz w:val="24"/>
              </w:rPr>
            </w:pPr>
            <w:r>
              <w:rPr>
                <w:sz w:val="24"/>
              </w:rPr>
              <w:t>6</w:t>
            </w:r>
          </w:p>
        </w:tc>
        <w:tc>
          <w:tcPr>
            <w:tcW w:w="1584" w:type="dxa"/>
            <w:vAlign w:val="center"/>
          </w:tcPr>
          <w:p w14:paraId="357C9F36" w14:textId="77777777" w:rsidR="00D3300F" w:rsidRDefault="00D3300F" w:rsidP="00DF7CC2">
            <w:pPr>
              <w:pStyle w:val="TableParagraph"/>
              <w:jc w:val="center"/>
              <w:rPr>
                <w:noProof/>
              </w:rPr>
            </w:pPr>
            <w:r>
              <w:rPr>
                <w:noProof/>
              </w:rPr>
              <w:drawing>
                <wp:inline distT="0" distB="0" distL="0" distR="0" wp14:anchorId="23F3802E" wp14:editId="4F892141">
                  <wp:extent cx="676275" cy="9334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a:extLst>
                              <a:ext uri="{28A0092B-C50C-407E-A947-70E740481C1C}">
                                <a14:useLocalDpi xmlns:a14="http://schemas.microsoft.com/office/drawing/2010/main" val="0"/>
                              </a:ext>
                            </a:extLst>
                          </a:blip>
                          <a:srcRect l="11001" t="15591" r="18000" b="31720"/>
                          <a:stretch/>
                        </pic:blipFill>
                        <pic:spPr bwMode="auto">
                          <a:xfrm>
                            <a:off x="0" y="0"/>
                            <a:ext cx="676275" cy="9334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14:paraId="08F49A76" w14:textId="77777777" w:rsidR="00D3300F" w:rsidRDefault="00D3300F" w:rsidP="00DF7CC2">
            <w:pPr>
              <w:pStyle w:val="TableParagraph"/>
              <w:jc w:val="center"/>
              <w:rPr>
                <w:i/>
                <w:sz w:val="24"/>
              </w:rPr>
            </w:pPr>
            <w:r>
              <w:rPr>
                <w:i/>
                <w:sz w:val="24"/>
              </w:rPr>
              <w:t>Entity</w:t>
            </w:r>
          </w:p>
        </w:tc>
        <w:tc>
          <w:tcPr>
            <w:tcW w:w="2693" w:type="dxa"/>
          </w:tcPr>
          <w:p w14:paraId="2AD64B0E" w14:textId="77777777" w:rsidR="00D3300F" w:rsidRPr="004333D8" w:rsidRDefault="00D3300F" w:rsidP="00E22853">
            <w:pPr>
              <w:pStyle w:val="TableParagraph"/>
              <w:tabs>
                <w:tab w:val="left" w:pos="1588"/>
              </w:tabs>
              <w:jc w:val="both"/>
              <w:rPr>
                <w:sz w:val="24"/>
              </w:rPr>
            </w:pPr>
            <w:r>
              <w:rPr>
                <w:i/>
                <w:sz w:val="24"/>
              </w:rPr>
              <w:t xml:space="preserve">Element </w:t>
            </w:r>
            <w:r>
              <w:rPr>
                <w:spacing w:val="-6"/>
                <w:sz w:val="24"/>
              </w:rPr>
              <w:t xml:space="preserve">yang </w:t>
            </w:r>
            <w:r>
              <w:rPr>
                <w:sz w:val="24"/>
              </w:rPr>
              <w:t xml:space="preserve">bertanggung </w:t>
            </w:r>
            <w:r>
              <w:rPr>
                <w:spacing w:val="-4"/>
                <w:sz w:val="24"/>
              </w:rPr>
              <w:t xml:space="preserve">jawab </w:t>
            </w:r>
            <w:r>
              <w:rPr>
                <w:sz w:val="24"/>
              </w:rPr>
              <w:t xml:space="preserve">menyimpan </w:t>
            </w:r>
            <w:r>
              <w:rPr>
                <w:spacing w:val="-3"/>
                <w:sz w:val="24"/>
              </w:rPr>
              <w:t xml:space="preserve">data </w:t>
            </w:r>
            <w:r>
              <w:rPr>
                <w:sz w:val="24"/>
              </w:rPr>
              <w:t>atau informasi. Dapat berupa</w:t>
            </w:r>
            <w:r>
              <w:rPr>
                <w:spacing w:val="-5"/>
                <w:sz w:val="24"/>
              </w:rPr>
              <w:t>beans</w:t>
            </w:r>
            <w:r>
              <w:rPr>
                <w:sz w:val="24"/>
              </w:rPr>
              <w:t xml:space="preserve">atau model </w:t>
            </w:r>
            <w:r>
              <w:rPr>
                <w:i/>
                <w:sz w:val="24"/>
              </w:rPr>
              <w:t>object.</w:t>
            </w:r>
          </w:p>
        </w:tc>
      </w:tr>
      <w:tr w:rsidR="00D3300F" w14:paraId="44866BC8" w14:textId="77777777" w:rsidTr="002741EE">
        <w:trPr>
          <w:trHeight w:val="340"/>
        </w:trPr>
        <w:tc>
          <w:tcPr>
            <w:tcW w:w="543" w:type="dxa"/>
            <w:vAlign w:val="center"/>
          </w:tcPr>
          <w:p w14:paraId="6FEE7386" w14:textId="77777777" w:rsidR="00D3300F" w:rsidRDefault="00D3300F" w:rsidP="00DF7CC2">
            <w:pPr>
              <w:pStyle w:val="TableParagraph"/>
              <w:jc w:val="center"/>
              <w:rPr>
                <w:sz w:val="24"/>
              </w:rPr>
            </w:pPr>
            <w:r>
              <w:rPr>
                <w:sz w:val="24"/>
              </w:rPr>
              <w:t>7</w:t>
            </w:r>
          </w:p>
        </w:tc>
        <w:tc>
          <w:tcPr>
            <w:tcW w:w="1584" w:type="dxa"/>
            <w:vAlign w:val="center"/>
          </w:tcPr>
          <w:p w14:paraId="29D2C841" w14:textId="77777777" w:rsidR="00D3300F" w:rsidRDefault="00D3300F" w:rsidP="00DF7CC2">
            <w:pPr>
              <w:pStyle w:val="TableParagraph"/>
              <w:jc w:val="center"/>
              <w:rPr>
                <w:sz w:val="10"/>
              </w:rPr>
            </w:pPr>
            <w:r>
              <w:rPr>
                <w:noProof/>
              </w:rPr>
              <w:drawing>
                <wp:inline distT="0" distB="0" distL="0" distR="0" wp14:anchorId="5ACD8B76" wp14:editId="1A6C0756">
                  <wp:extent cx="409575" cy="84772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a:extLst>
                              <a:ext uri="{28A0092B-C50C-407E-A947-70E740481C1C}">
                                <a14:useLocalDpi xmlns:a14="http://schemas.microsoft.com/office/drawing/2010/main" val="0"/>
                              </a:ext>
                            </a:extLst>
                          </a:blip>
                          <a:srcRect l="24000" t="52036" r="33000" b="7692"/>
                          <a:stretch/>
                        </pic:blipFill>
                        <pic:spPr bwMode="auto">
                          <a:xfrm>
                            <a:off x="0" y="0"/>
                            <a:ext cx="409575" cy="8477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14:paraId="165920BC" w14:textId="77777777" w:rsidR="00D3300F" w:rsidRDefault="00D3300F" w:rsidP="00DF7CC2">
            <w:pPr>
              <w:pStyle w:val="TableParagraph"/>
              <w:jc w:val="center"/>
              <w:rPr>
                <w:i/>
                <w:sz w:val="24"/>
              </w:rPr>
            </w:pPr>
            <w:r>
              <w:rPr>
                <w:i/>
                <w:sz w:val="24"/>
              </w:rPr>
              <w:t>Activation</w:t>
            </w:r>
          </w:p>
        </w:tc>
        <w:tc>
          <w:tcPr>
            <w:tcW w:w="2693" w:type="dxa"/>
          </w:tcPr>
          <w:p w14:paraId="74498BD5" w14:textId="77777777" w:rsidR="00D3300F" w:rsidRDefault="00D3300F" w:rsidP="00E22853">
            <w:pPr>
              <w:pStyle w:val="TableParagraph"/>
              <w:tabs>
                <w:tab w:val="left" w:pos="1375"/>
              </w:tabs>
              <w:jc w:val="both"/>
              <w:rPr>
                <w:sz w:val="24"/>
              </w:rPr>
            </w:pPr>
            <w:r>
              <w:rPr>
                <w:sz w:val="24"/>
              </w:rPr>
              <w:t xml:space="preserve">Suatu titik dimana sebuah objek mulai berpartisipasi didalam sebuah </w:t>
            </w:r>
            <w:r w:rsidRPr="004333D8">
              <w:rPr>
                <w:i/>
                <w:sz w:val="24"/>
              </w:rPr>
              <w:t>sequence</w:t>
            </w:r>
            <w:r>
              <w:rPr>
                <w:sz w:val="24"/>
              </w:rPr>
              <w:t xml:space="preserve"> yang menunjukan </w:t>
            </w:r>
            <w:r>
              <w:rPr>
                <w:spacing w:val="-3"/>
                <w:sz w:val="24"/>
              </w:rPr>
              <w:t xml:space="preserve">kapan </w:t>
            </w:r>
            <w:r>
              <w:rPr>
                <w:sz w:val="24"/>
              </w:rPr>
              <w:t xml:space="preserve">sebuah </w:t>
            </w:r>
            <w:r>
              <w:rPr>
                <w:spacing w:val="-4"/>
                <w:sz w:val="24"/>
              </w:rPr>
              <w:t>objek</w:t>
            </w:r>
            <w:r>
              <w:rPr>
                <w:sz w:val="24"/>
              </w:rPr>
              <w:t>mengirim atau menerima objek.</w:t>
            </w:r>
          </w:p>
        </w:tc>
      </w:tr>
      <w:tr w:rsidR="00D3300F" w14:paraId="33E9E69A" w14:textId="77777777" w:rsidTr="002741EE">
        <w:trPr>
          <w:trHeight w:val="340"/>
        </w:trPr>
        <w:tc>
          <w:tcPr>
            <w:tcW w:w="543" w:type="dxa"/>
            <w:vAlign w:val="center"/>
          </w:tcPr>
          <w:p w14:paraId="73E1A5CE" w14:textId="77777777" w:rsidR="00D3300F" w:rsidRDefault="00D3300F" w:rsidP="00DF7CC2">
            <w:pPr>
              <w:pStyle w:val="TableParagraph"/>
              <w:jc w:val="center"/>
              <w:rPr>
                <w:sz w:val="24"/>
              </w:rPr>
            </w:pPr>
            <w:r>
              <w:rPr>
                <w:sz w:val="24"/>
              </w:rPr>
              <w:t>8</w:t>
            </w:r>
          </w:p>
        </w:tc>
        <w:tc>
          <w:tcPr>
            <w:tcW w:w="1584" w:type="dxa"/>
            <w:vAlign w:val="center"/>
          </w:tcPr>
          <w:p w14:paraId="32A2BAFC" w14:textId="77777777" w:rsidR="00D3300F" w:rsidRDefault="00D3300F" w:rsidP="00DF7CC2">
            <w:pPr>
              <w:pStyle w:val="TableParagraph"/>
              <w:jc w:val="center"/>
              <w:rPr>
                <w:sz w:val="24"/>
              </w:rPr>
            </w:pPr>
            <w:r>
              <w:rPr>
                <w:noProof/>
              </w:rPr>
              <w:drawing>
                <wp:inline distT="0" distB="0" distL="0" distR="0" wp14:anchorId="3D621D13" wp14:editId="78022988">
                  <wp:extent cx="1175703" cy="4381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l="12932" t="59140" r="8190" b="8602"/>
                          <a:stretch/>
                        </pic:blipFill>
                        <pic:spPr bwMode="auto">
                          <a:xfrm>
                            <a:off x="0" y="0"/>
                            <a:ext cx="1185583" cy="44183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14:paraId="27EC25CC" w14:textId="77777777" w:rsidR="00D3300F" w:rsidRDefault="00D3300F" w:rsidP="00DF7CC2">
            <w:pPr>
              <w:pStyle w:val="TableParagraph"/>
              <w:jc w:val="center"/>
              <w:rPr>
                <w:i/>
                <w:sz w:val="24"/>
              </w:rPr>
            </w:pPr>
            <w:r>
              <w:rPr>
                <w:i/>
                <w:sz w:val="24"/>
              </w:rPr>
              <w:t>Message</w:t>
            </w:r>
          </w:p>
        </w:tc>
        <w:tc>
          <w:tcPr>
            <w:tcW w:w="2693" w:type="dxa"/>
          </w:tcPr>
          <w:p w14:paraId="2972CB31" w14:textId="0C71B1DE" w:rsidR="00D3300F" w:rsidRDefault="00D3300F" w:rsidP="00E22853">
            <w:pPr>
              <w:pStyle w:val="TableParagraph"/>
              <w:tabs>
                <w:tab w:val="left" w:pos="1375"/>
              </w:tabs>
              <w:jc w:val="both"/>
              <w:rPr>
                <w:sz w:val="24"/>
              </w:rPr>
            </w:pPr>
            <w:r>
              <w:rPr>
                <w:sz w:val="24"/>
              </w:rPr>
              <w:t xml:space="preserve">Berfungsi sebagai komunikasi </w:t>
            </w:r>
            <w:r>
              <w:rPr>
                <w:spacing w:val="-3"/>
                <w:sz w:val="24"/>
              </w:rPr>
              <w:t xml:space="preserve">antar </w:t>
            </w:r>
            <w:r>
              <w:rPr>
                <w:sz w:val="24"/>
              </w:rPr>
              <w:t xml:space="preserve">objek yang menggambarkan aksi yang </w:t>
            </w:r>
            <w:r>
              <w:rPr>
                <w:spacing w:val="-3"/>
                <w:sz w:val="24"/>
              </w:rPr>
              <w:t>akan</w:t>
            </w:r>
            <w:r w:rsidR="002741EE">
              <w:rPr>
                <w:spacing w:val="-3"/>
                <w:sz w:val="24"/>
              </w:rPr>
              <w:t xml:space="preserve"> </w:t>
            </w:r>
            <w:r>
              <w:rPr>
                <w:sz w:val="24"/>
              </w:rPr>
              <w:t>dilakukan.</w:t>
            </w:r>
          </w:p>
        </w:tc>
      </w:tr>
      <w:tr w:rsidR="00D3300F" w14:paraId="07992773" w14:textId="77777777" w:rsidTr="002741EE">
        <w:trPr>
          <w:trHeight w:val="340"/>
        </w:trPr>
        <w:tc>
          <w:tcPr>
            <w:tcW w:w="543" w:type="dxa"/>
            <w:vAlign w:val="center"/>
          </w:tcPr>
          <w:p w14:paraId="2F406695" w14:textId="77777777" w:rsidR="00D3300F" w:rsidRDefault="00D3300F" w:rsidP="00DF7CC2">
            <w:pPr>
              <w:pStyle w:val="TableParagraph"/>
              <w:jc w:val="center"/>
              <w:rPr>
                <w:sz w:val="24"/>
              </w:rPr>
            </w:pPr>
            <w:r>
              <w:rPr>
                <w:sz w:val="24"/>
              </w:rPr>
              <w:t>9</w:t>
            </w:r>
          </w:p>
        </w:tc>
        <w:tc>
          <w:tcPr>
            <w:tcW w:w="1584" w:type="dxa"/>
            <w:vAlign w:val="center"/>
          </w:tcPr>
          <w:p w14:paraId="54AC244A" w14:textId="77777777" w:rsidR="00D3300F" w:rsidRDefault="00D3300F" w:rsidP="00DF7CC2">
            <w:pPr>
              <w:pStyle w:val="TableParagraph"/>
              <w:tabs>
                <w:tab w:val="left" w:pos="1587"/>
              </w:tabs>
              <w:jc w:val="center"/>
              <w:rPr>
                <w:i/>
                <w:sz w:val="24"/>
              </w:rPr>
            </w:pPr>
            <w:r>
              <w:rPr>
                <w:noProof/>
              </w:rPr>
              <w:drawing>
                <wp:inline distT="0" distB="0" distL="0" distR="0" wp14:anchorId="06003920" wp14:editId="519C37B2">
                  <wp:extent cx="939096" cy="2095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7">
                            <a:extLst>
                              <a:ext uri="{28A0092B-C50C-407E-A947-70E740481C1C}">
                                <a14:useLocalDpi xmlns:a14="http://schemas.microsoft.com/office/drawing/2010/main" val="0"/>
                              </a:ext>
                            </a:extLst>
                          </a:blip>
                          <a:srcRect l="20690" t="65592" r="16380" b="19892"/>
                          <a:stretch/>
                        </pic:blipFill>
                        <pic:spPr bwMode="auto">
                          <a:xfrm>
                            <a:off x="0" y="0"/>
                            <a:ext cx="939096" cy="209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14:paraId="6AF913A1" w14:textId="77777777" w:rsidR="00D3300F" w:rsidRDefault="00D3300F" w:rsidP="00DF7CC2">
            <w:pPr>
              <w:pStyle w:val="TableParagraph"/>
              <w:ind w:hanging="168"/>
              <w:rPr>
                <w:i/>
                <w:sz w:val="24"/>
              </w:rPr>
            </w:pPr>
            <w:r>
              <w:rPr>
                <w:i/>
                <w:sz w:val="24"/>
              </w:rPr>
              <w:t>Message entry</w:t>
            </w:r>
          </w:p>
        </w:tc>
        <w:tc>
          <w:tcPr>
            <w:tcW w:w="2693" w:type="dxa"/>
          </w:tcPr>
          <w:p w14:paraId="70730524" w14:textId="77777777" w:rsidR="00D3300F" w:rsidRDefault="00D3300F" w:rsidP="00E22853">
            <w:pPr>
              <w:pStyle w:val="TableParagraph"/>
              <w:tabs>
                <w:tab w:val="left" w:pos="819"/>
                <w:tab w:val="left" w:pos="1495"/>
                <w:tab w:val="left" w:pos="1582"/>
              </w:tabs>
              <w:jc w:val="both"/>
              <w:rPr>
                <w:sz w:val="24"/>
              </w:rPr>
            </w:pPr>
            <w:r>
              <w:rPr>
                <w:sz w:val="24"/>
              </w:rPr>
              <w:t xml:space="preserve">Berfungsi </w:t>
            </w:r>
            <w:r>
              <w:rPr>
                <w:spacing w:val="-4"/>
                <w:sz w:val="24"/>
              </w:rPr>
              <w:t xml:space="preserve">untuk </w:t>
            </w:r>
            <w:r>
              <w:rPr>
                <w:sz w:val="24"/>
              </w:rPr>
              <w:t>menggambarkan pesan/hubungan antar objek</w:t>
            </w:r>
            <w:r>
              <w:rPr>
                <w:spacing w:val="-5"/>
                <w:sz w:val="24"/>
              </w:rPr>
              <w:t xml:space="preserve">yang </w:t>
            </w:r>
            <w:r>
              <w:rPr>
                <w:sz w:val="24"/>
              </w:rPr>
              <w:t>menunjukan</w:t>
            </w:r>
            <w:r>
              <w:rPr>
                <w:spacing w:val="-3"/>
                <w:sz w:val="24"/>
              </w:rPr>
              <w:t>urutan</w:t>
            </w:r>
            <w:r>
              <w:rPr>
                <w:sz w:val="24"/>
              </w:rPr>
              <w:t>kejadian</w:t>
            </w:r>
            <w:r>
              <w:rPr>
                <w:sz w:val="24"/>
              </w:rPr>
              <w:tab/>
            </w:r>
            <w:r>
              <w:rPr>
                <w:spacing w:val="-6"/>
                <w:sz w:val="24"/>
              </w:rPr>
              <w:t xml:space="preserve">yang </w:t>
            </w:r>
            <w:r>
              <w:rPr>
                <w:sz w:val="24"/>
              </w:rPr>
              <w:t>terjadi.</w:t>
            </w:r>
          </w:p>
        </w:tc>
      </w:tr>
      <w:tr w:rsidR="00D3300F" w14:paraId="0FA5799B" w14:textId="77777777" w:rsidTr="002741EE">
        <w:trPr>
          <w:trHeight w:val="340"/>
        </w:trPr>
        <w:tc>
          <w:tcPr>
            <w:tcW w:w="543" w:type="dxa"/>
            <w:vAlign w:val="center"/>
          </w:tcPr>
          <w:p w14:paraId="198B1383" w14:textId="77777777" w:rsidR="00D3300F" w:rsidRDefault="00D3300F" w:rsidP="00DF7CC2">
            <w:pPr>
              <w:pStyle w:val="TableParagraph"/>
              <w:jc w:val="center"/>
              <w:rPr>
                <w:sz w:val="24"/>
              </w:rPr>
            </w:pPr>
            <w:r>
              <w:rPr>
                <w:sz w:val="24"/>
              </w:rPr>
              <w:t>10</w:t>
            </w:r>
          </w:p>
        </w:tc>
        <w:tc>
          <w:tcPr>
            <w:tcW w:w="1584" w:type="dxa"/>
            <w:vAlign w:val="center"/>
          </w:tcPr>
          <w:p w14:paraId="07784CEE" w14:textId="77777777" w:rsidR="00D3300F" w:rsidRDefault="00D3300F" w:rsidP="00DF7CC2">
            <w:pPr>
              <w:pStyle w:val="TableParagraph"/>
              <w:jc w:val="center"/>
              <w:rPr>
                <w:i/>
                <w:sz w:val="15"/>
              </w:rPr>
            </w:pPr>
          </w:p>
          <w:p w14:paraId="2D2BECC0" w14:textId="77777777" w:rsidR="00D3300F" w:rsidRDefault="00D3300F" w:rsidP="00DF7CC2">
            <w:pPr>
              <w:pStyle w:val="TableParagraph"/>
              <w:jc w:val="center"/>
              <w:rPr>
                <w:sz w:val="20"/>
              </w:rPr>
            </w:pPr>
            <w:r>
              <w:rPr>
                <w:noProof/>
                <w:sz w:val="20"/>
              </w:rPr>
              <mc:AlternateContent>
                <mc:Choice Requires="wpg">
                  <w:drawing>
                    <wp:inline distT="0" distB="0" distL="0" distR="0" wp14:anchorId="711194E8" wp14:editId="4A8A820A">
                      <wp:extent cx="490855" cy="569595"/>
                      <wp:effectExtent l="635" t="8255" r="3810" b="12700"/>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0855" cy="569595"/>
                                <a:chOff x="0" y="0"/>
                                <a:chExt cx="773" cy="897"/>
                              </a:xfrm>
                            </wpg:grpSpPr>
                            <wps:wsp>
                              <wps:cNvPr id="107" name="Line 1198"/>
                              <wps:cNvCnPr>
                                <a:cxnSpLocks noChangeShapeType="1"/>
                              </wps:cNvCnPr>
                              <wps:spPr bwMode="auto">
                                <a:xfrm>
                                  <a:off x="90" y="0"/>
                                  <a:ext cx="0" cy="80"/>
                                </a:xfrm>
                                <a:prstGeom prst="line">
                                  <a:avLst/>
                                </a:prstGeom>
                                <a:noFill/>
                                <a:ln w="9496">
                                  <a:solidFill>
                                    <a:srgbClr val="000000"/>
                                  </a:solidFill>
                                  <a:round/>
                                  <a:headEnd/>
                                  <a:tailEnd/>
                                </a:ln>
                                <a:extLst>
                                  <a:ext uri="{909E8E84-426E-40DD-AFC4-6F175D3DCCD1}">
                                    <a14:hiddenFill xmlns:a14="http://schemas.microsoft.com/office/drawing/2010/main">
                                      <a:noFill/>
                                    </a14:hiddenFill>
                                  </a:ext>
                                </a:extLst>
                              </wps:spPr>
                              <wps:bodyPr/>
                            </wps:wsp>
                            <wps:wsp>
                              <wps:cNvPr id="108" name="Line 1197"/>
                              <wps:cNvCnPr>
                                <a:cxnSpLocks noChangeShapeType="1"/>
                              </wps:cNvCnPr>
                              <wps:spPr bwMode="auto">
                                <a:xfrm>
                                  <a:off x="90" y="759"/>
                                  <a:ext cx="0" cy="137"/>
                                </a:xfrm>
                                <a:prstGeom prst="line">
                                  <a:avLst/>
                                </a:prstGeom>
                                <a:noFill/>
                                <a:ln w="9496">
                                  <a:solidFill>
                                    <a:srgbClr val="000000"/>
                                  </a:solidFill>
                                  <a:round/>
                                  <a:headEnd/>
                                  <a:tailEnd/>
                                </a:ln>
                                <a:extLst>
                                  <a:ext uri="{909E8E84-426E-40DD-AFC4-6F175D3DCCD1}">
                                    <a14:hiddenFill xmlns:a14="http://schemas.microsoft.com/office/drawing/2010/main">
                                      <a:noFill/>
                                    </a14:hiddenFill>
                                  </a:ext>
                                </a:extLst>
                              </wps:spPr>
                              <wps:bodyPr/>
                            </wps:wsp>
                            <wps:wsp>
                              <wps:cNvPr id="109" name="Rectangle 1196"/>
                              <wps:cNvSpPr>
                                <a:spLocks noChangeArrowheads="1"/>
                              </wps:cNvSpPr>
                              <wps:spPr bwMode="auto">
                                <a:xfrm>
                                  <a:off x="7" y="80"/>
                                  <a:ext cx="136" cy="668"/>
                                </a:xfrm>
                                <a:prstGeom prst="rect">
                                  <a:avLst/>
                                </a:prstGeom>
                                <a:solidFill>
                                  <a:srgbClr val="FBF1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 name="Rectangle 1195"/>
                              <wps:cNvSpPr>
                                <a:spLocks noChangeArrowheads="1"/>
                              </wps:cNvSpPr>
                              <wps:spPr bwMode="auto">
                                <a:xfrm>
                                  <a:off x="7" y="80"/>
                                  <a:ext cx="136" cy="668"/>
                                </a:xfrm>
                                <a:prstGeom prst="rect">
                                  <a:avLst/>
                                </a:prstGeom>
                                <a:noFill/>
                                <a:ln w="969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 name="Rectangle 1194"/>
                              <wps:cNvSpPr>
                                <a:spLocks noChangeArrowheads="1"/>
                              </wps:cNvSpPr>
                              <wps:spPr bwMode="auto">
                                <a:xfrm>
                                  <a:off x="82" y="425"/>
                                  <a:ext cx="136" cy="230"/>
                                </a:xfrm>
                                <a:prstGeom prst="rect">
                                  <a:avLst/>
                                </a:prstGeom>
                                <a:solidFill>
                                  <a:srgbClr val="FBF1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 name="Rectangle 1193"/>
                              <wps:cNvSpPr>
                                <a:spLocks noChangeArrowheads="1"/>
                              </wps:cNvSpPr>
                              <wps:spPr bwMode="auto">
                                <a:xfrm>
                                  <a:off x="82" y="425"/>
                                  <a:ext cx="136" cy="230"/>
                                </a:xfrm>
                                <a:prstGeom prst="rect">
                                  <a:avLst/>
                                </a:prstGeom>
                                <a:noFill/>
                                <a:ln w="1077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 name="AutoShape 1192"/>
                              <wps:cNvSpPr>
                                <a:spLocks/>
                              </wps:cNvSpPr>
                              <wps:spPr bwMode="auto">
                                <a:xfrm>
                                  <a:off x="165" y="91"/>
                                  <a:ext cx="600" cy="346"/>
                                </a:xfrm>
                                <a:custGeom>
                                  <a:avLst/>
                                  <a:gdLst>
                                    <a:gd name="T0" fmla="*/ 0 w 600"/>
                                    <a:gd name="T1" fmla="*/ 92 h 346"/>
                                    <a:gd name="T2" fmla="*/ 585 w 600"/>
                                    <a:gd name="T3" fmla="*/ 92 h 346"/>
                                    <a:gd name="T4" fmla="*/ 600 w 600"/>
                                    <a:gd name="T5" fmla="*/ 92 h 346"/>
                                    <a:gd name="T6" fmla="*/ 600 w 600"/>
                                    <a:gd name="T7" fmla="*/ 414 h 346"/>
                                    <a:gd name="T8" fmla="*/ 600 w 600"/>
                                    <a:gd name="T9" fmla="*/ 437 h 346"/>
                                    <a:gd name="T10" fmla="*/ 90 w 600"/>
                                    <a:gd name="T11" fmla="*/ 437 h 34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00" h="346">
                                      <a:moveTo>
                                        <a:pt x="0" y="0"/>
                                      </a:moveTo>
                                      <a:lnTo>
                                        <a:pt x="585" y="0"/>
                                      </a:lnTo>
                                      <a:moveTo>
                                        <a:pt x="600" y="0"/>
                                      </a:moveTo>
                                      <a:lnTo>
                                        <a:pt x="600" y="322"/>
                                      </a:lnTo>
                                      <a:moveTo>
                                        <a:pt x="600" y="345"/>
                                      </a:moveTo>
                                      <a:lnTo>
                                        <a:pt x="90" y="345"/>
                                      </a:lnTo>
                                    </a:path>
                                  </a:pathLst>
                                </a:custGeom>
                                <a:noFill/>
                                <a:ln w="1196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11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230" y="334"/>
                                  <a:ext cx="201" cy="20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5="http://schemas.microsoft.com/office/word/2012/wordml">
                  <w:pict>
                    <v:group w14:anchorId="7CE0E2F3" id="Group 106" o:spid="_x0000_s1026" style="width:38.65pt;height:44.85pt;mso-position-horizontal-relative:char;mso-position-vertical-relative:line" coordsize="773,8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">
                      <v:line id="Line 1198" o:spid="_x0000_s1027" style="position:absolute;visibility:visible;mso-wrap-style:square" from="90,0" to="9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9MDpsMAAADcAAAADwAAAGRycy9kb3ducmV2LnhtbERPS2sCMRC+C/6HMII3TSylLVuzixSU&#10;XsRHe9nbdDP7aDeTdRN1+++NUOhtPr7nLLPBtuJCvW8ca1jMFQjiwpmGKw2fH+vZCwgfkA22jknD&#10;L3nI0vFoiYlxVz7Q5RgqEUPYJ6ihDqFLpPRFTRb93HXEkStdbzFE2FfS9HiN4baVD0o9SYsNx4Ya&#10;O3qrqfg5nq2G7WmLald+5d9hn/vz41oO3abUejoZVq8gAg3hX/znfjdxvnqG+zPxAp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TA6bDAAAA3AAAAA8AAAAAAAAAAAAA&#10;AAAAoQIAAGRycy9kb3ducmV2LnhtbFBLBQYAAAAABAAEAPkAAACRAwAAAAA=&#10;" strokeweight=".26378mm"/>
                      <v:line id="Line 1197" o:spid="_x0000_s1028" style="position:absolute;visibility:visible;mso-wrap-style:square" from="90,759" to="90,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yX1MUAAADcAAAADwAAAGRycy9kb3ducmV2LnhtbESPT2sCQQzF7wW/wxDBW52xSCmro4hg&#10;8SK2thdvcSf7R3cy686o22/fHAq9JbyX936ZL3vfqDt1sQ5sYTI2oIjz4GouLXx/bZ7fQMWE7LAJ&#10;TBZ+KMJyMXiaY+bCgz/pfkilkhCOGVqoUmozrWNekcc4Di2xaEXoPCZZu1K7Dh8S7hv9Ysyr9liz&#10;NFTY0rqi/HK4eQu76w7Nvjgdz+njGG/Tje7b98La0bBfzUAl6tO/+e966wTfCK08IxPo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kyX1MUAAADcAAAADwAAAAAAAAAA&#10;AAAAAAChAgAAZHJzL2Rvd25yZXYueG1sUEsFBgAAAAAEAAQA+QAAAJMDAAAAAA==&#10;" strokeweight=".26378mm"/>
                      <v:rect id="Rectangle 1196" o:spid="_x0000_s1029" style="position:absolute;left:7;top:80;width:136;height: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ojDMEA&#10;AADcAAAADwAAAGRycy9kb3ducmV2LnhtbERPTWsCMRC9C/6HMIXeNFspardGUWlB8CBuS8/DZrpZ&#10;3EyWJOrqrzeC4G0e73Nmi8424kQ+1I4VvA0zEMSl0zVXCn5/vgdTECEia2wck4ILBVjM+70Z5tqd&#10;eU+nIlYihXDIUYGJsc2lDKUhi2HoWuLE/TtvMSboK6k9nlO4beQoy8bSYs2pwWBLa0PloThaBU1c&#10;7fiwHl8rM/Ff7m+5Ldt3r9TrS7f8BBGpi0/xw73RaX72Afdn0gVyf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aIwzBAAAA3AAAAA8AAAAAAAAAAAAAAAAAmAIAAGRycy9kb3du&#10;cmV2LnhtbFBLBQYAAAAABAAEAPUAAACGAwAAAAA=&#10;" fillcolor="#fbf1e2" stroked="f"/>
                      <v:rect id="Rectangle 1195" o:spid="_x0000_s1030" style="position:absolute;left:7;top:80;width:136;height: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TJ/8MA&#10;AADcAAAADwAAAGRycy9kb3ducmV2LnhtbESP0WrCQBBF3wv+wzKCb3UTEZHUVaxWEAqiaT9gyE6T&#10;0Oxs2N1q/PvOg+DbXOaeO3dWm8F16kohtp4N5NMMFHHlbcu1ge+vw+sSVEzIFjvPZOBOETbr0csK&#10;C+tvfKFrmWolIRwLNNCk1Bdax6ohh3Hqe2LZ/fjgMIkMtbYBbxLuOj3LsoV22LJcaLCnXUPVb/nn&#10;pMYykP5M5fajP59ml/N7HvfzgzGT8bB9A5VoSE/zgz5a4XKpL8/IBHr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TJ/8MAAADcAAAADwAAAAAAAAAAAAAAAACYAgAAZHJzL2Rv&#10;d25yZXYueG1sUEsFBgAAAAAEAAQA9QAAAIgDAAAAAA==&#10;" filled="f" strokeweight=".26919mm"/>
                      <v:rect id="Rectangle 1194" o:spid="_x0000_s1031" style="position:absolute;left:82;top:425;width:136;height:2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W518EA&#10;AADcAAAADwAAAGRycy9kb3ducmV2LnhtbERPTWsCMRC9C/0PYQq9aXZLUVmNYsVCwYO4lp6HzbhZ&#10;3EyWJOq2v94Igrd5vM+ZL3vbigv50DhWkI8yEMSV0w3XCn4OX8MpiBCRNbaOScEfBVguXgZzLLS7&#10;8p4uZaxFCuFQoAITY1dIGSpDFsPIdcSJOzpvMSboa6k9XlO4beV7lo2lxYZTg8GO1oaqU3m2Ctr4&#10;uePTevxfm4nfuN/Vtuo+vFJvr/1qBiJSH5/ih/tbp/l5Dvdn0gVy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A1udfBAAAA3AAAAA8AAAAAAAAAAAAAAAAAmAIAAGRycy9kb3du&#10;cmV2LnhtbFBLBQYAAAAABAAEAPUAAACGAwAAAAA=&#10;" fillcolor="#fbf1e2" stroked="f"/>
                      <v:rect id="Rectangle 1193" o:spid="_x0000_s1032" style="position:absolute;left:82;top:425;width:136;height:2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Rt5sQA&#10;AADcAAAADwAAAGRycy9kb3ducmV2LnhtbERPTWvCQBC9F/wPyxR6q5tYLDVmE2yhEHoQqh5yHLJj&#10;EpqdTbKrRn+9Wyj0No/3OWk+mU6caXStZQXxPAJBXFndcq3gsP98fgPhPLLGzjIpuJKDPJs9pJho&#10;e+FvOu98LUIIuwQVNN73iZSuasigm9ueOHBHOxr0AY611CNeQrjp5CKKXqXBlkNDgz19NFT97E5G&#10;gflaVu9+O7zwqbzdVvuh2F7LQqmnx2mzBuFp8v/iP3ehw/x4Ab/PhAtk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EbebEAAAA3AAAAA8AAAAAAAAAAAAAAAAAmAIAAGRycy9k&#10;b3ducmV2LnhtbFBLBQYAAAAABAAEAPUAAACJAwAAAAA=&#10;" filled="f" strokeweight=".29919mm"/>
                      <v:shape id="AutoShape 1192" o:spid="_x0000_s1033" style="position:absolute;left:165;top:91;width:600;height:346;visibility:visible;mso-wrap-style:square;v-text-anchor:top" coordsize="600,3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48XMEA&#10;AADcAAAADwAAAGRycy9kb3ducmV2LnhtbERP32vCMBB+H/g/hBP2NlM3KlKNIsLAR+uGz0dyptXm&#10;UptYq3/9Mhjs7T6+n7dcD64RPXWh9qxgOslAEGtvarYKvr8+3+YgQkQ22HgmBQ8KsF6NXpZYGH/n&#10;kvpDtCKFcChQQRVjW0gZdEUOw8S3xIk7+c5hTLCz0nR4T+Guke9ZNpMOa04NFba0rUhfDjen4Lqb&#10;W63zXh7z3J73ZX0us9lTqdfxsFmAiDTEf/Gfe2fS/OkH/D6TLpCr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lOPFzBAAAA3AAAAA8AAAAAAAAAAAAAAAAAmAIAAGRycy9kb3du&#10;cmV2LnhtbFBLBQYAAAAABAAEAPUAAACGAwAAAAA=&#10;" path="m,l585,t15,l600,322t,23l90,345e" filled="f" strokeweight=".33233mm">
                        <v:path arrowok="t" o:connecttype="custom" o:connectlocs="0,92;585,92;600,92;600,414;600,437;90,437" o:connectangles="0,0,0,0,0,0"/>
                      </v:shape>
                      <v:shape id="Picture 1191" o:spid="_x0000_s1034" type="#_x0000_t75" style="position:absolute;left:230;top:334;width:201;height: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z4kfEAAAA3AAAAA8AAABkcnMvZG93bnJldi54bWxET01rwkAQvQv9D8sUehHdWERKzCpFEXuR&#10;YiqKt2l2moRmZ+Pu1qT/vlsQvM3jfU627E0jruR8bVnBZJyAIC6srrlUcPjYjF5A+ICssbFMCn7J&#10;w3LxMMgw1bbjPV3zUIoYwj5FBVUIbSqlLyoy6Me2JY7cl3UGQ4SulNphF8NNI5+TZCYN1hwbKmxp&#10;VVHxnf8YBZ1uzedx+M7N9rzz69OwvqxcrtTTY/86BxGoD3fxzf2m4/zJFP6fiRf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Tz4kfEAAAA3AAAAA8AAAAAAAAAAAAAAAAA&#10;nwIAAGRycy9kb3ducmV2LnhtbFBLBQYAAAAABAAEAPcAAACQAwAAAAA=&#10;">
                        <v:imagedata r:id="rId29" o:title=""/>
                      </v:shape>
                      <w10:anchorlock/>
                    </v:group>
                  </w:pict>
                </mc:Fallback>
              </mc:AlternateContent>
            </w:r>
          </w:p>
        </w:tc>
        <w:tc>
          <w:tcPr>
            <w:tcW w:w="1417" w:type="dxa"/>
            <w:vAlign w:val="center"/>
          </w:tcPr>
          <w:p w14:paraId="092654A0" w14:textId="77777777" w:rsidR="00D3300F" w:rsidRDefault="00D3300F" w:rsidP="00DF7CC2">
            <w:pPr>
              <w:pStyle w:val="TableParagraph"/>
              <w:jc w:val="center"/>
              <w:rPr>
                <w:i/>
                <w:sz w:val="24"/>
              </w:rPr>
            </w:pPr>
            <w:r>
              <w:rPr>
                <w:i/>
                <w:sz w:val="24"/>
              </w:rPr>
              <w:t>Self-message</w:t>
            </w:r>
          </w:p>
        </w:tc>
        <w:tc>
          <w:tcPr>
            <w:tcW w:w="2693" w:type="dxa"/>
          </w:tcPr>
          <w:p w14:paraId="1E892D8F" w14:textId="77777777" w:rsidR="00D3300F" w:rsidRDefault="00D3300F" w:rsidP="00E22853">
            <w:pPr>
              <w:pStyle w:val="TableParagraph"/>
              <w:tabs>
                <w:tab w:val="left" w:pos="1304"/>
              </w:tabs>
              <w:jc w:val="both"/>
              <w:rPr>
                <w:sz w:val="24"/>
              </w:rPr>
            </w:pPr>
            <w:r>
              <w:rPr>
                <w:sz w:val="24"/>
              </w:rPr>
              <w:t xml:space="preserve">Self message atau pesan </w:t>
            </w:r>
            <w:r>
              <w:rPr>
                <w:spacing w:val="-3"/>
                <w:sz w:val="24"/>
              </w:rPr>
              <w:t>mandiri</w:t>
            </w:r>
            <w:r>
              <w:rPr>
                <w:sz w:val="24"/>
              </w:rPr>
              <w:t xml:space="preserve"> adalah sebuah pesan yang mendefinisikan komunikasitertentu antara Lifelines dari sebuah interaksi.</w:t>
            </w:r>
          </w:p>
        </w:tc>
      </w:tr>
    </w:tbl>
    <w:p w14:paraId="5A36DAB1" w14:textId="77777777" w:rsidR="005D50C0" w:rsidRPr="005D50C0" w:rsidRDefault="005D50C0" w:rsidP="00416B04">
      <w:pPr>
        <w:rPr>
          <w:lang w:val="en-US"/>
        </w:rPr>
      </w:pPr>
    </w:p>
    <w:p w14:paraId="057098AA" w14:textId="77777777" w:rsidR="00E83C2D" w:rsidRPr="00D3300F" w:rsidRDefault="00B7298A" w:rsidP="00E83C2D">
      <w:pPr>
        <w:numPr>
          <w:ilvl w:val="0"/>
          <w:numId w:val="6"/>
        </w:numPr>
        <w:ind w:left="1701" w:hanging="425"/>
        <w:jc w:val="both"/>
      </w:pPr>
      <w:r>
        <w:rPr>
          <w:i/>
        </w:rPr>
        <w:t>Class</w:t>
      </w:r>
      <w:r>
        <w:t xml:space="preserve"> </w:t>
      </w:r>
      <w:r>
        <w:rPr>
          <w:i/>
        </w:rPr>
        <w:t>diagram</w:t>
      </w:r>
      <w:r>
        <w:t xml:space="preserve">: Merupakan gambaran struktur dan deskripsi dari </w:t>
      </w:r>
      <w:r>
        <w:rPr>
          <w:i/>
        </w:rPr>
        <w:t>class, package</w:t>
      </w:r>
      <w:r>
        <w:t>, dan objek yang saling berhubungan seperti diantaranya pewarisan, asosiasi dan lainnya.</w:t>
      </w:r>
    </w:p>
    <w:p w14:paraId="4B9D5580" w14:textId="47A942BD" w:rsidR="00E01CB8" w:rsidRPr="002741EE" w:rsidRDefault="002741EE" w:rsidP="002741EE">
      <w:pPr>
        <w:pStyle w:val="Caption"/>
        <w:ind w:left="1701"/>
        <w:rPr>
          <w:rFonts w:eastAsia="SimSun" w:cs="Times New Roman"/>
          <w:i w:val="0"/>
          <w:color w:val="auto"/>
          <w:sz w:val="24"/>
          <w:szCs w:val="24"/>
          <w:lang w:eastAsia="zh-CN"/>
        </w:rPr>
      </w:pPr>
      <w:bookmarkStart w:id="73" w:name="_Toc73704969"/>
      <w:r>
        <w:rPr>
          <w:i w:val="0"/>
          <w:color w:val="auto"/>
          <w:sz w:val="24"/>
          <w:szCs w:val="24"/>
        </w:rPr>
        <w:t>Tabel 2.</w:t>
      </w:r>
      <w:r w:rsidRPr="002741EE">
        <w:rPr>
          <w:i w:val="0"/>
          <w:color w:val="auto"/>
          <w:sz w:val="24"/>
          <w:szCs w:val="24"/>
        </w:rPr>
        <w:fldChar w:fldCharType="begin"/>
      </w:r>
      <w:r w:rsidRPr="002741EE">
        <w:rPr>
          <w:i w:val="0"/>
          <w:color w:val="auto"/>
          <w:sz w:val="24"/>
          <w:szCs w:val="24"/>
        </w:rPr>
        <w:instrText xml:space="preserve"> SEQ Tabel_2. \* ARABIC </w:instrText>
      </w:r>
      <w:r w:rsidRPr="002741EE">
        <w:rPr>
          <w:i w:val="0"/>
          <w:color w:val="auto"/>
          <w:sz w:val="24"/>
          <w:szCs w:val="24"/>
        </w:rPr>
        <w:fldChar w:fldCharType="separate"/>
      </w:r>
      <w:r w:rsidR="00713366">
        <w:rPr>
          <w:i w:val="0"/>
          <w:noProof/>
          <w:color w:val="auto"/>
          <w:sz w:val="24"/>
          <w:szCs w:val="24"/>
        </w:rPr>
        <w:t>5</w:t>
      </w:r>
      <w:r w:rsidRPr="002741EE">
        <w:rPr>
          <w:i w:val="0"/>
          <w:color w:val="auto"/>
          <w:sz w:val="24"/>
          <w:szCs w:val="24"/>
        </w:rPr>
        <w:fldChar w:fldCharType="end"/>
      </w:r>
      <w:r w:rsidRPr="002741EE">
        <w:rPr>
          <w:i w:val="0"/>
          <w:color w:val="auto"/>
          <w:sz w:val="24"/>
          <w:szCs w:val="24"/>
          <w:lang w:val="en-US"/>
        </w:rPr>
        <w:t xml:space="preserve"> Simbol </w:t>
      </w:r>
      <w:r w:rsidRPr="002741EE">
        <w:rPr>
          <w:color w:val="auto"/>
          <w:sz w:val="24"/>
          <w:szCs w:val="24"/>
          <w:lang w:val="en-US"/>
        </w:rPr>
        <w:t>Class Diagram</w:t>
      </w:r>
      <w:bookmarkEnd w:id="73"/>
      <w:r w:rsidRPr="002741EE">
        <w:rPr>
          <w:rFonts w:eastAsia="SimSun" w:cs="Times New Roman"/>
          <w:i w:val="0"/>
          <w:color w:val="auto"/>
          <w:sz w:val="24"/>
          <w:szCs w:val="24"/>
          <w:lang w:eastAsia="zh-CN"/>
        </w:rPr>
        <w:t xml:space="preserve"> </w:t>
      </w:r>
    </w:p>
    <w:tbl>
      <w:tblPr>
        <w:tblStyle w:val="TableGrid0"/>
        <w:tblW w:w="6456" w:type="dxa"/>
        <w:tblInd w:w="1809" w:type="dxa"/>
        <w:tblLayout w:type="fixed"/>
        <w:tblLook w:val="04A0" w:firstRow="1" w:lastRow="0" w:firstColumn="1" w:lastColumn="0" w:noHBand="0" w:noVBand="1"/>
      </w:tblPr>
      <w:tblGrid>
        <w:gridCol w:w="567"/>
        <w:gridCol w:w="1701"/>
        <w:gridCol w:w="1560"/>
        <w:gridCol w:w="2628"/>
      </w:tblGrid>
      <w:tr w:rsidR="00D3300F" w:rsidRPr="007863E2" w14:paraId="09964518" w14:textId="77777777" w:rsidTr="005E1863">
        <w:trPr>
          <w:trHeight w:val="340"/>
          <w:tblHeader/>
        </w:trPr>
        <w:tc>
          <w:tcPr>
            <w:tcW w:w="567" w:type="dxa"/>
            <w:vAlign w:val="center"/>
          </w:tcPr>
          <w:p w14:paraId="6DE5DBA0" w14:textId="77777777" w:rsidR="00D3300F" w:rsidRPr="009277E9" w:rsidRDefault="00D3300F" w:rsidP="00DF7CC2">
            <w:pPr>
              <w:pStyle w:val="NoSpacing"/>
              <w:jc w:val="center"/>
              <w:rPr>
                <w:b/>
              </w:rPr>
            </w:pPr>
            <w:r w:rsidRPr="009277E9">
              <w:rPr>
                <w:b/>
              </w:rPr>
              <w:t>No</w:t>
            </w:r>
          </w:p>
        </w:tc>
        <w:tc>
          <w:tcPr>
            <w:tcW w:w="1701" w:type="dxa"/>
            <w:vAlign w:val="center"/>
          </w:tcPr>
          <w:p w14:paraId="262777F2" w14:textId="77777777" w:rsidR="00D3300F" w:rsidRPr="009277E9" w:rsidRDefault="00D3300F" w:rsidP="00DF7CC2">
            <w:pPr>
              <w:pStyle w:val="NoSpacing"/>
              <w:jc w:val="center"/>
              <w:rPr>
                <w:b/>
              </w:rPr>
            </w:pPr>
            <w:r w:rsidRPr="009277E9">
              <w:rPr>
                <w:b/>
              </w:rPr>
              <w:t>Simbol</w:t>
            </w:r>
          </w:p>
        </w:tc>
        <w:tc>
          <w:tcPr>
            <w:tcW w:w="1560" w:type="dxa"/>
            <w:vAlign w:val="center"/>
          </w:tcPr>
          <w:p w14:paraId="53314B44" w14:textId="77777777" w:rsidR="00D3300F" w:rsidRPr="009277E9" w:rsidRDefault="00D3300F" w:rsidP="00DF7CC2">
            <w:pPr>
              <w:pStyle w:val="NoSpacing"/>
              <w:jc w:val="center"/>
              <w:rPr>
                <w:b/>
              </w:rPr>
            </w:pPr>
            <w:r w:rsidRPr="009277E9">
              <w:rPr>
                <w:b/>
              </w:rPr>
              <w:t>Nama</w:t>
            </w:r>
          </w:p>
        </w:tc>
        <w:tc>
          <w:tcPr>
            <w:tcW w:w="2628" w:type="dxa"/>
            <w:vAlign w:val="center"/>
          </w:tcPr>
          <w:p w14:paraId="25214D11" w14:textId="77777777" w:rsidR="00D3300F" w:rsidRPr="009277E9" w:rsidRDefault="00D3300F" w:rsidP="00DF7CC2">
            <w:pPr>
              <w:pStyle w:val="NoSpacing"/>
              <w:jc w:val="both"/>
              <w:rPr>
                <w:b/>
              </w:rPr>
            </w:pPr>
            <w:r w:rsidRPr="009277E9">
              <w:rPr>
                <w:b/>
              </w:rPr>
              <w:t>Keterangan</w:t>
            </w:r>
          </w:p>
        </w:tc>
      </w:tr>
      <w:tr w:rsidR="00D3300F" w:rsidRPr="007863E2" w14:paraId="3D687D57" w14:textId="77777777" w:rsidTr="005E1863">
        <w:trPr>
          <w:trHeight w:val="340"/>
        </w:trPr>
        <w:tc>
          <w:tcPr>
            <w:tcW w:w="567" w:type="dxa"/>
            <w:vAlign w:val="center"/>
          </w:tcPr>
          <w:p w14:paraId="64E55ADF" w14:textId="77777777" w:rsidR="00D3300F" w:rsidRPr="007863E2" w:rsidRDefault="00D3300F" w:rsidP="00DF7CC2">
            <w:pPr>
              <w:pStyle w:val="NoSpacing"/>
              <w:jc w:val="center"/>
            </w:pPr>
            <w:r>
              <w:t>1</w:t>
            </w:r>
          </w:p>
        </w:tc>
        <w:tc>
          <w:tcPr>
            <w:tcW w:w="1701" w:type="dxa"/>
            <w:vAlign w:val="center"/>
          </w:tcPr>
          <w:p w14:paraId="4DDBFCD8" w14:textId="77777777" w:rsidR="00D3300F" w:rsidRPr="00FB63B0" w:rsidRDefault="00D3300F" w:rsidP="00DF7CC2">
            <w:pPr>
              <w:pStyle w:val="NoSpacing"/>
              <w:jc w:val="center"/>
            </w:pPr>
            <w:r>
              <w:rPr>
                <w:i/>
                <w:noProof/>
                <w:lang w:val="en-US"/>
              </w:rPr>
              <w:drawing>
                <wp:inline distT="0" distB="0" distL="0" distR="0" wp14:anchorId="3EAB99EB" wp14:editId="583C8F81">
                  <wp:extent cx="938254" cy="1009816"/>
                  <wp:effectExtent l="0" t="0" r="0" b="0"/>
                  <wp:docPr id="1434" name="Picture 1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l="5517" t="19355" r="67356" b="12363"/>
                          <a:stretch/>
                        </pic:blipFill>
                        <pic:spPr bwMode="auto">
                          <a:xfrm>
                            <a:off x="0" y="0"/>
                            <a:ext cx="938261" cy="100982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60" w:type="dxa"/>
            <w:vAlign w:val="center"/>
          </w:tcPr>
          <w:p w14:paraId="0B7FD086" w14:textId="77777777" w:rsidR="00D3300F" w:rsidRPr="007863E2" w:rsidRDefault="00D3300F" w:rsidP="00DF7CC2">
            <w:pPr>
              <w:pStyle w:val="NoSpacing"/>
              <w:jc w:val="center"/>
            </w:pPr>
            <w:r>
              <w:rPr>
                <w:i/>
              </w:rPr>
              <w:t>Class</w:t>
            </w:r>
          </w:p>
        </w:tc>
        <w:tc>
          <w:tcPr>
            <w:tcW w:w="2628" w:type="dxa"/>
            <w:vAlign w:val="center"/>
          </w:tcPr>
          <w:p w14:paraId="69DA6E14" w14:textId="0694DA59" w:rsidR="00D3300F" w:rsidRDefault="00D3300F" w:rsidP="00E22853">
            <w:pPr>
              <w:spacing w:line="276" w:lineRule="auto"/>
              <w:jc w:val="both"/>
              <w:rPr>
                <w:szCs w:val="24"/>
              </w:rPr>
            </w:pPr>
            <w:r>
              <w:rPr>
                <w:szCs w:val="24"/>
              </w:rPr>
              <w:t xml:space="preserve">Sebuah </w:t>
            </w:r>
            <w:r w:rsidRPr="007863E2">
              <w:rPr>
                <w:i/>
                <w:spacing w:val="-4"/>
                <w:szCs w:val="24"/>
              </w:rPr>
              <w:t xml:space="preserve">class </w:t>
            </w:r>
            <w:r w:rsidRPr="007863E2">
              <w:rPr>
                <w:szCs w:val="24"/>
              </w:rPr>
              <w:t xml:space="preserve">digambarkan sebagai </w:t>
            </w:r>
            <w:r w:rsidRPr="007863E2">
              <w:rPr>
                <w:spacing w:val="-3"/>
                <w:szCs w:val="24"/>
              </w:rPr>
              <w:t xml:space="preserve">sebuah </w:t>
            </w:r>
            <w:r w:rsidRPr="007863E2">
              <w:rPr>
                <w:szCs w:val="24"/>
              </w:rPr>
              <w:t xml:space="preserve">kotak </w:t>
            </w:r>
            <w:r w:rsidRPr="007863E2">
              <w:rPr>
                <w:spacing w:val="-3"/>
                <w:szCs w:val="24"/>
              </w:rPr>
              <w:t xml:space="preserve">yang </w:t>
            </w:r>
            <w:r w:rsidRPr="007863E2">
              <w:rPr>
                <w:szCs w:val="24"/>
              </w:rPr>
              <w:t xml:space="preserve">terbagi atas 3 </w:t>
            </w:r>
            <w:r w:rsidRPr="007863E2">
              <w:rPr>
                <w:spacing w:val="-1"/>
                <w:szCs w:val="24"/>
              </w:rPr>
              <w:t xml:space="preserve">bagian. </w:t>
            </w:r>
            <w:r w:rsidRPr="007863E2">
              <w:rPr>
                <w:szCs w:val="24"/>
              </w:rPr>
              <w:t xml:space="preserve">Bagian atas adalah bagian nama dari </w:t>
            </w:r>
            <w:r w:rsidRPr="007863E2">
              <w:rPr>
                <w:i/>
                <w:szCs w:val="24"/>
              </w:rPr>
              <w:t>class</w:t>
            </w:r>
            <w:r w:rsidRPr="007863E2">
              <w:rPr>
                <w:szCs w:val="24"/>
              </w:rPr>
              <w:t xml:space="preserve">. </w:t>
            </w:r>
            <w:r w:rsidRPr="007863E2">
              <w:rPr>
                <w:spacing w:val="-3"/>
                <w:szCs w:val="24"/>
              </w:rPr>
              <w:t xml:space="preserve">Bagian </w:t>
            </w:r>
            <w:r w:rsidRPr="007863E2">
              <w:rPr>
                <w:szCs w:val="24"/>
              </w:rPr>
              <w:t xml:space="preserve">tengah mendefinisikan </w:t>
            </w:r>
            <w:r w:rsidRPr="007863E2">
              <w:rPr>
                <w:i/>
                <w:szCs w:val="24"/>
              </w:rPr>
              <w:t>property</w:t>
            </w:r>
            <w:r w:rsidRPr="007863E2">
              <w:rPr>
                <w:szCs w:val="24"/>
              </w:rPr>
              <w:t xml:space="preserve">/atribut </w:t>
            </w:r>
            <w:r w:rsidRPr="007863E2">
              <w:rPr>
                <w:i/>
                <w:szCs w:val="24"/>
              </w:rPr>
              <w:t>class</w:t>
            </w:r>
            <w:r>
              <w:rPr>
                <w:szCs w:val="24"/>
              </w:rPr>
              <w:t xml:space="preserve">. Bagian </w:t>
            </w:r>
            <w:r w:rsidRPr="007863E2">
              <w:rPr>
                <w:szCs w:val="24"/>
              </w:rPr>
              <w:t>akhir mendefinisikan</w:t>
            </w:r>
            <w:r>
              <w:rPr>
                <w:szCs w:val="24"/>
              </w:rPr>
              <w:t xml:space="preserve"> </w:t>
            </w:r>
          </w:p>
          <w:p w14:paraId="7BBDDA31" w14:textId="77777777" w:rsidR="00D3300F" w:rsidRPr="007863E2" w:rsidRDefault="00D3300F" w:rsidP="00E22853">
            <w:pPr>
              <w:spacing w:line="276" w:lineRule="auto"/>
              <w:jc w:val="both"/>
              <w:rPr>
                <w:szCs w:val="24"/>
              </w:rPr>
            </w:pPr>
            <w:r w:rsidRPr="007863E2">
              <w:rPr>
                <w:szCs w:val="24"/>
              </w:rPr>
              <w:t>method</w:t>
            </w:r>
            <w:r>
              <w:rPr>
                <w:szCs w:val="24"/>
              </w:rPr>
              <w:t>-</w:t>
            </w:r>
            <w:r w:rsidRPr="007863E2">
              <w:rPr>
                <w:szCs w:val="24"/>
              </w:rPr>
              <w:t xml:space="preserve">method dari sebuah </w:t>
            </w:r>
            <w:r w:rsidRPr="007863E2">
              <w:rPr>
                <w:i/>
                <w:szCs w:val="24"/>
              </w:rPr>
              <w:t>class</w:t>
            </w:r>
            <w:r w:rsidRPr="007863E2">
              <w:rPr>
                <w:szCs w:val="24"/>
              </w:rPr>
              <w:t>.</w:t>
            </w:r>
          </w:p>
        </w:tc>
      </w:tr>
      <w:tr w:rsidR="00D3300F" w:rsidRPr="007863E2" w14:paraId="45ABD588" w14:textId="77777777" w:rsidTr="005E1863">
        <w:trPr>
          <w:trHeight w:val="340"/>
        </w:trPr>
        <w:tc>
          <w:tcPr>
            <w:tcW w:w="567" w:type="dxa"/>
            <w:vAlign w:val="center"/>
          </w:tcPr>
          <w:p w14:paraId="6C9D500A" w14:textId="77777777" w:rsidR="00D3300F" w:rsidRPr="007863E2" w:rsidRDefault="00D3300F" w:rsidP="00DF7CC2">
            <w:pPr>
              <w:pStyle w:val="NoSpacing"/>
              <w:jc w:val="center"/>
            </w:pPr>
            <w:r>
              <w:t>2</w:t>
            </w:r>
          </w:p>
        </w:tc>
        <w:tc>
          <w:tcPr>
            <w:tcW w:w="1701" w:type="dxa"/>
            <w:vAlign w:val="center"/>
          </w:tcPr>
          <w:p w14:paraId="6A147CE0" w14:textId="77777777" w:rsidR="00D3300F" w:rsidRPr="007863E2" w:rsidRDefault="00D3300F" w:rsidP="00DF7CC2">
            <w:pPr>
              <w:pStyle w:val="NoSpacing"/>
              <w:jc w:val="center"/>
            </w:pPr>
            <w:r>
              <w:rPr>
                <w:noProof/>
                <w:sz w:val="2"/>
                <w:lang w:val="en-US"/>
              </w:rPr>
              <mc:AlternateContent>
                <mc:Choice Requires="wpg">
                  <w:drawing>
                    <wp:inline distT="0" distB="0" distL="0" distR="0" wp14:anchorId="265A3E7A" wp14:editId="6F1B9666">
                      <wp:extent cx="762000" cy="8255"/>
                      <wp:effectExtent l="0" t="0" r="0" b="0"/>
                      <wp:docPr id="1601" name="Group 16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 cy="8255"/>
                                <a:chOff x="0" y="0"/>
                                <a:chExt cx="1200" cy="13"/>
                              </a:xfrm>
                            </wpg:grpSpPr>
                            <wps:wsp>
                              <wps:cNvPr id="1602" name="Rectangle 1460"/>
                              <wps:cNvSpPr>
                                <a:spLocks noChangeArrowheads="1"/>
                              </wps:cNvSpPr>
                              <wps:spPr bwMode="auto">
                                <a:xfrm>
                                  <a:off x="0" y="0"/>
                                  <a:ext cx="1200" cy="1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w15="http://schemas.microsoft.com/office/word/2012/wordml">
                  <w:pict>
                    <v:group w14:anchorId="570E15EA" id="Group 1601" o:spid="_x0000_s1026" style="width:60pt;height:.65pt;mso-position-horizontal-relative:char;mso-position-vertical-relative:line" coordsize="120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">
                      <v:rect id="Rectangle 1460" o:spid="_x0000_s1027" style="position:absolute;width:1200;height: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E/cUA&#10;AADdAAAADwAAAGRycy9kb3ducmV2LnhtbERPS2sCMRC+C/6HMIXeNOlSRVejaKHQS6E+DnobN+Pu&#10;4mayTVJd++ubQqG3+fieM192thFX8qF2rOFpqEAQF87UXGrY714HExAhIhtsHJOGOwVYLvq9OebG&#10;3XhD120sRQrhkKOGKsY2lzIUFVkMQ9cSJ+7svMWYoC+l8XhL4baRmVJjabHm1FBhSy8VFZftl9Ww&#10;nk7Wnx/P/P69OR3peDhdRplXWj8+dKsZiEhd/Bf/ud9Mmj9WGfx+k06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T4T9xQAAAN0AAAAPAAAAAAAAAAAAAAAAAJgCAABkcnMv&#10;ZG93bnJldi54bWxQSwUGAAAAAAQABAD1AAAAigMAAAAA&#10;" fillcolor="black" stroked="f"/>
                      <w10:anchorlock/>
                    </v:group>
                  </w:pict>
                </mc:Fallback>
              </mc:AlternateContent>
            </w:r>
          </w:p>
        </w:tc>
        <w:tc>
          <w:tcPr>
            <w:tcW w:w="1560" w:type="dxa"/>
            <w:vAlign w:val="center"/>
          </w:tcPr>
          <w:p w14:paraId="2F079749" w14:textId="77777777" w:rsidR="00D3300F" w:rsidRPr="007863E2" w:rsidRDefault="00D3300F" w:rsidP="00DF7CC2">
            <w:pPr>
              <w:pStyle w:val="NoSpacing"/>
              <w:jc w:val="center"/>
            </w:pPr>
            <w:r>
              <w:rPr>
                <w:i/>
              </w:rPr>
              <w:t>Associate</w:t>
            </w:r>
          </w:p>
        </w:tc>
        <w:tc>
          <w:tcPr>
            <w:tcW w:w="2628" w:type="dxa"/>
            <w:vAlign w:val="center"/>
          </w:tcPr>
          <w:p w14:paraId="5143934D" w14:textId="77777777" w:rsidR="00D3300F" w:rsidRDefault="00D3300F" w:rsidP="00E22853">
            <w:pPr>
              <w:pStyle w:val="TableParagraph"/>
              <w:spacing w:line="276" w:lineRule="auto"/>
              <w:jc w:val="both"/>
              <w:rPr>
                <w:sz w:val="24"/>
                <w:szCs w:val="24"/>
              </w:rPr>
            </w:pPr>
            <w:r w:rsidRPr="00F77829">
              <w:rPr>
                <w:sz w:val="24"/>
                <w:szCs w:val="24"/>
              </w:rPr>
              <w:t>Relasi antar class dengan arti umum,</w:t>
            </w:r>
          </w:p>
          <w:p w14:paraId="2876CB43" w14:textId="77777777" w:rsidR="00D3300F" w:rsidRDefault="00D3300F" w:rsidP="00E22853">
            <w:pPr>
              <w:pStyle w:val="TableParagraph"/>
              <w:spacing w:line="276" w:lineRule="auto"/>
              <w:jc w:val="both"/>
              <w:rPr>
                <w:sz w:val="24"/>
                <w:szCs w:val="24"/>
              </w:rPr>
            </w:pPr>
            <w:r w:rsidRPr="00F77829">
              <w:rPr>
                <w:sz w:val="24"/>
                <w:szCs w:val="24"/>
              </w:rPr>
              <w:t xml:space="preserve"> garis ini bisa melambangkan tipe-</w:t>
            </w:r>
          </w:p>
          <w:p w14:paraId="70609E75" w14:textId="77777777" w:rsidR="00D3300F" w:rsidRPr="00F77829" w:rsidRDefault="00D3300F" w:rsidP="00E22853">
            <w:pPr>
              <w:pStyle w:val="TableParagraph"/>
              <w:spacing w:line="276" w:lineRule="auto"/>
              <w:jc w:val="both"/>
              <w:rPr>
                <w:sz w:val="24"/>
                <w:szCs w:val="24"/>
              </w:rPr>
            </w:pPr>
            <w:r w:rsidRPr="00F77829">
              <w:rPr>
                <w:sz w:val="24"/>
                <w:szCs w:val="24"/>
              </w:rPr>
              <w:t xml:space="preserve">tipe </w:t>
            </w:r>
            <w:r w:rsidRPr="00F77829">
              <w:rPr>
                <w:i/>
                <w:sz w:val="24"/>
                <w:szCs w:val="24"/>
              </w:rPr>
              <w:t>relationship</w:t>
            </w:r>
            <w:r>
              <w:rPr>
                <w:i/>
                <w:sz w:val="24"/>
                <w:szCs w:val="24"/>
              </w:rPr>
              <w:t xml:space="preserve"> </w:t>
            </w:r>
            <w:r w:rsidRPr="00F77829">
              <w:rPr>
                <w:sz w:val="24"/>
                <w:szCs w:val="24"/>
              </w:rPr>
              <w:t xml:space="preserve">dan juga dapat menampilkan hukum-hukum multiplisitas pada sebuah </w:t>
            </w:r>
            <w:r w:rsidRPr="00F77829">
              <w:rPr>
                <w:i/>
                <w:sz w:val="24"/>
                <w:szCs w:val="24"/>
              </w:rPr>
              <w:t>relationship</w:t>
            </w:r>
            <w:r w:rsidRPr="00F77829">
              <w:rPr>
                <w:sz w:val="24"/>
                <w:szCs w:val="24"/>
              </w:rPr>
              <w:t>.</w:t>
            </w:r>
          </w:p>
        </w:tc>
      </w:tr>
      <w:tr w:rsidR="00D3300F" w:rsidRPr="007863E2" w14:paraId="08D21614" w14:textId="77777777" w:rsidTr="005E1863">
        <w:trPr>
          <w:trHeight w:val="340"/>
        </w:trPr>
        <w:tc>
          <w:tcPr>
            <w:tcW w:w="567" w:type="dxa"/>
            <w:vAlign w:val="center"/>
          </w:tcPr>
          <w:p w14:paraId="6C2B92F4" w14:textId="77777777" w:rsidR="00D3300F" w:rsidRPr="007863E2" w:rsidRDefault="00D3300F" w:rsidP="00DF7CC2">
            <w:pPr>
              <w:pStyle w:val="NoSpacing"/>
              <w:jc w:val="center"/>
            </w:pPr>
            <w:r>
              <w:t>3</w:t>
            </w:r>
          </w:p>
        </w:tc>
        <w:tc>
          <w:tcPr>
            <w:tcW w:w="1701" w:type="dxa"/>
            <w:vAlign w:val="center"/>
          </w:tcPr>
          <w:p w14:paraId="5EB17E98" w14:textId="77777777" w:rsidR="00D3300F" w:rsidRPr="007863E2" w:rsidRDefault="00D3300F" w:rsidP="00DF7CC2">
            <w:pPr>
              <w:pStyle w:val="NoSpacing"/>
              <w:jc w:val="center"/>
            </w:pPr>
            <w:r>
              <w:rPr>
                <w:rFonts w:asciiTheme="majorBidi" w:hAnsiTheme="majorBidi" w:cstheme="majorBidi"/>
                <w:noProof/>
                <w:szCs w:val="24"/>
                <w:lang w:val="en-US"/>
              </w:rPr>
              <mc:AlternateContent>
                <mc:Choice Requires="wpg">
                  <w:drawing>
                    <wp:inline distT="0" distB="0" distL="0" distR="0" wp14:anchorId="1065BD38" wp14:editId="2A18D20E">
                      <wp:extent cx="940435" cy="143510"/>
                      <wp:effectExtent l="0" t="0" r="0" b="8890"/>
                      <wp:docPr id="1598" name="Group 15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40435" cy="143510"/>
                                <a:chOff x="0" y="0"/>
                                <a:chExt cx="1481" cy="226"/>
                              </a:xfrm>
                            </wpg:grpSpPr>
                            <wps:wsp>
                              <wps:cNvPr id="1599" name="Rectangle 1490"/>
                              <wps:cNvSpPr>
                                <a:spLocks noChangeArrowheads="1"/>
                              </wps:cNvSpPr>
                              <wps:spPr bwMode="auto">
                                <a:xfrm>
                                  <a:off x="0" y="101"/>
                                  <a:ext cx="1470" cy="2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600" name="Picture 149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1091" y="0"/>
                                  <a:ext cx="389" cy="22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5="http://schemas.microsoft.com/office/word/2012/wordml">
                  <w:pict>
                    <v:group w14:anchorId="70F8BFBA" id="Group 1598" o:spid="_x0000_s1026" style="width:74.05pt;height:11.3pt;mso-position-horizontal-relative:char;mso-position-vertical-relative:line" coordsize="1481,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">
                      <v:rect id="Rectangle 1490" o:spid="_x0000_s1027" style="position:absolute;top:101;width:1470;height: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id8UA&#10;AADdAAAADwAAAGRycy9kb3ducmV2LnhtbERPS2sCMRC+C/0PYYTeNKvU4q5GqYWCF8FHD/U2bsbd&#10;xc1km6S6+usbQfA2H99zpvPW1OJMzleWFQz6CQji3OqKCwXfu6/eGIQPyBpry6TgSh7ms5fOFDNt&#10;L7yh8zYUIoawz1BBGUKTSenzkgz6vm2II3e0zmCI0BVSO7zEcFPLYZK8S4MVx4YSG/osKT9t/4yC&#10;RTpe/K7feHXbHPa0/zmcRkOXKPXabT8mIAK14Sl+uJc6zh+lKdy/iSfI2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OJ3xQAAAN0AAAAPAAAAAAAAAAAAAAAAAJgCAABkcnMv&#10;ZG93bnJldi54bWxQSwUGAAAAAAQABAD1AAAAigMAAAAA&#10;" fillcolor="black" stroked="f"/>
                      <v:shape id="Picture 1491" o:spid="_x0000_s1028" type="#_x0000_t75" style="position:absolute;left:1091;width:389;height:2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2Z25rHAAAA3QAAAA8AAABkcnMvZG93bnJldi54bWxEj0FvwjAMhe+T9h8iT9ptpNuhG4WABtKk&#10;DU2IAj/AakxT2jhVE6D79/Nh0m623vN7n+fL0XfqSkNsAht4nmSgiKtgG64NHA8fT2+gYkK22AUm&#10;Az8UYbm4v5tjYcONS7ruU60khGOBBlxKfaF1rBx5jJPQE4t2CoPHJOtQazvgTcJ9p1+yLNceG5YG&#10;hz2tHVXt/uINfF/aadqWm7b/2m5ey/NhlZ93zpjHh/F9BirRmP7Nf9efVvDzTPjlGxlBL34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2Z25rHAAAA3QAAAA8AAAAAAAAAAAAA&#10;AAAAnwIAAGRycy9kb3ducmV2LnhtbFBLBQYAAAAABAAEAPcAAACTAwAAAAA=&#10;">
                        <v:imagedata r:id="rId32" o:title=""/>
                      </v:shape>
                      <w10:anchorlock/>
                    </v:group>
                  </w:pict>
                </mc:Fallback>
              </mc:AlternateContent>
            </w:r>
          </w:p>
        </w:tc>
        <w:tc>
          <w:tcPr>
            <w:tcW w:w="1560" w:type="dxa"/>
            <w:vAlign w:val="center"/>
          </w:tcPr>
          <w:p w14:paraId="5A52730C" w14:textId="77777777" w:rsidR="00D3300F" w:rsidRPr="007863E2" w:rsidRDefault="00D3300F" w:rsidP="00DF7CC2">
            <w:pPr>
              <w:pStyle w:val="NoSpacing"/>
              <w:jc w:val="center"/>
            </w:pPr>
            <w:r w:rsidRPr="002F1537">
              <w:rPr>
                <w:rFonts w:asciiTheme="majorBidi" w:hAnsiTheme="majorBidi" w:cstheme="majorBidi"/>
                <w:i/>
                <w:szCs w:val="24"/>
              </w:rPr>
              <w:t>Composition</w:t>
            </w:r>
          </w:p>
        </w:tc>
        <w:tc>
          <w:tcPr>
            <w:tcW w:w="2628" w:type="dxa"/>
            <w:vAlign w:val="center"/>
          </w:tcPr>
          <w:p w14:paraId="2814676E" w14:textId="77777777" w:rsidR="00D3300F" w:rsidRDefault="00D3300F" w:rsidP="00E22853">
            <w:pPr>
              <w:pStyle w:val="TableParagraph"/>
              <w:spacing w:line="276" w:lineRule="auto"/>
              <w:jc w:val="both"/>
              <w:rPr>
                <w:i/>
                <w:sz w:val="24"/>
                <w:szCs w:val="24"/>
              </w:rPr>
            </w:pPr>
            <w:r w:rsidRPr="009277E9">
              <w:rPr>
                <w:sz w:val="24"/>
                <w:szCs w:val="24"/>
              </w:rPr>
              <w:t xml:space="preserve">Jika sebuah </w:t>
            </w:r>
            <w:r w:rsidRPr="009277E9">
              <w:rPr>
                <w:i/>
                <w:sz w:val="24"/>
                <w:szCs w:val="24"/>
              </w:rPr>
              <w:t xml:space="preserve">class </w:t>
            </w:r>
          </w:p>
          <w:p w14:paraId="31D0B929" w14:textId="77777777" w:rsidR="00D3300F" w:rsidRDefault="00D3300F" w:rsidP="00E22853">
            <w:pPr>
              <w:pStyle w:val="TableParagraph"/>
              <w:spacing w:line="276" w:lineRule="auto"/>
              <w:jc w:val="both"/>
              <w:rPr>
                <w:sz w:val="24"/>
                <w:szCs w:val="24"/>
              </w:rPr>
            </w:pPr>
            <w:r w:rsidRPr="009277E9">
              <w:rPr>
                <w:sz w:val="24"/>
                <w:szCs w:val="24"/>
              </w:rPr>
              <w:t xml:space="preserve">tidak bisa berdiri </w:t>
            </w:r>
          </w:p>
          <w:p w14:paraId="2F5C1756" w14:textId="77777777" w:rsidR="00D3300F" w:rsidRDefault="00D3300F" w:rsidP="00E22853">
            <w:pPr>
              <w:pStyle w:val="TableParagraph"/>
              <w:spacing w:line="276" w:lineRule="auto"/>
              <w:jc w:val="both"/>
              <w:rPr>
                <w:sz w:val="24"/>
                <w:szCs w:val="24"/>
              </w:rPr>
            </w:pPr>
            <w:r w:rsidRPr="009277E9">
              <w:rPr>
                <w:sz w:val="24"/>
                <w:szCs w:val="24"/>
              </w:rPr>
              <w:t xml:space="preserve">sendiri </w:t>
            </w:r>
            <w:r w:rsidRPr="009277E9">
              <w:rPr>
                <w:spacing w:val="2"/>
                <w:sz w:val="24"/>
                <w:szCs w:val="24"/>
              </w:rPr>
              <w:t xml:space="preserve">dan </w:t>
            </w:r>
            <w:r w:rsidRPr="009277E9">
              <w:rPr>
                <w:sz w:val="24"/>
                <w:szCs w:val="24"/>
              </w:rPr>
              <w:t xml:space="preserve">harus merupakan bagian </w:t>
            </w:r>
          </w:p>
          <w:p w14:paraId="7AF815FB" w14:textId="77777777" w:rsidR="00D3300F" w:rsidRDefault="00D3300F" w:rsidP="00E22853">
            <w:pPr>
              <w:pStyle w:val="TableParagraph"/>
              <w:spacing w:line="276" w:lineRule="auto"/>
              <w:jc w:val="both"/>
              <w:rPr>
                <w:sz w:val="24"/>
                <w:szCs w:val="24"/>
              </w:rPr>
            </w:pPr>
            <w:r w:rsidRPr="009277E9">
              <w:rPr>
                <w:sz w:val="24"/>
                <w:szCs w:val="24"/>
              </w:rPr>
              <w:t xml:space="preserve">dari </w:t>
            </w:r>
            <w:r w:rsidRPr="009277E9">
              <w:rPr>
                <w:i/>
                <w:sz w:val="24"/>
                <w:szCs w:val="24"/>
              </w:rPr>
              <w:t xml:space="preserve">class </w:t>
            </w:r>
            <w:r w:rsidRPr="009277E9">
              <w:rPr>
                <w:spacing w:val="-3"/>
                <w:sz w:val="24"/>
                <w:szCs w:val="24"/>
              </w:rPr>
              <w:t xml:space="preserve">yang lain, </w:t>
            </w:r>
            <w:r w:rsidRPr="009277E9">
              <w:rPr>
                <w:sz w:val="24"/>
                <w:szCs w:val="24"/>
              </w:rPr>
              <w:t xml:space="preserve">maka </w:t>
            </w:r>
            <w:r w:rsidRPr="009277E9">
              <w:rPr>
                <w:i/>
                <w:sz w:val="24"/>
                <w:szCs w:val="24"/>
              </w:rPr>
              <w:t xml:space="preserve">class </w:t>
            </w:r>
            <w:r w:rsidRPr="009277E9">
              <w:rPr>
                <w:sz w:val="24"/>
                <w:szCs w:val="24"/>
              </w:rPr>
              <w:t xml:space="preserve">tersebut memiliki relasi </w:t>
            </w:r>
            <w:r w:rsidRPr="009277E9">
              <w:rPr>
                <w:i/>
                <w:sz w:val="24"/>
                <w:szCs w:val="24"/>
              </w:rPr>
              <w:t>Composition</w:t>
            </w:r>
            <w:r>
              <w:rPr>
                <w:i/>
                <w:sz w:val="24"/>
                <w:szCs w:val="24"/>
              </w:rPr>
              <w:t xml:space="preserve"> </w:t>
            </w:r>
            <w:r w:rsidRPr="009277E9">
              <w:rPr>
                <w:sz w:val="24"/>
                <w:szCs w:val="24"/>
              </w:rPr>
              <w:t>terhada</w:t>
            </w:r>
            <w:r w:rsidRPr="009277E9">
              <w:rPr>
                <w:sz w:val="24"/>
                <w:szCs w:val="24"/>
                <w:lang w:val="id-ID"/>
              </w:rPr>
              <w:t xml:space="preserve">p </w:t>
            </w:r>
          </w:p>
          <w:p w14:paraId="1A7032ED" w14:textId="77777777" w:rsidR="00D3300F" w:rsidRDefault="00D3300F" w:rsidP="00E22853">
            <w:pPr>
              <w:pStyle w:val="TableParagraph"/>
              <w:spacing w:line="276" w:lineRule="auto"/>
              <w:jc w:val="both"/>
              <w:rPr>
                <w:sz w:val="24"/>
                <w:szCs w:val="24"/>
              </w:rPr>
            </w:pPr>
            <w:r w:rsidRPr="009277E9">
              <w:rPr>
                <w:iCs/>
                <w:spacing w:val="-5"/>
                <w:sz w:val="24"/>
                <w:szCs w:val="24"/>
              </w:rPr>
              <w:t>class</w:t>
            </w:r>
            <w:r w:rsidRPr="009277E9">
              <w:rPr>
                <w:iCs/>
                <w:sz w:val="24"/>
                <w:szCs w:val="24"/>
                <w:lang w:val="id-ID"/>
              </w:rPr>
              <w:t xml:space="preserve"> t</w:t>
            </w:r>
            <w:r w:rsidRPr="009277E9">
              <w:rPr>
                <w:iCs/>
                <w:sz w:val="24"/>
                <w:szCs w:val="24"/>
              </w:rPr>
              <w:t>empat</w:t>
            </w:r>
            <w:r>
              <w:rPr>
                <w:iCs/>
                <w:sz w:val="24"/>
                <w:szCs w:val="24"/>
              </w:rPr>
              <w:t xml:space="preserve"> </w:t>
            </w:r>
            <w:r w:rsidRPr="009277E9">
              <w:rPr>
                <w:spacing w:val="-4"/>
                <w:sz w:val="24"/>
                <w:szCs w:val="24"/>
              </w:rPr>
              <w:t>dia</w:t>
            </w:r>
            <w:r>
              <w:rPr>
                <w:spacing w:val="-4"/>
                <w:sz w:val="24"/>
                <w:szCs w:val="24"/>
              </w:rPr>
              <w:t xml:space="preserve"> </w:t>
            </w:r>
            <w:r>
              <w:rPr>
                <w:sz w:val="24"/>
                <w:szCs w:val="24"/>
              </w:rPr>
              <w:t xml:space="preserve">bergantung </w:t>
            </w:r>
            <w:r w:rsidRPr="009277E9">
              <w:rPr>
                <w:sz w:val="24"/>
                <w:szCs w:val="24"/>
              </w:rPr>
              <w:t>tersebut.</w:t>
            </w:r>
          </w:p>
          <w:p w14:paraId="5D5E6192" w14:textId="77777777" w:rsidR="00D3300F" w:rsidRPr="009277E9" w:rsidRDefault="00D3300F" w:rsidP="00E22853">
            <w:pPr>
              <w:pStyle w:val="TableParagraph"/>
              <w:spacing w:line="276" w:lineRule="auto"/>
              <w:jc w:val="both"/>
              <w:rPr>
                <w:i/>
                <w:sz w:val="24"/>
                <w:szCs w:val="24"/>
              </w:rPr>
            </w:pPr>
            <w:r w:rsidRPr="009277E9">
              <w:rPr>
                <w:spacing w:val="-5"/>
                <w:sz w:val="24"/>
                <w:szCs w:val="24"/>
              </w:rPr>
              <w:t xml:space="preserve">Sebuah </w:t>
            </w:r>
            <w:r w:rsidRPr="009277E9">
              <w:rPr>
                <w:i/>
                <w:sz w:val="24"/>
                <w:szCs w:val="24"/>
              </w:rPr>
              <w:t>rela</w:t>
            </w:r>
            <w:r>
              <w:rPr>
                <w:i/>
                <w:sz w:val="24"/>
                <w:szCs w:val="24"/>
              </w:rPr>
              <w:t xml:space="preserve">tionship composition </w:t>
            </w:r>
            <w:r w:rsidRPr="009277E9">
              <w:rPr>
                <w:sz w:val="24"/>
                <w:szCs w:val="24"/>
              </w:rPr>
              <w:t>digambarkan</w:t>
            </w:r>
            <w:r>
              <w:rPr>
                <w:sz w:val="24"/>
                <w:szCs w:val="24"/>
              </w:rPr>
              <w:t xml:space="preserve"> </w:t>
            </w:r>
            <w:r w:rsidRPr="009277E9">
              <w:rPr>
                <w:sz w:val="24"/>
                <w:szCs w:val="24"/>
              </w:rPr>
              <w:t>sebagai</w:t>
            </w:r>
            <w:r>
              <w:rPr>
                <w:sz w:val="24"/>
                <w:szCs w:val="24"/>
              </w:rPr>
              <w:t xml:space="preserve"> </w:t>
            </w:r>
            <w:r w:rsidRPr="009277E9">
              <w:rPr>
                <w:sz w:val="24"/>
                <w:szCs w:val="24"/>
              </w:rPr>
              <w:t>garis</w:t>
            </w:r>
            <w:r>
              <w:rPr>
                <w:sz w:val="24"/>
                <w:szCs w:val="24"/>
              </w:rPr>
              <w:t xml:space="preserve"> </w:t>
            </w:r>
            <w:r w:rsidRPr="009277E9">
              <w:rPr>
                <w:sz w:val="24"/>
                <w:szCs w:val="24"/>
              </w:rPr>
              <w:t>dengan</w:t>
            </w:r>
            <w:r>
              <w:rPr>
                <w:sz w:val="24"/>
                <w:szCs w:val="24"/>
              </w:rPr>
              <w:t xml:space="preserve"> </w:t>
            </w:r>
            <w:r w:rsidRPr="009277E9">
              <w:rPr>
                <w:sz w:val="24"/>
                <w:szCs w:val="24"/>
              </w:rPr>
              <w:t>ujung berbentuk</w:t>
            </w:r>
            <w:r>
              <w:rPr>
                <w:sz w:val="24"/>
                <w:szCs w:val="24"/>
              </w:rPr>
              <w:t xml:space="preserve"> </w:t>
            </w:r>
            <w:r w:rsidRPr="009277E9">
              <w:rPr>
                <w:sz w:val="24"/>
                <w:szCs w:val="24"/>
              </w:rPr>
              <w:t>jajaran genjangberisi/solid</w:t>
            </w:r>
          </w:p>
        </w:tc>
      </w:tr>
      <w:tr w:rsidR="00D3300F" w:rsidRPr="007863E2" w14:paraId="774A8B76" w14:textId="77777777" w:rsidTr="005E1863">
        <w:trPr>
          <w:trHeight w:val="340"/>
        </w:trPr>
        <w:tc>
          <w:tcPr>
            <w:tcW w:w="567" w:type="dxa"/>
            <w:vAlign w:val="center"/>
          </w:tcPr>
          <w:p w14:paraId="7EA5B04A" w14:textId="77777777" w:rsidR="00D3300F" w:rsidRPr="007863E2" w:rsidRDefault="00D3300F" w:rsidP="00DF7CC2">
            <w:pPr>
              <w:pStyle w:val="NoSpacing"/>
              <w:jc w:val="center"/>
            </w:pPr>
            <w:r>
              <w:t>4</w:t>
            </w:r>
          </w:p>
        </w:tc>
        <w:tc>
          <w:tcPr>
            <w:tcW w:w="1701" w:type="dxa"/>
            <w:vAlign w:val="center"/>
          </w:tcPr>
          <w:p w14:paraId="3568FB79" w14:textId="77777777" w:rsidR="00D3300F" w:rsidRPr="007863E2" w:rsidRDefault="00D3300F" w:rsidP="00DF7CC2">
            <w:pPr>
              <w:pStyle w:val="NoSpacing"/>
              <w:jc w:val="center"/>
            </w:pPr>
            <w:r>
              <w:rPr>
                <w:rFonts w:asciiTheme="majorBidi" w:hAnsiTheme="majorBidi" w:cstheme="majorBidi"/>
                <w:noProof/>
                <w:szCs w:val="24"/>
                <w:lang w:val="en-US"/>
              </w:rPr>
              <mc:AlternateContent>
                <mc:Choice Requires="wpg">
                  <w:drawing>
                    <wp:inline distT="0" distB="0" distL="0" distR="0" wp14:anchorId="153F2C38" wp14:editId="33901E9C">
                      <wp:extent cx="1006475" cy="170815"/>
                      <wp:effectExtent l="0" t="0" r="3175" b="635"/>
                      <wp:docPr id="1595" name="Group 15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06475" cy="170815"/>
                                <a:chOff x="0" y="0"/>
                                <a:chExt cx="1585" cy="269"/>
                              </a:xfrm>
                            </wpg:grpSpPr>
                            <wps:wsp>
                              <wps:cNvPr id="1596" name="Rectangle 1312"/>
                              <wps:cNvSpPr>
                                <a:spLocks noChangeArrowheads="1"/>
                              </wps:cNvSpPr>
                              <wps:spPr bwMode="auto">
                                <a:xfrm>
                                  <a:off x="0" y="123"/>
                                  <a:ext cx="1574" cy="2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597" name="Picture 13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1266" y="0"/>
                                  <a:ext cx="318" cy="26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5="http://schemas.microsoft.com/office/word/2012/wordml">
                  <w:pict>
                    <v:group w14:anchorId="2778A812" id="Group 1595" o:spid="_x0000_s1026" style="width:79.25pt;height:13.45pt;mso-position-horizontal-relative:char;mso-position-vertical-relative:line" coordsize="1585,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">
                      <v:rect id="Rectangle 1312" o:spid="_x0000_s1027" style="position:absolute;top:123;width:1574;height: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t2BcUA&#10;AADdAAAADwAAAGRycy9kb3ducmV2LnhtbERPTWvCQBC9F/wPywje6kZR0TSrVEHoRVDbQ71NsmMS&#10;zM6mu1uN/fVuodDbPN7nZKvONOJKzteWFYyGCQjiwuqaSwUf79vnOQgfkDU2lknBnTyslr2nDFNt&#10;b3yg6zGUIoawT1FBFUKbSumLigz6oW2JI3e2zmCI0JVSO7zFcNPIcZLMpMGaY0OFLW0qKi7Hb6Ng&#10;vZivv/YT3v0c8hOdPvPLdOwSpQb97vUFRKAu/Iv/3G86zp8uZvD7TTxB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W3YFxQAAAN0AAAAPAAAAAAAAAAAAAAAAAJgCAABkcnMv&#10;ZG93bnJldi54bWxQSwUGAAAAAAQABAD1AAAAigMAAAAA&#10;" fillcolor="black" stroked="f"/>
                      <v:shape id="Picture 1311" o:spid="_x0000_s1028" type="#_x0000_t75" style="position:absolute;left:1266;width:318;height:2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s26TBAAAA3QAAAA8AAABkcnMvZG93bnJldi54bWxET02LwjAQvQv7H8II3mxqQV27Rtkqgld1&#10;D3obmtm02ExKE7X+eyMs7G0e73OW69424k6drx0rmCQpCOLS6ZqNgp/TbvwJwgdkjY1jUvAkD+vV&#10;x2CJuXYPPtD9GIyIIexzVFCF0OZS+rIiiz5xLXHkfl1nMUTYGak7fMRw28gsTWfSYs2xocKWNhWV&#10;1+PNKtgu9M1sJuZ8OWdzVxywMZdip9Ro2H9/gQjUh3/xn3uv4/zpYg7vb+IJcvU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Os26TBAAAA3QAAAA8AAAAAAAAAAAAAAAAAnwIA&#10;AGRycy9kb3ducmV2LnhtbFBLBQYAAAAABAAEAPcAAACNAwAAAAA=&#10;">
                        <v:imagedata r:id="rId34" o:title=""/>
                      </v:shape>
                      <w10:anchorlock/>
                    </v:group>
                  </w:pict>
                </mc:Fallback>
              </mc:AlternateContent>
            </w:r>
          </w:p>
        </w:tc>
        <w:tc>
          <w:tcPr>
            <w:tcW w:w="1560" w:type="dxa"/>
            <w:vAlign w:val="center"/>
          </w:tcPr>
          <w:p w14:paraId="17841CB6" w14:textId="77777777" w:rsidR="00D3300F" w:rsidRPr="007863E2" w:rsidRDefault="00D3300F" w:rsidP="00DF7CC2">
            <w:pPr>
              <w:pStyle w:val="NoSpacing"/>
              <w:jc w:val="center"/>
            </w:pPr>
            <w:r w:rsidRPr="002F1537">
              <w:rPr>
                <w:rFonts w:asciiTheme="majorBidi" w:hAnsiTheme="majorBidi" w:cstheme="majorBidi"/>
                <w:i/>
                <w:szCs w:val="24"/>
              </w:rPr>
              <w:t>Generation</w:t>
            </w:r>
          </w:p>
        </w:tc>
        <w:tc>
          <w:tcPr>
            <w:tcW w:w="2628" w:type="dxa"/>
            <w:vAlign w:val="center"/>
          </w:tcPr>
          <w:p w14:paraId="424E3E18" w14:textId="77777777" w:rsidR="00D3300F" w:rsidRDefault="00D3300F" w:rsidP="00E22853">
            <w:pPr>
              <w:pStyle w:val="TableParagraph"/>
              <w:jc w:val="both"/>
              <w:rPr>
                <w:spacing w:val="-3"/>
                <w:sz w:val="24"/>
                <w:szCs w:val="24"/>
              </w:rPr>
            </w:pPr>
            <w:r w:rsidRPr="009277E9">
              <w:rPr>
                <w:sz w:val="24"/>
                <w:szCs w:val="24"/>
              </w:rPr>
              <w:t>Relasi antar k</w:t>
            </w:r>
            <w:r>
              <w:rPr>
                <w:sz w:val="24"/>
                <w:szCs w:val="24"/>
              </w:rPr>
              <w:t>elas dengan</w:t>
            </w:r>
            <w:r>
              <w:rPr>
                <w:sz w:val="24"/>
                <w:szCs w:val="24"/>
              </w:rPr>
              <w:tab/>
              <w:t xml:space="preserve">makna generalisasi </w:t>
            </w:r>
            <w:r w:rsidRPr="009277E9">
              <w:rPr>
                <w:sz w:val="24"/>
                <w:szCs w:val="24"/>
              </w:rPr>
              <w:t>spesialisasi</w:t>
            </w:r>
            <w:r w:rsidRPr="009277E9">
              <w:rPr>
                <w:spacing w:val="-3"/>
                <w:sz w:val="24"/>
                <w:szCs w:val="24"/>
              </w:rPr>
              <w:t>(umum</w:t>
            </w:r>
          </w:p>
          <w:p w14:paraId="4EB0FF9A" w14:textId="77777777" w:rsidR="00D3300F" w:rsidRPr="009277E9" w:rsidRDefault="00D3300F" w:rsidP="00E22853">
            <w:pPr>
              <w:pStyle w:val="TableParagraph"/>
              <w:jc w:val="both"/>
              <w:rPr>
                <w:sz w:val="24"/>
                <w:szCs w:val="24"/>
              </w:rPr>
            </w:pPr>
            <w:r w:rsidRPr="009277E9">
              <w:rPr>
                <w:sz w:val="24"/>
                <w:szCs w:val="24"/>
              </w:rPr>
              <w:t>khusus).</w:t>
            </w:r>
          </w:p>
        </w:tc>
      </w:tr>
      <w:tr w:rsidR="00D3300F" w:rsidRPr="007863E2" w14:paraId="0334AF86" w14:textId="77777777" w:rsidTr="005E1863">
        <w:trPr>
          <w:trHeight w:val="3039"/>
        </w:trPr>
        <w:tc>
          <w:tcPr>
            <w:tcW w:w="567" w:type="dxa"/>
            <w:vAlign w:val="center"/>
          </w:tcPr>
          <w:p w14:paraId="01D529E1" w14:textId="77777777" w:rsidR="00D3300F" w:rsidRPr="007863E2" w:rsidRDefault="00D3300F" w:rsidP="00DF7CC2">
            <w:pPr>
              <w:pStyle w:val="NoSpacing"/>
              <w:jc w:val="center"/>
            </w:pPr>
            <w:r>
              <w:t>5</w:t>
            </w:r>
          </w:p>
        </w:tc>
        <w:tc>
          <w:tcPr>
            <w:tcW w:w="1701" w:type="dxa"/>
            <w:vAlign w:val="center"/>
          </w:tcPr>
          <w:p w14:paraId="69B44187" w14:textId="77777777" w:rsidR="00D3300F" w:rsidRPr="007863E2" w:rsidRDefault="00D3300F" w:rsidP="00DF7CC2">
            <w:pPr>
              <w:pStyle w:val="NoSpacing"/>
              <w:jc w:val="center"/>
            </w:pPr>
            <w:r>
              <w:rPr>
                <w:i/>
                <w:noProof/>
                <w:lang w:val="en-US"/>
              </w:rPr>
              <w:drawing>
                <wp:inline distT="0" distB="0" distL="0" distR="0" wp14:anchorId="3AF31E57" wp14:editId="1BDFB704">
                  <wp:extent cx="1023915" cy="326004"/>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33564" t="40862" r="31954" b="35482"/>
                          <a:stretch/>
                        </pic:blipFill>
                        <pic:spPr bwMode="auto">
                          <a:xfrm>
                            <a:off x="0" y="0"/>
                            <a:ext cx="1023924" cy="3260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60" w:type="dxa"/>
            <w:vAlign w:val="center"/>
          </w:tcPr>
          <w:p w14:paraId="4342B901" w14:textId="77777777" w:rsidR="00D3300F" w:rsidRPr="007863E2" w:rsidRDefault="00D3300F" w:rsidP="00DF7CC2">
            <w:pPr>
              <w:pStyle w:val="NoSpacing"/>
              <w:jc w:val="center"/>
            </w:pPr>
            <w:r w:rsidRPr="002F1537">
              <w:rPr>
                <w:rFonts w:asciiTheme="majorBidi" w:hAnsiTheme="majorBidi" w:cstheme="majorBidi"/>
                <w:i/>
                <w:szCs w:val="24"/>
              </w:rPr>
              <w:t>Dependency</w:t>
            </w:r>
          </w:p>
        </w:tc>
        <w:tc>
          <w:tcPr>
            <w:tcW w:w="2628" w:type="dxa"/>
            <w:vAlign w:val="center"/>
          </w:tcPr>
          <w:p w14:paraId="71C0277D" w14:textId="77777777" w:rsidR="00D3300F" w:rsidRDefault="00D3300F" w:rsidP="00E22853">
            <w:pPr>
              <w:pStyle w:val="TableParagraph"/>
              <w:jc w:val="both"/>
              <w:rPr>
                <w:sz w:val="24"/>
                <w:szCs w:val="24"/>
              </w:rPr>
            </w:pPr>
            <w:r>
              <w:rPr>
                <w:sz w:val="24"/>
                <w:szCs w:val="24"/>
              </w:rPr>
              <w:t xml:space="preserve">Kadangkala sebuah </w:t>
            </w:r>
            <w:r w:rsidRPr="009277E9">
              <w:rPr>
                <w:i/>
                <w:spacing w:val="-5"/>
                <w:sz w:val="24"/>
                <w:szCs w:val="24"/>
              </w:rPr>
              <w:t xml:space="preserve">class </w:t>
            </w:r>
            <w:r w:rsidRPr="009277E9">
              <w:rPr>
                <w:sz w:val="24"/>
                <w:szCs w:val="24"/>
              </w:rPr>
              <w:t xml:space="preserve">menggunakan </w:t>
            </w:r>
            <w:r>
              <w:rPr>
                <w:i/>
                <w:sz w:val="24"/>
                <w:szCs w:val="24"/>
              </w:rPr>
              <w:t xml:space="preserve">class </w:t>
            </w:r>
            <w:r>
              <w:rPr>
                <w:sz w:val="24"/>
                <w:szCs w:val="24"/>
              </w:rPr>
              <w:t xml:space="preserve">yang </w:t>
            </w:r>
            <w:r w:rsidRPr="009277E9">
              <w:rPr>
                <w:spacing w:val="-4"/>
                <w:sz w:val="24"/>
                <w:szCs w:val="24"/>
              </w:rPr>
              <w:t xml:space="preserve">lain. </w:t>
            </w:r>
            <w:r>
              <w:rPr>
                <w:sz w:val="24"/>
                <w:szCs w:val="24"/>
              </w:rPr>
              <w:t xml:space="preserve">Hal </w:t>
            </w:r>
          </w:p>
          <w:p w14:paraId="73B7D53A" w14:textId="77777777" w:rsidR="00D3300F" w:rsidRDefault="00D3300F" w:rsidP="00E22853">
            <w:pPr>
              <w:pStyle w:val="TableParagraph"/>
              <w:jc w:val="both"/>
              <w:rPr>
                <w:spacing w:val="-3"/>
                <w:sz w:val="24"/>
                <w:szCs w:val="24"/>
              </w:rPr>
            </w:pPr>
            <w:r>
              <w:rPr>
                <w:sz w:val="24"/>
                <w:szCs w:val="24"/>
              </w:rPr>
              <w:t xml:space="preserve">ini </w:t>
            </w:r>
            <w:r w:rsidRPr="009277E9">
              <w:rPr>
                <w:spacing w:val="-3"/>
                <w:sz w:val="24"/>
                <w:szCs w:val="24"/>
              </w:rPr>
              <w:t xml:space="preserve">disebut </w:t>
            </w:r>
          </w:p>
          <w:p w14:paraId="6E7C04C8" w14:textId="77777777" w:rsidR="00D3300F" w:rsidRDefault="00D3300F" w:rsidP="00E22853">
            <w:pPr>
              <w:pStyle w:val="TableParagraph"/>
              <w:jc w:val="both"/>
              <w:rPr>
                <w:sz w:val="24"/>
                <w:szCs w:val="24"/>
              </w:rPr>
            </w:pPr>
            <w:r w:rsidRPr="009277E9">
              <w:rPr>
                <w:i/>
                <w:sz w:val="24"/>
                <w:szCs w:val="24"/>
              </w:rPr>
              <w:t>dependency</w:t>
            </w:r>
            <w:r w:rsidRPr="009277E9">
              <w:rPr>
                <w:sz w:val="24"/>
                <w:szCs w:val="24"/>
              </w:rPr>
              <w:t>.</w:t>
            </w:r>
          </w:p>
          <w:p w14:paraId="26D07075" w14:textId="77777777" w:rsidR="00D3300F" w:rsidRDefault="00D3300F" w:rsidP="00E22853">
            <w:pPr>
              <w:pStyle w:val="TableParagraph"/>
              <w:jc w:val="both"/>
              <w:rPr>
                <w:sz w:val="24"/>
                <w:szCs w:val="24"/>
              </w:rPr>
            </w:pPr>
            <w:r w:rsidRPr="009277E9">
              <w:rPr>
                <w:sz w:val="24"/>
                <w:szCs w:val="24"/>
              </w:rPr>
              <w:t>Umumnya</w:t>
            </w:r>
          </w:p>
          <w:p w14:paraId="2576FF77" w14:textId="77777777" w:rsidR="00D3300F" w:rsidRDefault="00D3300F" w:rsidP="00E22853">
            <w:pPr>
              <w:pStyle w:val="TableParagraph"/>
              <w:jc w:val="both"/>
              <w:rPr>
                <w:i/>
                <w:sz w:val="24"/>
                <w:szCs w:val="24"/>
              </w:rPr>
            </w:pPr>
            <w:r w:rsidRPr="009277E9">
              <w:rPr>
                <w:sz w:val="24"/>
                <w:szCs w:val="24"/>
              </w:rPr>
              <w:t xml:space="preserve"> penggunaan </w:t>
            </w:r>
            <w:r>
              <w:rPr>
                <w:i/>
                <w:sz w:val="24"/>
                <w:szCs w:val="24"/>
              </w:rPr>
              <w:t>dependency</w:t>
            </w:r>
          </w:p>
          <w:p w14:paraId="61332C3B" w14:textId="77777777" w:rsidR="00D3300F" w:rsidRPr="009277E9" w:rsidRDefault="00D3300F" w:rsidP="00E22853">
            <w:pPr>
              <w:pStyle w:val="TableParagraph"/>
              <w:jc w:val="both"/>
              <w:rPr>
                <w:sz w:val="24"/>
                <w:szCs w:val="24"/>
              </w:rPr>
            </w:pPr>
            <w:r>
              <w:rPr>
                <w:i/>
                <w:sz w:val="24"/>
                <w:szCs w:val="24"/>
              </w:rPr>
              <w:t xml:space="preserve"> </w:t>
            </w:r>
            <w:r>
              <w:rPr>
                <w:sz w:val="24"/>
                <w:szCs w:val="24"/>
              </w:rPr>
              <w:t xml:space="preserve">digunakan </w:t>
            </w:r>
            <w:r w:rsidRPr="009277E9">
              <w:rPr>
                <w:spacing w:val="-4"/>
                <w:sz w:val="24"/>
                <w:szCs w:val="24"/>
              </w:rPr>
              <w:t xml:space="preserve">untuk </w:t>
            </w:r>
            <w:r w:rsidRPr="009277E9">
              <w:rPr>
                <w:sz w:val="24"/>
                <w:szCs w:val="24"/>
              </w:rPr>
              <w:t xml:space="preserve">menunjukkan operasi pada </w:t>
            </w:r>
            <w:r w:rsidRPr="009277E9">
              <w:rPr>
                <w:spacing w:val="-3"/>
                <w:sz w:val="24"/>
                <w:szCs w:val="24"/>
              </w:rPr>
              <w:t xml:space="preserve">suatu </w:t>
            </w:r>
            <w:r>
              <w:rPr>
                <w:sz w:val="24"/>
                <w:szCs w:val="24"/>
              </w:rPr>
              <w:t xml:space="preserve">class </w:t>
            </w:r>
            <w:r w:rsidRPr="009277E9">
              <w:rPr>
                <w:spacing w:val="-6"/>
                <w:sz w:val="24"/>
                <w:szCs w:val="24"/>
              </w:rPr>
              <w:t>yang</w:t>
            </w:r>
            <w:r>
              <w:rPr>
                <w:sz w:val="24"/>
                <w:szCs w:val="24"/>
              </w:rPr>
              <w:t xml:space="preserve"> menggunakan class yang </w:t>
            </w:r>
            <w:r w:rsidRPr="009277E9">
              <w:rPr>
                <w:spacing w:val="-6"/>
                <w:sz w:val="24"/>
                <w:szCs w:val="24"/>
              </w:rPr>
              <w:t xml:space="preserve">lain. </w:t>
            </w:r>
            <w:r w:rsidRPr="009277E9">
              <w:rPr>
                <w:sz w:val="24"/>
                <w:szCs w:val="24"/>
              </w:rPr>
              <w:t xml:space="preserve">Sebuah </w:t>
            </w:r>
            <w:r w:rsidRPr="009277E9">
              <w:rPr>
                <w:i/>
                <w:sz w:val="24"/>
                <w:szCs w:val="24"/>
              </w:rPr>
              <w:t xml:space="preserve">dependency </w:t>
            </w:r>
            <w:r>
              <w:rPr>
                <w:sz w:val="24"/>
                <w:szCs w:val="24"/>
              </w:rPr>
              <w:t xml:space="preserve">dilambangkan </w:t>
            </w:r>
            <w:r w:rsidRPr="009277E9">
              <w:rPr>
                <w:sz w:val="24"/>
                <w:szCs w:val="24"/>
              </w:rPr>
              <w:t>seb</w:t>
            </w:r>
            <w:r>
              <w:rPr>
                <w:sz w:val="24"/>
                <w:szCs w:val="24"/>
              </w:rPr>
              <w:t>agai sebuah</w:t>
            </w:r>
            <w:r w:rsidRPr="009277E9">
              <w:rPr>
                <w:sz w:val="24"/>
                <w:szCs w:val="24"/>
              </w:rPr>
              <w:t>panahbertitik-titik.</w:t>
            </w:r>
          </w:p>
        </w:tc>
      </w:tr>
      <w:tr w:rsidR="00D3300F" w:rsidRPr="007863E2" w14:paraId="4A609A70" w14:textId="77777777" w:rsidTr="005E1863">
        <w:trPr>
          <w:trHeight w:val="2461"/>
        </w:trPr>
        <w:tc>
          <w:tcPr>
            <w:tcW w:w="567" w:type="dxa"/>
            <w:vAlign w:val="center"/>
          </w:tcPr>
          <w:p w14:paraId="173E6439" w14:textId="77777777" w:rsidR="00D3300F" w:rsidRPr="007863E2" w:rsidRDefault="00D3300F" w:rsidP="00DF7CC2">
            <w:pPr>
              <w:pStyle w:val="NoSpacing"/>
              <w:jc w:val="center"/>
            </w:pPr>
            <w:r>
              <w:t>6</w:t>
            </w:r>
          </w:p>
        </w:tc>
        <w:tc>
          <w:tcPr>
            <w:tcW w:w="1701" w:type="dxa"/>
            <w:vAlign w:val="center"/>
          </w:tcPr>
          <w:p w14:paraId="4F97AF8E" w14:textId="77777777" w:rsidR="00D3300F" w:rsidRPr="007863E2" w:rsidRDefault="00D3300F" w:rsidP="00DF7CC2">
            <w:pPr>
              <w:pStyle w:val="NoSpacing"/>
              <w:jc w:val="center"/>
            </w:pPr>
            <w:r>
              <w:rPr>
                <w:rFonts w:asciiTheme="majorBidi" w:hAnsiTheme="majorBidi" w:cstheme="majorBidi"/>
                <w:noProof/>
                <w:position w:val="-3"/>
                <w:szCs w:val="24"/>
                <w:lang w:val="en-US"/>
              </w:rPr>
              <mc:AlternateContent>
                <mc:Choice Requires="wpg">
                  <w:drawing>
                    <wp:inline distT="0" distB="0" distL="0" distR="0" wp14:anchorId="707CCBE6" wp14:editId="7EA72046">
                      <wp:extent cx="874395" cy="129540"/>
                      <wp:effectExtent l="0" t="0" r="1905" b="3810"/>
                      <wp:docPr id="1579" name="Group 15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74395" cy="129540"/>
                                <a:chOff x="0" y="0"/>
                                <a:chExt cx="1377" cy="204"/>
                              </a:xfrm>
                            </wpg:grpSpPr>
                            <wps:wsp>
                              <wps:cNvPr id="1580" name="Rectangle 1493"/>
                              <wps:cNvSpPr>
                                <a:spLocks noChangeArrowheads="1"/>
                              </wps:cNvSpPr>
                              <wps:spPr bwMode="auto">
                                <a:xfrm>
                                  <a:off x="0" y="93"/>
                                  <a:ext cx="1363" cy="1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581" name="Picture 149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99" y="0"/>
                                  <a:ext cx="377" cy="20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5="http://schemas.microsoft.com/office/word/2012/wordml">
                  <w:pict>
                    <v:group w14:anchorId="0AE61511" id="Group 1579" o:spid="_x0000_s1026" style="width:68.85pt;height:10.2pt;mso-position-horizontal-relative:char;mso-position-vertical-relative:line" coordsize="1377,2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">
                      <v:rect id="Rectangle 1493" o:spid="_x0000_s1027" style="position:absolute;top:93;width:1363;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fdN8gA&#10;AADdAAAADwAAAGRycy9kb3ducmV2LnhtbESPQW/CMAyF70j7D5En7QbpEKCuI6AxCWmXSYPtMG6m&#10;8dqKxumSDAq/fj4gcbP1nt/7PF/2rlVHCrHxbOBxlIEiLr1tuDLw9bke5qBiQrbYeiYDZ4qwXNwN&#10;5lhYf+INHbepUhLCsUADdUpdoXUsa3IYR74jFu3HB4dJ1lBpG/Ak4a7V4yybaYcNS0ONHb3WVB62&#10;f87A6ilf/X5M+P2y2e9o970/TMchM+bhvn95BpWoTzfz9frNCv40F375RkbQi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J903yAAAAN0AAAAPAAAAAAAAAAAAAAAAAJgCAABk&#10;cnMvZG93bnJldi54bWxQSwUGAAAAAAQABAD1AAAAjQMAAAAA&#10;" fillcolor="black" stroked="f"/>
                      <v:shape id="Picture 1494" o:spid="_x0000_s1028" type="#_x0000_t75" style="position:absolute;left:999;width:377;height:2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q2wXBAAAA3QAAAA8AAABkcnMvZG93bnJldi54bWxET02LwjAQvS/4H8II3tZUZRepRhFB9CLs&#10;Vr0PzdgUm0lJYq3++s3Cwt7m8T5nue5tIzryoXasYDLOQBCXTtdcKTifdu9zECEia2wck4InBViv&#10;Bm9LzLV78Dd1RaxECuGQowITY5tLGUpDFsPYtcSJuzpvMSboK6k9PlK4beQ0yz6lxZpTg8GWtobK&#10;W3G3CqZfxXNmvTSvE58zmu278nK8KjUa9psFiEh9/Bf/uQ86zf+YT+D3m3SCXP0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Iq2wXBAAAA3QAAAA8AAAAAAAAAAAAAAAAAnwIA&#10;AGRycy9kb3ducmV2LnhtbFBLBQYAAAAABAAEAPcAAACNAwAAAAA=&#10;">
                        <v:imagedata r:id="rId37" o:title=""/>
                      </v:shape>
                      <w10:anchorlock/>
                    </v:group>
                  </w:pict>
                </mc:Fallback>
              </mc:AlternateContent>
            </w:r>
          </w:p>
        </w:tc>
        <w:tc>
          <w:tcPr>
            <w:tcW w:w="1560" w:type="dxa"/>
            <w:vAlign w:val="center"/>
          </w:tcPr>
          <w:p w14:paraId="0936CB0F" w14:textId="77777777" w:rsidR="00D3300F" w:rsidRPr="007863E2" w:rsidRDefault="00D3300F" w:rsidP="00DF7CC2">
            <w:pPr>
              <w:pStyle w:val="NoSpacing"/>
              <w:jc w:val="center"/>
            </w:pPr>
            <w:r w:rsidRPr="002F1537">
              <w:rPr>
                <w:rFonts w:asciiTheme="majorBidi" w:hAnsiTheme="majorBidi" w:cstheme="majorBidi"/>
                <w:i/>
                <w:szCs w:val="24"/>
              </w:rPr>
              <w:t>Aggregation</w:t>
            </w:r>
          </w:p>
        </w:tc>
        <w:tc>
          <w:tcPr>
            <w:tcW w:w="2628" w:type="dxa"/>
            <w:vAlign w:val="center"/>
          </w:tcPr>
          <w:p w14:paraId="1618A437" w14:textId="77777777" w:rsidR="00D3300F" w:rsidRPr="009277E9" w:rsidRDefault="00D3300F" w:rsidP="00566805">
            <w:pPr>
              <w:pStyle w:val="TableParagraph"/>
              <w:jc w:val="both"/>
              <w:rPr>
                <w:sz w:val="24"/>
                <w:szCs w:val="24"/>
              </w:rPr>
            </w:pPr>
            <w:r w:rsidRPr="009277E9">
              <w:rPr>
                <w:i/>
                <w:sz w:val="24"/>
                <w:szCs w:val="24"/>
              </w:rPr>
              <w:t xml:space="preserve">Aggregation </w:t>
            </w:r>
            <w:r w:rsidRPr="009277E9">
              <w:rPr>
                <w:sz w:val="24"/>
                <w:szCs w:val="24"/>
              </w:rPr>
              <w:t xml:space="preserve">mengindikasikan keseluruhan bagian </w:t>
            </w:r>
            <w:r>
              <w:rPr>
                <w:i/>
                <w:sz w:val="24"/>
                <w:szCs w:val="24"/>
              </w:rPr>
              <w:t xml:space="preserve">relationship </w:t>
            </w:r>
            <w:r w:rsidRPr="009277E9">
              <w:rPr>
                <w:spacing w:val="-7"/>
                <w:sz w:val="24"/>
                <w:szCs w:val="24"/>
              </w:rPr>
              <w:t>dan</w:t>
            </w:r>
            <w:r>
              <w:rPr>
                <w:sz w:val="24"/>
                <w:szCs w:val="24"/>
              </w:rPr>
              <w:t xml:space="preserve"> biasanya </w:t>
            </w:r>
            <w:r w:rsidRPr="009277E9">
              <w:rPr>
                <w:spacing w:val="-5"/>
                <w:sz w:val="24"/>
                <w:szCs w:val="24"/>
              </w:rPr>
              <w:t xml:space="preserve">disebut </w:t>
            </w:r>
            <w:r w:rsidRPr="009277E9">
              <w:rPr>
                <w:sz w:val="24"/>
                <w:szCs w:val="24"/>
              </w:rPr>
              <w:t>sebagairelasi.</w:t>
            </w:r>
          </w:p>
        </w:tc>
      </w:tr>
    </w:tbl>
    <w:p w14:paraId="771186F6" w14:textId="77777777" w:rsidR="00D3300F" w:rsidRPr="00E83C2D" w:rsidRDefault="00D3300F" w:rsidP="00D3300F">
      <w:pPr>
        <w:rPr>
          <w:lang w:val="en-US"/>
        </w:rPr>
      </w:pPr>
    </w:p>
    <w:p w14:paraId="7673881F" w14:textId="77777777" w:rsidR="00D3300F" w:rsidRPr="008D14AD" w:rsidRDefault="00B7298A" w:rsidP="00890646">
      <w:pPr>
        <w:numPr>
          <w:ilvl w:val="0"/>
          <w:numId w:val="6"/>
        </w:numPr>
        <w:ind w:left="1701" w:hanging="425"/>
        <w:jc w:val="both"/>
      </w:pPr>
      <w:r>
        <w:rPr>
          <w:i/>
        </w:rPr>
        <w:t>Component diagram</w:t>
      </w:r>
      <w:r>
        <w:t xml:space="preserve">: diagram yang menunjukkan secara fisik komponen perangkat lunak pada sistem dan hubungannya antar mereka. </w:t>
      </w:r>
      <w:r>
        <w:rPr>
          <w:i/>
        </w:rPr>
        <w:t>Component</w:t>
      </w:r>
      <w:r>
        <w:t xml:space="preserve"> Diagram merupakan bagian dari sistem yang diuraikan menjadi subsistem atau modul yang lebih kecil</w:t>
      </w:r>
      <w:r w:rsidR="0015178B">
        <w:rPr>
          <w:lang w:val="en-US"/>
        </w:rPr>
        <w:t>.</w:t>
      </w:r>
    </w:p>
    <w:p w14:paraId="3ADB842B" w14:textId="77777777" w:rsidR="008D14AD" w:rsidRDefault="008D14AD" w:rsidP="00890646">
      <w:pPr>
        <w:jc w:val="both"/>
        <w:rPr>
          <w:rFonts w:eastAsia="SimSun"/>
          <w:lang w:eastAsia="zh-CN"/>
        </w:rPr>
      </w:pPr>
    </w:p>
    <w:p w14:paraId="24463007" w14:textId="77777777" w:rsidR="008D14AD" w:rsidRDefault="008D14AD" w:rsidP="008D14AD">
      <w:pPr>
        <w:jc w:val="both"/>
        <w:rPr>
          <w:rFonts w:eastAsia="SimSun"/>
          <w:lang w:eastAsia="zh-CN"/>
        </w:rPr>
      </w:pPr>
    </w:p>
    <w:p w14:paraId="419269A2" w14:textId="77777777" w:rsidR="008D14AD" w:rsidRDefault="008D14AD" w:rsidP="008D14AD">
      <w:pPr>
        <w:jc w:val="both"/>
        <w:rPr>
          <w:rFonts w:eastAsia="SimSun"/>
          <w:lang w:eastAsia="zh-CN"/>
        </w:rPr>
      </w:pPr>
    </w:p>
    <w:p w14:paraId="28EB368F" w14:textId="77777777" w:rsidR="008D14AD" w:rsidRDefault="008D14AD" w:rsidP="008D14AD">
      <w:pPr>
        <w:jc w:val="both"/>
        <w:rPr>
          <w:rFonts w:eastAsia="SimSun"/>
          <w:lang w:eastAsia="zh-CN"/>
        </w:rPr>
      </w:pPr>
    </w:p>
    <w:p w14:paraId="6298C318" w14:textId="77777777" w:rsidR="008D14AD" w:rsidRPr="008D14AD" w:rsidRDefault="008D14AD" w:rsidP="008D14AD">
      <w:pPr>
        <w:jc w:val="both"/>
        <w:rPr>
          <w:rFonts w:eastAsia="SimSun"/>
          <w:lang w:eastAsia="zh-CN"/>
        </w:rPr>
      </w:pPr>
    </w:p>
    <w:p w14:paraId="2B2501A8" w14:textId="71A679B0" w:rsidR="00A87B59" w:rsidRPr="00566805" w:rsidRDefault="00566805" w:rsidP="00566805">
      <w:pPr>
        <w:pStyle w:val="Caption"/>
        <w:ind w:left="1701"/>
        <w:rPr>
          <w:i w:val="0"/>
          <w:color w:val="auto"/>
          <w:sz w:val="24"/>
          <w:szCs w:val="24"/>
        </w:rPr>
      </w:pPr>
      <w:bookmarkStart w:id="74" w:name="_Toc73704970"/>
      <w:r>
        <w:rPr>
          <w:i w:val="0"/>
          <w:color w:val="auto"/>
          <w:sz w:val="24"/>
          <w:szCs w:val="24"/>
        </w:rPr>
        <w:t>Tabel 2.</w:t>
      </w:r>
      <w:r w:rsidRPr="00566805">
        <w:rPr>
          <w:i w:val="0"/>
          <w:color w:val="auto"/>
          <w:sz w:val="24"/>
          <w:szCs w:val="24"/>
        </w:rPr>
        <w:fldChar w:fldCharType="begin"/>
      </w:r>
      <w:r w:rsidRPr="00566805">
        <w:rPr>
          <w:i w:val="0"/>
          <w:color w:val="auto"/>
          <w:sz w:val="24"/>
          <w:szCs w:val="24"/>
        </w:rPr>
        <w:instrText xml:space="preserve"> SEQ Tabel_2. \* ARABIC </w:instrText>
      </w:r>
      <w:r w:rsidRPr="00566805">
        <w:rPr>
          <w:i w:val="0"/>
          <w:color w:val="auto"/>
          <w:sz w:val="24"/>
          <w:szCs w:val="24"/>
        </w:rPr>
        <w:fldChar w:fldCharType="separate"/>
      </w:r>
      <w:r w:rsidR="00713366">
        <w:rPr>
          <w:i w:val="0"/>
          <w:noProof/>
          <w:color w:val="auto"/>
          <w:sz w:val="24"/>
          <w:szCs w:val="24"/>
        </w:rPr>
        <w:t>6</w:t>
      </w:r>
      <w:r w:rsidRPr="00566805">
        <w:rPr>
          <w:i w:val="0"/>
          <w:color w:val="auto"/>
          <w:sz w:val="24"/>
          <w:szCs w:val="24"/>
        </w:rPr>
        <w:fldChar w:fldCharType="end"/>
      </w:r>
      <w:r w:rsidRPr="00566805">
        <w:rPr>
          <w:i w:val="0"/>
          <w:color w:val="auto"/>
          <w:sz w:val="24"/>
          <w:szCs w:val="24"/>
          <w:lang w:val="en-US"/>
        </w:rPr>
        <w:t xml:space="preserve"> Simbol </w:t>
      </w:r>
      <w:r w:rsidRPr="008D14AD">
        <w:rPr>
          <w:color w:val="auto"/>
          <w:sz w:val="24"/>
          <w:szCs w:val="24"/>
          <w:lang w:val="en-US"/>
        </w:rPr>
        <w:t>Component</w:t>
      </w:r>
      <w:r w:rsidRPr="00566805">
        <w:rPr>
          <w:i w:val="0"/>
          <w:color w:val="auto"/>
          <w:sz w:val="24"/>
          <w:szCs w:val="24"/>
          <w:lang w:val="en-US"/>
        </w:rPr>
        <w:t xml:space="preserve"> Diagram</w:t>
      </w:r>
      <w:bookmarkEnd w:id="74"/>
      <w:r w:rsidRPr="00566805">
        <w:rPr>
          <w:i w:val="0"/>
          <w:color w:val="auto"/>
          <w:sz w:val="24"/>
          <w:szCs w:val="24"/>
        </w:rPr>
        <w:t xml:space="preserve"> </w:t>
      </w:r>
    </w:p>
    <w:p w14:paraId="2B2C5EB9" w14:textId="1A9740E9" w:rsidR="00C33E95" w:rsidRPr="00C33E95" w:rsidRDefault="00B7298A" w:rsidP="00566805">
      <w:pPr>
        <w:ind w:left="1701"/>
        <w:rPr>
          <w:rFonts w:eastAsia="SimSun"/>
          <w:lang w:eastAsia="zh-CN"/>
        </w:rPr>
      </w:pPr>
      <w:r>
        <w:rPr>
          <w:noProof/>
          <w:lang w:val="en-US"/>
        </w:rPr>
        <w:drawing>
          <wp:inline distT="0" distB="0" distL="0" distR="0" wp14:anchorId="6C8E2905" wp14:editId="24C88DF1">
            <wp:extent cx="3943350" cy="25431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3947685" cy="2545971"/>
                    </a:xfrm>
                    <a:prstGeom prst="rect">
                      <a:avLst/>
                    </a:prstGeom>
                  </pic:spPr>
                </pic:pic>
              </a:graphicData>
            </a:graphic>
          </wp:inline>
        </w:drawing>
      </w:r>
    </w:p>
    <w:p w14:paraId="0D0FC88E" w14:textId="009DA54F" w:rsidR="00A47A60" w:rsidRPr="008D14AD" w:rsidRDefault="00B7298A" w:rsidP="008D14AD">
      <w:pPr>
        <w:numPr>
          <w:ilvl w:val="0"/>
          <w:numId w:val="6"/>
        </w:numPr>
        <w:ind w:left="1701" w:hanging="425"/>
        <w:jc w:val="both"/>
      </w:pPr>
      <w:r>
        <w:rPr>
          <w:i/>
        </w:rPr>
        <w:t>Deployment</w:t>
      </w:r>
      <w:r>
        <w:t xml:space="preserve"> </w:t>
      </w:r>
      <w:r>
        <w:rPr>
          <w:i/>
        </w:rPr>
        <w:t>diagram</w:t>
      </w:r>
      <w:r>
        <w:t>: Mendeskripsikan arsitektur fisik dalam node untu perangkat lunak dalam sistem.Komponen perangkat lunak, processor, dan peralatan lain yang membangun a</w:t>
      </w:r>
      <w:bookmarkStart w:id="75" w:name="_Toc69451574"/>
      <w:r w:rsidR="00786F1A">
        <w:t xml:space="preserve">rsitektur sistem </w:t>
      </w:r>
      <w:r w:rsidR="00786F1A">
        <w:rPr>
          <w:lang w:val="en-US"/>
        </w:rPr>
        <w:t xml:space="preserve"> secara runtime.</w:t>
      </w:r>
      <w:bookmarkEnd w:id="75"/>
    </w:p>
    <w:p w14:paraId="318DB3D9" w14:textId="3DD3FFAC" w:rsidR="00A47A60" w:rsidRPr="00A47A60" w:rsidRDefault="00A47A60" w:rsidP="00A47A60">
      <w:pPr>
        <w:pStyle w:val="Caption"/>
        <w:ind w:left="1701"/>
        <w:rPr>
          <w:i w:val="0"/>
          <w:color w:val="auto"/>
          <w:sz w:val="24"/>
          <w:szCs w:val="24"/>
          <w:lang w:val="en-US"/>
        </w:rPr>
      </w:pPr>
      <w:bookmarkStart w:id="76" w:name="_Toc73704971"/>
      <w:r>
        <w:rPr>
          <w:i w:val="0"/>
          <w:color w:val="auto"/>
          <w:sz w:val="24"/>
          <w:szCs w:val="24"/>
        </w:rPr>
        <w:t>Tabel 2.</w:t>
      </w:r>
      <w:r w:rsidRPr="00A47A60">
        <w:rPr>
          <w:i w:val="0"/>
          <w:color w:val="auto"/>
          <w:sz w:val="24"/>
          <w:szCs w:val="24"/>
        </w:rPr>
        <w:fldChar w:fldCharType="begin"/>
      </w:r>
      <w:r w:rsidRPr="00A47A60">
        <w:rPr>
          <w:i w:val="0"/>
          <w:color w:val="auto"/>
          <w:sz w:val="24"/>
          <w:szCs w:val="24"/>
        </w:rPr>
        <w:instrText xml:space="preserve"> SEQ Tabel_2. \* ARABIC </w:instrText>
      </w:r>
      <w:r w:rsidRPr="00A47A60">
        <w:rPr>
          <w:i w:val="0"/>
          <w:color w:val="auto"/>
          <w:sz w:val="24"/>
          <w:szCs w:val="24"/>
        </w:rPr>
        <w:fldChar w:fldCharType="separate"/>
      </w:r>
      <w:r w:rsidR="00713366">
        <w:rPr>
          <w:i w:val="0"/>
          <w:noProof/>
          <w:color w:val="auto"/>
          <w:sz w:val="24"/>
          <w:szCs w:val="24"/>
        </w:rPr>
        <w:t>7</w:t>
      </w:r>
      <w:r w:rsidRPr="00A47A60">
        <w:rPr>
          <w:i w:val="0"/>
          <w:color w:val="auto"/>
          <w:sz w:val="24"/>
          <w:szCs w:val="24"/>
        </w:rPr>
        <w:fldChar w:fldCharType="end"/>
      </w:r>
      <w:r w:rsidRPr="00A47A60">
        <w:rPr>
          <w:i w:val="0"/>
          <w:color w:val="auto"/>
          <w:sz w:val="24"/>
          <w:szCs w:val="24"/>
          <w:lang w:val="en-US"/>
        </w:rPr>
        <w:t xml:space="preserve"> Simbol </w:t>
      </w:r>
      <w:r w:rsidRPr="00A47A60">
        <w:rPr>
          <w:color w:val="auto"/>
          <w:sz w:val="24"/>
          <w:szCs w:val="24"/>
          <w:lang w:val="en-US"/>
        </w:rPr>
        <w:t>Deployment Diagram</w:t>
      </w:r>
      <w:bookmarkEnd w:id="76"/>
    </w:p>
    <w:p w14:paraId="742365DB" w14:textId="150941D4" w:rsidR="00416B04" w:rsidRDefault="00B7298A" w:rsidP="00566805">
      <w:pPr>
        <w:pStyle w:val="Caption"/>
        <w:ind w:left="1701"/>
        <w:rPr>
          <w:color w:val="auto"/>
          <w:sz w:val="24"/>
          <w:lang w:val="en-US"/>
        </w:rPr>
      </w:pPr>
      <w:r>
        <w:rPr>
          <w:rFonts w:ascii="Calibri" w:eastAsia="SimSun" w:hAnsi="Calibri" w:cs="Calibri"/>
          <w:noProof/>
          <w:sz w:val="22"/>
          <w:lang w:val="en-US"/>
        </w:rPr>
        <w:drawing>
          <wp:inline distT="0" distB="0" distL="114300" distR="114300" wp14:anchorId="3CFA2A65" wp14:editId="64394858">
            <wp:extent cx="3943350" cy="2514600"/>
            <wp:effectExtent l="0" t="0" r="0" b="0"/>
            <wp:docPr id="10"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 descr="IMG_256"/>
                    <pic:cNvPicPr>
                      <a:picLocks noChangeAspect="1"/>
                    </pic:cNvPicPr>
                  </pic:nvPicPr>
                  <pic:blipFill>
                    <a:blip r:embed="rId39"/>
                    <a:stretch>
                      <a:fillRect/>
                    </a:stretch>
                  </pic:blipFill>
                  <pic:spPr>
                    <a:xfrm>
                      <a:off x="0" y="0"/>
                      <a:ext cx="3966648" cy="2529457"/>
                    </a:xfrm>
                    <a:prstGeom prst="rect">
                      <a:avLst/>
                    </a:prstGeom>
                    <a:noFill/>
                    <a:ln w="9525">
                      <a:noFill/>
                    </a:ln>
                  </pic:spPr>
                </pic:pic>
              </a:graphicData>
            </a:graphic>
          </wp:inline>
        </w:drawing>
      </w:r>
    </w:p>
    <w:p w14:paraId="2369714C" w14:textId="77777777" w:rsidR="00A87B59" w:rsidRDefault="00A87B59" w:rsidP="00A87B59">
      <w:pPr>
        <w:rPr>
          <w:lang w:val="en-US"/>
        </w:rPr>
      </w:pPr>
    </w:p>
    <w:p w14:paraId="35A76A8B" w14:textId="77777777" w:rsidR="005B125B" w:rsidRPr="00A87B59" w:rsidRDefault="005B125B" w:rsidP="00A87B59">
      <w:pPr>
        <w:rPr>
          <w:lang w:val="en-US"/>
        </w:rPr>
      </w:pPr>
    </w:p>
    <w:p w14:paraId="0D076CA9" w14:textId="77777777" w:rsidR="00E01CB8" w:rsidRPr="00344389" w:rsidRDefault="00B7298A" w:rsidP="00213EE8">
      <w:pPr>
        <w:pStyle w:val="ListParagraph"/>
        <w:numPr>
          <w:ilvl w:val="0"/>
          <w:numId w:val="15"/>
        </w:numPr>
        <w:ind w:left="1276" w:hanging="709"/>
        <w:rPr>
          <w:b/>
        </w:rPr>
      </w:pPr>
      <w:bookmarkStart w:id="77" w:name="_Toc69451546"/>
      <w:r w:rsidRPr="00344389">
        <w:rPr>
          <w:b/>
        </w:rPr>
        <w:t>Arduino Uno</w:t>
      </w:r>
      <w:bookmarkEnd w:id="77"/>
    </w:p>
    <w:p w14:paraId="70E04AA9" w14:textId="05711022" w:rsidR="00E01CB8" w:rsidRPr="00416B04" w:rsidRDefault="00B7298A" w:rsidP="00416B04">
      <w:pPr>
        <w:pStyle w:val="ListParagraph"/>
        <w:ind w:left="1276" w:firstLine="567"/>
        <w:jc w:val="both"/>
        <w:rPr>
          <w:szCs w:val="24"/>
          <w:lang w:val="en-US" w:eastAsia="zh-CN"/>
        </w:rPr>
      </w:pPr>
      <w:r>
        <w:rPr>
          <w:szCs w:val="24"/>
        </w:rPr>
        <w:t>Arduino Uno adalah board mikrokontroler berbasis ATmega328 (</w:t>
      </w:r>
      <w:r>
        <w:rPr>
          <w:i/>
          <w:szCs w:val="24"/>
        </w:rPr>
        <w:t>datasheet</w:t>
      </w:r>
      <w:r>
        <w:rPr>
          <w:szCs w:val="24"/>
        </w:rPr>
        <w:t xml:space="preserve">). Memiliki 14 pin input dari </w:t>
      </w:r>
      <w:r>
        <w:rPr>
          <w:i/>
          <w:szCs w:val="24"/>
        </w:rPr>
        <w:t>output</w:t>
      </w:r>
      <w:r>
        <w:rPr>
          <w:szCs w:val="24"/>
        </w:rPr>
        <w:t xml:space="preserve"> digital  dimana 6 pin </w:t>
      </w:r>
      <w:r>
        <w:rPr>
          <w:i/>
          <w:szCs w:val="24"/>
        </w:rPr>
        <w:t>input</w:t>
      </w:r>
      <w:r>
        <w:rPr>
          <w:szCs w:val="24"/>
        </w:rPr>
        <w:t xml:space="preserve"> tersebut dapat digunakan sebagai </w:t>
      </w:r>
      <w:r>
        <w:rPr>
          <w:i/>
          <w:szCs w:val="24"/>
        </w:rPr>
        <w:t>output</w:t>
      </w:r>
      <w:r>
        <w:rPr>
          <w:szCs w:val="24"/>
        </w:rPr>
        <w:t xml:space="preserve"> PWM dan 6 pin input analog, 16 MHz osilator kristal, koneksi USB, jack power, ICSP </w:t>
      </w:r>
      <w:r>
        <w:rPr>
          <w:i/>
          <w:szCs w:val="24"/>
        </w:rPr>
        <w:t>header</w:t>
      </w:r>
      <w:r>
        <w:rPr>
          <w:szCs w:val="24"/>
        </w:rPr>
        <w:t xml:space="preserve">, dan tombol </w:t>
      </w:r>
      <w:r>
        <w:rPr>
          <w:i/>
          <w:szCs w:val="24"/>
        </w:rPr>
        <w:t>reset</w:t>
      </w:r>
      <w:r>
        <w:rPr>
          <w:szCs w:val="24"/>
        </w:rPr>
        <w:t>. Untuk mendukung mikrokontroler agar dapat digunakan, cukup hanya menghubungkan Board Arduino Uno ke komputer dengan menggunakan kabel USB atau listrik dengan AC yang-ke adaptor-DC atau baterai untuk menjalankannya. Uno berbeda dengan semua board sebelumnya dalam hal koneksi USB-to-serial yaitu menggunakan fitur Atmega8U2 yang diprogram sebagai konverter USB-to-serial berbeda dengan board sebelumnya yang menggunakan chip FTDI driver USB-to-serial.</w:t>
      </w:r>
      <w:r w:rsidR="0070750F">
        <w:rPr>
          <w:szCs w:val="24"/>
        </w:rPr>
        <w:fldChar w:fldCharType="begin" w:fldLock="1"/>
      </w:r>
      <w:r w:rsidR="00C42688">
        <w:rPr>
          <w:szCs w:val="24"/>
        </w:rPr>
        <w:instrText>ADDIN CSL_CITATION {"citationItems":[{"id":"ITEM-1","itemData":{"DOI":"10.31294/p.v20i2","author":[{"dropping-particle":"","family":"Arduino","given":"Berbasis","non-dropping-particle":"","parse-names":false,"suffix":""},{"dropping-particle":"","family":"Uno","given":"R","non-dropping-particle":"","parse-names":false,"suffix":""},{"dropping-particle":"","family":"Wuryanto","given":"Anus","non-dropping-particle":"","parse-names":false,"suffix":""},{"dropping-particle":"","family":"Hidayatun","given":"Nunung","non-dropping-particle":"","parse-names":false,"suffix":""},{"dropping-particle":"","family":"Rosmiati","given":"Mia","non-dropping-particle":"","parse-names":false,"suffix":""},{"dropping-particle":"","family":"Maysaroh","given":"Yusnia","non-dropping-particle":"","parse-names":false,"suffix":""}],"id":"ITEM-1","issue":"1","issued":{"date-parts":[["2019"]]},"title":"Perancangan Sistem Tempat Sampah Pintar Dengan Sensor HCRSF04","type":"article-journal","volume":"XXI"},"uris":["http://www.mendeley.com/documents/?uuid=baef1e5f-4be3-49f2-b949-5b1d79447b23"]}],"mendeley":{"formattedCitation":"[8]","plainTextFormattedCitation":"[8]","previouslyFormattedCitation":"[7]"},"properties":{"noteIndex":0},"schema":"https://github.com/citation-style-language/schema/raw/master/csl-citation.json"}</w:instrText>
      </w:r>
      <w:r w:rsidR="0070750F">
        <w:rPr>
          <w:szCs w:val="24"/>
        </w:rPr>
        <w:fldChar w:fldCharType="separate"/>
      </w:r>
      <w:r w:rsidR="00C42688" w:rsidRPr="00C42688">
        <w:rPr>
          <w:noProof/>
          <w:szCs w:val="24"/>
        </w:rPr>
        <w:t>[8]</w:t>
      </w:r>
      <w:r w:rsidR="0070750F">
        <w:rPr>
          <w:szCs w:val="24"/>
        </w:rPr>
        <w:fldChar w:fldCharType="end"/>
      </w:r>
      <w:r w:rsidR="00786F1A">
        <w:rPr>
          <w:szCs w:val="24"/>
          <w:lang w:val="en-US"/>
        </w:rPr>
        <w:t xml:space="preserve"> Arduino Uno dapat dilihat pada Gambar 2.1.</w:t>
      </w:r>
    </w:p>
    <w:p w14:paraId="0A6A00D7" w14:textId="77777777" w:rsidR="00D51C23" w:rsidRDefault="00B7298A" w:rsidP="00D51C23">
      <w:pPr>
        <w:pStyle w:val="Caption"/>
        <w:keepNext/>
        <w:spacing w:line="480" w:lineRule="auto"/>
        <w:ind w:left="1276"/>
        <w:jc w:val="center"/>
      </w:pPr>
      <w:r>
        <w:rPr>
          <w:rFonts w:eastAsia="Times New Roman" w:cs="Times New Roman"/>
          <w:noProof/>
          <w:sz w:val="24"/>
          <w:szCs w:val="24"/>
          <w:lang w:val="en-US"/>
        </w:rPr>
        <w:drawing>
          <wp:inline distT="0" distB="0" distL="0" distR="0" wp14:anchorId="04994824" wp14:editId="7C6D99DA">
            <wp:extent cx="2401449" cy="21145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18257" cy="2129350"/>
                    </a:xfrm>
                    <a:prstGeom prst="rect">
                      <a:avLst/>
                    </a:prstGeom>
                  </pic:spPr>
                </pic:pic>
              </a:graphicData>
            </a:graphic>
          </wp:inline>
        </w:drawing>
      </w:r>
    </w:p>
    <w:p w14:paraId="2A9A661D" w14:textId="6F8E3D5B" w:rsidR="002C67C4" w:rsidRDefault="001879C6" w:rsidP="00566805">
      <w:pPr>
        <w:pStyle w:val="Caption"/>
        <w:spacing w:line="480" w:lineRule="auto"/>
        <w:ind w:left="1276"/>
        <w:jc w:val="center"/>
        <w:rPr>
          <w:i w:val="0"/>
          <w:color w:val="auto"/>
          <w:sz w:val="24"/>
          <w:lang w:val="en-US"/>
        </w:rPr>
      </w:pPr>
      <w:bookmarkStart w:id="78" w:name="_Toc73705449"/>
      <w:r>
        <w:rPr>
          <w:i w:val="0"/>
          <w:color w:val="auto"/>
          <w:sz w:val="24"/>
        </w:rPr>
        <w:t>Gambar 2.</w:t>
      </w:r>
      <w:r w:rsidR="00D51C23" w:rsidRPr="00D51C23">
        <w:rPr>
          <w:i w:val="0"/>
          <w:color w:val="auto"/>
          <w:sz w:val="24"/>
        </w:rPr>
        <w:fldChar w:fldCharType="begin"/>
      </w:r>
      <w:r w:rsidR="00D51C23" w:rsidRPr="00D51C23">
        <w:rPr>
          <w:i w:val="0"/>
          <w:color w:val="auto"/>
          <w:sz w:val="24"/>
        </w:rPr>
        <w:instrText xml:space="preserve"> SEQ Gambar_2. \* ARABIC </w:instrText>
      </w:r>
      <w:r w:rsidR="00D51C23" w:rsidRPr="00D51C23">
        <w:rPr>
          <w:i w:val="0"/>
          <w:color w:val="auto"/>
          <w:sz w:val="24"/>
        </w:rPr>
        <w:fldChar w:fldCharType="separate"/>
      </w:r>
      <w:r w:rsidR="00713366">
        <w:rPr>
          <w:i w:val="0"/>
          <w:noProof/>
          <w:color w:val="auto"/>
          <w:sz w:val="24"/>
        </w:rPr>
        <w:t>1</w:t>
      </w:r>
      <w:r w:rsidR="00D51C23" w:rsidRPr="00D51C23">
        <w:rPr>
          <w:i w:val="0"/>
          <w:color w:val="auto"/>
          <w:sz w:val="24"/>
        </w:rPr>
        <w:fldChar w:fldCharType="end"/>
      </w:r>
      <w:r w:rsidR="00D51C23" w:rsidRPr="00D51C23">
        <w:rPr>
          <w:i w:val="0"/>
          <w:color w:val="auto"/>
          <w:sz w:val="24"/>
          <w:lang w:val="en-US"/>
        </w:rPr>
        <w:t xml:space="preserve"> Arduino Uno</w:t>
      </w:r>
      <w:bookmarkEnd w:id="78"/>
      <w:r w:rsidR="00D51C23" w:rsidRPr="00D51C23">
        <w:rPr>
          <w:i w:val="0"/>
          <w:color w:val="auto"/>
          <w:sz w:val="24"/>
          <w:lang w:val="en-US"/>
        </w:rPr>
        <w:t xml:space="preserve"> </w:t>
      </w:r>
    </w:p>
    <w:p w14:paraId="7CE82BB8" w14:textId="77777777" w:rsidR="005B125B" w:rsidRPr="005B125B" w:rsidRDefault="005B125B" w:rsidP="005B125B">
      <w:pPr>
        <w:rPr>
          <w:lang w:val="en-US"/>
        </w:rPr>
      </w:pPr>
    </w:p>
    <w:p w14:paraId="27A016C9" w14:textId="77777777" w:rsidR="00E01CB8" w:rsidRPr="00344389" w:rsidRDefault="00B7298A" w:rsidP="00213EE8">
      <w:pPr>
        <w:pStyle w:val="ListParagraph"/>
        <w:numPr>
          <w:ilvl w:val="0"/>
          <w:numId w:val="15"/>
        </w:numPr>
        <w:ind w:left="1276" w:hanging="709"/>
        <w:rPr>
          <w:b/>
        </w:rPr>
      </w:pPr>
      <w:bookmarkStart w:id="79" w:name="_Toc69451547"/>
      <w:bookmarkStart w:id="80" w:name="_Toc68466006"/>
      <w:r w:rsidRPr="00344389">
        <w:rPr>
          <w:b/>
        </w:rPr>
        <w:t>Sensor Ultrasonik HC-SR04</w:t>
      </w:r>
      <w:bookmarkEnd w:id="79"/>
      <w:bookmarkEnd w:id="80"/>
    </w:p>
    <w:p w14:paraId="10CB7022" w14:textId="2DF71550" w:rsidR="00E01CB8" w:rsidRPr="008C1AFF" w:rsidRDefault="00B7298A" w:rsidP="008C1AFF">
      <w:pPr>
        <w:pStyle w:val="ListParagraph"/>
        <w:tabs>
          <w:tab w:val="left" w:pos="2400"/>
        </w:tabs>
        <w:ind w:left="1276" w:firstLine="567"/>
        <w:jc w:val="both"/>
        <w:rPr>
          <w:szCs w:val="24"/>
          <w:lang w:val="en-US" w:eastAsia="ko-KR"/>
        </w:rPr>
      </w:pPr>
      <w:r>
        <w:rPr>
          <w:szCs w:val="24"/>
          <w:lang w:eastAsia="ko-KR"/>
        </w:rPr>
        <w:t xml:space="preserve">Menurut </w:t>
      </w:r>
      <w:sdt>
        <w:sdtPr>
          <w:rPr>
            <w:lang w:eastAsia="ko-KR"/>
          </w:rPr>
          <w:id w:val="1671373826"/>
        </w:sdtPr>
        <w:sdtEndPr/>
        <w:sdtContent>
          <w:r>
            <w:rPr>
              <w:szCs w:val="24"/>
              <w:lang w:eastAsia="ko-KR"/>
            </w:rPr>
            <w:fldChar w:fldCharType="begin"/>
          </w:r>
          <w:r>
            <w:rPr>
              <w:szCs w:val="24"/>
              <w:lang w:eastAsia="ko-KR"/>
            </w:rPr>
            <w:instrText xml:space="preserve"> CITATION Abd19 \l 1033 </w:instrText>
          </w:r>
          <w:r>
            <w:rPr>
              <w:szCs w:val="24"/>
              <w:lang w:eastAsia="ko-KR"/>
            </w:rPr>
            <w:fldChar w:fldCharType="separate"/>
          </w:r>
          <w:r>
            <w:rPr>
              <w:szCs w:val="24"/>
              <w:lang w:eastAsia="ko-KR"/>
            </w:rPr>
            <w:t>(Abdurrahman Rasyid, 2019)</w:t>
          </w:r>
          <w:r>
            <w:rPr>
              <w:szCs w:val="24"/>
              <w:lang w:eastAsia="ko-KR"/>
            </w:rPr>
            <w:fldChar w:fldCharType="end"/>
          </w:r>
        </w:sdtContent>
      </w:sdt>
      <w:r>
        <w:rPr>
          <w:szCs w:val="24"/>
          <w:lang w:eastAsia="ko-KR"/>
        </w:rPr>
        <w:t xml:space="preserve"> Gelombang ultrasonik merupakan gelombang yang umum digunakan untuk radar untuk mendeteksi keberadaan suatu benda dengan memperkirakan jarak antara sensor dan benda tersebut. Sensor jarak yang umum digunakan dalam penggunaan untuk mendeteksi jarak yaitu sensor ultrasonik. Pengertian sensor ultrasonik adalah sebuah sensor yang berfungsi untuk mengubah besaran fisik (bunyi) menjadi besaran listrik dan sebaliknya. Cara kerja sensor ini didasarkan pada prinsip dari pantulan suatu gelombang suara sehingga dapat dipakai untuk menafsirkan eksistensi (jarak) suatu benda dengan </w:t>
      </w:r>
      <w:r>
        <w:rPr>
          <w:i/>
          <w:szCs w:val="24"/>
          <w:lang w:eastAsia="ko-KR"/>
        </w:rPr>
        <w:t>frekuensi</w:t>
      </w:r>
      <w:r>
        <w:rPr>
          <w:szCs w:val="24"/>
          <w:lang w:eastAsia="ko-KR"/>
        </w:rPr>
        <w:t xml:space="preserve"> tertentu. Disebut sebagai sensor ultrasonik karena sensor ini menggunakan gelombang ultrasonik (bunyi ultrasonik). Gelombang ultrasonik adalah gelombang bunyi yang mempunyai </w:t>
      </w:r>
      <w:r>
        <w:rPr>
          <w:i/>
          <w:szCs w:val="24"/>
          <w:lang w:eastAsia="ko-KR"/>
        </w:rPr>
        <w:t>frekuensi</w:t>
      </w:r>
      <w:r>
        <w:rPr>
          <w:szCs w:val="24"/>
          <w:lang w:eastAsia="ko-KR"/>
        </w:rPr>
        <w:t xml:space="preserve"> sangat tinggi yaitu 20.000 Hz.</w:t>
      </w:r>
      <w:r w:rsidR="00786F1A">
        <w:rPr>
          <w:szCs w:val="24"/>
          <w:lang w:val="en-US" w:eastAsia="ko-KR"/>
        </w:rPr>
        <w:t xml:space="preserve"> Sensor ultrasonik HC-SR04 </w:t>
      </w:r>
      <w:r w:rsidR="00786F1A">
        <w:t>dapat dilihat pada Gambar</w:t>
      </w:r>
      <w:r w:rsidR="00786F1A">
        <w:rPr>
          <w:lang w:val="en-US"/>
        </w:rPr>
        <w:t xml:space="preserve"> 2.2.</w:t>
      </w:r>
    </w:p>
    <w:p w14:paraId="1CEE0B04" w14:textId="77777777" w:rsidR="00D51C23" w:rsidRDefault="00B7298A" w:rsidP="00D51C23">
      <w:pPr>
        <w:pStyle w:val="Caption"/>
        <w:keepNext/>
        <w:spacing w:after="0" w:line="480" w:lineRule="auto"/>
        <w:ind w:left="1276"/>
        <w:jc w:val="center"/>
      </w:pPr>
      <w:r>
        <w:rPr>
          <w:rFonts w:cs="Times New Roman"/>
          <w:noProof/>
          <w:sz w:val="24"/>
          <w:szCs w:val="24"/>
          <w:lang w:val="en-US"/>
        </w:rPr>
        <w:drawing>
          <wp:inline distT="0" distB="0" distL="0" distR="0" wp14:anchorId="1E4ABED2" wp14:editId="373E9ABF">
            <wp:extent cx="2282235" cy="165735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308011" cy="1676068"/>
                    </a:xfrm>
                    <a:prstGeom prst="rect">
                      <a:avLst/>
                    </a:prstGeom>
                  </pic:spPr>
                </pic:pic>
              </a:graphicData>
            </a:graphic>
          </wp:inline>
        </w:drawing>
      </w:r>
    </w:p>
    <w:p w14:paraId="53EC5EA0" w14:textId="00B0E5A6" w:rsidR="008C1AFF" w:rsidRDefault="00D51C23" w:rsidP="00EC5E8B">
      <w:pPr>
        <w:pStyle w:val="Caption"/>
        <w:spacing w:line="480" w:lineRule="auto"/>
        <w:ind w:left="1701"/>
        <w:jc w:val="center"/>
        <w:rPr>
          <w:i w:val="0"/>
          <w:color w:val="auto"/>
          <w:sz w:val="24"/>
          <w:lang w:val="en-US"/>
        </w:rPr>
      </w:pPr>
      <w:bookmarkStart w:id="81" w:name="_Toc73705450"/>
      <w:r w:rsidRPr="00D51C23">
        <w:rPr>
          <w:i w:val="0"/>
          <w:color w:val="auto"/>
          <w:sz w:val="24"/>
        </w:rPr>
        <w:t xml:space="preserve">Gambar 2. </w:t>
      </w:r>
      <w:r w:rsidRPr="00D51C23">
        <w:rPr>
          <w:i w:val="0"/>
          <w:color w:val="auto"/>
          <w:sz w:val="24"/>
        </w:rPr>
        <w:fldChar w:fldCharType="begin"/>
      </w:r>
      <w:r w:rsidRPr="00D51C23">
        <w:rPr>
          <w:i w:val="0"/>
          <w:color w:val="auto"/>
          <w:sz w:val="24"/>
        </w:rPr>
        <w:instrText xml:space="preserve"> SEQ Gambar_2. \* ARABIC </w:instrText>
      </w:r>
      <w:r w:rsidRPr="00D51C23">
        <w:rPr>
          <w:i w:val="0"/>
          <w:color w:val="auto"/>
          <w:sz w:val="24"/>
        </w:rPr>
        <w:fldChar w:fldCharType="separate"/>
      </w:r>
      <w:r w:rsidR="00713366">
        <w:rPr>
          <w:i w:val="0"/>
          <w:noProof/>
          <w:color w:val="auto"/>
          <w:sz w:val="24"/>
        </w:rPr>
        <w:t>2</w:t>
      </w:r>
      <w:r w:rsidRPr="00D51C23">
        <w:rPr>
          <w:i w:val="0"/>
          <w:color w:val="auto"/>
          <w:sz w:val="24"/>
        </w:rPr>
        <w:fldChar w:fldCharType="end"/>
      </w:r>
      <w:r w:rsidRPr="00D51C23">
        <w:rPr>
          <w:i w:val="0"/>
          <w:color w:val="auto"/>
          <w:sz w:val="24"/>
          <w:lang w:val="en-US"/>
        </w:rPr>
        <w:t xml:space="preserve"> Sensor Ultrasonik HC-SR04</w:t>
      </w:r>
      <w:bookmarkEnd w:id="81"/>
    </w:p>
    <w:p w14:paraId="77C36ED2" w14:textId="77777777" w:rsidR="005B125B" w:rsidRPr="005B125B" w:rsidRDefault="005B125B" w:rsidP="005B125B">
      <w:pPr>
        <w:rPr>
          <w:lang w:val="en-US"/>
        </w:rPr>
      </w:pPr>
    </w:p>
    <w:p w14:paraId="4892CEDA" w14:textId="77777777" w:rsidR="00E01CB8" w:rsidRPr="00344389" w:rsidRDefault="00B7298A" w:rsidP="00EC5E8B">
      <w:pPr>
        <w:pStyle w:val="ListParagraph"/>
        <w:numPr>
          <w:ilvl w:val="0"/>
          <w:numId w:val="15"/>
        </w:numPr>
        <w:ind w:left="1276" w:hanging="709"/>
        <w:rPr>
          <w:b/>
        </w:rPr>
      </w:pPr>
      <w:bookmarkStart w:id="82" w:name="_Toc69451548"/>
      <w:bookmarkStart w:id="83" w:name="_Toc68466007"/>
      <w:r w:rsidRPr="00344389">
        <w:rPr>
          <w:b/>
        </w:rPr>
        <w:t>Sensor</w:t>
      </w:r>
      <w:r w:rsidRPr="0083027F">
        <w:rPr>
          <w:b/>
          <w:i/>
        </w:rPr>
        <w:t xml:space="preserve"> Proximity</w:t>
      </w:r>
      <w:r w:rsidRPr="00344389">
        <w:rPr>
          <w:b/>
        </w:rPr>
        <w:t xml:space="preserve"> Infrared</w:t>
      </w:r>
      <w:bookmarkEnd w:id="82"/>
      <w:bookmarkEnd w:id="83"/>
    </w:p>
    <w:p w14:paraId="43165989" w14:textId="77777777" w:rsidR="00E01CB8" w:rsidRPr="00786F1A" w:rsidRDefault="00B7298A" w:rsidP="00344389">
      <w:pPr>
        <w:pStyle w:val="ListParagraph"/>
        <w:ind w:left="1276" w:firstLine="567"/>
        <w:jc w:val="both"/>
        <w:rPr>
          <w:szCs w:val="24"/>
          <w:lang w:val="en-US"/>
        </w:rPr>
      </w:pPr>
      <w:r>
        <w:rPr>
          <w:szCs w:val="24"/>
        </w:rPr>
        <w:t xml:space="preserve">Sensor </w:t>
      </w:r>
      <w:r w:rsidRPr="0083027F">
        <w:rPr>
          <w:i/>
          <w:szCs w:val="24"/>
        </w:rPr>
        <w:t>proximity</w:t>
      </w:r>
      <w:r>
        <w:rPr>
          <w:szCs w:val="24"/>
        </w:rPr>
        <w:t xml:space="preserve"> optik merupakan sensor yang mendeteksi keberadaan suatu objek dengan cahaya biasnya atau pantulan cahaya (refleksi) yaitu infra red. Bila terdapat benda dengan jarak yang cukup dekat dengan sensor, maka cahaya yang terdapat pada sensor akan memantul kembali pada penerima (</w:t>
      </w:r>
      <w:r>
        <w:rPr>
          <w:i/>
          <w:iCs/>
          <w:szCs w:val="24"/>
        </w:rPr>
        <w:t>receptor</w:t>
      </w:r>
      <w:r>
        <w:rPr>
          <w:szCs w:val="24"/>
        </w:rPr>
        <w:t>) sehingga penerima akan menangkap sinyal tersebut sebagai tanda bahwa ada obyek yang melewati sensor.</w:t>
      </w:r>
      <w:r w:rsidR="00786F1A">
        <w:rPr>
          <w:szCs w:val="24"/>
          <w:lang w:val="en-US"/>
        </w:rPr>
        <w:t xml:space="preserve"> Sensor </w:t>
      </w:r>
      <w:r w:rsidR="00786F1A" w:rsidRPr="0083027F">
        <w:rPr>
          <w:i/>
          <w:szCs w:val="24"/>
          <w:lang w:val="en-US"/>
        </w:rPr>
        <w:t>proximity</w:t>
      </w:r>
      <w:r w:rsidR="00786F1A">
        <w:rPr>
          <w:szCs w:val="24"/>
          <w:lang w:val="en-US"/>
        </w:rPr>
        <w:t xml:space="preserve"> infrared </w:t>
      </w:r>
      <w:r w:rsidR="00786F1A">
        <w:t>dapat dilihat pada Gambar</w:t>
      </w:r>
      <w:r w:rsidR="00786F1A">
        <w:rPr>
          <w:lang w:val="en-US"/>
        </w:rPr>
        <w:t xml:space="preserve"> 2.3.</w:t>
      </w:r>
    </w:p>
    <w:p w14:paraId="1E1C89CB" w14:textId="77777777" w:rsidR="00D51C23" w:rsidRDefault="00B7298A" w:rsidP="00D51C23">
      <w:pPr>
        <w:pStyle w:val="ListParagraph"/>
        <w:keepNext/>
        <w:ind w:left="1276"/>
        <w:jc w:val="center"/>
      </w:pPr>
      <w:r>
        <w:rPr>
          <w:b/>
          <w:noProof/>
          <w:color w:val="000000" w:themeColor="text1"/>
          <w:szCs w:val="24"/>
          <w:lang w:val="en-US"/>
        </w:rPr>
        <w:drawing>
          <wp:inline distT="0" distB="0" distL="0" distR="0" wp14:anchorId="450AF5A8" wp14:editId="700E3F66">
            <wp:extent cx="1837695" cy="1303507"/>
            <wp:effectExtent l="0" t="0" r="0" b="0"/>
            <wp:docPr id="2087" name="Picture 2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 name="Picture 2087"/>
                    <pic:cNvPicPr>
                      <a:picLocks noChangeAspect="1"/>
                    </pic:cNvPicPr>
                  </pic:nvPicPr>
                  <pic:blipFill rotWithShape="1">
                    <a:blip r:embed="rId42" cstate="print">
                      <a:extLst>
                        <a:ext uri="{28A0092B-C50C-407E-A947-70E740481C1C}">
                          <a14:useLocalDpi xmlns:a14="http://schemas.microsoft.com/office/drawing/2010/main" val="0"/>
                        </a:ext>
                      </a:extLst>
                    </a:blip>
                    <a:srcRect t="18865" b="10204"/>
                    <a:stretch/>
                  </pic:blipFill>
                  <pic:spPr bwMode="auto">
                    <a:xfrm>
                      <a:off x="0" y="0"/>
                      <a:ext cx="1851918" cy="1313596"/>
                    </a:xfrm>
                    <a:prstGeom prst="rect">
                      <a:avLst/>
                    </a:prstGeom>
                    <a:ln>
                      <a:noFill/>
                    </a:ln>
                    <a:extLst>
                      <a:ext uri="{53640926-AAD7-44D8-BBD7-CCE9431645EC}">
                        <a14:shadowObscured xmlns:a14="http://schemas.microsoft.com/office/drawing/2010/main"/>
                      </a:ext>
                    </a:extLst>
                  </pic:spPr>
                </pic:pic>
              </a:graphicData>
            </a:graphic>
          </wp:inline>
        </w:drawing>
      </w:r>
    </w:p>
    <w:p w14:paraId="4FF824E6" w14:textId="6DA3225D" w:rsidR="008C1AFF" w:rsidRPr="00EC5E8B" w:rsidRDefault="00D51C23" w:rsidP="00EC5E8B">
      <w:pPr>
        <w:pStyle w:val="Caption"/>
        <w:spacing w:line="480" w:lineRule="auto"/>
        <w:ind w:left="1560"/>
        <w:jc w:val="center"/>
        <w:rPr>
          <w:i w:val="0"/>
          <w:color w:val="auto"/>
          <w:sz w:val="24"/>
          <w:szCs w:val="24"/>
        </w:rPr>
      </w:pPr>
      <w:bookmarkStart w:id="84" w:name="_Toc73705451"/>
      <w:r w:rsidRPr="00D51C23">
        <w:rPr>
          <w:i w:val="0"/>
          <w:color w:val="auto"/>
          <w:sz w:val="24"/>
        </w:rPr>
        <w:t xml:space="preserve">Gambar 2. </w:t>
      </w:r>
      <w:r w:rsidRPr="00D51C23">
        <w:rPr>
          <w:i w:val="0"/>
          <w:color w:val="auto"/>
          <w:sz w:val="24"/>
        </w:rPr>
        <w:fldChar w:fldCharType="begin"/>
      </w:r>
      <w:r w:rsidRPr="00D51C23">
        <w:rPr>
          <w:i w:val="0"/>
          <w:color w:val="auto"/>
          <w:sz w:val="24"/>
        </w:rPr>
        <w:instrText xml:space="preserve"> SEQ Gambar_2. \* ARABIC </w:instrText>
      </w:r>
      <w:r w:rsidRPr="00D51C23">
        <w:rPr>
          <w:i w:val="0"/>
          <w:color w:val="auto"/>
          <w:sz w:val="24"/>
        </w:rPr>
        <w:fldChar w:fldCharType="separate"/>
      </w:r>
      <w:r w:rsidR="00713366">
        <w:rPr>
          <w:i w:val="0"/>
          <w:noProof/>
          <w:color w:val="auto"/>
          <w:sz w:val="24"/>
        </w:rPr>
        <w:t>3</w:t>
      </w:r>
      <w:r w:rsidRPr="00D51C23">
        <w:rPr>
          <w:i w:val="0"/>
          <w:color w:val="auto"/>
          <w:sz w:val="24"/>
        </w:rPr>
        <w:fldChar w:fldCharType="end"/>
      </w:r>
      <w:r w:rsidRPr="00D51C23">
        <w:rPr>
          <w:i w:val="0"/>
          <w:color w:val="auto"/>
          <w:sz w:val="24"/>
          <w:lang w:val="en-US"/>
        </w:rPr>
        <w:t xml:space="preserve"> Sensor Proximity Infrared</w:t>
      </w:r>
      <w:bookmarkEnd w:id="84"/>
    </w:p>
    <w:p w14:paraId="1D446CAB" w14:textId="77777777" w:rsidR="00E01CB8" w:rsidRPr="00344389" w:rsidRDefault="00E613CB" w:rsidP="00EC5E8B">
      <w:pPr>
        <w:pStyle w:val="ListParagraph"/>
        <w:numPr>
          <w:ilvl w:val="0"/>
          <w:numId w:val="15"/>
        </w:numPr>
        <w:ind w:left="1276" w:hanging="709"/>
        <w:rPr>
          <w:b/>
        </w:rPr>
      </w:pPr>
      <w:bookmarkStart w:id="85" w:name="_Toc69451549"/>
      <w:r w:rsidRPr="00344389">
        <w:rPr>
          <w:b/>
        </w:rPr>
        <w:t xml:space="preserve">Sensor </w:t>
      </w:r>
      <w:r w:rsidRPr="0083027F">
        <w:rPr>
          <w:b/>
          <w:i/>
        </w:rPr>
        <w:t>Proximity</w:t>
      </w:r>
      <w:r w:rsidRPr="00344389">
        <w:rPr>
          <w:b/>
        </w:rPr>
        <w:t xml:space="preserve"> Induk</w:t>
      </w:r>
      <w:r w:rsidR="00B7298A" w:rsidRPr="00344389">
        <w:rPr>
          <w:b/>
        </w:rPr>
        <w:t>ti</w:t>
      </w:r>
      <w:bookmarkEnd w:id="85"/>
      <w:r w:rsidR="00786F1A" w:rsidRPr="00344389">
        <w:rPr>
          <w:b/>
        </w:rPr>
        <w:t>f</w:t>
      </w:r>
    </w:p>
    <w:p w14:paraId="65099E35" w14:textId="6A6F2836" w:rsidR="00E01CB8" w:rsidRPr="00786F1A" w:rsidRDefault="00B7298A" w:rsidP="00344389">
      <w:pPr>
        <w:pStyle w:val="ListParagraph"/>
        <w:ind w:left="1276" w:firstLine="567"/>
        <w:jc w:val="both"/>
        <w:rPr>
          <w:szCs w:val="24"/>
          <w:lang w:val="en-US"/>
        </w:rPr>
      </w:pPr>
      <w:r>
        <w:rPr>
          <w:szCs w:val="24"/>
        </w:rPr>
        <w:t xml:space="preserve">Sensor Jarak Induktif adalah Sensor Jarak yang digunakan untuk Sensor Jarak yang digunakan untuk mendeteksi keberadaan logam baik logam jenis Ferrous maupun logam jenis non-ferrous. Sensor ini dapat digunakan untuk mendeteksi keberadaan (ada atau tidak adanya objek logam), menghitung objek logam dan aplikasi pemosisian. Sensor induktif sering digunakan sebagai pengganti saklar mekanis karena kemampuannya yang dapat beroperasi pada kecepatan yang lebih tinggi dari sakelar mekanis biasa. Sensor Jarak Induktif ini juga lebih andal dan lebih kuat. Sensor </w:t>
      </w:r>
      <w:r w:rsidR="00E678ED">
        <w:rPr>
          <w:i/>
          <w:szCs w:val="24"/>
          <w:lang w:val="en-US"/>
        </w:rPr>
        <w:t xml:space="preserve"> </w:t>
      </w:r>
      <w:r>
        <w:rPr>
          <w:szCs w:val="24"/>
        </w:rPr>
        <w:t xml:space="preserve">Induktif pada umumnya terbuat dari kumparan/koil dengan inti ferit sehingga dapat menghasilkan medan elektromagnetik frekuensi tinggi.  Output dari sensor jarak jenis induktif ini dapat berupa analog maupun digital. Versi Analog dapat berupa tegangan (biasanya sekitar 0 – 10VDC) atau arus (4 – 20mA). Jarak pengukurannya bisa mencapai hingga 2 inci. Sedangkan versi Digital biasanya digunakan pada rangkaian DC saja ataupun rangkaian AC/DC. Sebagian besar Sensor Induktif Digital dikonfigurasi dengan Output </w:t>
      </w:r>
      <w:r>
        <w:rPr>
          <w:i/>
          <w:szCs w:val="24"/>
        </w:rPr>
        <w:t>“NORMALLY – OPEN”</w:t>
      </w:r>
      <w:r>
        <w:rPr>
          <w:szCs w:val="24"/>
        </w:rPr>
        <w:t xml:space="preserve"> namun ada juga yang dikonfigurasi dengan Output </w:t>
      </w:r>
      <w:r>
        <w:rPr>
          <w:i/>
          <w:szCs w:val="24"/>
        </w:rPr>
        <w:t>“NORMALLY – CLOSE”.</w:t>
      </w:r>
      <w:r>
        <w:rPr>
          <w:szCs w:val="24"/>
        </w:rPr>
        <w:t xml:space="preserve"> Sensor Induktif ini sangat cocok untuk mendeteksi benda-benda logam di mesin dan di peralatan otomatisasi.</w:t>
      </w:r>
      <w:r w:rsidR="00786F1A">
        <w:rPr>
          <w:szCs w:val="24"/>
          <w:lang w:val="en-US"/>
        </w:rPr>
        <w:t xml:space="preserve"> Sensor </w:t>
      </w:r>
      <w:r w:rsidR="00786F1A" w:rsidRPr="0083027F">
        <w:rPr>
          <w:i/>
          <w:szCs w:val="24"/>
          <w:lang w:val="en-US"/>
        </w:rPr>
        <w:t>proximity</w:t>
      </w:r>
      <w:r w:rsidR="00786F1A">
        <w:rPr>
          <w:szCs w:val="24"/>
          <w:lang w:val="en-US"/>
        </w:rPr>
        <w:t xml:space="preserve"> induktif </w:t>
      </w:r>
      <w:r w:rsidR="00786F1A">
        <w:t>dapat dilihat pada Gambar</w:t>
      </w:r>
      <w:r w:rsidR="00786F1A">
        <w:rPr>
          <w:lang w:val="en-US"/>
        </w:rPr>
        <w:t xml:space="preserve"> 2.4.</w:t>
      </w:r>
    </w:p>
    <w:p w14:paraId="0E4C15C0" w14:textId="3AE816EE" w:rsidR="009663F3" w:rsidRDefault="009737A6" w:rsidP="009663F3">
      <w:pPr>
        <w:pStyle w:val="ListParagraph"/>
        <w:keepNext/>
        <w:ind w:left="1271"/>
        <w:jc w:val="center"/>
      </w:pPr>
      <w:r>
        <w:rPr>
          <w:noProof/>
          <w:lang w:val="en-US"/>
        </w:rPr>
        <w:drawing>
          <wp:inline distT="0" distB="0" distL="0" distR="0" wp14:anchorId="74C48080" wp14:editId="2C3E41D1">
            <wp:extent cx="2778196" cy="1752600"/>
            <wp:effectExtent l="0" t="0" r="3175" b="0"/>
            <wp:docPr id="16214" name="Picture 16214" descr="Sensor Induktif-Proximity – technoinl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ensor Induktif-Proximity – technoinliv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90083" cy="1760099"/>
                    </a:xfrm>
                    <a:prstGeom prst="rect">
                      <a:avLst/>
                    </a:prstGeom>
                    <a:noFill/>
                    <a:ln>
                      <a:noFill/>
                    </a:ln>
                  </pic:spPr>
                </pic:pic>
              </a:graphicData>
            </a:graphic>
          </wp:inline>
        </w:drawing>
      </w:r>
    </w:p>
    <w:p w14:paraId="0BD1562E" w14:textId="7DAC6F95" w:rsidR="000F7A7E" w:rsidRDefault="009663F3" w:rsidP="008C1AFF">
      <w:pPr>
        <w:pStyle w:val="Caption"/>
        <w:spacing w:line="480" w:lineRule="auto"/>
        <w:ind w:left="1276"/>
        <w:jc w:val="center"/>
        <w:rPr>
          <w:rFonts w:eastAsia="SimSun" w:cs="Times New Roman"/>
          <w:i w:val="0"/>
          <w:color w:val="auto"/>
          <w:sz w:val="24"/>
          <w:szCs w:val="24"/>
          <w:lang w:eastAsia="zh-CN"/>
        </w:rPr>
      </w:pPr>
      <w:bookmarkStart w:id="86" w:name="_Toc73705452"/>
      <w:r w:rsidRPr="009663F3">
        <w:rPr>
          <w:i w:val="0"/>
          <w:color w:val="auto"/>
          <w:sz w:val="24"/>
        </w:rPr>
        <w:t xml:space="preserve">Gambar 2. </w:t>
      </w:r>
      <w:r w:rsidRPr="009663F3">
        <w:rPr>
          <w:i w:val="0"/>
          <w:color w:val="auto"/>
          <w:sz w:val="24"/>
        </w:rPr>
        <w:fldChar w:fldCharType="begin"/>
      </w:r>
      <w:r w:rsidRPr="009663F3">
        <w:rPr>
          <w:i w:val="0"/>
          <w:color w:val="auto"/>
          <w:sz w:val="24"/>
        </w:rPr>
        <w:instrText xml:space="preserve"> SEQ Gambar_2. \* ARABIC </w:instrText>
      </w:r>
      <w:r w:rsidRPr="009663F3">
        <w:rPr>
          <w:i w:val="0"/>
          <w:color w:val="auto"/>
          <w:sz w:val="24"/>
        </w:rPr>
        <w:fldChar w:fldCharType="separate"/>
      </w:r>
      <w:r w:rsidR="00713366">
        <w:rPr>
          <w:i w:val="0"/>
          <w:noProof/>
          <w:color w:val="auto"/>
          <w:sz w:val="24"/>
        </w:rPr>
        <w:t>4</w:t>
      </w:r>
      <w:r w:rsidRPr="009663F3">
        <w:rPr>
          <w:i w:val="0"/>
          <w:color w:val="auto"/>
          <w:sz w:val="24"/>
        </w:rPr>
        <w:fldChar w:fldCharType="end"/>
      </w:r>
      <w:r>
        <w:rPr>
          <w:lang w:val="en-US"/>
        </w:rPr>
        <w:t xml:space="preserve"> </w:t>
      </w:r>
      <w:r w:rsidRPr="00974B3C">
        <w:rPr>
          <w:rFonts w:cs="Times New Roman"/>
          <w:i w:val="0"/>
          <w:color w:val="auto"/>
          <w:sz w:val="24"/>
          <w:szCs w:val="24"/>
        </w:rPr>
        <w:t xml:space="preserve">Sensor </w:t>
      </w:r>
      <w:r w:rsidRPr="0083027F">
        <w:rPr>
          <w:rFonts w:cs="Times New Roman"/>
          <w:color w:val="auto"/>
          <w:sz w:val="24"/>
          <w:szCs w:val="24"/>
        </w:rPr>
        <w:t>Proximity</w:t>
      </w:r>
      <w:r w:rsidRPr="00974B3C">
        <w:rPr>
          <w:rFonts w:cs="Times New Roman"/>
          <w:i w:val="0"/>
          <w:color w:val="auto"/>
          <w:sz w:val="24"/>
          <w:szCs w:val="24"/>
        </w:rPr>
        <w:t xml:space="preserve"> Induktif</w:t>
      </w:r>
      <w:bookmarkEnd w:id="86"/>
    </w:p>
    <w:p w14:paraId="15F864B2" w14:textId="77777777" w:rsidR="005B125B" w:rsidRDefault="005B125B" w:rsidP="005B125B">
      <w:pPr>
        <w:rPr>
          <w:rFonts w:eastAsia="SimSun"/>
          <w:lang w:eastAsia="zh-CN"/>
        </w:rPr>
      </w:pPr>
    </w:p>
    <w:p w14:paraId="753BBD5A" w14:textId="77777777" w:rsidR="005B125B" w:rsidRPr="005B125B" w:rsidRDefault="005B125B" w:rsidP="005B125B">
      <w:pPr>
        <w:rPr>
          <w:rFonts w:eastAsia="SimSun"/>
          <w:lang w:eastAsia="zh-CN"/>
        </w:rPr>
      </w:pPr>
    </w:p>
    <w:p w14:paraId="42571C11" w14:textId="323E4A33" w:rsidR="000F7A7E" w:rsidRPr="000F7A7E" w:rsidRDefault="000F7A7E" w:rsidP="00213EE8">
      <w:pPr>
        <w:pStyle w:val="Heading5"/>
        <w:numPr>
          <w:ilvl w:val="2"/>
          <w:numId w:val="42"/>
        </w:numPr>
        <w:spacing w:before="0"/>
        <w:ind w:left="1276"/>
        <w:rPr>
          <w:rFonts w:ascii="Times New Roman" w:hAnsi="Times New Roman" w:cs="Times New Roman"/>
          <w:b/>
          <w:color w:val="auto"/>
        </w:rPr>
      </w:pPr>
      <w:bookmarkStart w:id="87" w:name="_Toc69332901"/>
      <w:bookmarkStart w:id="88" w:name="_Toc69984176"/>
      <w:bookmarkStart w:id="89" w:name="_Toc71322563"/>
      <w:bookmarkStart w:id="90" w:name="_Toc73530080"/>
      <w:r w:rsidRPr="000F7A7E">
        <w:rPr>
          <w:rFonts w:ascii="Times New Roman" w:hAnsi="Times New Roman" w:cs="Times New Roman"/>
          <w:b/>
          <w:color w:val="auto"/>
        </w:rPr>
        <w:t xml:space="preserve">Sensor </w:t>
      </w:r>
      <w:bookmarkEnd w:id="87"/>
      <w:bookmarkEnd w:id="88"/>
      <w:bookmarkEnd w:id="89"/>
      <w:r w:rsidRPr="000F7A7E">
        <w:rPr>
          <w:rFonts w:ascii="Times New Roman" w:hAnsi="Times New Roman" w:cs="Times New Roman"/>
          <w:b/>
          <w:i/>
          <w:color w:val="auto"/>
        </w:rPr>
        <w:t xml:space="preserve">Proximity </w:t>
      </w:r>
      <w:r w:rsidRPr="000F7A7E">
        <w:rPr>
          <w:rFonts w:ascii="Times New Roman" w:hAnsi="Times New Roman" w:cs="Times New Roman"/>
          <w:b/>
          <w:color w:val="auto"/>
        </w:rPr>
        <w:t>Kapasitif</w:t>
      </w:r>
      <w:bookmarkEnd w:id="90"/>
    </w:p>
    <w:p w14:paraId="22DC99BC" w14:textId="391D2E87" w:rsidR="000F7A7E" w:rsidRDefault="000F7A7E" w:rsidP="000F7A7E">
      <w:pPr>
        <w:pStyle w:val="Caption"/>
        <w:spacing w:line="480" w:lineRule="auto"/>
        <w:ind w:left="1276" w:firstLine="720"/>
        <w:jc w:val="both"/>
        <w:rPr>
          <w:rFonts w:cs="Times New Roman"/>
          <w:i w:val="0"/>
          <w:color w:val="auto"/>
          <w:sz w:val="24"/>
          <w:szCs w:val="24"/>
        </w:rPr>
      </w:pPr>
      <w:r w:rsidRPr="00F4311B">
        <w:rPr>
          <w:rFonts w:cs="Times New Roman"/>
          <w:i w:val="0"/>
          <w:color w:val="auto"/>
          <w:sz w:val="24"/>
          <w:szCs w:val="24"/>
        </w:rPr>
        <w:t xml:space="preserve">Sensor </w:t>
      </w:r>
      <w:r w:rsidRPr="0083027F">
        <w:rPr>
          <w:rFonts w:cs="Times New Roman"/>
          <w:color w:val="auto"/>
          <w:sz w:val="24"/>
          <w:szCs w:val="24"/>
        </w:rPr>
        <w:t>proximity</w:t>
      </w:r>
      <w:r w:rsidRPr="00F4311B">
        <w:rPr>
          <w:rFonts w:cs="Times New Roman"/>
          <w:i w:val="0"/>
          <w:color w:val="auto"/>
          <w:sz w:val="24"/>
          <w:szCs w:val="24"/>
        </w:rPr>
        <w:t xml:space="preserve"> kapasitif bekerja untuk mendeteksi ada atau tidaknya objek dengan melihat perubahan nilai kapasitansi ketika didekatkan dengan benda tertentu. Sensor ini akan membangkitkan medan elektrik dan nantinya akan mendeteksi nilai kapasitansi ketika medan elektrik ini memotong suatu objek. Dalam fisika kita punya persamaan untuk besarnya nilai kapasita</w:t>
      </w:r>
      <w:r w:rsidR="002C67C4">
        <w:rPr>
          <w:rFonts w:cs="Times New Roman"/>
          <w:i w:val="0"/>
          <w:color w:val="auto"/>
          <w:sz w:val="24"/>
          <w:szCs w:val="24"/>
        </w:rPr>
        <w:t xml:space="preserve">nsi suatu benda. </w:t>
      </w:r>
      <w:r w:rsidRPr="00F4311B">
        <w:rPr>
          <w:rFonts w:cs="Times New Roman"/>
          <w:i w:val="0"/>
          <w:color w:val="auto"/>
          <w:sz w:val="24"/>
          <w:szCs w:val="24"/>
        </w:rPr>
        <w:t xml:space="preserve"> </w:t>
      </w:r>
      <w:r w:rsidR="002C67C4">
        <w:rPr>
          <w:rFonts w:cs="Times New Roman"/>
          <w:i w:val="0"/>
          <w:color w:val="auto"/>
          <w:sz w:val="24"/>
          <w:szCs w:val="24"/>
          <w:lang w:val="en-US"/>
        </w:rPr>
        <w:t xml:space="preserve">Di </w:t>
      </w:r>
      <w:r w:rsidRPr="00F4311B">
        <w:rPr>
          <w:rFonts w:cs="Times New Roman"/>
          <w:i w:val="0"/>
          <w:color w:val="auto"/>
          <w:sz w:val="24"/>
          <w:szCs w:val="24"/>
        </w:rPr>
        <w:t>lihat bahwa perubahan nilai kapasitansi tergantung beberapa faktor yaitu:</w:t>
      </w:r>
    </w:p>
    <w:p w14:paraId="040287CF" w14:textId="77777777" w:rsidR="000F7A7E" w:rsidRDefault="000F7A7E" w:rsidP="00213EE8">
      <w:pPr>
        <w:pStyle w:val="Caption"/>
        <w:numPr>
          <w:ilvl w:val="1"/>
          <w:numId w:val="40"/>
        </w:numPr>
        <w:spacing w:line="480" w:lineRule="auto"/>
        <w:ind w:left="1701"/>
        <w:jc w:val="both"/>
        <w:rPr>
          <w:rFonts w:cs="Times New Roman"/>
          <w:i w:val="0"/>
          <w:color w:val="auto"/>
          <w:sz w:val="24"/>
          <w:szCs w:val="24"/>
        </w:rPr>
      </w:pPr>
      <w:r w:rsidRPr="00F4311B">
        <w:rPr>
          <w:rFonts w:cs="Times New Roman"/>
          <w:i w:val="0"/>
          <w:color w:val="auto"/>
          <w:sz w:val="24"/>
          <w:szCs w:val="24"/>
        </w:rPr>
        <w:t xml:space="preserve">Jarak dan posisi benda di depan sensor proximity </w:t>
      </w:r>
    </w:p>
    <w:p w14:paraId="7020C0C0" w14:textId="77777777" w:rsidR="000F7A7E" w:rsidRDefault="000F7A7E" w:rsidP="00213EE8">
      <w:pPr>
        <w:pStyle w:val="Caption"/>
        <w:numPr>
          <w:ilvl w:val="1"/>
          <w:numId w:val="40"/>
        </w:numPr>
        <w:spacing w:line="480" w:lineRule="auto"/>
        <w:ind w:left="1701"/>
        <w:jc w:val="both"/>
        <w:rPr>
          <w:rFonts w:cs="Times New Roman"/>
          <w:i w:val="0"/>
          <w:color w:val="auto"/>
          <w:sz w:val="24"/>
          <w:szCs w:val="24"/>
        </w:rPr>
      </w:pPr>
      <w:r w:rsidRPr="00F4311B">
        <w:rPr>
          <w:rFonts w:cs="Times New Roman"/>
          <w:i w:val="0"/>
          <w:color w:val="auto"/>
          <w:sz w:val="24"/>
          <w:szCs w:val="24"/>
        </w:rPr>
        <w:t xml:space="preserve">Ukuran dan bentuk objek </w:t>
      </w:r>
    </w:p>
    <w:p w14:paraId="338F7A90" w14:textId="77777777" w:rsidR="000F7A7E" w:rsidRDefault="000F7A7E" w:rsidP="00213EE8">
      <w:pPr>
        <w:pStyle w:val="Caption"/>
        <w:numPr>
          <w:ilvl w:val="1"/>
          <w:numId w:val="40"/>
        </w:numPr>
        <w:spacing w:line="480" w:lineRule="auto"/>
        <w:ind w:left="1701"/>
        <w:jc w:val="both"/>
        <w:rPr>
          <w:rFonts w:cs="Times New Roman"/>
          <w:i w:val="0"/>
          <w:color w:val="auto"/>
          <w:sz w:val="24"/>
          <w:szCs w:val="24"/>
        </w:rPr>
      </w:pPr>
      <w:r w:rsidRPr="00F4311B">
        <w:rPr>
          <w:rFonts w:cs="Times New Roman"/>
          <w:i w:val="0"/>
          <w:color w:val="auto"/>
          <w:sz w:val="24"/>
          <w:szCs w:val="24"/>
        </w:rPr>
        <w:t>Konstanta dielektrik benda ter</w:t>
      </w:r>
      <w:r>
        <w:rPr>
          <w:rFonts w:cs="Times New Roman"/>
          <w:i w:val="0"/>
          <w:color w:val="auto"/>
          <w:sz w:val="24"/>
          <w:szCs w:val="24"/>
        </w:rPr>
        <w:t xml:space="preserve">sebut </w:t>
      </w:r>
    </w:p>
    <w:p w14:paraId="225DC70C" w14:textId="1F1DAD5E" w:rsidR="000F7A7E" w:rsidRDefault="000F7A7E" w:rsidP="000F7A7E">
      <w:pPr>
        <w:pStyle w:val="Caption"/>
        <w:spacing w:line="480" w:lineRule="auto"/>
        <w:ind w:left="1276" w:firstLine="556"/>
        <w:jc w:val="both"/>
        <w:rPr>
          <w:rFonts w:cs="Times New Roman"/>
          <w:i w:val="0"/>
          <w:color w:val="auto"/>
          <w:sz w:val="24"/>
          <w:szCs w:val="24"/>
        </w:rPr>
      </w:pPr>
      <w:r>
        <w:rPr>
          <w:rFonts w:cs="Times New Roman"/>
          <w:i w:val="0"/>
          <w:color w:val="auto"/>
          <w:sz w:val="24"/>
          <w:szCs w:val="24"/>
        </w:rPr>
        <w:t xml:space="preserve">Karena hubungan perubahan </w:t>
      </w:r>
      <w:r w:rsidRPr="00F4311B">
        <w:rPr>
          <w:rFonts w:cs="Times New Roman"/>
          <w:i w:val="0"/>
          <w:color w:val="auto"/>
          <w:sz w:val="24"/>
          <w:szCs w:val="24"/>
        </w:rPr>
        <w:t xml:space="preserve">jarak dengan benda dan nilai kapasitansi tidak linier, maka sensor ini sulit dipakai sebagai pendeteksi jarak. Aplikasinya hanya sebagai pendeteksi ada atau tidaknya benda (baik logam maupun nonlogam) dengan mengatur nilai set point kapasitansinya terhadap benda yang </w:t>
      </w:r>
      <w:r w:rsidR="00890646">
        <w:rPr>
          <w:rFonts w:cs="Times New Roman"/>
          <w:i w:val="0"/>
          <w:color w:val="auto"/>
          <w:sz w:val="24"/>
          <w:szCs w:val="24"/>
        </w:rPr>
        <w:t xml:space="preserve">akan kita deteksi. Sifat Sensor </w:t>
      </w:r>
      <w:r w:rsidR="00063CF4">
        <w:rPr>
          <w:rFonts w:cs="Times New Roman"/>
          <w:color w:val="auto"/>
          <w:sz w:val="24"/>
          <w:szCs w:val="24"/>
          <w:lang w:val="en-US"/>
        </w:rPr>
        <w:t xml:space="preserve">proximity </w:t>
      </w:r>
      <w:r w:rsidR="00063CF4">
        <w:rPr>
          <w:rFonts w:cs="Times New Roman"/>
          <w:i w:val="0"/>
          <w:color w:val="auto"/>
          <w:sz w:val="24"/>
          <w:szCs w:val="24"/>
          <w:lang w:val="en-US"/>
        </w:rPr>
        <w:t xml:space="preserve"> kapasitif </w:t>
      </w:r>
      <w:r w:rsidRPr="00F4311B">
        <w:rPr>
          <w:rFonts w:cs="Times New Roman"/>
          <w:i w:val="0"/>
          <w:color w:val="auto"/>
          <w:sz w:val="24"/>
          <w:szCs w:val="24"/>
        </w:rPr>
        <w:t xml:space="preserve">yang Dimanfaatkan Dalam Pengukuran </w:t>
      </w:r>
    </w:p>
    <w:p w14:paraId="02A9DDF2" w14:textId="77777777" w:rsidR="000F7A7E" w:rsidRDefault="000F7A7E" w:rsidP="00213EE8">
      <w:pPr>
        <w:pStyle w:val="Caption"/>
        <w:numPr>
          <w:ilvl w:val="0"/>
          <w:numId w:val="41"/>
        </w:numPr>
        <w:spacing w:line="480" w:lineRule="auto"/>
        <w:ind w:left="1701"/>
        <w:jc w:val="both"/>
        <w:rPr>
          <w:rFonts w:cs="Times New Roman"/>
          <w:i w:val="0"/>
          <w:color w:val="auto"/>
          <w:sz w:val="24"/>
          <w:szCs w:val="24"/>
        </w:rPr>
      </w:pPr>
      <w:r w:rsidRPr="00F4311B">
        <w:rPr>
          <w:rFonts w:cs="Times New Roman"/>
          <w:i w:val="0"/>
          <w:color w:val="auto"/>
          <w:sz w:val="24"/>
          <w:szCs w:val="24"/>
        </w:rPr>
        <w:t xml:space="preserve">Jika luas permukaan dan dielektrika (udara) dalam dijaga konstan, maka perubahan nilai kapasitansi ditentukan oleh jarak antara kedua lempeng logam. </w:t>
      </w:r>
    </w:p>
    <w:p w14:paraId="49B44470" w14:textId="77777777" w:rsidR="000F7A7E" w:rsidRPr="00EE07AD" w:rsidRDefault="000F7A7E" w:rsidP="00213EE8">
      <w:pPr>
        <w:pStyle w:val="Caption"/>
        <w:numPr>
          <w:ilvl w:val="0"/>
          <w:numId w:val="41"/>
        </w:numPr>
        <w:spacing w:line="480" w:lineRule="auto"/>
        <w:ind w:left="1701"/>
        <w:jc w:val="both"/>
        <w:rPr>
          <w:rFonts w:cs="Times New Roman"/>
          <w:i w:val="0"/>
          <w:sz w:val="24"/>
          <w:szCs w:val="24"/>
        </w:rPr>
      </w:pPr>
      <w:r w:rsidRPr="00F4311B">
        <w:rPr>
          <w:rFonts w:cs="Times New Roman"/>
          <w:i w:val="0"/>
          <w:color w:val="auto"/>
          <w:sz w:val="24"/>
          <w:szCs w:val="24"/>
        </w:rPr>
        <w:t xml:space="preserve">Jika luas permukaan dan jarak kedua lempeng logam dijaga konstan dan volume dilektrikum dapat dipengaruhi makan perubahan kapasitansi ditentukan oleh volume atau ketinggian cairan elektrolit yang diberikan </w:t>
      </w:r>
      <w:r>
        <w:rPr>
          <w:rFonts w:cs="Times New Roman"/>
          <w:i w:val="0"/>
          <w:color w:val="auto"/>
          <w:sz w:val="24"/>
          <w:szCs w:val="24"/>
        </w:rPr>
        <w:t>.</w:t>
      </w:r>
    </w:p>
    <w:p w14:paraId="23B24705" w14:textId="77777777" w:rsidR="000F7A7E" w:rsidRPr="00EE07AD" w:rsidRDefault="000F7A7E" w:rsidP="00213EE8">
      <w:pPr>
        <w:pStyle w:val="Caption"/>
        <w:numPr>
          <w:ilvl w:val="0"/>
          <w:numId w:val="41"/>
        </w:numPr>
        <w:spacing w:line="480" w:lineRule="auto"/>
        <w:ind w:left="1701"/>
        <w:jc w:val="both"/>
        <w:rPr>
          <w:rFonts w:cs="Times New Roman"/>
          <w:i w:val="0"/>
          <w:sz w:val="24"/>
          <w:szCs w:val="24"/>
        </w:rPr>
      </w:pPr>
      <w:r w:rsidRPr="00EE07AD">
        <w:rPr>
          <w:rFonts w:cs="Times New Roman"/>
          <w:i w:val="0"/>
          <w:color w:val="auto"/>
          <w:sz w:val="24"/>
          <w:szCs w:val="24"/>
        </w:rPr>
        <w:t xml:space="preserve">Jika jarak dan dielektrikum (udara) dijaga konstan, maka perubahan kapasitansi ditentukan oleh luas permukaan kedua lempeng logam yang saling berdekatan. Kelebihan-kelebihan sensor </w:t>
      </w:r>
      <w:r w:rsidRPr="00890646">
        <w:rPr>
          <w:rFonts w:cs="Times New Roman"/>
          <w:color w:val="auto"/>
          <w:sz w:val="24"/>
          <w:szCs w:val="24"/>
        </w:rPr>
        <w:t xml:space="preserve">proximity </w:t>
      </w:r>
      <w:r w:rsidRPr="008113E3">
        <w:rPr>
          <w:rFonts w:cs="Times New Roman"/>
          <w:color w:val="auto"/>
          <w:sz w:val="24"/>
          <w:szCs w:val="24"/>
        </w:rPr>
        <w:t>capasitive</w:t>
      </w:r>
      <w:r w:rsidRPr="00EE07AD">
        <w:rPr>
          <w:rFonts w:cs="Times New Roman"/>
          <w:i w:val="0"/>
          <w:color w:val="auto"/>
          <w:sz w:val="24"/>
          <w:szCs w:val="24"/>
        </w:rPr>
        <w:t xml:space="preserve"> yaitu: </w:t>
      </w:r>
    </w:p>
    <w:p w14:paraId="095B5C7E" w14:textId="34F6AAC5" w:rsidR="000F7A7E" w:rsidRDefault="000F7A7E" w:rsidP="000F7A7E">
      <w:pPr>
        <w:pStyle w:val="Caption"/>
        <w:spacing w:line="480" w:lineRule="auto"/>
        <w:ind w:left="1701"/>
        <w:jc w:val="both"/>
        <w:rPr>
          <w:rFonts w:cs="Times New Roman"/>
          <w:i w:val="0"/>
          <w:color w:val="auto"/>
          <w:sz w:val="24"/>
          <w:szCs w:val="24"/>
        </w:rPr>
      </w:pPr>
      <w:r w:rsidRPr="00EE07AD">
        <w:rPr>
          <w:rFonts w:cs="Times New Roman"/>
          <w:i w:val="0"/>
          <w:color w:val="auto"/>
          <w:sz w:val="24"/>
          <w:szCs w:val="24"/>
        </w:rPr>
        <w:t>1. Dapat mendet</w:t>
      </w:r>
      <w:r w:rsidR="008113E3">
        <w:rPr>
          <w:rFonts w:cs="Times New Roman"/>
          <w:i w:val="0"/>
          <w:color w:val="auto"/>
          <w:sz w:val="24"/>
          <w:szCs w:val="24"/>
        </w:rPr>
        <w:t>eksi benda seperti besi, plastik</w:t>
      </w:r>
      <w:r w:rsidRPr="00EE07AD">
        <w:rPr>
          <w:rFonts w:cs="Times New Roman"/>
          <w:i w:val="0"/>
          <w:color w:val="auto"/>
          <w:sz w:val="24"/>
          <w:szCs w:val="24"/>
        </w:rPr>
        <w:t xml:space="preserve">, air, batu, dll </w:t>
      </w:r>
    </w:p>
    <w:p w14:paraId="10F800CE" w14:textId="77777777" w:rsidR="000F7A7E" w:rsidRDefault="000F7A7E" w:rsidP="000F7A7E">
      <w:pPr>
        <w:pStyle w:val="Caption"/>
        <w:spacing w:line="480" w:lineRule="auto"/>
        <w:ind w:left="1701"/>
        <w:jc w:val="both"/>
        <w:rPr>
          <w:rFonts w:cs="Times New Roman"/>
          <w:i w:val="0"/>
          <w:color w:val="auto"/>
          <w:sz w:val="24"/>
          <w:szCs w:val="24"/>
        </w:rPr>
      </w:pPr>
      <w:r w:rsidRPr="00EE07AD">
        <w:rPr>
          <w:rFonts w:cs="Times New Roman"/>
          <w:i w:val="0"/>
          <w:color w:val="auto"/>
          <w:sz w:val="24"/>
          <w:szCs w:val="24"/>
        </w:rPr>
        <w:t xml:space="preserve">2. Tahan lama dan dapat melindungi arus. </w:t>
      </w:r>
    </w:p>
    <w:p w14:paraId="154386B3" w14:textId="77777777" w:rsidR="000F7A7E" w:rsidRDefault="000F7A7E" w:rsidP="000F7A7E">
      <w:pPr>
        <w:pStyle w:val="Caption"/>
        <w:spacing w:line="480" w:lineRule="auto"/>
        <w:ind w:left="1701"/>
        <w:jc w:val="both"/>
        <w:rPr>
          <w:rFonts w:cs="Times New Roman"/>
          <w:i w:val="0"/>
          <w:color w:val="auto"/>
          <w:sz w:val="24"/>
          <w:szCs w:val="24"/>
        </w:rPr>
      </w:pPr>
      <w:r w:rsidRPr="00EE07AD">
        <w:rPr>
          <w:rFonts w:cs="Times New Roman"/>
          <w:i w:val="0"/>
          <w:color w:val="auto"/>
          <w:sz w:val="24"/>
          <w:szCs w:val="24"/>
        </w:rPr>
        <w:t>3. Dapat menyesuaikan jarak benda.</w:t>
      </w:r>
    </w:p>
    <w:p w14:paraId="5A934CC7" w14:textId="77777777" w:rsidR="000F7A7E" w:rsidRDefault="000F7A7E" w:rsidP="000F7A7E">
      <w:pPr>
        <w:pStyle w:val="Caption"/>
        <w:spacing w:line="480" w:lineRule="auto"/>
        <w:ind w:left="1701"/>
        <w:jc w:val="both"/>
        <w:rPr>
          <w:rFonts w:cs="Times New Roman"/>
          <w:i w:val="0"/>
          <w:color w:val="auto"/>
          <w:sz w:val="24"/>
          <w:szCs w:val="24"/>
        </w:rPr>
      </w:pPr>
      <w:r w:rsidRPr="00EE07AD">
        <w:rPr>
          <w:rFonts w:cs="Times New Roman"/>
          <w:i w:val="0"/>
          <w:color w:val="auto"/>
          <w:sz w:val="24"/>
          <w:szCs w:val="24"/>
        </w:rPr>
        <w:t xml:space="preserve">4. Terdapat indicator dengan led merah. </w:t>
      </w:r>
    </w:p>
    <w:p w14:paraId="5FF560A2" w14:textId="77777777" w:rsidR="000F7A7E" w:rsidRDefault="000F7A7E" w:rsidP="000F7A7E">
      <w:pPr>
        <w:pStyle w:val="Caption"/>
        <w:spacing w:line="480" w:lineRule="auto"/>
        <w:ind w:left="1701"/>
        <w:jc w:val="both"/>
        <w:rPr>
          <w:rFonts w:cs="Times New Roman"/>
          <w:i w:val="0"/>
          <w:color w:val="auto"/>
          <w:sz w:val="24"/>
          <w:szCs w:val="24"/>
        </w:rPr>
      </w:pPr>
      <w:r w:rsidRPr="00EE07AD">
        <w:rPr>
          <w:rFonts w:cs="Times New Roman"/>
          <w:i w:val="0"/>
          <w:color w:val="auto"/>
          <w:sz w:val="24"/>
          <w:szCs w:val="24"/>
        </w:rPr>
        <w:t xml:space="preserve">5. Mudah untuk mengontrol posisi. </w:t>
      </w:r>
      <w:r w:rsidRPr="00F4311B">
        <w:rPr>
          <w:rFonts w:cs="Times New Roman"/>
          <w:i w:val="0"/>
          <w:color w:val="auto"/>
          <w:sz w:val="24"/>
          <w:szCs w:val="24"/>
        </w:rPr>
        <w:t xml:space="preserve"> </w:t>
      </w:r>
    </w:p>
    <w:p w14:paraId="638907BB" w14:textId="77777777" w:rsidR="000F7A7E" w:rsidRPr="00EE07AD" w:rsidRDefault="000F7A7E" w:rsidP="000F7A7E">
      <w:pPr>
        <w:ind w:left="1276" w:firstLine="425"/>
        <w:contextualSpacing/>
        <w:jc w:val="both"/>
        <w:rPr>
          <w:rFonts w:eastAsia="Calibri" w:cs="Times New Roman"/>
          <w:lang w:val="en-ID"/>
        </w:rPr>
      </w:pPr>
      <w:r>
        <w:rPr>
          <w:rFonts w:eastAsia="Calibri" w:cs="Times New Roman"/>
        </w:rPr>
        <w:t xml:space="preserve">Sensor </w:t>
      </w:r>
      <w:r w:rsidRPr="00890646">
        <w:rPr>
          <w:rFonts w:eastAsia="Calibri" w:cs="Times New Roman"/>
          <w:i/>
        </w:rPr>
        <w:t>proximity</w:t>
      </w:r>
      <w:r>
        <w:rPr>
          <w:rFonts w:eastAsia="Calibri" w:cs="Times New Roman"/>
        </w:rPr>
        <w:t xml:space="preserve"> kapasitif</w:t>
      </w:r>
      <w:r w:rsidRPr="00F4311B">
        <w:rPr>
          <w:rFonts w:eastAsia="Calibri" w:cs="Times New Roman"/>
          <w:lang w:val="en-US"/>
        </w:rPr>
        <w:t xml:space="preserve"> </w:t>
      </w:r>
      <w:r w:rsidRPr="00F4311B">
        <w:rPr>
          <w:rFonts w:eastAsia="Calibri" w:cs="Times New Roman"/>
        </w:rPr>
        <w:t>dapat dilihat pada Gambar</w:t>
      </w:r>
      <w:r>
        <w:rPr>
          <w:rFonts w:eastAsia="Calibri" w:cs="Times New Roman"/>
        </w:rPr>
        <w:t xml:space="preserve"> 2.5</w:t>
      </w:r>
      <w:r w:rsidRPr="00F4311B">
        <w:rPr>
          <w:rFonts w:eastAsia="Calibri" w:cs="Times New Roman"/>
          <w:lang w:val="en-US"/>
        </w:rPr>
        <w:t>.</w:t>
      </w:r>
    </w:p>
    <w:p w14:paraId="1DA256A7" w14:textId="77777777" w:rsidR="000F7A7E" w:rsidRDefault="000F7A7E" w:rsidP="000F7A7E">
      <w:pPr>
        <w:pStyle w:val="Caption"/>
        <w:keepNext/>
        <w:spacing w:line="480" w:lineRule="auto"/>
        <w:ind w:left="1701"/>
        <w:jc w:val="center"/>
      </w:pPr>
      <w:r>
        <w:rPr>
          <w:rFonts w:cs="Times New Roman"/>
          <w:i w:val="0"/>
          <w:noProof/>
          <w:sz w:val="24"/>
          <w:szCs w:val="24"/>
          <w:lang w:val="en-US"/>
        </w:rPr>
        <w:drawing>
          <wp:inline distT="0" distB="0" distL="0" distR="0" wp14:anchorId="644CFA1E" wp14:editId="342F2F17">
            <wp:extent cx="1947261" cy="1704975"/>
            <wp:effectExtent l="0" t="0" r="0" b="0"/>
            <wp:docPr id="16219" name="Picture 16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s (2).jpg"/>
                    <pic:cNvPicPr/>
                  </pic:nvPicPr>
                  <pic:blipFill>
                    <a:blip r:embed="rId44">
                      <a:extLst>
                        <a:ext uri="{28A0092B-C50C-407E-A947-70E740481C1C}">
                          <a14:useLocalDpi xmlns:a14="http://schemas.microsoft.com/office/drawing/2010/main" val="0"/>
                        </a:ext>
                      </a:extLst>
                    </a:blip>
                    <a:stretch>
                      <a:fillRect/>
                    </a:stretch>
                  </pic:blipFill>
                  <pic:spPr>
                    <a:xfrm>
                      <a:off x="0" y="0"/>
                      <a:ext cx="1956596" cy="1713148"/>
                    </a:xfrm>
                    <a:prstGeom prst="rect">
                      <a:avLst/>
                    </a:prstGeom>
                  </pic:spPr>
                </pic:pic>
              </a:graphicData>
            </a:graphic>
          </wp:inline>
        </w:drawing>
      </w:r>
    </w:p>
    <w:p w14:paraId="69013873" w14:textId="112E66FD" w:rsidR="000560FF" w:rsidRPr="005B125B" w:rsidRDefault="000F7A7E" w:rsidP="005B125B">
      <w:pPr>
        <w:pStyle w:val="Caption"/>
        <w:tabs>
          <w:tab w:val="left" w:pos="284"/>
        </w:tabs>
        <w:ind w:left="1843"/>
        <w:jc w:val="center"/>
        <w:rPr>
          <w:i w:val="0"/>
          <w:color w:val="auto"/>
          <w:sz w:val="24"/>
          <w:lang w:val="en-US"/>
        </w:rPr>
      </w:pPr>
      <w:bookmarkStart w:id="91" w:name="_Toc73705453"/>
      <w:r w:rsidRPr="000F7A7E">
        <w:rPr>
          <w:i w:val="0"/>
          <w:color w:val="auto"/>
          <w:sz w:val="24"/>
        </w:rPr>
        <w:t xml:space="preserve">Gambar 2. </w:t>
      </w:r>
      <w:r w:rsidRPr="000F7A7E">
        <w:rPr>
          <w:i w:val="0"/>
          <w:color w:val="auto"/>
          <w:sz w:val="24"/>
        </w:rPr>
        <w:fldChar w:fldCharType="begin"/>
      </w:r>
      <w:r w:rsidRPr="000F7A7E">
        <w:rPr>
          <w:i w:val="0"/>
          <w:color w:val="auto"/>
          <w:sz w:val="24"/>
        </w:rPr>
        <w:instrText xml:space="preserve"> SEQ Gambar_2. \* ARABIC </w:instrText>
      </w:r>
      <w:r w:rsidRPr="000F7A7E">
        <w:rPr>
          <w:i w:val="0"/>
          <w:color w:val="auto"/>
          <w:sz w:val="24"/>
        </w:rPr>
        <w:fldChar w:fldCharType="separate"/>
      </w:r>
      <w:r w:rsidR="00713366">
        <w:rPr>
          <w:i w:val="0"/>
          <w:noProof/>
          <w:color w:val="auto"/>
          <w:sz w:val="24"/>
        </w:rPr>
        <w:t>5</w:t>
      </w:r>
      <w:r w:rsidRPr="000F7A7E">
        <w:rPr>
          <w:i w:val="0"/>
          <w:color w:val="auto"/>
          <w:sz w:val="24"/>
        </w:rPr>
        <w:fldChar w:fldCharType="end"/>
      </w:r>
      <w:r w:rsidRPr="000F7A7E">
        <w:rPr>
          <w:i w:val="0"/>
          <w:color w:val="auto"/>
          <w:sz w:val="24"/>
          <w:lang w:val="en-US"/>
        </w:rPr>
        <w:t xml:space="preserve"> Sensor </w:t>
      </w:r>
      <w:r w:rsidRPr="00890646">
        <w:rPr>
          <w:color w:val="auto"/>
          <w:sz w:val="24"/>
          <w:lang w:val="en-US"/>
        </w:rPr>
        <w:t>Proximity</w:t>
      </w:r>
      <w:r w:rsidRPr="000F7A7E">
        <w:rPr>
          <w:i w:val="0"/>
          <w:color w:val="auto"/>
          <w:sz w:val="24"/>
          <w:lang w:val="en-US"/>
        </w:rPr>
        <w:t xml:space="preserve"> Kapasitif</w:t>
      </w:r>
      <w:bookmarkEnd w:id="91"/>
    </w:p>
    <w:p w14:paraId="1A0D2691" w14:textId="77777777" w:rsidR="00E01CB8" w:rsidRPr="00344389" w:rsidRDefault="00B7298A" w:rsidP="00213EE8">
      <w:pPr>
        <w:pStyle w:val="ListParagraph"/>
        <w:numPr>
          <w:ilvl w:val="0"/>
          <w:numId w:val="15"/>
        </w:numPr>
        <w:ind w:left="1276" w:hanging="709"/>
        <w:rPr>
          <w:b/>
        </w:rPr>
      </w:pPr>
      <w:bookmarkStart w:id="92" w:name="_Toc69451550"/>
      <w:r w:rsidRPr="00344389">
        <w:rPr>
          <w:b/>
        </w:rPr>
        <w:t>NodeMCU</w:t>
      </w:r>
      <w:bookmarkEnd w:id="92"/>
    </w:p>
    <w:p w14:paraId="058D3869" w14:textId="77777777" w:rsidR="00E01CB8" w:rsidRDefault="00B7298A" w:rsidP="00C33E95">
      <w:pPr>
        <w:ind w:left="1418" w:firstLine="567"/>
        <w:jc w:val="both"/>
        <w:rPr>
          <w:b/>
        </w:rPr>
      </w:pPr>
      <w:r>
        <w:t xml:space="preserve">NodeMCU merupakan sebuah </w:t>
      </w:r>
      <w:r>
        <w:rPr>
          <w:i/>
        </w:rPr>
        <w:t>open source</w:t>
      </w:r>
      <w:r>
        <w:t xml:space="preserve"> platform </w:t>
      </w:r>
      <w:r>
        <w:rPr>
          <w:i/>
          <w:iCs/>
        </w:rPr>
        <w:t>IoT</w:t>
      </w:r>
      <w:r>
        <w:t xml:space="preserve"> dan pengembangan kit yang menggunakan bahasa pemrograman Lua untuk membantu dalam membuat </w:t>
      </w:r>
      <w:r>
        <w:rPr>
          <w:i/>
        </w:rPr>
        <w:t>prototype</w:t>
      </w:r>
      <w:r>
        <w:t xml:space="preserve"> produk </w:t>
      </w:r>
      <w:r>
        <w:rPr>
          <w:i/>
          <w:iCs/>
        </w:rPr>
        <w:t>IoT</w:t>
      </w:r>
      <w:r>
        <w:t xml:space="preserve"> atau bisa dengan memakai sketch dengan adruino IDE. </w:t>
      </w:r>
    </w:p>
    <w:p w14:paraId="15B9BC4F" w14:textId="3AD66283" w:rsidR="00E01CB8" w:rsidRPr="00E613CB" w:rsidRDefault="00B7298A" w:rsidP="00932BAA">
      <w:pPr>
        <w:ind w:left="1418" w:firstLine="567"/>
        <w:jc w:val="both"/>
        <w:rPr>
          <w:rFonts w:eastAsia="SimSun"/>
          <w:lang w:val="en-US" w:eastAsia="zh-CN"/>
        </w:rPr>
      </w:pPr>
      <w:r>
        <w:t>Pengembangan kit ini didasarkan pada modul ESP8266, yang mengintegrasikan GPIO, PWM (</w:t>
      </w:r>
      <w:r>
        <w:rPr>
          <w:i/>
        </w:rPr>
        <w:t>Pulse Width Modulation</w:t>
      </w:r>
      <w:r>
        <w:t>), IIC, 1-</w:t>
      </w:r>
      <w:r>
        <w:rPr>
          <w:i/>
        </w:rPr>
        <w:t>Wire</w:t>
      </w:r>
      <w:r>
        <w:t xml:space="preserve"> dan ADC (</w:t>
      </w:r>
      <w:r>
        <w:rPr>
          <w:i/>
        </w:rPr>
        <w:t>Analog to Digital Converter</w:t>
      </w:r>
      <w:r>
        <w:t>) semua dalam satu board. GPIO NodeMCU ESP8266</w:t>
      </w:r>
      <w:r>
        <w:rPr>
          <w:b/>
        </w:rPr>
        <w:t xml:space="preserve"> </w:t>
      </w:r>
      <w:r>
        <w:t>berukuran panjang 4.83</w:t>
      </w:r>
      <w:r w:rsidR="00D200D9">
        <w:rPr>
          <w:lang w:val="en-US"/>
        </w:rPr>
        <w:t xml:space="preserve"> </w:t>
      </w:r>
      <w:r>
        <w:t>cm, lebar 2.54</w:t>
      </w:r>
      <w:r w:rsidR="00D200D9">
        <w:rPr>
          <w:lang w:val="en-US"/>
        </w:rPr>
        <w:t xml:space="preserve"> </w:t>
      </w:r>
      <w:r>
        <w:t>cm, dan berat 7 gram. Board ini sudah dilengkapi dengan fitur WiFi dan Firmwa</w:t>
      </w:r>
      <w:r w:rsidR="00E613CB">
        <w:t xml:space="preserve">renya yang bersifat </w:t>
      </w:r>
      <w:r w:rsidR="00E613CB" w:rsidRPr="008113E3">
        <w:rPr>
          <w:i/>
        </w:rPr>
        <w:t>opensource</w:t>
      </w:r>
      <w:r w:rsidR="00E613CB">
        <w:t>. Node</w:t>
      </w:r>
      <w:r w:rsidR="00E613CB">
        <w:rPr>
          <w:lang w:val="en-US"/>
        </w:rPr>
        <w:t xml:space="preserve">mcu </w:t>
      </w:r>
      <w:r w:rsidR="00E613CB">
        <w:t>dapat dilihat pada Gambar</w:t>
      </w:r>
      <w:r w:rsidR="000F7A7E">
        <w:rPr>
          <w:lang w:val="en-US"/>
        </w:rPr>
        <w:t xml:space="preserve"> 2.6</w:t>
      </w:r>
      <w:r w:rsidR="00E613CB">
        <w:rPr>
          <w:lang w:val="en-US"/>
        </w:rPr>
        <w:t>.</w:t>
      </w:r>
    </w:p>
    <w:p w14:paraId="5EF13E7E" w14:textId="77777777" w:rsidR="000F7A7E" w:rsidRDefault="00B7298A" w:rsidP="000F7A7E">
      <w:pPr>
        <w:keepNext/>
        <w:ind w:left="1418"/>
        <w:jc w:val="center"/>
      </w:pPr>
      <w:r>
        <w:rPr>
          <w:noProof/>
          <w:lang w:val="en-US"/>
        </w:rPr>
        <w:drawing>
          <wp:inline distT="0" distB="0" distL="0" distR="0" wp14:anchorId="52843F5C" wp14:editId="60DB9F50">
            <wp:extent cx="2257425" cy="1442557"/>
            <wp:effectExtent l="0" t="0" r="0" b="5715"/>
            <wp:docPr id="1" name="Picture 1" descr="Amazon.com: CANADUINO NodeMCU DEVKIT ESP8266-4MB - CP2101 USB - IoT - Lua  Script - Compatible with Arduino: Computers &amp; Access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mazon.com: CANADUINO NodeMCU DEVKIT ESP8266-4MB - CP2101 USB - IoT - Lua  Script - Compatible with Arduino: Computers &amp; Accessories"/>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2294238" cy="1466082"/>
                    </a:xfrm>
                    <a:prstGeom prst="rect">
                      <a:avLst/>
                    </a:prstGeom>
                    <a:noFill/>
                    <a:ln>
                      <a:noFill/>
                    </a:ln>
                  </pic:spPr>
                </pic:pic>
              </a:graphicData>
            </a:graphic>
          </wp:inline>
        </w:drawing>
      </w:r>
    </w:p>
    <w:p w14:paraId="6E30BFFD" w14:textId="647BA4D7" w:rsidR="00063CF4" w:rsidRDefault="000F7A7E" w:rsidP="00063CF4">
      <w:pPr>
        <w:pStyle w:val="Caption"/>
        <w:ind w:left="1276"/>
        <w:jc w:val="center"/>
        <w:rPr>
          <w:i w:val="0"/>
          <w:color w:val="auto"/>
          <w:sz w:val="24"/>
          <w:lang w:val="en-US"/>
        </w:rPr>
      </w:pPr>
      <w:bookmarkStart w:id="93" w:name="_Toc73705454"/>
      <w:r w:rsidRPr="000F7A7E">
        <w:rPr>
          <w:i w:val="0"/>
          <w:color w:val="auto"/>
          <w:sz w:val="24"/>
        </w:rPr>
        <w:t xml:space="preserve">Gambar 2. </w:t>
      </w:r>
      <w:r w:rsidRPr="000F7A7E">
        <w:rPr>
          <w:i w:val="0"/>
          <w:color w:val="auto"/>
          <w:sz w:val="24"/>
        </w:rPr>
        <w:fldChar w:fldCharType="begin"/>
      </w:r>
      <w:r w:rsidRPr="000F7A7E">
        <w:rPr>
          <w:i w:val="0"/>
          <w:color w:val="auto"/>
          <w:sz w:val="24"/>
        </w:rPr>
        <w:instrText xml:space="preserve"> SEQ Gambar_2. \* ARABIC </w:instrText>
      </w:r>
      <w:r w:rsidRPr="000F7A7E">
        <w:rPr>
          <w:i w:val="0"/>
          <w:color w:val="auto"/>
          <w:sz w:val="24"/>
        </w:rPr>
        <w:fldChar w:fldCharType="separate"/>
      </w:r>
      <w:r w:rsidR="00713366">
        <w:rPr>
          <w:i w:val="0"/>
          <w:noProof/>
          <w:color w:val="auto"/>
          <w:sz w:val="24"/>
        </w:rPr>
        <w:t>6</w:t>
      </w:r>
      <w:r w:rsidRPr="000F7A7E">
        <w:rPr>
          <w:i w:val="0"/>
          <w:color w:val="auto"/>
          <w:sz w:val="24"/>
        </w:rPr>
        <w:fldChar w:fldCharType="end"/>
      </w:r>
      <w:r w:rsidRPr="000F7A7E">
        <w:rPr>
          <w:i w:val="0"/>
          <w:color w:val="auto"/>
          <w:sz w:val="24"/>
          <w:lang w:val="en-US"/>
        </w:rPr>
        <w:t xml:space="preserve"> NodeMCU</w:t>
      </w:r>
      <w:bookmarkEnd w:id="93"/>
    </w:p>
    <w:p w14:paraId="04469909" w14:textId="77777777" w:rsidR="00063CF4" w:rsidRPr="00063CF4" w:rsidRDefault="00063CF4" w:rsidP="00063CF4">
      <w:pPr>
        <w:spacing w:line="240" w:lineRule="auto"/>
        <w:rPr>
          <w:lang w:val="en-US"/>
        </w:rPr>
      </w:pPr>
    </w:p>
    <w:p w14:paraId="5ED237C9" w14:textId="77777777" w:rsidR="00E01CB8" w:rsidRPr="00344389" w:rsidRDefault="00B7298A" w:rsidP="00213EE8">
      <w:pPr>
        <w:pStyle w:val="ListParagraph"/>
        <w:numPr>
          <w:ilvl w:val="0"/>
          <w:numId w:val="15"/>
        </w:numPr>
        <w:ind w:left="1276" w:hanging="709"/>
        <w:rPr>
          <w:b/>
        </w:rPr>
      </w:pPr>
      <w:bookmarkStart w:id="94" w:name="_Toc69451551"/>
      <w:bookmarkStart w:id="95" w:name="_Toc68466008"/>
      <w:r w:rsidRPr="00344389">
        <w:rPr>
          <w:b/>
        </w:rPr>
        <w:t>Motor Servo</w:t>
      </w:r>
      <w:bookmarkEnd w:id="94"/>
      <w:bookmarkEnd w:id="95"/>
    </w:p>
    <w:p w14:paraId="41B31055" w14:textId="13F53EDF" w:rsidR="007A29D9" w:rsidRPr="00E613CB" w:rsidRDefault="00B7298A" w:rsidP="00344389">
      <w:pPr>
        <w:pStyle w:val="Caption"/>
        <w:spacing w:line="480" w:lineRule="auto"/>
        <w:ind w:left="1276" w:firstLine="567"/>
        <w:jc w:val="both"/>
        <w:rPr>
          <w:rFonts w:eastAsia="SimSun" w:cs="Times New Roman"/>
          <w:i w:val="0"/>
          <w:iCs w:val="0"/>
          <w:color w:val="000000" w:themeColor="text1"/>
          <w:sz w:val="24"/>
          <w:szCs w:val="24"/>
          <w:lang w:val="en-US" w:eastAsia="zh-CN"/>
        </w:rPr>
      </w:pPr>
      <w:r>
        <w:rPr>
          <w:rFonts w:cs="Times New Roman"/>
          <w:i w:val="0"/>
          <w:iCs w:val="0"/>
          <w:color w:val="000000" w:themeColor="text1"/>
          <w:sz w:val="24"/>
          <w:szCs w:val="24"/>
        </w:rPr>
        <w:t>Motor servo dikendalikan dengan memberikan sinyal modulasi lebar pulsa (</w:t>
      </w:r>
      <w:r w:rsidRPr="008113E3">
        <w:rPr>
          <w:rFonts w:cs="Times New Roman"/>
          <w:iCs w:val="0"/>
          <w:color w:val="000000" w:themeColor="text1"/>
          <w:sz w:val="24"/>
          <w:szCs w:val="24"/>
        </w:rPr>
        <w:t>Pulse Wide Modulation</w:t>
      </w:r>
      <w:r>
        <w:rPr>
          <w:rFonts w:cs="Times New Roman"/>
          <w:i w:val="0"/>
          <w:iCs w:val="0"/>
          <w:color w:val="000000" w:themeColor="text1"/>
          <w:sz w:val="24"/>
          <w:szCs w:val="24"/>
        </w:rPr>
        <w:t xml:space="preserve"> / PWM). Lebar pulsa sinyal yang diberikan akan menentukan posisi sudut putaran dari poros motor servo. Sebagai contoh, lebar pulsa dengan waktu 1,5 ms (mili detik) akan memutar poros motor servo ke posisi sudut 90⁰. Bila pulsa lebih pendek dari 1,5 ms maka akan berputar ke posisi 0⁰ atau ke kiri (berlawanan dengan arah jarum jam), sedangkan bila pulsa yang diberikan lebih lama dari 1,5 ms maka poros motor servo akan berputar ke posisi 180⁰ atau ke kanan (searah jarum jam). Ketika lebar pulsa kendali telah diberikan, maka poros motor servo akan bergerak atau berputar ke posisi yang telah diperintahkan, dan berhenti pada posisi tersebut dan akan tetap bertahan pada posisi tersebut. Jika ada kekuatan eksternal yang mencoba memutar atau mengubah posisi tersebut, maka motor servo akan mencoba menahan atau melawan dengan besarnya kekuatan torsi yang dimilikinya (rating torsi servo). Namun motor servo tidak akan mempertahankan posisinya untuk selamanya, sinyal lebar pulsa kendali harus diulang setiap 20 ms (mili detik) untuk menginstruksikan agar posisi poros motor servo tetap bertahan pada posisinya</w:t>
      </w:r>
      <w:r w:rsidR="00D200D9">
        <w:rPr>
          <w:rFonts w:cs="Times New Roman"/>
          <w:i w:val="0"/>
          <w:iCs w:val="0"/>
          <w:color w:val="000000" w:themeColor="text1"/>
          <w:sz w:val="24"/>
          <w:szCs w:val="24"/>
        </w:rPr>
        <w:fldChar w:fldCharType="begin" w:fldLock="1"/>
      </w:r>
      <w:r w:rsidR="00C42688">
        <w:rPr>
          <w:rFonts w:cs="Times New Roman"/>
          <w:i w:val="0"/>
          <w:iCs w:val="0"/>
          <w:color w:val="000000" w:themeColor="text1"/>
          <w:sz w:val="24"/>
          <w:szCs w:val="24"/>
        </w:rPr>
        <w:instrText>ADDIN CSL_CITATION {"citationItems":[{"id":"ITEM-1","itemData":{"author":[{"dropping-particle":"","family":"Informatika","given":"Teknik","non-dropping-particle":"","parse-names":false,"suffix":""},{"dropping-particle":"","family":"Server","given":"Ruangan","non-dropping-particle":"","parse-names":false,"suffix":""}],"id":"ITEM-1","issue":"01","issued":{"date-parts":[["2018"]]},"title":"Jurnal manajemen dan teknik informatika","type":"article-journal","volume":"02"},"uris":["http://www.mendeley.com/documents/?uuid=83d86b33-1661-4a42-afff-cbd71a208dfe"]}],"mendeley":{"formattedCitation":"[9]","plainTextFormattedCitation":"[9]","previouslyFormattedCitation":"[8]"},"properties":{"noteIndex":0},"schema":"https://github.com/citation-style-language/schema/raw/master/csl-citation.json"}</w:instrText>
      </w:r>
      <w:r w:rsidR="00D200D9">
        <w:rPr>
          <w:rFonts w:cs="Times New Roman"/>
          <w:i w:val="0"/>
          <w:iCs w:val="0"/>
          <w:color w:val="000000" w:themeColor="text1"/>
          <w:sz w:val="24"/>
          <w:szCs w:val="24"/>
        </w:rPr>
        <w:fldChar w:fldCharType="separate"/>
      </w:r>
      <w:r w:rsidR="00C42688" w:rsidRPr="00C42688">
        <w:rPr>
          <w:rFonts w:cs="Times New Roman"/>
          <w:i w:val="0"/>
          <w:iCs w:val="0"/>
          <w:noProof/>
          <w:color w:val="000000" w:themeColor="text1"/>
          <w:sz w:val="24"/>
          <w:szCs w:val="24"/>
        </w:rPr>
        <w:t>[9]</w:t>
      </w:r>
      <w:r w:rsidR="00D200D9">
        <w:rPr>
          <w:rFonts w:cs="Times New Roman"/>
          <w:i w:val="0"/>
          <w:iCs w:val="0"/>
          <w:color w:val="000000" w:themeColor="text1"/>
          <w:sz w:val="24"/>
          <w:szCs w:val="24"/>
        </w:rPr>
        <w:fldChar w:fldCharType="end"/>
      </w:r>
      <w:r>
        <w:rPr>
          <w:rFonts w:cs="Times New Roman"/>
          <w:i w:val="0"/>
          <w:iCs w:val="0"/>
          <w:color w:val="000000" w:themeColor="text1"/>
          <w:sz w:val="24"/>
          <w:szCs w:val="24"/>
        </w:rPr>
        <w:t xml:space="preserve">. </w:t>
      </w:r>
      <w:r w:rsidR="00E613CB">
        <w:rPr>
          <w:rFonts w:cs="Times New Roman"/>
          <w:i w:val="0"/>
          <w:iCs w:val="0"/>
          <w:color w:val="000000" w:themeColor="text1"/>
          <w:sz w:val="24"/>
          <w:szCs w:val="24"/>
          <w:lang w:val="en-US"/>
        </w:rPr>
        <w:t xml:space="preserve">Motor servo </w:t>
      </w:r>
      <w:r w:rsidR="00E613CB" w:rsidRPr="00E613CB">
        <w:rPr>
          <w:rFonts w:cs="Times New Roman"/>
          <w:i w:val="0"/>
          <w:iCs w:val="0"/>
          <w:color w:val="000000" w:themeColor="text1"/>
          <w:sz w:val="24"/>
          <w:szCs w:val="24"/>
          <w:lang w:val="en-ID"/>
        </w:rPr>
        <w:t>dapat dilihat pada Gambar</w:t>
      </w:r>
      <w:r w:rsidR="000F7A7E">
        <w:rPr>
          <w:rFonts w:cs="Times New Roman"/>
          <w:i w:val="0"/>
          <w:iCs w:val="0"/>
          <w:color w:val="000000" w:themeColor="text1"/>
          <w:sz w:val="24"/>
          <w:szCs w:val="24"/>
          <w:lang w:val="en-ID"/>
        </w:rPr>
        <w:t xml:space="preserve"> 2.7</w:t>
      </w:r>
      <w:r w:rsidR="00E613CB">
        <w:rPr>
          <w:rFonts w:cs="Times New Roman"/>
          <w:i w:val="0"/>
          <w:iCs w:val="0"/>
          <w:color w:val="000000" w:themeColor="text1"/>
          <w:sz w:val="24"/>
          <w:szCs w:val="24"/>
          <w:lang w:val="en-ID"/>
        </w:rPr>
        <w:t>.</w:t>
      </w:r>
    </w:p>
    <w:p w14:paraId="4CF49337" w14:textId="77777777" w:rsidR="009663F3" w:rsidRDefault="00344389" w:rsidP="009663F3">
      <w:pPr>
        <w:pStyle w:val="Caption"/>
        <w:keepNext/>
        <w:spacing w:after="0" w:line="480" w:lineRule="auto"/>
        <w:ind w:left="1276"/>
        <w:jc w:val="center"/>
      </w:pPr>
      <w:bookmarkStart w:id="96" w:name="_Toc69451564"/>
      <w:r>
        <w:rPr>
          <w:rFonts w:eastAsia="SimSun" w:cs="Times New Roman"/>
          <w:i w:val="0"/>
          <w:noProof/>
          <w:color w:val="000000" w:themeColor="text1"/>
          <w:sz w:val="24"/>
          <w:szCs w:val="24"/>
          <w:lang w:val="en-US"/>
        </w:rPr>
        <w:drawing>
          <wp:inline distT="0" distB="0" distL="0" distR="0" wp14:anchorId="5770B170" wp14:editId="5C97DD26">
            <wp:extent cx="1850720" cy="17716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55222" cy="1775959"/>
                    </a:xfrm>
                    <a:prstGeom prst="rect">
                      <a:avLst/>
                    </a:prstGeom>
                    <a:noFill/>
                  </pic:spPr>
                </pic:pic>
              </a:graphicData>
            </a:graphic>
          </wp:inline>
        </w:drawing>
      </w:r>
    </w:p>
    <w:p w14:paraId="2A8FA062" w14:textId="57839C6F" w:rsidR="00EC5E8B" w:rsidRDefault="009663F3" w:rsidP="005B125B">
      <w:pPr>
        <w:pStyle w:val="Caption"/>
        <w:ind w:left="1276"/>
        <w:jc w:val="center"/>
        <w:rPr>
          <w:rFonts w:eastAsia="SimSun" w:cs="Times New Roman"/>
          <w:i w:val="0"/>
          <w:color w:val="000000" w:themeColor="text1"/>
          <w:sz w:val="24"/>
          <w:szCs w:val="24"/>
          <w:lang w:eastAsia="zh-CN"/>
        </w:rPr>
      </w:pPr>
      <w:bookmarkStart w:id="97" w:name="_Toc73705455"/>
      <w:r w:rsidRPr="009663F3">
        <w:rPr>
          <w:i w:val="0"/>
          <w:color w:val="auto"/>
          <w:sz w:val="24"/>
        </w:rPr>
        <w:t xml:space="preserve">Gambar 2. </w:t>
      </w:r>
      <w:r w:rsidRPr="009663F3">
        <w:rPr>
          <w:i w:val="0"/>
          <w:color w:val="auto"/>
          <w:sz w:val="24"/>
        </w:rPr>
        <w:fldChar w:fldCharType="begin"/>
      </w:r>
      <w:r w:rsidRPr="009663F3">
        <w:rPr>
          <w:i w:val="0"/>
          <w:color w:val="auto"/>
          <w:sz w:val="24"/>
        </w:rPr>
        <w:instrText xml:space="preserve"> SEQ Gambar_2. \* ARABIC </w:instrText>
      </w:r>
      <w:r w:rsidRPr="009663F3">
        <w:rPr>
          <w:i w:val="0"/>
          <w:color w:val="auto"/>
          <w:sz w:val="24"/>
        </w:rPr>
        <w:fldChar w:fldCharType="separate"/>
      </w:r>
      <w:r w:rsidR="00713366">
        <w:rPr>
          <w:i w:val="0"/>
          <w:noProof/>
          <w:color w:val="auto"/>
          <w:sz w:val="24"/>
        </w:rPr>
        <w:t>7</w:t>
      </w:r>
      <w:r w:rsidRPr="009663F3">
        <w:rPr>
          <w:i w:val="0"/>
          <w:color w:val="auto"/>
          <w:sz w:val="24"/>
        </w:rPr>
        <w:fldChar w:fldCharType="end"/>
      </w:r>
      <w:r w:rsidRPr="009663F3">
        <w:rPr>
          <w:color w:val="auto"/>
          <w:sz w:val="24"/>
          <w:lang w:val="en-US"/>
        </w:rPr>
        <w:t xml:space="preserve"> </w:t>
      </w:r>
      <w:r w:rsidRPr="00974B3C">
        <w:rPr>
          <w:rFonts w:cs="Times New Roman"/>
          <w:i w:val="0"/>
          <w:color w:val="000000" w:themeColor="text1"/>
          <w:sz w:val="24"/>
          <w:szCs w:val="24"/>
        </w:rPr>
        <w:t>Motor Servo</w:t>
      </w:r>
      <w:bookmarkEnd w:id="97"/>
    </w:p>
    <w:p w14:paraId="1FB8A538" w14:textId="77777777" w:rsidR="00063CF4" w:rsidRPr="00063CF4" w:rsidRDefault="00063CF4" w:rsidP="00063CF4">
      <w:pPr>
        <w:rPr>
          <w:rFonts w:eastAsia="SimSun"/>
          <w:lang w:eastAsia="zh-CN"/>
        </w:rPr>
      </w:pPr>
    </w:p>
    <w:p w14:paraId="23CA9987" w14:textId="77777777" w:rsidR="00E01CB8" w:rsidRPr="00344389" w:rsidRDefault="00B7298A" w:rsidP="00213EE8">
      <w:pPr>
        <w:pStyle w:val="ListParagraph"/>
        <w:numPr>
          <w:ilvl w:val="0"/>
          <w:numId w:val="15"/>
        </w:numPr>
        <w:ind w:left="1066" w:hanging="709"/>
        <w:rPr>
          <w:b/>
        </w:rPr>
      </w:pPr>
      <w:bookmarkStart w:id="98" w:name="_Toc69451552"/>
      <w:bookmarkEnd w:id="96"/>
      <w:r w:rsidRPr="00344389">
        <w:rPr>
          <w:b/>
        </w:rPr>
        <w:t>Kabel Jumper</w:t>
      </w:r>
      <w:bookmarkEnd w:id="98"/>
      <w:r w:rsidRPr="00344389">
        <w:rPr>
          <w:b/>
        </w:rPr>
        <w:t xml:space="preserve"> </w:t>
      </w:r>
    </w:p>
    <w:p w14:paraId="2E709820" w14:textId="555F2E52" w:rsidR="00E01CB8" w:rsidRDefault="00B7298A" w:rsidP="00344389">
      <w:pPr>
        <w:pStyle w:val="ListParagraph"/>
        <w:shd w:val="clear" w:color="auto" w:fill="FFFFFF"/>
        <w:ind w:left="1134" w:firstLine="567"/>
        <w:jc w:val="both"/>
        <w:textAlignment w:val="baseline"/>
        <w:rPr>
          <w:bCs/>
          <w:szCs w:val="24"/>
        </w:rPr>
      </w:pPr>
      <w:r>
        <w:rPr>
          <w:bCs/>
          <w:szCs w:val="24"/>
        </w:rPr>
        <w:t>Kabel jumper adalah kabel elektrik untuk menghubungkan antar komponen di</w:t>
      </w:r>
      <w:r w:rsidRPr="00903AEB">
        <w:rPr>
          <w:bCs/>
          <w:i/>
          <w:szCs w:val="24"/>
        </w:rPr>
        <w:t xml:space="preserve"> breadboard</w:t>
      </w:r>
      <w:r w:rsidRPr="00903AEB">
        <w:rPr>
          <w:bCs/>
          <w:szCs w:val="24"/>
        </w:rPr>
        <w:t xml:space="preserve"> </w:t>
      </w:r>
      <w:r>
        <w:rPr>
          <w:bCs/>
          <w:szCs w:val="24"/>
        </w:rPr>
        <w:t xml:space="preserve">tanpa memerlukan solder. Kabel jumper umumnya memiliki </w:t>
      </w:r>
      <w:r>
        <w:rPr>
          <w:bCs/>
          <w:i/>
          <w:szCs w:val="24"/>
        </w:rPr>
        <w:t>connector</w:t>
      </w:r>
      <w:r>
        <w:rPr>
          <w:bCs/>
          <w:szCs w:val="24"/>
        </w:rPr>
        <w:t xml:space="preserve"> atau pin di masing-masing ujungnya. </w:t>
      </w:r>
      <w:r w:rsidRPr="00903AEB">
        <w:rPr>
          <w:bCs/>
          <w:i/>
          <w:szCs w:val="24"/>
        </w:rPr>
        <w:t>Connector</w:t>
      </w:r>
      <w:r>
        <w:rPr>
          <w:bCs/>
          <w:szCs w:val="24"/>
        </w:rPr>
        <w:t xml:space="preserve"> untuk menusuk disebut </w:t>
      </w:r>
      <w:r w:rsidRPr="00903AEB">
        <w:rPr>
          <w:bCs/>
          <w:i/>
          <w:szCs w:val="24"/>
        </w:rPr>
        <w:t>male connector</w:t>
      </w:r>
      <w:r>
        <w:rPr>
          <w:bCs/>
          <w:szCs w:val="24"/>
        </w:rPr>
        <w:t xml:space="preserve">, dan </w:t>
      </w:r>
      <w:r w:rsidRPr="00903AEB">
        <w:rPr>
          <w:bCs/>
          <w:i/>
          <w:szCs w:val="24"/>
        </w:rPr>
        <w:t>connector</w:t>
      </w:r>
      <w:r>
        <w:rPr>
          <w:bCs/>
          <w:szCs w:val="24"/>
        </w:rPr>
        <w:t xml:space="preserve"> untuk ditusuk disebut </w:t>
      </w:r>
      <w:r>
        <w:rPr>
          <w:bCs/>
          <w:i/>
          <w:iCs/>
          <w:szCs w:val="24"/>
        </w:rPr>
        <w:t>female connector</w:t>
      </w:r>
      <w:r>
        <w:rPr>
          <w:bCs/>
          <w:szCs w:val="24"/>
        </w:rPr>
        <w:t xml:space="preserve">.kabel jumper dibagi menjadi 3 yaitu : </w:t>
      </w:r>
      <w:r>
        <w:rPr>
          <w:bCs/>
          <w:i/>
          <w:iCs/>
          <w:szCs w:val="24"/>
        </w:rPr>
        <w:t>Male to Male, Male to Female</w:t>
      </w:r>
      <w:r>
        <w:rPr>
          <w:bCs/>
          <w:szCs w:val="24"/>
        </w:rPr>
        <w:t xml:space="preserve"> dan </w:t>
      </w:r>
      <w:r>
        <w:rPr>
          <w:bCs/>
          <w:i/>
          <w:iCs/>
          <w:szCs w:val="24"/>
        </w:rPr>
        <w:t>Female to Female</w:t>
      </w:r>
      <w:r>
        <w:rPr>
          <w:bCs/>
          <w:szCs w:val="24"/>
        </w:rPr>
        <w:t xml:space="preserve"> </w:t>
      </w:r>
      <w:r>
        <w:rPr>
          <w:bCs/>
          <w:szCs w:val="24"/>
        </w:rPr>
        <w:fldChar w:fldCharType="begin" w:fldLock="1"/>
      </w:r>
      <w:r w:rsidR="00C42688">
        <w:rPr>
          <w:bCs/>
          <w:szCs w:val="24"/>
        </w:rPr>
        <w:instrText>ADDIN CSL_CITATION {"citationItems":[{"id":"ITEM-1","itemData":{"author":[{"dropping-particle":"","family":"Informatika","given":"Teknik","non-dropping-particle":"","parse-names":false,"suffix":""},{"dropping-particle":"","family":"Server","given":"Ruangan","non-dropping-particle":"","parse-names":false,"suffix":""}],"id":"ITEM-1","issue":"01","issued":{"date-parts":[["2018"]]},"title":"Jurnal manajemen dan teknik informatika","type":"article-journal","volume":"02"},"uris":["http://www.mendeley.com/documents/?uuid=83d86b33-1661-4a42-afff-cbd71a208dfe"]}],"mendeley":{"formattedCitation":"[9]","plainTextFormattedCitation":"[9]","previouslyFormattedCitation":"[8]"},"properties":{"noteIndex":0},"schema":"https://github.com/citation-style-language/schema/raw/master/csl-citation.json"}</w:instrText>
      </w:r>
      <w:r>
        <w:rPr>
          <w:bCs/>
          <w:szCs w:val="24"/>
        </w:rPr>
        <w:fldChar w:fldCharType="separate"/>
      </w:r>
      <w:r w:rsidR="00C42688" w:rsidRPr="00C42688">
        <w:rPr>
          <w:bCs/>
          <w:noProof/>
          <w:szCs w:val="24"/>
        </w:rPr>
        <w:t>[9]</w:t>
      </w:r>
      <w:r>
        <w:rPr>
          <w:bCs/>
          <w:szCs w:val="24"/>
        </w:rPr>
        <w:fldChar w:fldCharType="end"/>
      </w:r>
    </w:p>
    <w:p w14:paraId="3088D36D" w14:textId="77777777" w:rsidR="00E01CB8" w:rsidRDefault="00B7298A" w:rsidP="00344389">
      <w:pPr>
        <w:pStyle w:val="ListParagraph"/>
        <w:shd w:val="clear" w:color="auto" w:fill="FFFFFF"/>
        <w:ind w:left="1134" w:firstLine="708"/>
        <w:jc w:val="both"/>
        <w:textAlignment w:val="baseline"/>
        <w:rPr>
          <w:bCs/>
          <w:szCs w:val="24"/>
        </w:rPr>
      </w:pPr>
      <w:r>
        <w:rPr>
          <w:bCs/>
          <w:szCs w:val="24"/>
        </w:rPr>
        <w:t xml:space="preserve">Kabel yang digunakan sebagai penghubung antar komponen yang digunakan dalama membuat perangkat </w:t>
      </w:r>
      <w:r>
        <w:rPr>
          <w:bCs/>
          <w:i/>
          <w:szCs w:val="24"/>
        </w:rPr>
        <w:t>prototype</w:t>
      </w:r>
      <w:r>
        <w:rPr>
          <w:bCs/>
          <w:szCs w:val="24"/>
        </w:rPr>
        <w:t xml:space="preserve">. Kabel jumper bisa dihubungkan ke </w:t>
      </w:r>
      <w:r>
        <w:rPr>
          <w:bCs/>
          <w:i/>
          <w:szCs w:val="24"/>
        </w:rPr>
        <w:t>controller</w:t>
      </w:r>
      <w:r>
        <w:rPr>
          <w:bCs/>
          <w:szCs w:val="24"/>
        </w:rPr>
        <w:t xml:space="preserve"> seperti raspberry pi, arduino melalui bread board. Kabel jumper akan ditancapkan pada pin GPIO di raspberry pi. </w:t>
      </w:r>
    </w:p>
    <w:p w14:paraId="0C23C13C" w14:textId="77777777" w:rsidR="00E01CB8" w:rsidRPr="00E613CB" w:rsidRDefault="00B7298A" w:rsidP="00344389">
      <w:pPr>
        <w:pStyle w:val="ListParagraph"/>
        <w:shd w:val="clear" w:color="auto" w:fill="FFFFFF"/>
        <w:ind w:left="1134" w:firstLine="567"/>
        <w:jc w:val="both"/>
        <w:textAlignment w:val="baseline"/>
        <w:rPr>
          <w:rFonts w:eastAsia="SimSun"/>
          <w:bCs/>
          <w:szCs w:val="24"/>
          <w:lang w:val="en-US" w:eastAsia="zh-CN"/>
        </w:rPr>
      </w:pPr>
      <w:r>
        <w:rPr>
          <w:bCs/>
          <w:szCs w:val="24"/>
        </w:rPr>
        <w:t xml:space="preserve">Karakteristik dari kabel jumper ini memiliki panjang antara 10 sampai 20 cm. Jenis kabel jumper ini jenis kabel serabut yang bentuk housingnya bulat. </w:t>
      </w:r>
      <w:r w:rsidR="00E613CB">
        <w:rPr>
          <w:bCs/>
          <w:szCs w:val="24"/>
          <w:lang w:val="en-US"/>
        </w:rPr>
        <w:t xml:space="preserve">Kabel jumper </w:t>
      </w:r>
      <w:r w:rsidR="00E613CB">
        <w:t>dapat dilihat pada Gambar</w:t>
      </w:r>
      <w:r w:rsidR="00E613CB">
        <w:rPr>
          <w:lang w:val="en-US"/>
        </w:rPr>
        <w:t xml:space="preserve"> 2.7.</w:t>
      </w:r>
    </w:p>
    <w:p w14:paraId="6E65C0E1" w14:textId="77777777" w:rsidR="009663F3" w:rsidRDefault="00B7298A" w:rsidP="009663F3">
      <w:pPr>
        <w:keepNext/>
        <w:ind w:left="1134"/>
        <w:jc w:val="center"/>
      </w:pPr>
      <w:r>
        <w:rPr>
          <w:rFonts w:ascii="Calibri" w:eastAsia="Calibri" w:hAnsi="Calibri" w:cs="Calibri"/>
          <w:noProof/>
          <w:sz w:val="22"/>
          <w:lang w:val="en-US"/>
        </w:rPr>
        <w:drawing>
          <wp:inline distT="0" distB="0" distL="0" distR="0" wp14:anchorId="476BB96F" wp14:editId="3BDAC38F">
            <wp:extent cx="1942465" cy="1838325"/>
            <wp:effectExtent l="0" t="0" r="635" b="9525"/>
            <wp:docPr id="16121" name="Picture 16121"/>
            <wp:cNvGraphicFramePr/>
            <a:graphic xmlns:a="http://schemas.openxmlformats.org/drawingml/2006/main">
              <a:graphicData uri="http://schemas.openxmlformats.org/drawingml/2006/picture">
                <pic:pic xmlns:pic="http://schemas.openxmlformats.org/drawingml/2006/picture">
                  <pic:nvPicPr>
                    <pic:cNvPr id="16121" name="Picture 16121"/>
                    <pic:cNvPicPr/>
                  </pic:nvPicPr>
                  <pic:blipFill>
                    <a:blip r:embed="rId47"/>
                    <a:stretch>
                      <a:fillRect/>
                    </a:stretch>
                  </pic:blipFill>
                  <pic:spPr>
                    <a:xfrm>
                      <a:off x="0" y="0"/>
                      <a:ext cx="1946580" cy="1842219"/>
                    </a:xfrm>
                    <a:prstGeom prst="rect">
                      <a:avLst/>
                    </a:prstGeom>
                  </pic:spPr>
                </pic:pic>
              </a:graphicData>
            </a:graphic>
          </wp:inline>
        </w:drawing>
      </w:r>
    </w:p>
    <w:p w14:paraId="52B8DCF5" w14:textId="58B5BA8B" w:rsidR="00E01CB8" w:rsidRDefault="00063CF4" w:rsidP="009663F3">
      <w:pPr>
        <w:pStyle w:val="Caption"/>
        <w:ind w:left="1134"/>
        <w:jc w:val="center"/>
        <w:rPr>
          <w:i w:val="0"/>
          <w:color w:val="auto"/>
          <w:sz w:val="24"/>
          <w:lang w:val="en-US"/>
        </w:rPr>
      </w:pPr>
      <w:bookmarkStart w:id="99" w:name="_Toc73705456"/>
      <w:r>
        <w:rPr>
          <w:i w:val="0"/>
          <w:color w:val="auto"/>
          <w:sz w:val="24"/>
        </w:rPr>
        <w:t>Gambar 2.</w:t>
      </w:r>
      <w:r w:rsidR="009663F3" w:rsidRPr="009663F3">
        <w:rPr>
          <w:i w:val="0"/>
          <w:color w:val="auto"/>
          <w:sz w:val="24"/>
        </w:rPr>
        <w:fldChar w:fldCharType="begin"/>
      </w:r>
      <w:r w:rsidR="009663F3" w:rsidRPr="009663F3">
        <w:rPr>
          <w:i w:val="0"/>
          <w:color w:val="auto"/>
          <w:sz w:val="24"/>
        </w:rPr>
        <w:instrText xml:space="preserve"> SEQ Gambar_2. \* ARABIC </w:instrText>
      </w:r>
      <w:r w:rsidR="009663F3" w:rsidRPr="009663F3">
        <w:rPr>
          <w:i w:val="0"/>
          <w:color w:val="auto"/>
          <w:sz w:val="24"/>
        </w:rPr>
        <w:fldChar w:fldCharType="separate"/>
      </w:r>
      <w:r w:rsidR="00713366">
        <w:rPr>
          <w:i w:val="0"/>
          <w:noProof/>
          <w:color w:val="auto"/>
          <w:sz w:val="24"/>
        </w:rPr>
        <w:t>8</w:t>
      </w:r>
      <w:r w:rsidR="009663F3" w:rsidRPr="009663F3">
        <w:rPr>
          <w:i w:val="0"/>
          <w:color w:val="auto"/>
          <w:sz w:val="24"/>
        </w:rPr>
        <w:fldChar w:fldCharType="end"/>
      </w:r>
      <w:r w:rsidR="009663F3" w:rsidRPr="009663F3">
        <w:rPr>
          <w:i w:val="0"/>
          <w:color w:val="auto"/>
          <w:sz w:val="24"/>
          <w:lang w:val="en-US"/>
        </w:rPr>
        <w:t xml:space="preserve"> Kabel Jumper</w:t>
      </w:r>
      <w:bookmarkEnd w:id="99"/>
    </w:p>
    <w:p w14:paraId="2262F7FF" w14:textId="77777777" w:rsidR="00B50874" w:rsidRDefault="00B50874" w:rsidP="00B50874">
      <w:pPr>
        <w:rPr>
          <w:lang w:val="en-US"/>
        </w:rPr>
      </w:pPr>
    </w:p>
    <w:p w14:paraId="4EC258FC" w14:textId="77777777" w:rsidR="00063CF4" w:rsidRPr="00B50874" w:rsidRDefault="00063CF4" w:rsidP="00B50874">
      <w:pPr>
        <w:rPr>
          <w:lang w:val="en-US"/>
        </w:rPr>
      </w:pPr>
    </w:p>
    <w:p w14:paraId="39C57ED3" w14:textId="77777777" w:rsidR="008B435E" w:rsidRPr="00964FE1" w:rsidRDefault="00964FE1" w:rsidP="00D200D9">
      <w:pPr>
        <w:pStyle w:val="ListParagraph"/>
        <w:numPr>
          <w:ilvl w:val="0"/>
          <w:numId w:val="17"/>
        </w:numPr>
        <w:ind w:left="1276" w:hanging="709"/>
        <w:rPr>
          <w:b/>
          <w:lang w:val="en-US"/>
        </w:rPr>
      </w:pPr>
      <w:r w:rsidRPr="00964FE1">
        <w:rPr>
          <w:b/>
          <w:lang w:val="en-US"/>
        </w:rPr>
        <w:t>Adaptor</w:t>
      </w:r>
    </w:p>
    <w:p w14:paraId="689F2A1C" w14:textId="77777777" w:rsidR="00914CA9" w:rsidRPr="00914CA9" w:rsidRDefault="00914CA9" w:rsidP="00344389">
      <w:pPr>
        <w:ind w:left="1276" w:firstLine="720"/>
        <w:jc w:val="both"/>
        <w:rPr>
          <w:lang w:eastAsia="zh-CN"/>
        </w:rPr>
      </w:pPr>
      <w:r w:rsidRPr="00914CA9">
        <w:t>Adaptor adalah sebuah perangkat elektronik yang berguna untuk dapat mengubah tegangan arus AC ( arus bolak-balik ) yang tinggi menjadi DC ( arus searah ) yang rendah.</w:t>
      </w:r>
      <w:r>
        <w:rPr>
          <w:rFonts w:eastAsia="SimSun" w:hint="eastAsia"/>
          <w:lang w:eastAsia="zh-CN"/>
        </w:rPr>
        <w:t xml:space="preserve"> </w:t>
      </w:r>
      <w:r w:rsidRPr="00914CA9">
        <w:rPr>
          <w:lang w:val="en-US" w:eastAsia="zh-CN"/>
        </w:rPr>
        <w:t>Seperti yang sudah kita ketahui bahwa arus listrik yang kita gunakan di rumah, kantor dan lain sebagainya merupakan arus listrik dari PLN ( Perusahaan Listrik Negara ) yangmana arus listrik tersebut didistribusikan dalam bentuk arus bolak-balik atau AC.</w:t>
      </w:r>
    </w:p>
    <w:p w14:paraId="3D1F5C9F" w14:textId="7B6B3A14" w:rsidR="00914CA9" w:rsidRPr="00E613CB" w:rsidRDefault="00914CA9" w:rsidP="00344389">
      <w:pPr>
        <w:ind w:left="1276" w:firstLine="720"/>
        <w:jc w:val="both"/>
        <w:rPr>
          <w:lang w:val="en-US"/>
        </w:rPr>
      </w:pPr>
      <w:r w:rsidRPr="00914CA9">
        <w:rPr>
          <w:lang w:val="en-US"/>
        </w:rPr>
        <w:t>Namun, peralatan elektronik yang sering kita gunakan hampir semuanya membutuhkan arus DC dengan tegangan yang lebih rendah untuk pengoperasiannya.</w:t>
      </w:r>
      <w:r w:rsidRPr="00914CA9">
        <w:rPr>
          <w:noProof/>
          <w:lang w:val="en-US"/>
        </w:rPr>
        <w:t xml:space="preserve"> </w:t>
      </w:r>
      <w:r w:rsidR="00E613CB">
        <w:rPr>
          <w:noProof/>
          <w:lang w:val="en-US"/>
        </w:rPr>
        <w:t xml:space="preserve">Adaptor </w:t>
      </w:r>
      <w:r w:rsidR="00E613CB">
        <w:t>dapat dilihat pada Gambar</w:t>
      </w:r>
      <w:r w:rsidR="000F7A7E">
        <w:rPr>
          <w:lang w:val="en-US"/>
        </w:rPr>
        <w:t xml:space="preserve"> 2.10</w:t>
      </w:r>
      <w:r w:rsidR="00E613CB">
        <w:rPr>
          <w:lang w:val="en-US"/>
        </w:rPr>
        <w:t>.</w:t>
      </w:r>
    </w:p>
    <w:p w14:paraId="3FA4099E" w14:textId="77777777" w:rsidR="009663F3" w:rsidRDefault="00914CA9" w:rsidP="009663F3">
      <w:pPr>
        <w:keepNext/>
        <w:tabs>
          <w:tab w:val="center" w:pos="3968"/>
        </w:tabs>
        <w:ind w:left="1276"/>
        <w:jc w:val="center"/>
      </w:pPr>
      <w:r>
        <w:rPr>
          <w:noProof/>
          <w:lang w:val="en-US"/>
        </w:rPr>
        <w:drawing>
          <wp:inline distT="0" distB="0" distL="0" distR="0" wp14:anchorId="3EF7355E" wp14:editId="0C25A1E4">
            <wp:extent cx="1998980" cy="162791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APTOR-12V-2As.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038199" cy="1659849"/>
                    </a:xfrm>
                    <a:prstGeom prst="rect">
                      <a:avLst/>
                    </a:prstGeom>
                  </pic:spPr>
                </pic:pic>
              </a:graphicData>
            </a:graphic>
          </wp:inline>
        </w:drawing>
      </w:r>
    </w:p>
    <w:p w14:paraId="7731218A" w14:textId="7596AA82" w:rsidR="00914CA9" w:rsidRPr="009663F3" w:rsidRDefault="009663F3" w:rsidP="009663F3">
      <w:pPr>
        <w:pStyle w:val="Caption"/>
        <w:ind w:left="1276"/>
        <w:jc w:val="center"/>
        <w:rPr>
          <w:i w:val="0"/>
          <w:color w:val="auto"/>
          <w:sz w:val="24"/>
        </w:rPr>
      </w:pPr>
      <w:bookmarkStart w:id="100" w:name="_Toc73705457"/>
      <w:r w:rsidRPr="009663F3">
        <w:rPr>
          <w:i w:val="0"/>
          <w:color w:val="auto"/>
          <w:sz w:val="24"/>
        </w:rPr>
        <w:t xml:space="preserve">Gambar 2. </w:t>
      </w:r>
      <w:r w:rsidRPr="009663F3">
        <w:rPr>
          <w:i w:val="0"/>
          <w:color w:val="auto"/>
          <w:sz w:val="24"/>
        </w:rPr>
        <w:fldChar w:fldCharType="begin"/>
      </w:r>
      <w:r w:rsidRPr="009663F3">
        <w:rPr>
          <w:i w:val="0"/>
          <w:color w:val="auto"/>
          <w:sz w:val="24"/>
        </w:rPr>
        <w:instrText xml:space="preserve"> SEQ Gambar_2. \* ARABIC </w:instrText>
      </w:r>
      <w:r w:rsidRPr="009663F3">
        <w:rPr>
          <w:i w:val="0"/>
          <w:color w:val="auto"/>
          <w:sz w:val="24"/>
        </w:rPr>
        <w:fldChar w:fldCharType="separate"/>
      </w:r>
      <w:r w:rsidR="00713366">
        <w:rPr>
          <w:i w:val="0"/>
          <w:noProof/>
          <w:color w:val="auto"/>
          <w:sz w:val="24"/>
        </w:rPr>
        <w:t>9</w:t>
      </w:r>
      <w:r w:rsidRPr="009663F3">
        <w:rPr>
          <w:i w:val="0"/>
          <w:color w:val="auto"/>
          <w:sz w:val="24"/>
        </w:rPr>
        <w:fldChar w:fldCharType="end"/>
      </w:r>
      <w:r w:rsidRPr="009663F3">
        <w:rPr>
          <w:i w:val="0"/>
          <w:color w:val="auto"/>
          <w:sz w:val="24"/>
          <w:lang w:val="en-US"/>
        </w:rPr>
        <w:t xml:space="preserve"> Adaptor</w:t>
      </w:r>
      <w:bookmarkEnd w:id="100"/>
    </w:p>
    <w:p w14:paraId="32E0ACE9" w14:textId="7B457D5D" w:rsidR="00E01CB8" w:rsidRPr="00B90C51" w:rsidRDefault="00E01CB8" w:rsidP="00344389">
      <w:pPr>
        <w:pStyle w:val="Caption"/>
        <w:ind w:left="1276"/>
        <w:jc w:val="center"/>
        <w:rPr>
          <w:rFonts w:eastAsia="SimSun"/>
          <w:i w:val="0"/>
          <w:color w:val="auto"/>
          <w:sz w:val="24"/>
          <w:lang w:eastAsia="zh-CN"/>
        </w:rPr>
        <w:sectPr w:rsidR="00E01CB8" w:rsidRPr="00B90C51" w:rsidSect="00BC6136">
          <w:headerReference w:type="default" r:id="rId49"/>
          <w:footerReference w:type="default" r:id="rId50"/>
          <w:pgSz w:w="11906" w:h="16838"/>
          <w:pgMar w:top="2268" w:right="1701" w:bottom="1701" w:left="2268" w:header="708" w:footer="708" w:gutter="0"/>
          <w:cols w:space="708"/>
          <w:titlePg/>
          <w:docGrid w:linePitch="360"/>
        </w:sectPr>
      </w:pPr>
    </w:p>
    <w:p w14:paraId="70563132" w14:textId="77777777" w:rsidR="00E01CB8" w:rsidRDefault="00B7298A" w:rsidP="00063CF4">
      <w:pPr>
        <w:pStyle w:val="Heading1"/>
        <w:spacing w:line="360" w:lineRule="auto"/>
        <w:jc w:val="center"/>
      </w:pPr>
      <w:bookmarkStart w:id="101" w:name="_Toc70068206"/>
      <w:bookmarkStart w:id="102" w:name="_Toc70075717"/>
      <w:bookmarkStart w:id="103" w:name="_Toc73620638"/>
      <w:r>
        <w:t>BAB III</w:t>
      </w:r>
      <w:bookmarkEnd w:id="101"/>
      <w:bookmarkEnd w:id="102"/>
      <w:bookmarkEnd w:id="103"/>
    </w:p>
    <w:p w14:paraId="35AA411A" w14:textId="77777777" w:rsidR="00E01CB8" w:rsidRDefault="00B7298A" w:rsidP="00932BAA">
      <w:pPr>
        <w:pStyle w:val="Heading1"/>
        <w:jc w:val="center"/>
      </w:pPr>
      <w:bookmarkStart w:id="104" w:name="_Toc70068207"/>
      <w:bookmarkStart w:id="105" w:name="_Toc70075718"/>
      <w:bookmarkStart w:id="106" w:name="_Toc73620639"/>
      <w:r>
        <w:t>METODOLOGI PENELITIAN</w:t>
      </w:r>
      <w:bookmarkEnd w:id="104"/>
      <w:bookmarkEnd w:id="105"/>
      <w:bookmarkEnd w:id="106"/>
    </w:p>
    <w:p w14:paraId="5F9058B0" w14:textId="77777777" w:rsidR="00E01CB8" w:rsidRDefault="00E01CB8" w:rsidP="00063CF4">
      <w:pPr>
        <w:spacing w:line="360" w:lineRule="auto"/>
        <w:ind w:left="567" w:hanging="567"/>
        <w:jc w:val="center"/>
        <w:rPr>
          <w:b/>
          <w:bCs/>
        </w:rPr>
      </w:pPr>
    </w:p>
    <w:p w14:paraId="3FA73466" w14:textId="77777777" w:rsidR="00E01CB8" w:rsidRDefault="00B7298A" w:rsidP="008B435E">
      <w:pPr>
        <w:pStyle w:val="Heading2"/>
        <w:numPr>
          <w:ilvl w:val="0"/>
          <w:numId w:val="7"/>
        </w:numPr>
        <w:ind w:left="567" w:hanging="567"/>
        <w:rPr>
          <w:rFonts w:eastAsia="SimSun"/>
          <w:lang w:eastAsia="zh-CN"/>
        </w:rPr>
      </w:pPr>
      <w:bookmarkStart w:id="107" w:name="_Toc70068208"/>
      <w:bookmarkStart w:id="108" w:name="_Toc70075719"/>
      <w:bookmarkStart w:id="109" w:name="_Toc73620640"/>
      <w:r>
        <w:t>Prosedur Penelitian</w:t>
      </w:r>
      <w:bookmarkEnd w:id="107"/>
      <w:bookmarkEnd w:id="108"/>
      <w:bookmarkEnd w:id="109"/>
    </w:p>
    <w:p w14:paraId="0C920C71" w14:textId="77777777" w:rsidR="000C18D4" w:rsidRPr="000C18D4" w:rsidRDefault="000C18D4" w:rsidP="000C18D4">
      <w:pPr>
        <w:ind w:left="567" w:firstLine="567"/>
        <w:jc w:val="both"/>
        <w:rPr>
          <w:rFonts w:eastAsia="SimSun"/>
          <w:lang w:val="en-US" w:eastAsia="zh-CN"/>
        </w:rPr>
      </w:pPr>
      <w:r>
        <w:t>Prosedur penelitian yaitu langkah-langkah yang dipakai untuk mengumpulkan data guna menjawab pernyataan penelitian yang diajukan. Dalam penelitian ini, menggunakan metode Waterfall yang terdiri dari 4 tahapan yaitu rencana atau planing, analisis, rancangan</w:t>
      </w:r>
      <w:r w:rsidR="005E66F4">
        <w:t xml:space="preserve"> dan desain dan implementasi</w:t>
      </w:r>
      <w:r>
        <w:t>. Tahapan metode Waterfall dapat dilihat pada Gambar 3.1.</w:t>
      </w:r>
    </w:p>
    <w:p w14:paraId="59F4074B" w14:textId="77777777" w:rsidR="000C18D4" w:rsidRPr="000C18D4" w:rsidRDefault="000C18D4" w:rsidP="000C18D4">
      <w:pPr>
        <w:ind w:left="426"/>
        <w:rPr>
          <w:rFonts w:eastAsia="SimSun"/>
          <w:lang w:eastAsia="zh-CN"/>
        </w:rPr>
      </w:pPr>
    </w:p>
    <w:p w14:paraId="01C8A396" w14:textId="77777777" w:rsidR="00974B3C" w:rsidRDefault="00B7298A" w:rsidP="006278A7">
      <w:pPr>
        <w:keepNext/>
        <w:spacing w:after="239"/>
        <w:ind w:left="720"/>
      </w:pPr>
      <w:r>
        <w:rPr>
          <w:noProof/>
          <w:lang w:val="en-US"/>
        </w:rPr>
        <mc:AlternateContent>
          <mc:Choice Requires="wpg">
            <w:drawing>
              <wp:inline distT="0" distB="0" distL="0" distR="0" wp14:anchorId="6FA3D79B" wp14:editId="7B9354AF">
                <wp:extent cx="4400551" cy="1584960"/>
                <wp:effectExtent l="0" t="0" r="19050" b="15240"/>
                <wp:docPr id="2079" name="Group 2079"/>
                <wp:cNvGraphicFramePr/>
                <a:graphic xmlns:a="http://schemas.openxmlformats.org/drawingml/2006/main">
                  <a:graphicData uri="http://schemas.microsoft.com/office/word/2010/wordprocessingGroup">
                    <wpg:wgp>
                      <wpg:cNvGrpSpPr/>
                      <wpg:grpSpPr>
                        <a:xfrm>
                          <a:off x="0" y="0"/>
                          <a:ext cx="4400551" cy="1584960"/>
                          <a:chOff x="0" y="0"/>
                          <a:chExt cx="4142592" cy="1584960"/>
                        </a:xfrm>
                      </wpg:grpSpPr>
                      <wps:wsp>
                        <wps:cNvPr id="2080" name="Oval 2080"/>
                        <wps:cNvSpPr/>
                        <wps:spPr>
                          <a:xfrm>
                            <a:off x="0" y="0"/>
                            <a:ext cx="1201346" cy="637540"/>
                          </a:xfrm>
                          <a:prstGeom prst="ellipse">
                            <a:avLst/>
                          </a:prstGeom>
                        </wps:spPr>
                        <wps:style>
                          <a:lnRef idx="3">
                            <a:schemeClr val="lt1"/>
                          </a:lnRef>
                          <a:fillRef idx="1">
                            <a:schemeClr val="accent2"/>
                          </a:fillRef>
                          <a:effectRef idx="1">
                            <a:schemeClr val="accent2"/>
                          </a:effectRef>
                          <a:fontRef idx="minor">
                            <a:schemeClr val="lt1"/>
                          </a:fontRef>
                        </wps:style>
                        <wps:txbx>
                          <w:txbxContent>
                            <w:p w14:paraId="4CDD8951" w14:textId="77777777" w:rsidR="007B7D65" w:rsidRDefault="007B7D65" w:rsidP="000A06EE">
                              <w:pPr>
                                <w:spacing w:line="240" w:lineRule="auto"/>
                                <w:ind w:left="10"/>
                                <w:jc w:val="center"/>
                              </w:pPr>
                              <w:r>
                                <w:t>Rencan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81" name="Oval 2081"/>
                        <wps:cNvSpPr/>
                        <wps:spPr>
                          <a:xfrm>
                            <a:off x="747423" y="349857"/>
                            <a:ext cx="1211978" cy="637540"/>
                          </a:xfrm>
                          <a:prstGeom prst="ellipse">
                            <a:avLst/>
                          </a:prstGeom>
                        </wps:spPr>
                        <wps:style>
                          <a:lnRef idx="3">
                            <a:schemeClr val="lt1"/>
                          </a:lnRef>
                          <a:fillRef idx="1">
                            <a:schemeClr val="accent2"/>
                          </a:fillRef>
                          <a:effectRef idx="1">
                            <a:schemeClr val="accent2"/>
                          </a:effectRef>
                          <a:fontRef idx="minor">
                            <a:schemeClr val="lt1"/>
                          </a:fontRef>
                        </wps:style>
                        <wps:txbx>
                          <w:txbxContent>
                            <w:p w14:paraId="4991C812" w14:textId="77777777" w:rsidR="007B7D65" w:rsidRDefault="007B7D65" w:rsidP="000A06EE">
                              <w:pPr>
                                <w:spacing w:line="240" w:lineRule="auto"/>
                                <w:ind w:left="10"/>
                                <w:jc w:val="center"/>
                              </w:pPr>
                              <w:r>
                                <w:t>Analisi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82" name="Oval 2082"/>
                        <wps:cNvSpPr/>
                        <wps:spPr>
                          <a:xfrm>
                            <a:off x="1742895" y="571470"/>
                            <a:ext cx="1305105" cy="733357"/>
                          </a:xfrm>
                          <a:prstGeom prst="ellipse">
                            <a:avLst/>
                          </a:prstGeom>
                        </wps:spPr>
                        <wps:style>
                          <a:lnRef idx="3">
                            <a:schemeClr val="lt1"/>
                          </a:lnRef>
                          <a:fillRef idx="1">
                            <a:schemeClr val="accent2"/>
                          </a:fillRef>
                          <a:effectRef idx="1">
                            <a:schemeClr val="accent2"/>
                          </a:effectRef>
                          <a:fontRef idx="minor">
                            <a:schemeClr val="lt1"/>
                          </a:fontRef>
                        </wps:style>
                        <wps:txbx>
                          <w:txbxContent>
                            <w:p w14:paraId="5B5C56C3" w14:textId="77777777" w:rsidR="007B7D65" w:rsidRDefault="007B7D65" w:rsidP="000C18D4">
                              <w:pPr>
                                <w:spacing w:line="240" w:lineRule="auto"/>
                                <w:ind w:left="10"/>
                              </w:pPr>
                              <w:r>
                                <w:t>Rancangan dan desai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83" name="Oval 2083"/>
                        <wps:cNvSpPr/>
                        <wps:spPr>
                          <a:xfrm>
                            <a:off x="2717664" y="877607"/>
                            <a:ext cx="1424928" cy="707353"/>
                          </a:xfrm>
                          <a:prstGeom prst="ellipse">
                            <a:avLst/>
                          </a:prstGeom>
                        </wps:spPr>
                        <wps:style>
                          <a:lnRef idx="3">
                            <a:schemeClr val="lt1"/>
                          </a:lnRef>
                          <a:fillRef idx="1">
                            <a:schemeClr val="accent2"/>
                          </a:fillRef>
                          <a:effectRef idx="1">
                            <a:schemeClr val="accent2"/>
                          </a:effectRef>
                          <a:fontRef idx="minor">
                            <a:schemeClr val="lt1"/>
                          </a:fontRef>
                        </wps:style>
                        <wps:txbx>
                          <w:txbxContent>
                            <w:p w14:paraId="4A60A624" w14:textId="77777777" w:rsidR="007B7D65" w:rsidRPr="000C18D4" w:rsidRDefault="007B7D65" w:rsidP="000A06EE">
                              <w:pPr>
                                <w:spacing w:line="240" w:lineRule="auto"/>
                                <w:ind w:left="10"/>
                                <w:jc w:val="center"/>
                                <w:rPr>
                                  <w:rFonts w:eastAsia="SimSun"/>
                                  <w:lang w:eastAsia="zh-CN"/>
                                </w:rPr>
                              </w:pPr>
                              <w:r>
                                <w:t>Implementas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84" name="Bent Arrow 2084"/>
                        <wps:cNvSpPr/>
                        <wps:spPr>
                          <a:xfrm rot="10800000" flipH="1">
                            <a:off x="591022" y="484219"/>
                            <a:ext cx="255182" cy="393405"/>
                          </a:xfrm>
                          <a:prstGeom prst="bentArrow">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085" name="Bent Arrow 2085"/>
                        <wps:cNvSpPr/>
                        <wps:spPr>
                          <a:xfrm rot="10800000" flipH="1">
                            <a:off x="1608016" y="877625"/>
                            <a:ext cx="276447" cy="318976"/>
                          </a:xfrm>
                          <a:prstGeom prst="bentArrow">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086" name="Bent Arrow 2086"/>
                        <wps:cNvSpPr/>
                        <wps:spPr>
                          <a:xfrm rot="10800000" flipH="1">
                            <a:off x="2598081" y="1161291"/>
                            <a:ext cx="276447" cy="318976"/>
                          </a:xfrm>
                          <a:prstGeom prst="bentArrow">
                            <a:avLst/>
                          </a:prstGeom>
                        </wps:spPr>
                        <wps:style>
                          <a:lnRef idx="3">
                            <a:schemeClr val="lt1"/>
                          </a:lnRef>
                          <a:fillRef idx="1">
                            <a:schemeClr val="accent2"/>
                          </a:fillRef>
                          <a:effectRef idx="1">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wgp>
                  </a:graphicData>
                </a:graphic>
              </wp:inline>
            </w:drawing>
          </mc:Choice>
          <mc:Fallback xmlns:w15="http://schemas.microsoft.com/office/word/2012/wordml">
            <w:pict>
              <v:group w14:anchorId="6FA3D79B" id="Group 2079" o:spid="_x0000_s1030" style="width:346.5pt;height:124.8pt;mso-position-horizontal-relative:char;mso-position-vertical-relative:line" coordsize="41425,158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">
                <v:oval id="Oval 2080" o:spid="_x0000_s1031" style="position:absolute;width:12013;height:6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yI5MIA&#10;AADdAAAADwAAAGRycy9kb3ducmV2LnhtbERPzWoCMRC+F/oOYQq91aQWRLdGKdKKHqTo9gGGzZgs&#10;3UyWTRrXPn1zEHr8+P6X69F3ItMQ28AanicKBHETTMtWw1f98TQHEROywS4wabhShPXq/m6JlQkX&#10;PlI+JStKCMcKNbiU+krK2DjyGCehJy7cOQweU4GDlWbASwn3nZwqNZMeWy4NDnvaOGq+Tz9ew4uy&#10;i8zv9aE222zzZv/pfrdnrR8fxrdXEInG9C++uXdGw1TNy/7ypjwBuf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DIjkwgAAAN0AAAAPAAAAAAAAAAAAAAAAAJgCAABkcnMvZG93&#10;bnJldi54bWxQSwUGAAAAAAQABAD1AAAAhwMAAAAA&#10;" fillcolor="#ed7d31 [3205]" strokecolor="white [3201]" strokeweight="1.5pt">
                  <v:stroke joinstyle="miter"/>
                  <v:textbox>
                    <w:txbxContent>
                      <w:p w14:paraId="4CDD8951" w14:textId="77777777" w:rsidR="007B7D65" w:rsidRDefault="007B7D65" w:rsidP="000A06EE">
                        <w:pPr>
                          <w:spacing w:line="240" w:lineRule="auto"/>
                          <w:ind w:left="10"/>
                          <w:jc w:val="center"/>
                        </w:pPr>
                        <w:r>
                          <w:t>Rencana</w:t>
                        </w:r>
                      </w:p>
                    </w:txbxContent>
                  </v:textbox>
                </v:oval>
                <v:oval id="Oval 2081" o:spid="_x0000_s1032" style="position:absolute;left:7474;top:3498;width:12120;height:6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Atf8UA&#10;AADdAAAADwAAAGRycy9kb3ducmV2LnhtbESP0UoDMRRE34X+Q7gF32zSClLXpqUULfVBxK4fcNnc&#10;Jks3N8smpmu/3giCj8PMnGFWm9F3ItMQ28Aa5jMFgrgJpmWr4bN+uVuCiAnZYBeYNHxThM16crPC&#10;yoQLf1A+JisKhGOFGlxKfSVlbBx5jLPQExfvFAaPqcjBSjPgpcB9JxdKPUiPLZcFhz3tHDXn45fX&#10;cK/sY+bn+q02+2zz7vXdXfcnrW+n4/YJRKIx/Yf/2gejYaGWc/h9U56AX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QC1/xQAAAN0AAAAPAAAAAAAAAAAAAAAAAJgCAABkcnMv&#10;ZG93bnJldi54bWxQSwUGAAAAAAQABAD1AAAAigMAAAAA&#10;" fillcolor="#ed7d31 [3205]" strokecolor="white [3201]" strokeweight="1.5pt">
                  <v:stroke joinstyle="miter"/>
                  <v:textbox>
                    <w:txbxContent>
                      <w:p w14:paraId="4991C812" w14:textId="77777777" w:rsidR="007B7D65" w:rsidRDefault="007B7D65" w:rsidP="000A06EE">
                        <w:pPr>
                          <w:spacing w:line="240" w:lineRule="auto"/>
                          <w:ind w:left="10"/>
                          <w:jc w:val="center"/>
                        </w:pPr>
                        <w:r>
                          <w:t>Analisis</w:t>
                        </w:r>
                      </w:p>
                    </w:txbxContent>
                  </v:textbox>
                </v:oval>
                <v:oval id="Oval 2082" o:spid="_x0000_s1033" style="position:absolute;left:17428;top:5714;width:13052;height:7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KzCMUA&#10;AADdAAAADwAAAGRycy9kb3ducmV2LnhtbESP0UoDMRRE34X+Q7gF32ziCtKuTYsULfog0m4/4LK5&#10;TRY3N8smpqtfbwTBx2FmzjDr7eR7kWmMXWANtwsFgrgNpmOr4dQ83yxBxIRssA9MGr4ownYzu1pj&#10;bcKFD5SPyYoC4VijBpfSUEsZW0ce4yIMxMU7h9FjKnK00ox4KXDfy0qpe+mx47LgcKCdo/bj+Ok1&#10;3Cm7yvzUvDVmn23evb677/1Z6+v59PgAItGU/sN/7RejoVLLCn7fl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krMIxQAAAN0AAAAPAAAAAAAAAAAAAAAAAJgCAABkcnMv&#10;ZG93bnJldi54bWxQSwUGAAAAAAQABAD1AAAAigMAAAAA&#10;" fillcolor="#ed7d31 [3205]" strokecolor="white [3201]" strokeweight="1.5pt">
                  <v:stroke joinstyle="miter"/>
                  <v:textbox>
                    <w:txbxContent>
                      <w:p w14:paraId="5B5C56C3" w14:textId="77777777" w:rsidR="007B7D65" w:rsidRDefault="007B7D65" w:rsidP="000C18D4">
                        <w:pPr>
                          <w:spacing w:line="240" w:lineRule="auto"/>
                          <w:ind w:left="10"/>
                        </w:pPr>
                        <w:r>
                          <w:t>Rancangan dan desain</w:t>
                        </w:r>
                      </w:p>
                    </w:txbxContent>
                  </v:textbox>
                </v:oval>
                <v:oval id="Oval 2083" o:spid="_x0000_s1034" style="position:absolute;left:27176;top:8776;width:14249;height:70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Wk8UA&#10;AADdAAAADwAAAGRycy9kb3ducmV2LnhtbESP0UoDMRRE34X+Q7gF32zSFqSuTYuUWuqDiF0/4LK5&#10;TRY3N8smpmu/3giCj8PMnGHW29F3ItMQ28Aa5jMFgrgJpmWr4aN+vluBiAnZYBeYNHxThO1mcrPG&#10;yoQLv1M+JSsKhGOFGlxKfSVlbBx5jLPQExfvHAaPqcjBSjPgpcB9JxdK3UuPLZcFhz3tHDWfpy+v&#10;YansQ+Z9/VqbQ7Z59/Lmroez1rfT8ekRRKIx/Yf/2kejYaFWS/h9U56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3haTxQAAAN0AAAAPAAAAAAAAAAAAAAAAAJgCAABkcnMv&#10;ZG93bnJldi54bWxQSwUGAAAAAAQABAD1AAAAigMAAAAA&#10;" fillcolor="#ed7d31 [3205]" strokecolor="white [3201]" strokeweight="1.5pt">
                  <v:stroke joinstyle="miter"/>
                  <v:textbox>
                    <w:txbxContent>
                      <w:p w14:paraId="4A60A624" w14:textId="77777777" w:rsidR="007B7D65" w:rsidRPr="000C18D4" w:rsidRDefault="007B7D65" w:rsidP="000A06EE">
                        <w:pPr>
                          <w:spacing w:line="240" w:lineRule="auto"/>
                          <w:ind w:left="10"/>
                          <w:jc w:val="center"/>
                          <w:rPr>
                            <w:rFonts w:eastAsia="SimSun"/>
                            <w:lang w:eastAsia="zh-CN"/>
                          </w:rPr>
                        </w:pPr>
                        <w:r>
                          <w:t>Implementasi</w:t>
                        </w:r>
                      </w:p>
                    </w:txbxContent>
                  </v:textbox>
                </v:oval>
                <v:shape id="Bent Arrow 2084" o:spid="_x0000_s1035" style="position:absolute;left:5910;top:4842;width:2552;height:3934;rotation:180;flip:x;visibility:visible;mso-wrap-style:square;v-text-anchor:middle" coordsize="255182,3934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rytsYA&#10;AADdAAAADwAAAGRycy9kb3ducmV2LnhtbESPT4vCMBTE7wt+h/CEvYimiiylGsU/LIierB48Pppn&#10;W2xeSpNt6356s7DgcZiZ3zDLdW8q0VLjSssKppMIBHFmdcm5guvlexyDcB5ZY2WZFDzJwXo1+Fhi&#10;om3HZ2pTn4sAYZeggsL7OpHSZQUZdBNbEwfvbhuDPsgml7rBLsBNJWdR9CUNlhwWCqxpV1D2SH+M&#10;gtO8O9XP7f72Gz9Gej/KD1V7vCn1Oew3CxCeev8O/7cPWsEsiufw9yY8Abl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jrytsYAAADdAAAADwAAAAAAAAAAAAAAAACYAgAAZHJz&#10;L2Rvd25yZXYueG1sUEsFBgAAAAAEAAQA9QAAAIsDAAAAAA==&#10;" path="m,393405l,143540c,81882,49984,31898,111642,31898r79745,l191387,r63795,63796l191387,127591r,-31898l111642,95693v-26425,,-47847,21422,-47847,47847c63795,226828,63796,310117,63796,393405l,393405xe" fillcolor="#ed7d31 [3205]" strokecolor="white [3201]" strokeweight="1.5pt">
                  <v:stroke joinstyle="miter"/>
                  <v:path arrowok="t" o:connecttype="custom" o:connectlocs="0,393405;0,143540;111642,31898;191387,31898;191387,0;255182,63796;191387,127591;191387,95693;111642,95693;63795,143540;63796,393405;0,393405" o:connectangles="0,0,0,0,0,0,0,0,0,0,0,0"/>
                </v:shape>
                <v:shape id="Bent Arrow 2085" o:spid="_x0000_s1036" style="position:absolute;left:16080;top:8776;width:2764;height:3190;rotation:180;flip:x;visibility:visible;mso-wrap-style:square;v-text-anchor:middle" coordsize="276447,3189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IQScYA&#10;AADdAAAADwAAAGRycy9kb3ducmV2LnhtbESP3WoCMRSE74W+QzgFb0STLvjDapTSIvRCqq4+wGFz&#10;zC7dnCybdF3fvikUejnMzDfMZje4RvTUhdqzhpeZAkFcelOz1XC97KcrECEiG2w8k4YHBdhtn0Yb&#10;zI2/85n6IlqRIBxy1FDF2OZShrIih2HmW+Lk3XznMCbZWWk6vCe4a2Sm1EI6rDktVNjSW0XlV/Ht&#10;NPj+dHg/1uox+ZyY4tQvM2uPTuvx8/C6BhFpiP/hv/aH0ZCp1Rx+36QnIL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xIQScYAAADdAAAADwAAAAAAAAAAAAAAAACYAgAAZHJz&#10;L2Rvd25yZXYueG1sUEsFBgAAAAAEAAQA9QAAAIsDAAAAAA==&#10;" path="m,318976l,155501c,88704,54149,34555,120946,34555r86389,1l207335,r69112,69112l207335,138224r,-34556l120946,103668v-28627,,-51834,23207,-51834,51834l69112,318976,,318976xe" fillcolor="#ed7d31 [3205]" strokecolor="white [3201]" strokeweight="1.5pt">
                  <v:stroke joinstyle="miter"/>
                  <v:path arrowok="t" o:connecttype="custom" o:connectlocs="0,318976;0,155501;120946,34555;207335,34556;207335,0;276447,69112;207335,138224;207335,103668;120946,103668;69112,155502;69112,318976;0,318976" o:connectangles="0,0,0,0,0,0,0,0,0,0,0,0"/>
                </v:shape>
                <v:shape id="Bent Arrow 2086" o:spid="_x0000_s1037" style="position:absolute;left:25980;top:11612;width:2765;height:3190;rotation:180;flip:x;visibility:visible;mso-wrap-style:square;v-text-anchor:middle" coordsize="276447,3189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COPsYA&#10;AADdAAAADwAAAGRycy9kb3ducmV2LnhtbESPwWrDMBBE74X8g9hCLqGR6kMaXMuhpARyKE3i5AMW&#10;ayubWitjKY7z91Wh0OMwM2+YYjO5Tow0hNazhuelAkFce9Oy1XA5757WIEJENth5Jg13CrApZw8F&#10;5sbf+ERjFa1IEA45amhi7HMpQ92Qw7D0PXHyvvzgMCY5WGkGvCW462Sm1Eo6bDktNNjTtqH6u7o6&#10;DX48frwfWnVffC5MdRxfMmsPTuv54/T2CiLSFP/Df+290ZCp9Qp+36QnIM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8COPsYAAADdAAAADwAAAAAAAAAAAAAAAACYAgAAZHJz&#10;L2Rvd25yZXYueG1sUEsFBgAAAAAEAAQA9QAAAIsDAAAAAA==&#10;" path="m,318976l,155501c,88704,54149,34555,120946,34555r86389,1l207335,r69112,69112l207335,138224r,-34556l120946,103668v-28627,,-51834,23207,-51834,51834l69112,318976,,318976xe" fillcolor="#ed7d31 [3205]" strokecolor="white [3201]" strokeweight="1.5pt">
                  <v:stroke joinstyle="miter"/>
                  <v:path arrowok="t" o:connecttype="custom" o:connectlocs="0,318976;0,155501;120946,34555;207335,34556;207335,0;276447,69112;207335,138224;207335,103668;120946,103668;69112,155502;69112,318976;0,318976" o:connectangles="0,0,0,0,0,0,0,0,0,0,0,0"/>
                </v:shape>
                <w10:anchorlock/>
              </v:group>
            </w:pict>
          </mc:Fallback>
        </mc:AlternateContent>
      </w:r>
    </w:p>
    <w:p w14:paraId="09387515" w14:textId="77777777" w:rsidR="000C18D4" w:rsidRPr="000C18D4" w:rsidRDefault="00B036BA" w:rsidP="000C18D4">
      <w:pPr>
        <w:pStyle w:val="Caption"/>
        <w:spacing w:line="480" w:lineRule="auto"/>
        <w:ind w:left="567"/>
        <w:jc w:val="center"/>
        <w:rPr>
          <w:i w:val="0"/>
          <w:color w:val="auto"/>
          <w:sz w:val="24"/>
          <w:lang w:val="en-US"/>
        </w:rPr>
      </w:pPr>
      <w:bookmarkStart w:id="110" w:name="_Toc73204327"/>
      <w:bookmarkStart w:id="111" w:name="_Toc73204369"/>
      <w:r>
        <w:rPr>
          <w:i w:val="0"/>
          <w:color w:val="auto"/>
          <w:sz w:val="24"/>
        </w:rPr>
        <w:t>Gambar 3.</w:t>
      </w:r>
      <w:r w:rsidR="00974B3C" w:rsidRPr="00974B3C">
        <w:rPr>
          <w:i w:val="0"/>
          <w:color w:val="auto"/>
          <w:sz w:val="24"/>
        </w:rPr>
        <w:fldChar w:fldCharType="begin"/>
      </w:r>
      <w:r w:rsidR="00974B3C" w:rsidRPr="00974B3C">
        <w:rPr>
          <w:i w:val="0"/>
          <w:color w:val="auto"/>
          <w:sz w:val="24"/>
        </w:rPr>
        <w:instrText xml:space="preserve"> SEQ Gambar_3.1 \* ARABIC </w:instrText>
      </w:r>
      <w:r w:rsidR="00974B3C" w:rsidRPr="00974B3C">
        <w:rPr>
          <w:i w:val="0"/>
          <w:color w:val="auto"/>
          <w:sz w:val="24"/>
        </w:rPr>
        <w:fldChar w:fldCharType="separate"/>
      </w:r>
      <w:r w:rsidR="00713366">
        <w:rPr>
          <w:i w:val="0"/>
          <w:noProof/>
          <w:color w:val="auto"/>
          <w:sz w:val="24"/>
        </w:rPr>
        <w:t>1</w:t>
      </w:r>
      <w:r w:rsidR="00974B3C" w:rsidRPr="00974B3C">
        <w:rPr>
          <w:i w:val="0"/>
          <w:color w:val="auto"/>
          <w:sz w:val="24"/>
        </w:rPr>
        <w:fldChar w:fldCharType="end"/>
      </w:r>
      <w:r w:rsidR="00974B3C" w:rsidRPr="00974B3C">
        <w:rPr>
          <w:i w:val="0"/>
          <w:color w:val="auto"/>
          <w:sz w:val="24"/>
          <w:lang w:val="en-US"/>
        </w:rPr>
        <w:t xml:space="preserve"> Prosedur penelitian</w:t>
      </w:r>
      <w:bookmarkEnd w:id="110"/>
      <w:bookmarkEnd w:id="111"/>
    </w:p>
    <w:p w14:paraId="55F053F6" w14:textId="77777777" w:rsidR="00E01CB8" w:rsidRPr="00556888" w:rsidRDefault="00B7298A" w:rsidP="006278A7">
      <w:pPr>
        <w:pStyle w:val="ListParagraph"/>
        <w:numPr>
          <w:ilvl w:val="0"/>
          <w:numId w:val="8"/>
        </w:numPr>
        <w:ind w:left="1276" w:hanging="709"/>
        <w:rPr>
          <w:b/>
        </w:rPr>
      </w:pPr>
      <w:bookmarkStart w:id="112" w:name="_Toc68466015"/>
      <w:r w:rsidRPr="00556888">
        <w:rPr>
          <w:b/>
        </w:rPr>
        <w:t>Rencana/Planning</w:t>
      </w:r>
      <w:bookmarkEnd w:id="112"/>
    </w:p>
    <w:p w14:paraId="7FD1F113" w14:textId="77777777" w:rsidR="00E01CB8" w:rsidRDefault="00B7298A" w:rsidP="000C18D4">
      <w:pPr>
        <w:widowControl w:val="0"/>
        <w:autoSpaceDE w:val="0"/>
        <w:autoSpaceDN w:val="0"/>
        <w:adjustRightInd w:val="0"/>
        <w:ind w:left="1276" w:firstLine="567"/>
        <w:jc w:val="both"/>
        <w:rPr>
          <w:rFonts w:eastAsia="SimSun"/>
          <w:b/>
          <w:szCs w:val="24"/>
          <w:lang w:eastAsia="zh-CN"/>
        </w:rPr>
      </w:pPr>
      <w:r>
        <w:rPr>
          <w:szCs w:val="24"/>
        </w:rPr>
        <w:t>Rencana atau planning merupakan langkah awal dalam melakukan penelitian dengan mengumpulkan data dan mengamati tempat sampah yang ada di Pasar Pagi Kota Tegal. Rencananya akan dibuat aplikasi android tempat sampah otomatis pemilah sampah menggunakan Arduino Uno</w:t>
      </w:r>
      <w:r>
        <w:rPr>
          <w:b/>
          <w:szCs w:val="24"/>
        </w:rPr>
        <w:t>.</w:t>
      </w:r>
    </w:p>
    <w:p w14:paraId="739690C4" w14:textId="77777777" w:rsidR="00063CF4" w:rsidRPr="00063CF4" w:rsidRDefault="00063CF4" w:rsidP="000C18D4">
      <w:pPr>
        <w:widowControl w:val="0"/>
        <w:autoSpaceDE w:val="0"/>
        <w:autoSpaceDN w:val="0"/>
        <w:adjustRightInd w:val="0"/>
        <w:ind w:left="1276" w:firstLine="567"/>
        <w:jc w:val="both"/>
        <w:rPr>
          <w:rFonts w:eastAsia="SimSun"/>
          <w:b/>
          <w:szCs w:val="24"/>
          <w:lang w:eastAsia="zh-CN"/>
        </w:rPr>
      </w:pPr>
    </w:p>
    <w:p w14:paraId="341A6C53" w14:textId="77777777" w:rsidR="00E01CB8" w:rsidRPr="00556888" w:rsidRDefault="00B7298A" w:rsidP="006278A7">
      <w:pPr>
        <w:pStyle w:val="ListParagraph"/>
        <w:numPr>
          <w:ilvl w:val="0"/>
          <w:numId w:val="8"/>
        </w:numPr>
        <w:ind w:left="1276" w:hanging="709"/>
        <w:rPr>
          <w:b/>
        </w:rPr>
      </w:pPr>
      <w:bookmarkStart w:id="113" w:name="_Toc68466016"/>
      <w:r w:rsidRPr="00556888">
        <w:rPr>
          <w:b/>
        </w:rPr>
        <w:t>Analisis</w:t>
      </w:r>
      <w:bookmarkEnd w:id="113"/>
    </w:p>
    <w:p w14:paraId="74BA80E5" w14:textId="1CE00F12" w:rsidR="00E01CB8" w:rsidRDefault="00E22853" w:rsidP="00361B5E">
      <w:pPr>
        <w:widowControl w:val="0"/>
        <w:autoSpaceDE w:val="0"/>
        <w:autoSpaceDN w:val="0"/>
        <w:adjustRightInd w:val="0"/>
        <w:ind w:left="1276" w:firstLine="567"/>
        <w:jc w:val="both"/>
        <w:rPr>
          <w:iCs/>
          <w:szCs w:val="24"/>
          <w:lang w:val="en-US" w:eastAsia="zh-CN"/>
        </w:rPr>
      </w:pPr>
      <w:r>
        <w:rPr>
          <w:szCs w:val="24"/>
          <w:lang w:val="id-ID" w:eastAsia="zh-CN"/>
        </w:rPr>
        <w:t>Analis</w:t>
      </w:r>
      <w:r>
        <w:rPr>
          <w:szCs w:val="24"/>
          <w:lang w:val="en-US" w:eastAsia="zh-CN"/>
        </w:rPr>
        <w:t>is</w:t>
      </w:r>
      <w:r w:rsidR="00B7298A">
        <w:rPr>
          <w:szCs w:val="24"/>
          <w:lang w:val="id-ID" w:eastAsia="zh-CN"/>
        </w:rPr>
        <w:t xml:space="preserve"> berisi langkah-langkah awal pengumpulan data, penyusunan pembuatan </w:t>
      </w:r>
      <w:r w:rsidR="00B7298A">
        <w:rPr>
          <w:szCs w:val="24"/>
          <w:lang w:eastAsia="zh-CN"/>
        </w:rPr>
        <w:t>aplikasi android tempat sampah otomatis pemilah sampah menggunakan Arduino Uno</w:t>
      </w:r>
      <w:r w:rsidR="00B7298A">
        <w:rPr>
          <w:b/>
          <w:szCs w:val="24"/>
          <w:lang w:eastAsia="zh-CN"/>
        </w:rPr>
        <w:t xml:space="preserve"> </w:t>
      </w:r>
      <w:r w:rsidR="00B7298A">
        <w:rPr>
          <w:szCs w:val="24"/>
          <w:lang w:val="id-ID" w:eastAsia="zh-CN"/>
        </w:rPr>
        <w:t xml:space="preserve">serta penganalisaan data apa </w:t>
      </w:r>
      <w:r w:rsidR="00B7298A">
        <w:rPr>
          <w:szCs w:val="24"/>
          <w:lang w:eastAsia="zh-CN"/>
        </w:rPr>
        <w:t>s</w:t>
      </w:r>
      <w:r w:rsidR="00B7298A">
        <w:rPr>
          <w:szCs w:val="24"/>
          <w:lang w:val="id-ID" w:eastAsia="zh-CN"/>
        </w:rPr>
        <w:t xml:space="preserve">aja yang akan digunakan dalam pembuatan </w:t>
      </w:r>
      <w:r w:rsidR="00B7298A">
        <w:rPr>
          <w:iCs/>
          <w:szCs w:val="24"/>
          <w:lang w:eastAsia="zh-CN"/>
        </w:rPr>
        <w:t xml:space="preserve">aplikasi ini. </w:t>
      </w:r>
    </w:p>
    <w:p w14:paraId="550226E3" w14:textId="4E75C669" w:rsidR="009E44C5" w:rsidRPr="00B90C51" w:rsidRDefault="009E44C5" w:rsidP="00B90C51">
      <w:pPr>
        <w:pStyle w:val="ListParagraph"/>
        <w:ind w:left="1276" w:firstLine="567"/>
        <w:jc w:val="both"/>
        <w:rPr>
          <w:rFonts w:eastAsia="SimSun"/>
          <w:szCs w:val="24"/>
          <w:lang w:eastAsia="zh-CN"/>
        </w:rPr>
      </w:pPr>
      <w:r>
        <w:rPr>
          <w:szCs w:val="24"/>
        </w:rPr>
        <w:t>Adapun data yang digunakan dalam membangun system berupa data observasi secara langsung di Pasar Pagi blok A Kota Tegal dan dari data jurnal yang sudah ada guna untuk me</w:t>
      </w:r>
      <w:r w:rsidR="00B90C51">
        <w:rPr>
          <w:szCs w:val="24"/>
        </w:rPr>
        <w:t>ngetahui permasalahan yang ada.</w:t>
      </w:r>
    </w:p>
    <w:p w14:paraId="4E9ABB84" w14:textId="77777777" w:rsidR="00E01CB8" w:rsidRPr="00556888" w:rsidRDefault="00B7298A" w:rsidP="006278A7">
      <w:pPr>
        <w:pStyle w:val="ListParagraph"/>
        <w:numPr>
          <w:ilvl w:val="0"/>
          <w:numId w:val="8"/>
        </w:numPr>
        <w:ind w:left="1276" w:hanging="709"/>
        <w:rPr>
          <w:b/>
        </w:rPr>
      </w:pPr>
      <w:bookmarkStart w:id="114" w:name="_Toc68466017"/>
      <w:r w:rsidRPr="00556888">
        <w:rPr>
          <w:b/>
        </w:rPr>
        <w:t>Rancangan dan Desain</w:t>
      </w:r>
      <w:bookmarkEnd w:id="114"/>
    </w:p>
    <w:p w14:paraId="211883C2" w14:textId="77777777" w:rsidR="00E01CB8" w:rsidRDefault="00B7298A" w:rsidP="00361B5E">
      <w:pPr>
        <w:widowControl w:val="0"/>
        <w:autoSpaceDE w:val="0"/>
        <w:autoSpaceDN w:val="0"/>
        <w:adjustRightInd w:val="0"/>
        <w:ind w:left="1276" w:firstLine="567"/>
        <w:jc w:val="both"/>
        <w:rPr>
          <w:i/>
          <w:szCs w:val="24"/>
          <w:lang w:val="id-ID"/>
        </w:rPr>
      </w:pPr>
      <w:r>
        <w:rPr>
          <w:szCs w:val="24"/>
          <w:lang w:val="id-ID"/>
        </w:rPr>
        <w:t xml:space="preserve">Perancangan sistem merupakan tahap pengembangan setelah analisis sistem dilakukan. </w:t>
      </w:r>
      <w:r>
        <w:rPr>
          <w:szCs w:val="24"/>
        </w:rPr>
        <w:t>Rancang aplikasi android tempat sampah otomatis pemilah sampah menggunakan Arduino Uno</w:t>
      </w:r>
      <w:r>
        <w:rPr>
          <w:b/>
          <w:szCs w:val="24"/>
        </w:rPr>
        <w:t xml:space="preserve">. </w:t>
      </w:r>
      <w:r>
        <w:rPr>
          <w:i/>
          <w:szCs w:val="24"/>
        </w:rPr>
        <w:t xml:space="preserve">Software </w:t>
      </w:r>
      <w:r>
        <w:rPr>
          <w:szCs w:val="24"/>
        </w:rPr>
        <w:t>yang digunakan untuk membuat aplikasi android ini yaitu android studio.</w:t>
      </w:r>
    </w:p>
    <w:p w14:paraId="448363EC" w14:textId="77777777" w:rsidR="00E01CB8" w:rsidRPr="00556888" w:rsidRDefault="00B7298A" w:rsidP="008B435E">
      <w:pPr>
        <w:pStyle w:val="ListParagraph"/>
        <w:numPr>
          <w:ilvl w:val="0"/>
          <w:numId w:val="8"/>
        </w:numPr>
        <w:ind w:left="1276" w:hanging="709"/>
        <w:rPr>
          <w:b/>
        </w:rPr>
      </w:pPr>
      <w:bookmarkStart w:id="115" w:name="_Toc68466018"/>
      <w:r w:rsidRPr="00556888">
        <w:rPr>
          <w:b/>
        </w:rPr>
        <w:t>Implementasi</w:t>
      </w:r>
      <w:bookmarkEnd w:id="115"/>
    </w:p>
    <w:p w14:paraId="7F9D2248" w14:textId="77777777" w:rsidR="00E01CB8" w:rsidRDefault="00B7298A" w:rsidP="00361B5E">
      <w:pPr>
        <w:widowControl w:val="0"/>
        <w:autoSpaceDE w:val="0"/>
        <w:autoSpaceDN w:val="0"/>
        <w:adjustRightInd w:val="0"/>
        <w:ind w:left="1276" w:firstLine="567"/>
        <w:jc w:val="both"/>
        <w:rPr>
          <w:szCs w:val="24"/>
          <w:lang w:val="id-ID"/>
        </w:rPr>
      </w:pPr>
      <w:r>
        <w:rPr>
          <w:szCs w:val="24"/>
          <w:lang w:val="id-ID" w:eastAsia="zh-CN"/>
        </w:rPr>
        <w:t xml:space="preserve">Hasil dari penelitian ini akan diuji cobakan secara </w:t>
      </w:r>
      <w:r>
        <w:rPr>
          <w:i/>
          <w:szCs w:val="24"/>
          <w:lang w:val="id-ID" w:eastAsia="zh-CN"/>
        </w:rPr>
        <w:t xml:space="preserve">real </w:t>
      </w:r>
      <w:r>
        <w:rPr>
          <w:szCs w:val="24"/>
          <w:lang w:val="id-ID" w:eastAsia="zh-CN"/>
        </w:rPr>
        <w:t xml:space="preserve">untuk menilai seberapa baik </w:t>
      </w:r>
      <w:r>
        <w:rPr>
          <w:szCs w:val="24"/>
          <w:lang w:eastAsia="zh-CN"/>
        </w:rPr>
        <w:t>aplikasi android tempat sampah otomatis pemilah sampah menggunakan Arduino Uno</w:t>
      </w:r>
      <w:r>
        <w:rPr>
          <w:b/>
          <w:szCs w:val="24"/>
          <w:lang w:eastAsia="zh-CN"/>
        </w:rPr>
        <w:t xml:space="preserve"> </w:t>
      </w:r>
      <w:r>
        <w:rPr>
          <w:szCs w:val="24"/>
          <w:lang w:val="id-ID" w:eastAsia="zh-CN"/>
        </w:rPr>
        <w:t xml:space="preserve">yang telah dibuat serta memperbaiki bila ada kesalahan kesalahan yang yang terjadi. </w:t>
      </w:r>
      <w:r>
        <w:rPr>
          <w:szCs w:val="24"/>
          <w:lang w:val="id-ID"/>
        </w:rPr>
        <w:t>Kemudian hasil dari uji coba tersebut akan diimplementasikan.</w:t>
      </w:r>
    </w:p>
    <w:p w14:paraId="4A392449" w14:textId="77777777" w:rsidR="000C18D4" w:rsidRDefault="000C18D4" w:rsidP="000C18D4">
      <w:pPr>
        <w:widowControl w:val="0"/>
        <w:autoSpaceDE w:val="0"/>
        <w:autoSpaceDN w:val="0"/>
        <w:adjustRightInd w:val="0"/>
        <w:ind w:left="1418" w:firstLine="567"/>
        <w:jc w:val="both"/>
        <w:rPr>
          <w:szCs w:val="24"/>
          <w:lang w:val="id-ID"/>
        </w:rPr>
      </w:pPr>
    </w:p>
    <w:p w14:paraId="0D31CF60" w14:textId="77777777" w:rsidR="00E01CB8" w:rsidRDefault="00B7298A" w:rsidP="00213EE8">
      <w:pPr>
        <w:pStyle w:val="Heading2"/>
        <w:numPr>
          <w:ilvl w:val="1"/>
          <w:numId w:val="18"/>
        </w:numPr>
        <w:ind w:left="567" w:hanging="567"/>
      </w:pPr>
      <w:bookmarkStart w:id="116" w:name="_Toc69451556"/>
      <w:bookmarkStart w:id="117" w:name="_Toc68466019"/>
      <w:bookmarkStart w:id="118" w:name="_Toc70068209"/>
      <w:bookmarkStart w:id="119" w:name="_Toc70075720"/>
      <w:bookmarkStart w:id="120" w:name="_Toc73620641"/>
      <w:r>
        <w:t>Metode Pengumpulan Data</w:t>
      </w:r>
      <w:bookmarkEnd w:id="116"/>
      <w:bookmarkEnd w:id="117"/>
      <w:bookmarkEnd w:id="118"/>
      <w:bookmarkEnd w:id="119"/>
      <w:bookmarkEnd w:id="120"/>
    </w:p>
    <w:p w14:paraId="4AED5AF5" w14:textId="77777777" w:rsidR="00E01CB8" w:rsidRPr="00556888" w:rsidRDefault="00B7298A" w:rsidP="008B435E">
      <w:pPr>
        <w:pStyle w:val="ListParagraph"/>
        <w:numPr>
          <w:ilvl w:val="0"/>
          <w:numId w:val="14"/>
        </w:numPr>
        <w:ind w:left="1276" w:hanging="709"/>
        <w:rPr>
          <w:b/>
        </w:rPr>
      </w:pPr>
      <w:bookmarkStart w:id="121" w:name="_Toc68466020"/>
      <w:r w:rsidRPr="00556888">
        <w:rPr>
          <w:b/>
        </w:rPr>
        <w:t>Observasi</w:t>
      </w:r>
      <w:bookmarkEnd w:id="121"/>
    </w:p>
    <w:p w14:paraId="0EC754FB" w14:textId="77777777" w:rsidR="005D50C0" w:rsidRPr="005D50C0" w:rsidRDefault="00B7298A" w:rsidP="006278A7">
      <w:pPr>
        <w:widowControl w:val="0"/>
        <w:autoSpaceDE w:val="0"/>
        <w:autoSpaceDN w:val="0"/>
        <w:adjustRightInd w:val="0"/>
        <w:ind w:left="1276" w:firstLine="567"/>
        <w:jc w:val="both"/>
        <w:rPr>
          <w:rFonts w:eastAsia="SimSun"/>
          <w:b/>
          <w:szCs w:val="24"/>
          <w:lang w:val="en-US" w:eastAsia="zh-CN"/>
        </w:rPr>
      </w:pPr>
      <w:r>
        <w:rPr>
          <w:szCs w:val="24"/>
          <w:lang w:val="id-ID"/>
        </w:rPr>
        <w:t>Dilakukan pengamatan pada objek t</w:t>
      </w:r>
      <w:r>
        <w:rPr>
          <w:szCs w:val="24"/>
        </w:rPr>
        <w:t>e</w:t>
      </w:r>
      <w:r>
        <w:rPr>
          <w:szCs w:val="24"/>
          <w:lang w:val="id-ID"/>
        </w:rPr>
        <w:t xml:space="preserve">rkait guna untuk </w:t>
      </w:r>
      <w:r>
        <w:rPr>
          <w:szCs w:val="24"/>
        </w:rPr>
        <w:t>mengumpulkan</w:t>
      </w:r>
      <w:r>
        <w:rPr>
          <w:szCs w:val="24"/>
          <w:lang w:val="id-ID"/>
        </w:rPr>
        <w:t xml:space="preserve"> data yang diperlukan untuk pembuatan produk.</w:t>
      </w:r>
      <w:r>
        <w:rPr>
          <w:szCs w:val="24"/>
        </w:rPr>
        <w:t xml:space="preserve"> Dalam hal ini observasi di lakukan di Pasar Pagi Kota Tegal. Meninjau secara langsung lokasi yang akan dibuat aplikasi android tempat sampah otomatis pemilah sampah menggunakan Arduino Uno</w:t>
      </w:r>
      <w:r>
        <w:rPr>
          <w:b/>
          <w:szCs w:val="24"/>
        </w:rPr>
        <w:t xml:space="preserve">. </w:t>
      </w:r>
    </w:p>
    <w:p w14:paraId="5AAEF077" w14:textId="3FBDFBA0" w:rsidR="00E22853" w:rsidRPr="00E22853" w:rsidRDefault="00E22853" w:rsidP="008B435E">
      <w:pPr>
        <w:pStyle w:val="ListParagraph"/>
        <w:numPr>
          <w:ilvl w:val="0"/>
          <w:numId w:val="14"/>
        </w:numPr>
        <w:ind w:left="1265" w:hanging="709"/>
        <w:rPr>
          <w:b/>
        </w:rPr>
      </w:pPr>
      <w:bookmarkStart w:id="122" w:name="_Toc68466021"/>
      <w:r>
        <w:rPr>
          <w:b/>
          <w:lang w:val="en-US"/>
        </w:rPr>
        <w:t>Wawancara</w:t>
      </w:r>
    </w:p>
    <w:p w14:paraId="125DA541" w14:textId="778DBCAC" w:rsidR="00E22853" w:rsidRPr="00E22853" w:rsidRDefault="00E22853" w:rsidP="00E22853">
      <w:pPr>
        <w:pStyle w:val="ListParagraph"/>
        <w:ind w:left="1276" w:firstLine="567"/>
        <w:jc w:val="both"/>
        <w:rPr>
          <w:lang w:val="en-US"/>
        </w:rPr>
      </w:pPr>
      <w:r w:rsidRPr="009438AA">
        <w:rPr>
          <w:szCs w:val="24"/>
          <w:lang w:val="en-US"/>
        </w:rPr>
        <w:t xml:space="preserve">Teknik pengumpulan data wawancara dengan </w:t>
      </w:r>
      <w:r>
        <w:rPr>
          <w:szCs w:val="24"/>
          <w:lang w:val="en-US"/>
        </w:rPr>
        <w:t>narasumber</w:t>
      </w:r>
      <w:r w:rsidRPr="009438AA">
        <w:rPr>
          <w:szCs w:val="24"/>
          <w:lang w:val="en-US"/>
        </w:rPr>
        <w:t xml:space="preserve"> untuk m</w:t>
      </w:r>
      <w:r>
        <w:rPr>
          <w:szCs w:val="24"/>
          <w:lang w:val="en-US"/>
        </w:rPr>
        <w:t>endapatkan informasi dan Analisis</w:t>
      </w:r>
      <w:r w:rsidRPr="009438AA">
        <w:rPr>
          <w:szCs w:val="24"/>
          <w:lang w:val="en-US"/>
        </w:rPr>
        <w:t xml:space="preserve"> yang nantinya akan dijadikan acuan dalam pembuatan produk.</w:t>
      </w:r>
      <w:r>
        <w:rPr>
          <w:szCs w:val="24"/>
          <w:lang w:val="en-US"/>
        </w:rPr>
        <w:t xml:space="preserve"> </w:t>
      </w:r>
      <w:r>
        <w:t xml:space="preserve">Dalam hal ini wawancara dilakukan dengan petugas sampah di Pasar Pagi Kota Tegal blok A. </w:t>
      </w:r>
      <w:r w:rsidRPr="0025502F">
        <w:t>Meninjau secara langsung lokasi yang akan di rancang tempat sampah otomatis pemilah sampah menggunakan Arduino Uno.</w:t>
      </w:r>
    </w:p>
    <w:p w14:paraId="1013CAD9" w14:textId="77777777" w:rsidR="00E01CB8" w:rsidRPr="00556888" w:rsidRDefault="00B7298A" w:rsidP="008B435E">
      <w:pPr>
        <w:pStyle w:val="ListParagraph"/>
        <w:numPr>
          <w:ilvl w:val="0"/>
          <w:numId w:val="14"/>
        </w:numPr>
        <w:ind w:left="1265" w:hanging="709"/>
        <w:rPr>
          <w:b/>
        </w:rPr>
      </w:pPr>
      <w:r w:rsidRPr="00556888">
        <w:rPr>
          <w:b/>
        </w:rPr>
        <w:t>Studi Pustaka</w:t>
      </w:r>
      <w:bookmarkEnd w:id="122"/>
    </w:p>
    <w:p w14:paraId="2CDBB5A5" w14:textId="31F07C2E" w:rsidR="00EC5E8B" w:rsidRDefault="00B7298A" w:rsidP="00063CF4">
      <w:pPr>
        <w:widowControl w:val="0"/>
        <w:autoSpaceDE w:val="0"/>
        <w:autoSpaceDN w:val="0"/>
        <w:adjustRightInd w:val="0"/>
        <w:ind w:left="1276" w:firstLine="567"/>
        <w:jc w:val="both"/>
        <w:rPr>
          <w:rFonts w:eastAsia="SimSun"/>
          <w:i/>
          <w:szCs w:val="24"/>
          <w:lang w:eastAsia="zh-CN"/>
        </w:rPr>
      </w:pPr>
      <w:r>
        <w:rPr>
          <w:szCs w:val="24"/>
        </w:rPr>
        <w:t>Dalam hal ini bahan-bahan</w:t>
      </w:r>
      <w:r>
        <w:rPr>
          <w:i/>
          <w:szCs w:val="24"/>
        </w:rPr>
        <w:t xml:space="preserve"> referensi</w:t>
      </w:r>
      <w:r>
        <w:rPr>
          <w:szCs w:val="24"/>
        </w:rPr>
        <w:t xml:space="preserve"> yang berhubungan dengan materi yang akan dibahas dikumpulkan dari semua buku-buku atau internet</w:t>
      </w:r>
      <w:r>
        <w:rPr>
          <w:i/>
          <w:szCs w:val="24"/>
        </w:rPr>
        <w:t>.</w:t>
      </w:r>
    </w:p>
    <w:p w14:paraId="71D8C12E" w14:textId="77777777" w:rsidR="00063CF4" w:rsidRPr="00063CF4" w:rsidRDefault="00063CF4" w:rsidP="00063CF4">
      <w:pPr>
        <w:widowControl w:val="0"/>
        <w:autoSpaceDE w:val="0"/>
        <w:autoSpaceDN w:val="0"/>
        <w:adjustRightInd w:val="0"/>
        <w:spacing w:line="240" w:lineRule="auto"/>
        <w:ind w:left="1276" w:firstLine="567"/>
        <w:jc w:val="both"/>
        <w:rPr>
          <w:rFonts w:eastAsia="SimSun"/>
          <w:i/>
          <w:szCs w:val="24"/>
          <w:lang w:eastAsia="zh-CN"/>
        </w:rPr>
      </w:pPr>
    </w:p>
    <w:p w14:paraId="27F26057" w14:textId="77777777" w:rsidR="00601369" w:rsidRDefault="00601369" w:rsidP="00213EE8">
      <w:pPr>
        <w:pStyle w:val="Heading2"/>
        <w:numPr>
          <w:ilvl w:val="1"/>
          <w:numId w:val="16"/>
        </w:numPr>
        <w:ind w:left="567" w:hanging="567"/>
      </w:pPr>
      <w:bookmarkStart w:id="123" w:name="_Toc70075721"/>
      <w:bookmarkStart w:id="124" w:name="_Toc73620642"/>
      <w:r w:rsidRPr="009438AA">
        <w:t>Waktu dan Tempat Penelitian</w:t>
      </w:r>
      <w:bookmarkEnd w:id="123"/>
      <w:bookmarkEnd w:id="124"/>
    </w:p>
    <w:p w14:paraId="1866B656" w14:textId="1DE34B7B" w:rsidR="00601369" w:rsidRDefault="00601369" w:rsidP="009E1F44">
      <w:pPr>
        <w:ind w:left="567" w:firstLine="567"/>
        <w:jc w:val="both"/>
      </w:pPr>
      <w:r>
        <w:t xml:space="preserve">Waktu yang dilakukan dalam penelitian ini dari bulan Februari sampai Juli 2021. Tempat penelitian dilakukan di Pasar Pagi blok A </w:t>
      </w:r>
      <w:r w:rsidR="0041419F">
        <w:t>Kota Tegal,</w:t>
      </w:r>
      <w:r w:rsidR="0041419F">
        <w:rPr>
          <w:lang w:val="en-US"/>
        </w:rPr>
        <w:t xml:space="preserve"> </w:t>
      </w:r>
      <w:r w:rsidRPr="00DB3773">
        <w:t>Jl. Barito, Panggung, Kec. Tegal Tim</w:t>
      </w:r>
      <w:r>
        <w:t>ur</w:t>
      </w:r>
      <w:r w:rsidRPr="00DB3773">
        <w:t>, Kota Tegal, Jawa Tengah</w:t>
      </w:r>
      <w:r>
        <w:t>.</w:t>
      </w:r>
    </w:p>
    <w:p w14:paraId="06BAC885" w14:textId="77777777" w:rsidR="00416B04" w:rsidRDefault="00416B04" w:rsidP="00416B04">
      <w:pPr>
        <w:spacing w:line="240" w:lineRule="auto"/>
        <w:rPr>
          <w:lang w:val="en-US"/>
        </w:rPr>
        <w:sectPr w:rsidR="00416B04" w:rsidSect="004159D1">
          <w:headerReference w:type="default" r:id="rId51"/>
          <w:footerReference w:type="default" r:id="rId52"/>
          <w:pgSz w:w="11906" w:h="16838"/>
          <w:pgMar w:top="2268" w:right="1701" w:bottom="1701" w:left="2268" w:header="708" w:footer="708" w:gutter="0"/>
          <w:cols w:space="708"/>
          <w:titlePg/>
          <w:docGrid w:linePitch="360"/>
        </w:sectPr>
      </w:pPr>
      <w:bookmarkStart w:id="125" w:name="_Toc70068210"/>
      <w:bookmarkStart w:id="126" w:name="_Toc70075722"/>
    </w:p>
    <w:p w14:paraId="4A2C3611" w14:textId="77777777" w:rsidR="00894200" w:rsidRDefault="00894200" w:rsidP="00063CF4">
      <w:pPr>
        <w:pStyle w:val="Heading1"/>
        <w:spacing w:line="360" w:lineRule="auto"/>
        <w:jc w:val="center"/>
      </w:pPr>
      <w:bookmarkStart w:id="127" w:name="_Toc71938303"/>
      <w:bookmarkStart w:id="128" w:name="_Toc71322607"/>
      <w:r>
        <w:rPr>
          <w:lang w:val="en-US"/>
        </w:rPr>
        <w:t xml:space="preserve"> </w:t>
      </w:r>
      <w:bookmarkStart w:id="129" w:name="_Toc46935570"/>
      <w:bookmarkStart w:id="130" w:name="_Toc73620643"/>
      <w:r>
        <w:t>BAB IV</w:t>
      </w:r>
      <w:r>
        <w:rPr>
          <w:lang w:val="id-ID"/>
        </w:rPr>
        <w:br/>
      </w:r>
      <w:r>
        <w:t>ANALISA DAN PERANCANGAN SISTEM</w:t>
      </w:r>
      <w:bookmarkEnd w:id="129"/>
      <w:bookmarkEnd w:id="130"/>
    </w:p>
    <w:p w14:paraId="1D2319AC" w14:textId="77777777" w:rsidR="00894200" w:rsidRPr="002D3314" w:rsidRDefault="00894200" w:rsidP="00894200">
      <w:pPr>
        <w:rPr>
          <w:lang w:val="en-US"/>
        </w:rPr>
      </w:pPr>
    </w:p>
    <w:p w14:paraId="669C99BF" w14:textId="77777777" w:rsidR="00894200" w:rsidRDefault="00894200" w:rsidP="00213EE8">
      <w:pPr>
        <w:pStyle w:val="Heading2"/>
        <w:keepNext w:val="0"/>
        <w:keepLines w:val="0"/>
        <w:widowControl w:val="0"/>
        <w:numPr>
          <w:ilvl w:val="0"/>
          <w:numId w:val="25"/>
        </w:numPr>
        <w:autoSpaceDE w:val="0"/>
        <w:autoSpaceDN w:val="0"/>
        <w:ind w:left="567" w:hanging="567"/>
      </w:pPr>
      <w:bookmarkStart w:id="131" w:name="4.1_Analisa_Permasalahan"/>
      <w:bookmarkStart w:id="132" w:name="_bookmark57"/>
      <w:bookmarkStart w:id="133" w:name="_Toc46935571"/>
      <w:bookmarkStart w:id="134" w:name="_Toc73620644"/>
      <w:bookmarkEnd w:id="131"/>
      <w:bookmarkEnd w:id="132"/>
      <w:r>
        <w:t>Analisa</w:t>
      </w:r>
      <w:r>
        <w:rPr>
          <w:lang w:val="id-ID"/>
        </w:rPr>
        <w:t xml:space="preserve"> </w:t>
      </w:r>
      <w:r>
        <w:t>Permasalahan</w:t>
      </w:r>
      <w:bookmarkEnd w:id="133"/>
      <w:bookmarkEnd w:id="134"/>
    </w:p>
    <w:p w14:paraId="444331C1" w14:textId="77777777" w:rsidR="00AE0395" w:rsidRDefault="00AE0395" w:rsidP="00AE0395">
      <w:pPr>
        <w:pStyle w:val="BodyText"/>
        <w:spacing w:line="480" w:lineRule="auto"/>
        <w:ind w:left="567" w:firstLine="567"/>
        <w:jc w:val="both"/>
      </w:pPr>
      <w:r>
        <w:t>Tempat sampah pada umumnya akan cepat penuh pada daerah padat penduduk. Namun petugas sering lalai untuk mengecek tempat sampah tersebut. Masyarakat sering mengeluh akan terlambatnya petugas sampah yang ada di Pasar Pagi dalam pengambilan sampah yang sudah penuh. Oleh karena itu perlu adanya pembuatan aplikasi monitoring kapasitas sampah pada tong sampah di Pasar Pagi Kota Tegal. Petugas sampah tidak selalu mengecek tong sampah yang belum penuh hanya menunggu  ada notifikasi pada smartphone.</w:t>
      </w:r>
    </w:p>
    <w:p w14:paraId="1D97AAD4" w14:textId="405FD369" w:rsidR="00AE0395" w:rsidRDefault="00AE0395" w:rsidP="0051210A">
      <w:pPr>
        <w:pStyle w:val="BodyText"/>
        <w:spacing w:line="480" w:lineRule="auto"/>
        <w:ind w:left="567" w:firstLine="567"/>
        <w:jc w:val="both"/>
      </w:pPr>
      <w:r>
        <w:t>Proses sistem monitoring ini dengan membaca semua data seperti data ketinggian sampah, penuh dan kosong pada bak sampah. lalu menampilkannya pada notifikasi di android, setelah itu sistem akan mengkoneksikannya dengan internet, jika terkoneksi maka data-data tersebut akan muncul di apilkasi sehingga dapat di monitoring melalui smartphone. Jika tidak terkoneksikan dengan internet maka data data tersebut tidak akan muncul di sebuah notifikasi di yang terdapat aplikasi tersebut. Aplikasi ini memonitoring kapasitas sampah organik anorganik dan logam agar dapat memenuhi kebutuhan petugas sampah yang ada di Pasar Pagi secara optimal.</w:t>
      </w:r>
    </w:p>
    <w:p w14:paraId="4DD62314" w14:textId="77777777" w:rsidR="00EC5E8B" w:rsidRDefault="00EC5E8B" w:rsidP="005B125B">
      <w:pPr>
        <w:pStyle w:val="BodyText"/>
        <w:ind w:left="567" w:firstLine="567"/>
        <w:jc w:val="both"/>
      </w:pPr>
    </w:p>
    <w:p w14:paraId="5E9B539A" w14:textId="77777777" w:rsidR="00894200" w:rsidRDefault="00894200" w:rsidP="00213EE8">
      <w:pPr>
        <w:pStyle w:val="Heading2"/>
        <w:keepNext w:val="0"/>
        <w:keepLines w:val="0"/>
        <w:widowControl w:val="0"/>
        <w:numPr>
          <w:ilvl w:val="0"/>
          <w:numId w:val="25"/>
        </w:numPr>
        <w:autoSpaceDE w:val="0"/>
        <w:autoSpaceDN w:val="0"/>
        <w:ind w:left="567" w:hanging="567"/>
      </w:pPr>
      <w:bookmarkStart w:id="135" w:name="_bookmark58"/>
      <w:bookmarkStart w:id="136" w:name="4.2_Analisa_Kebutuhan_Sistem"/>
      <w:bookmarkStart w:id="137" w:name="_Toc46935572"/>
      <w:bookmarkStart w:id="138" w:name="_Toc73620645"/>
      <w:bookmarkEnd w:id="135"/>
      <w:bookmarkEnd w:id="136"/>
      <w:r>
        <w:t>Analisa Kebutuhan</w:t>
      </w:r>
      <w:r>
        <w:rPr>
          <w:lang w:val="id-ID"/>
        </w:rPr>
        <w:t xml:space="preserve"> </w:t>
      </w:r>
      <w:r>
        <w:t>Sistem</w:t>
      </w:r>
      <w:bookmarkEnd w:id="137"/>
      <w:bookmarkEnd w:id="138"/>
    </w:p>
    <w:p w14:paraId="07E324AC" w14:textId="65442533" w:rsidR="00894200" w:rsidRDefault="00894200" w:rsidP="00FD53A3">
      <w:pPr>
        <w:pStyle w:val="NoSpacing"/>
        <w:spacing w:line="480" w:lineRule="auto"/>
        <w:ind w:left="567" w:firstLine="556"/>
        <w:jc w:val="both"/>
        <w:rPr>
          <w:szCs w:val="24"/>
        </w:rPr>
      </w:pPr>
      <w:r>
        <w:rPr>
          <w:szCs w:val="24"/>
        </w:rPr>
        <w:t>Analisa kebutuhan dilakukan untuk mengetahui spesifikasi dari kebutuhan aplikasi yang akan dibuat. Pada tahap ini akan membahas mengenai perangkat keras dan</w:t>
      </w:r>
      <w:r w:rsidR="00063CF4">
        <w:rPr>
          <w:szCs w:val="24"/>
        </w:rPr>
        <w:t xml:space="preserve"> perangkat lunak yang digunakan</w:t>
      </w:r>
      <w:r>
        <w:rPr>
          <w:szCs w:val="24"/>
        </w:rPr>
        <w:t>.</w:t>
      </w:r>
    </w:p>
    <w:p w14:paraId="30029947" w14:textId="77777777" w:rsidR="00894200" w:rsidRDefault="00894200" w:rsidP="00213EE8">
      <w:pPr>
        <w:pStyle w:val="ListParagraph"/>
        <w:numPr>
          <w:ilvl w:val="0"/>
          <w:numId w:val="26"/>
        </w:numPr>
        <w:ind w:left="1276" w:hanging="709"/>
        <w:rPr>
          <w:rFonts w:cs="Times New Roman"/>
          <w:b/>
          <w:szCs w:val="24"/>
        </w:rPr>
      </w:pPr>
      <w:bookmarkStart w:id="139" w:name="4.2.1._Perangkat_Keras_atau_Hardware"/>
      <w:bookmarkStart w:id="140" w:name="_bookmark59"/>
      <w:bookmarkStart w:id="141" w:name="_Toc46935573"/>
      <w:bookmarkEnd w:id="139"/>
      <w:bookmarkEnd w:id="140"/>
      <w:r>
        <w:rPr>
          <w:rFonts w:cs="Times New Roman"/>
          <w:b/>
          <w:szCs w:val="24"/>
          <w:lang w:val="en-US"/>
        </w:rPr>
        <w:t xml:space="preserve">Analisa </w:t>
      </w:r>
      <w:r>
        <w:rPr>
          <w:rFonts w:cs="Times New Roman"/>
          <w:b/>
          <w:szCs w:val="24"/>
        </w:rPr>
        <w:t xml:space="preserve">Perangkat Keras </w:t>
      </w:r>
      <w:bookmarkEnd w:id="141"/>
    </w:p>
    <w:p w14:paraId="2EB71684" w14:textId="7BFFB934" w:rsidR="00894200" w:rsidRDefault="00894200" w:rsidP="00B90C51">
      <w:pPr>
        <w:pStyle w:val="NoSpacing"/>
        <w:spacing w:line="480" w:lineRule="auto"/>
        <w:ind w:left="1276"/>
        <w:jc w:val="both"/>
        <w:rPr>
          <w:szCs w:val="24"/>
        </w:rPr>
      </w:pPr>
      <w:r>
        <w:rPr>
          <w:szCs w:val="24"/>
        </w:rPr>
        <w:t>Adapun spesifikasi perangkat keras yang dibutuhkan untuk sistem yang akan</w:t>
      </w:r>
      <w:r w:rsidR="00B90C51">
        <w:rPr>
          <w:szCs w:val="24"/>
        </w:rPr>
        <w:t xml:space="preserve"> dibuat adalah sebagai berikut:</w:t>
      </w:r>
    </w:p>
    <w:p w14:paraId="40E78006" w14:textId="77777777" w:rsidR="00894200" w:rsidRDefault="00894200" w:rsidP="00213EE8">
      <w:pPr>
        <w:pStyle w:val="NoSpacing"/>
        <w:numPr>
          <w:ilvl w:val="0"/>
          <w:numId w:val="27"/>
        </w:numPr>
        <w:spacing w:line="480" w:lineRule="auto"/>
        <w:ind w:left="1745" w:hanging="425"/>
        <w:jc w:val="both"/>
        <w:rPr>
          <w:szCs w:val="24"/>
        </w:rPr>
      </w:pPr>
      <w:r>
        <w:rPr>
          <w:szCs w:val="24"/>
        </w:rPr>
        <w:t>Laptop/pc</w:t>
      </w:r>
    </w:p>
    <w:p w14:paraId="0C273741" w14:textId="77777777" w:rsidR="00894200" w:rsidRDefault="00894200" w:rsidP="00213EE8">
      <w:pPr>
        <w:pStyle w:val="NoSpacing"/>
        <w:numPr>
          <w:ilvl w:val="0"/>
          <w:numId w:val="27"/>
        </w:numPr>
        <w:spacing w:line="480" w:lineRule="auto"/>
        <w:ind w:left="1745" w:hanging="425"/>
        <w:jc w:val="both"/>
        <w:rPr>
          <w:szCs w:val="24"/>
        </w:rPr>
      </w:pPr>
      <w:r>
        <w:rPr>
          <w:szCs w:val="24"/>
        </w:rPr>
        <w:t>Arduino uno</w:t>
      </w:r>
    </w:p>
    <w:p w14:paraId="577F809E" w14:textId="77777777" w:rsidR="00894200" w:rsidRDefault="00894200" w:rsidP="00213EE8">
      <w:pPr>
        <w:pStyle w:val="NoSpacing"/>
        <w:numPr>
          <w:ilvl w:val="0"/>
          <w:numId w:val="27"/>
        </w:numPr>
        <w:spacing w:line="480" w:lineRule="auto"/>
        <w:ind w:left="1745" w:hanging="425"/>
        <w:jc w:val="both"/>
        <w:rPr>
          <w:szCs w:val="24"/>
        </w:rPr>
      </w:pPr>
      <w:r>
        <w:rPr>
          <w:szCs w:val="24"/>
        </w:rPr>
        <w:t>Nodemcu</w:t>
      </w:r>
    </w:p>
    <w:p w14:paraId="51761C97" w14:textId="77777777" w:rsidR="00894200" w:rsidRDefault="00894200" w:rsidP="00213EE8">
      <w:pPr>
        <w:pStyle w:val="NoSpacing"/>
        <w:numPr>
          <w:ilvl w:val="0"/>
          <w:numId w:val="27"/>
        </w:numPr>
        <w:spacing w:line="480" w:lineRule="auto"/>
        <w:ind w:left="1745" w:hanging="425"/>
        <w:jc w:val="both"/>
        <w:rPr>
          <w:szCs w:val="24"/>
        </w:rPr>
      </w:pPr>
      <w:r>
        <w:rPr>
          <w:szCs w:val="24"/>
        </w:rPr>
        <w:t>Sensor proximity induktif</w:t>
      </w:r>
    </w:p>
    <w:p w14:paraId="3B33BBFA" w14:textId="77777777" w:rsidR="00894200" w:rsidRDefault="00894200" w:rsidP="00213EE8">
      <w:pPr>
        <w:pStyle w:val="NoSpacing"/>
        <w:numPr>
          <w:ilvl w:val="0"/>
          <w:numId w:val="27"/>
        </w:numPr>
        <w:spacing w:line="480" w:lineRule="auto"/>
        <w:ind w:left="1745" w:hanging="425"/>
        <w:jc w:val="both"/>
        <w:rPr>
          <w:szCs w:val="24"/>
        </w:rPr>
      </w:pPr>
      <w:r>
        <w:rPr>
          <w:szCs w:val="24"/>
        </w:rPr>
        <w:t>Sensor proximity kapasitif</w:t>
      </w:r>
    </w:p>
    <w:p w14:paraId="4ABF279B" w14:textId="77777777" w:rsidR="00894200" w:rsidRDefault="00894200" w:rsidP="00213EE8">
      <w:pPr>
        <w:pStyle w:val="NoSpacing"/>
        <w:numPr>
          <w:ilvl w:val="0"/>
          <w:numId w:val="27"/>
        </w:numPr>
        <w:spacing w:line="480" w:lineRule="auto"/>
        <w:ind w:left="1745" w:hanging="425"/>
        <w:jc w:val="both"/>
        <w:rPr>
          <w:szCs w:val="24"/>
        </w:rPr>
      </w:pPr>
      <w:r>
        <w:rPr>
          <w:szCs w:val="24"/>
        </w:rPr>
        <w:t>Sensor proximity infrared</w:t>
      </w:r>
    </w:p>
    <w:p w14:paraId="225F5195" w14:textId="77777777" w:rsidR="00894200" w:rsidRDefault="00894200" w:rsidP="00213EE8">
      <w:pPr>
        <w:pStyle w:val="NoSpacing"/>
        <w:numPr>
          <w:ilvl w:val="0"/>
          <w:numId w:val="27"/>
        </w:numPr>
        <w:spacing w:line="480" w:lineRule="auto"/>
        <w:ind w:left="1745" w:hanging="425"/>
        <w:jc w:val="both"/>
        <w:rPr>
          <w:szCs w:val="24"/>
        </w:rPr>
      </w:pPr>
      <w:r>
        <w:rPr>
          <w:iCs/>
          <w:szCs w:val="24"/>
        </w:rPr>
        <w:t>Sensor ultrasonik</w:t>
      </w:r>
    </w:p>
    <w:p w14:paraId="3DC986AA" w14:textId="77777777" w:rsidR="00894200" w:rsidRDefault="00894200" w:rsidP="00213EE8">
      <w:pPr>
        <w:pStyle w:val="NoSpacing"/>
        <w:numPr>
          <w:ilvl w:val="0"/>
          <w:numId w:val="27"/>
        </w:numPr>
        <w:spacing w:line="480" w:lineRule="auto"/>
        <w:ind w:left="1745" w:hanging="425"/>
        <w:jc w:val="both"/>
        <w:rPr>
          <w:szCs w:val="24"/>
        </w:rPr>
      </w:pPr>
      <w:r>
        <w:rPr>
          <w:iCs/>
          <w:szCs w:val="24"/>
        </w:rPr>
        <w:t>Motor servo</w:t>
      </w:r>
    </w:p>
    <w:p w14:paraId="773FF0CF" w14:textId="77777777" w:rsidR="00894200" w:rsidRDefault="00894200" w:rsidP="00213EE8">
      <w:pPr>
        <w:pStyle w:val="NoSpacing"/>
        <w:numPr>
          <w:ilvl w:val="0"/>
          <w:numId w:val="27"/>
        </w:numPr>
        <w:spacing w:line="480" w:lineRule="auto"/>
        <w:ind w:left="1745" w:hanging="425"/>
        <w:jc w:val="both"/>
        <w:rPr>
          <w:szCs w:val="24"/>
        </w:rPr>
      </w:pPr>
      <w:r>
        <w:rPr>
          <w:szCs w:val="24"/>
        </w:rPr>
        <w:t>Kabel jumper</w:t>
      </w:r>
    </w:p>
    <w:p w14:paraId="6B063938" w14:textId="77777777" w:rsidR="00894200" w:rsidRPr="007765DC" w:rsidRDefault="00894200" w:rsidP="00213EE8">
      <w:pPr>
        <w:pStyle w:val="NoSpacing"/>
        <w:numPr>
          <w:ilvl w:val="0"/>
          <w:numId w:val="27"/>
        </w:numPr>
        <w:spacing w:line="480" w:lineRule="auto"/>
        <w:ind w:left="1745" w:hanging="425"/>
        <w:jc w:val="both"/>
        <w:rPr>
          <w:szCs w:val="24"/>
        </w:rPr>
      </w:pPr>
      <w:r>
        <w:rPr>
          <w:szCs w:val="24"/>
        </w:rPr>
        <w:t>Adaptor 12 v</w:t>
      </w:r>
    </w:p>
    <w:p w14:paraId="68CE1BA4" w14:textId="4508CE89" w:rsidR="00894200" w:rsidRPr="004C2D41" w:rsidRDefault="00894200" w:rsidP="00213EE8">
      <w:pPr>
        <w:pStyle w:val="ListParagraph"/>
        <w:numPr>
          <w:ilvl w:val="0"/>
          <w:numId w:val="43"/>
        </w:numPr>
        <w:ind w:left="1276" w:hanging="709"/>
        <w:rPr>
          <w:b/>
          <w:bCs/>
          <w:i/>
        </w:rPr>
      </w:pPr>
      <w:bookmarkStart w:id="142" w:name="_bookmark60"/>
      <w:bookmarkStart w:id="143" w:name="4.2.2._Perangkat_Lunak_atau_Software"/>
      <w:bookmarkStart w:id="144" w:name="_Toc46935574"/>
      <w:bookmarkEnd w:id="142"/>
      <w:bookmarkEnd w:id="143"/>
      <w:r w:rsidRPr="004C2D41">
        <w:rPr>
          <w:b/>
        </w:rPr>
        <w:t xml:space="preserve">Analisa Perangkat Lunak </w:t>
      </w:r>
      <w:bookmarkEnd w:id="144"/>
    </w:p>
    <w:p w14:paraId="06E4A18D" w14:textId="373E386A" w:rsidR="00734E11" w:rsidRDefault="00894200" w:rsidP="0064297E">
      <w:pPr>
        <w:pStyle w:val="NoSpacing"/>
        <w:spacing w:line="480" w:lineRule="auto"/>
        <w:ind w:left="1276" w:firstLine="720"/>
        <w:jc w:val="both"/>
        <w:rPr>
          <w:i/>
        </w:rPr>
      </w:pPr>
      <w:r>
        <w:rPr>
          <w:szCs w:val="24"/>
        </w:rPr>
        <w:t xml:space="preserve">Pembuatan aplikasi android pada sistem tempat sampah otomatis ini memerlukan perangkat lunak Arduino IDE, </w:t>
      </w:r>
      <w:r w:rsidRPr="00ED0D73">
        <w:rPr>
          <w:i/>
          <w:szCs w:val="24"/>
        </w:rPr>
        <w:t>mit app</w:t>
      </w:r>
      <w:r>
        <w:rPr>
          <w:szCs w:val="24"/>
        </w:rPr>
        <w:t xml:space="preserve"> </w:t>
      </w:r>
      <w:r w:rsidRPr="00ED0D73">
        <w:rPr>
          <w:i/>
          <w:szCs w:val="24"/>
        </w:rPr>
        <w:t xml:space="preserve">inventor, firebase, </w:t>
      </w:r>
      <w:r w:rsidRPr="00ED0D73">
        <w:rPr>
          <w:szCs w:val="24"/>
        </w:rPr>
        <w:t>dan</w:t>
      </w:r>
      <w:r w:rsidRPr="00ED0D73">
        <w:rPr>
          <w:i/>
          <w:szCs w:val="24"/>
        </w:rPr>
        <w:t xml:space="preserve"> </w:t>
      </w:r>
      <w:r w:rsidRPr="00ED0D73">
        <w:rPr>
          <w:i/>
        </w:rPr>
        <w:t>smartphone.</w:t>
      </w:r>
    </w:p>
    <w:p w14:paraId="72540753" w14:textId="77777777" w:rsidR="00EC5E8B" w:rsidRPr="0051210A" w:rsidRDefault="00EC5E8B" w:rsidP="005B125B">
      <w:pPr>
        <w:pStyle w:val="NoSpacing"/>
        <w:ind w:left="1276"/>
        <w:jc w:val="both"/>
        <w:rPr>
          <w:szCs w:val="24"/>
        </w:rPr>
      </w:pPr>
    </w:p>
    <w:p w14:paraId="4F2C4AE7" w14:textId="77777777" w:rsidR="00894200" w:rsidRDefault="00894200" w:rsidP="00213EE8">
      <w:pPr>
        <w:pStyle w:val="Heading2"/>
        <w:keepNext w:val="0"/>
        <w:keepLines w:val="0"/>
        <w:widowControl w:val="0"/>
        <w:numPr>
          <w:ilvl w:val="0"/>
          <w:numId w:val="25"/>
        </w:numPr>
        <w:tabs>
          <w:tab w:val="left" w:pos="4111"/>
        </w:tabs>
        <w:autoSpaceDE w:val="0"/>
        <w:autoSpaceDN w:val="0"/>
        <w:ind w:left="567" w:hanging="567"/>
      </w:pPr>
      <w:bookmarkStart w:id="145" w:name="_Toc73620646"/>
      <w:r>
        <w:t>Perancangan Sistem</w:t>
      </w:r>
      <w:bookmarkEnd w:id="145"/>
    </w:p>
    <w:p w14:paraId="6111A219" w14:textId="7C848174" w:rsidR="00734E11" w:rsidRDefault="00894200" w:rsidP="00734E11">
      <w:pPr>
        <w:ind w:left="567" w:firstLine="567"/>
        <w:jc w:val="both"/>
        <w:rPr>
          <w:rFonts w:cs="Times New Roman"/>
          <w:lang w:val="en-US"/>
        </w:rPr>
      </w:pPr>
      <w:r>
        <w:rPr>
          <w:rFonts w:cs="Times New Roman"/>
          <w:lang w:val="en-US"/>
        </w:rPr>
        <w:t>Analisa kebutuhan dilakukan untuk mengetahui kebutuhan apa saja dalam penelitian yang berjalan. Spesifikasi kebutuhan merinci tentang hal-hal yang dilakukan saat pengimplementasian. Analisa ini diperlukan untuk menentukan keluaran yang akan dihasilkan sestem, masukan yang dihasilkan sistem, lingkup proses yang digunakan untuk mengelola masukan menjadi keluaran serta kontrol terhadap sistem.</w:t>
      </w:r>
    </w:p>
    <w:p w14:paraId="6F8903C2" w14:textId="77777777" w:rsidR="00894200" w:rsidRDefault="00894200" w:rsidP="00213EE8">
      <w:pPr>
        <w:pStyle w:val="ListParagraph"/>
        <w:numPr>
          <w:ilvl w:val="0"/>
          <w:numId w:val="28"/>
        </w:numPr>
        <w:spacing w:after="160"/>
        <w:ind w:left="1276" w:hanging="709"/>
        <w:jc w:val="both"/>
        <w:rPr>
          <w:rFonts w:cs="Times New Roman"/>
          <w:b/>
          <w:lang w:val="en-US"/>
        </w:rPr>
      </w:pPr>
      <w:r>
        <w:rPr>
          <w:rFonts w:cs="Times New Roman"/>
          <w:b/>
          <w:lang w:val="en-US"/>
        </w:rPr>
        <w:t>Diagram Blok</w:t>
      </w:r>
    </w:p>
    <w:p w14:paraId="3672CA77" w14:textId="61CABBE2" w:rsidR="002C1126" w:rsidRDefault="002C1126" w:rsidP="004C2D41">
      <w:pPr>
        <w:ind w:left="1276" w:firstLine="567"/>
        <w:jc w:val="both"/>
        <w:rPr>
          <w:rFonts w:eastAsia="SimSun" w:cstheme="majorBidi"/>
          <w:szCs w:val="32"/>
          <w:lang w:eastAsia="zh-CN"/>
        </w:rPr>
      </w:pPr>
      <w:bookmarkStart w:id="146" w:name="_Toc73620647"/>
      <w:r w:rsidRPr="002C1126">
        <w:rPr>
          <w:rFonts w:eastAsiaTheme="minorEastAsia" w:cstheme="majorBidi"/>
          <w:szCs w:val="32"/>
        </w:rPr>
        <w:t>Blok diagram ini merupakan gambaran dasar mengenai sistem yang akan dirancang. Setiap bagian blok sistem memiliki fungsi masing-masing, dengan memahami gambar blok diagram maka sistem yang dirancang sudah dapat dibangun dengan baik.</w:t>
      </w:r>
      <w:r w:rsidR="00D200D9">
        <w:rPr>
          <w:rFonts w:eastAsiaTheme="minorEastAsia" w:cstheme="majorBidi"/>
          <w:szCs w:val="32"/>
        </w:rPr>
        <w:fldChar w:fldCharType="begin" w:fldLock="1"/>
      </w:r>
      <w:r w:rsidR="00C42688">
        <w:rPr>
          <w:rFonts w:eastAsiaTheme="minorEastAsia" w:cstheme="majorBidi"/>
          <w:szCs w:val="32"/>
        </w:rPr>
        <w:instrText>ADDIN CSL_CITATION {"citationItems":[{"id":"ITEM-1","itemData":{"author":[{"dropping-particle":"","family":"Iii","given":"B A B","non-dropping-particle":"","parse-names":false,"suffix":""},{"dropping-particle":"","family":"Sistem","given":"Perancangan","non-dropping-particle":"","parse-names":false,"suffix":""}],"id":"ITEM-1","issued":{"date-parts":[["0"]]},"page":"29-44","title":"Blok Diagram","type":"article-journal"},"uris":["http://www.mendeley.com/documents/?uuid=6fe8eb31-1b27-4ddd-8a58-185aea67a54e"]}],"mendeley":{"formattedCitation":"[10]","plainTextFormattedCitation":"[10]","previouslyFormattedCitation":"[9]"},"properties":{"noteIndex":0},"schema":"https://github.com/citation-style-language/schema/raw/master/csl-citation.json"}</w:instrText>
      </w:r>
      <w:r w:rsidR="00D200D9">
        <w:rPr>
          <w:rFonts w:eastAsiaTheme="minorEastAsia" w:cstheme="majorBidi"/>
          <w:szCs w:val="32"/>
        </w:rPr>
        <w:fldChar w:fldCharType="separate"/>
      </w:r>
      <w:r w:rsidR="00C42688" w:rsidRPr="00C42688">
        <w:rPr>
          <w:rFonts w:eastAsiaTheme="minorEastAsia" w:cstheme="majorBidi"/>
          <w:noProof/>
          <w:szCs w:val="32"/>
        </w:rPr>
        <w:t>[10]</w:t>
      </w:r>
      <w:r w:rsidR="00D200D9">
        <w:rPr>
          <w:rFonts w:eastAsiaTheme="minorEastAsia" w:cstheme="majorBidi"/>
          <w:szCs w:val="32"/>
        </w:rPr>
        <w:fldChar w:fldCharType="end"/>
      </w:r>
      <w:r w:rsidRPr="002C1126">
        <w:rPr>
          <w:rFonts w:eastAsiaTheme="minorEastAsia" w:cstheme="majorBidi"/>
          <w:szCs w:val="32"/>
        </w:rPr>
        <w:t xml:space="preserve"> </w:t>
      </w:r>
    </w:p>
    <w:p w14:paraId="76622EC5" w14:textId="6CCE02AE" w:rsidR="00894200" w:rsidRDefault="00894200" w:rsidP="004C2D41">
      <w:pPr>
        <w:ind w:left="1276" w:firstLine="567"/>
        <w:jc w:val="both"/>
        <w:rPr>
          <w:rFonts w:cs="Times New Roman"/>
          <w:szCs w:val="24"/>
          <w:lang w:val="en-US"/>
        </w:rPr>
      </w:pPr>
      <w:r w:rsidRPr="00894200">
        <w:rPr>
          <w:rStyle w:val="Heading1Char"/>
          <w:rFonts w:eastAsiaTheme="minorEastAsia"/>
          <w:b w:val="0"/>
        </w:rPr>
        <w:t>Berikut</w:t>
      </w:r>
      <w:r>
        <w:rPr>
          <w:rStyle w:val="Heading1Char"/>
          <w:rFonts w:eastAsiaTheme="minorEastAsia"/>
        </w:rPr>
        <w:t xml:space="preserve"> i</w:t>
      </w:r>
      <w:bookmarkEnd w:id="146"/>
      <w:r>
        <w:rPr>
          <w:rFonts w:cs="Times New Roman"/>
          <w:szCs w:val="24"/>
        </w:rPr>
        <w:t>nput</w:t>
      </w:r>
      <w:r>
        <w:rPr>
          <w:rFonts w:cs="Times New Roman"/>
          <w:szCs w:val="24"/>
          <w:lang w:val="en-US"/>
        </w:rPr>
        <w:t xml:space="preserve">an </w:t>
      </w:r>
      <w:r>
        <w:rPr>
          <w:rFonts w:cs="Times New Roman"/>
          <w:szCs w:val="24"/>
        </w:rPr>
        <w:t>sistem ini menggunakan tiga sensor</w:t>
      </w:r>
      <w:r>
        <w:rPr>
          <w:rFonts w:cs="Times New Roman"/>
          <w:szCs w:val="24"/>
          <w:lang w:val="en-US"/>
        </w:rPr>
        <w:t xml:space="preserve"> ultrasonik </w:t>
      </w:r>
      <w:r>
        <w:rPr>
          <w:rFonts w:cs="Times New Roman"/>
          <w:szCs w:val="24"/>
        </w:rPr>
        <w:t>untuk mendeteksi kapasitas</w:t>
      </w:r>
      <w:r>
        <w:rPr>
          <w:rFonts w:cs="Times New Roman"/>
          <w:szCs w:val="24"/>
          <w:lang w:val="en-US"/>
        </w:rPr>
        <w:t xml:space="preserve"> penuhnya</w:t>
      </w:r>
      <w:r>
        <w:rPr>
          <w:rFonts w:cs="Times New Roman"/>
          <w:szCs w:val="24"/>
        </w:rPr>
        <w:t xml:space="preserve"> sampah. </w:t>
      </w:r>
    </w:p>
    <w:p w14:paraId="2FA9412A" w14:textId="77777777" w:rsidR="00894200" w:rsidRDefault="00894200" w:rsidP="00894200">
      <w:pPr>
        <w:ind w:left="1276"/>
        <w:jc w:val="both"/>
        <w:rPr>
          <w:rFonts w:cs="Times New Roman"/>
          <w:lang w:val="en-US"/>
        </w:rPr>
      </w:pPr>
      <w:r>
        <w:rPr>
          <w:noProof/>
          <w:szCs w:val="24"/>
          <w:lang w:val="en-US"/>
        </w:rPr>
        <mc:AlternateContent>
          <mc:Choice Requires="wpc">
            <w:drawing>
              <wp:inline distT="0" distB="0" distL="0" distR="0" wp14:anchorId="4BAEC6F3" wp14:editId="6D5429CE">
                <wp:extent cx="4171950" cy="3457575"/>
                <wp:effectExtent l="0" t="0" r="0" b="0"/>
                <wp:docPr id="16215" name="Canvas 1621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 name="Rectangle 7"/>
                        <wps:cNvSpPr/>
                        <wps:spPr>
                          <a:xfrm>
                            <a:off x="3117215" y="2734310"/>
                            <a:ext cx="963295" cy="467995"/>
                          </a:xfrm>
                          <a:prstGeom prst="rect">
                            <a:avLst/>
                          </a:prstGeom>
                        </wps:spPr>
                        <wps:style>
                          <a:lnRef idx="2">
                            <a:schemeClr val="dk1"/>
                          </a:lnRef>
                          <a:fillRef idx="1">
                            <a:schemeClr val="lt1"/>
                          </a:fillRef>
                          <a:effectRef idx="0">
                            <a:schemeClr val="dk1"/>
                          </a:effectRef>
                          <a:fontRef idx="minor">
                            <a:schemeClr val="dk1"/>
                          </a:fontRef>
                        </wps:style>
                        <wps:txbx>
                          <w:txbxContent>
                            <w:p w14:paraId="5B85CA55" w14:textId="77777777" w:rsidR="007B7D65" w:rsidRDefault="007B7D65" w:rsidP="00894200">
                              <w:pPr>
                                <w:pStyle w:val="NormalWeb"/>
                                <w:spacing w:before="0" w:beforeAutospacing="0" w:after="0" w:afterAutospacing="0"/>
                                <w:jc w:val="center"/>
                              </w:pPr>
                              <w:r>
                                <w:rPr>
                                  <w:rFonts w:eastAsia="Times New Roman"/>
                                  <w:sz w:val="22"/>
                                  <w:szCs w:val="22"/>
                                  <w:lang w:val="en-US"/>
                                </w:rPr>
                                <w:t>Aplikasi Android</w:t>
                              </w:r>
                            </w:p>
                          </w:txbxContent>
                        </wps:txbx>
                        <wps:bodyPr rot="0" spcFirstLastPara="0" vert="horz" wrap="square" lIns="91440" tIns="45720" rIns="91440" bIns="45720" numCol="1" spcCol="0" rtlCol="0" fromWordArt="0" anchor="ctr" anchorCtr="0" forceAA="0" compatLnSpc="1">
                          <a:noAutofit/>
                        </wps:bodyPr>
                      </wps:wsp>
                      <wps:wsp>
                        <wps:cNvPr id="11" name="Straight Arrow Connector 11"/>
                        <wps:cNvCnPr/>
                        <wps:spPr>
                          <a:xfrm>
                            <a:off x="2143125" y="346029"/>
                            <a:ext cx="0" cy="3591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3" name="Rectangle 43"/>
                        <wps:cNvSpPr/>
                        <wps:spPr>
                          <a:xfrm>
                            <a:off x="1707515" y="1707515"/>
                            <a:ext cx="916940" cy="1419225"/>
                          </a:xfrm>
                          <a:prstGeom prst="rect">
                            <a:avLst/>
                          </a:prstGeom>
                        </wps:spPr>
                        <wps:style>
                          <a:lnRef idx="2">
                            <a:schemeClr val="dk1"/>
                          </a:lnRef>
                          <a:fillRef idx="1">
                            <a:schemeClr val="lt1"/>
                          </a:fillRef>
                          <a:effectRef idx="0">
                            <a:schemeClr val="dk1"/>
                          </a:effectRef>
                          <a:fontRef idx="minor">
                            <a:schemeClr val="dk1"/>
                          </a:fontRef>
                        </wps:style>
                        <wps:txbx>
                          <w:txbxContent>
                            <w:p w14:paraId="1B40F5DA" w14:textId="77777777" w:rsidR="007B7D65" w:rsidRDefault="007B7D65" w:rsidP="00894200">
                              <w:pPr>
                                <w:pStyle w:val="NormalWeb"/>
                                <w:spacing w:before="0" w:beforeAutospacing="0" w:after="160" w:afterAutospacing="0" w:line="256" w:lineRule="auto"/>
                                <w:jc w:val="center"/>
                              </w:pPr>
                              <w:r>
                                <w:rPr>
                                  <w:rFonts w:eastAsia="SimSun"/>
                                  <w:sz w:val="22"/>
                                  <w:szCs w:val="22"/>
                                  <w:lang w:val="en-US"/>
                                </w:rPr>
                                <w:t>NodeMCU</w:t>
                              </w:r>
                            </w:p>
                          </w:txbxContent>
                        </wps:txbx>
                        <wps:bodyPr rot="0" spcFirstLastPara="0" vert="horz" wrap="square" lIns="91440" tIns="45720" rIns="91440" bIns="45720" numCol="1" spcCol="0" rtlCol="0" fromWordArt="0" anchor="ctr" anchorCtr="0" forceAA="0" compatLnSpc="1">
                          <a:noAutofit/>
                        </wps:bodyPr>
                      </wps:wsp>
                      <wps:wsp>
                        <wps:cNvPr id="44" name="Rectangle 44"/>
                        <wps:cNvSpPr/>
                        <wps:spPr>
                          <a:xfrm>
                            <a:off x="1682750" y="39370"/>
                            <a:ext cx="951230" cy="289560"/>
                          </a:xfrm>
                          <a:prstGeom prst="rect">
                            <a:avLst/>
                          </a:prstGeom>
                        </wps:spPr>
                        <wps:style>
                          <a:lnRef idx="2">
                            <a:schemeClr val="dk1"/>
                          </a:lnRef>
                          <a:fillRef idx="1">
                            <a:schemeClr val="lt1"/>
                          </a:fillRef>
                          <a:effectRef idx="0">
                            <a:schemeClr val="dk1"/>
                          </a:effectRef>
                          <a:fontRef idx="minor">
                            <a:schemeClr val="dk1"/>
                          </a:fontRef>
                        </wps:style>
                        <wps:txbx>
                          <w:txbxContent>
                            <w:p w14:paraId="5BB683D2" w14:textId="77777777" w:rsidR="007B7D65" w:rsidRDefault="007B7D65" w:rsidP="00894200">
                              <w:pPr>
                                <w:pStyle w:val="NormalWeb"/>
                                <w:spacing w:before="0" w:beforeAutospacing="0" w:after="160" w:afterAutospacing="0" w:line="256" w:lineRule="auto"/>
                                <w:jc w:val="center"/>
                              </w:pPr>
                              <w:r>
                                <w:rPr>
                                  <w:rFonts w:eastAsia="SimSun"/>
                                  <w:sz w:val="22"/>
                                  <w:szCs w:val="22"/>
                                  <w:lang w:val="id-ID"/>
                                </w:rPr>
                                <w:t xml:space="preserve">Daya </w:t>
                              </w:r>
                            </w:p>
                          </w:txbxContent>
                        </wps:txbx>
                        <wps:bodyPr rot="0" spcFirstLastPara="0" vert="horz" wrap="square" lIns="91440" tIns="45720" rIns="91440" bIns="45720" numCol="1" spcCol="0" rtlCol="0" fromWordArt="0" anchor="ctr" anchorCtr="0" forceAA="0" compatLnSpc="1">
                          <a:noAutofit/>
                        </wps:bodyPr>
                      </wps:wsp>
                      <wps:wsp>
                        <wps:cNvPr id="46" name="Straight Connector 46"/>
                        <wps:cNvCnPr/>
                        <wps:spPr>
                          <a:xfrm>
                            <a:off x="1373505" y="1771650"/>
                            <a:ext cx="0" cy="1470025"/>
                          </a:xfrm>
                          <a:prstGeom prst="line">
                            <a:avLst/>
                          </a:prstGeom>
                        </wps:spPr>
                        <wps:style>
                          <a:lnRef idx="1">
                            <a:schemeClr val="dk1"/>
                          </a:lnRef>
                          <a:fillRef idx="0">
                            <a:schemeClr val="dk1"/>
                          </a:fillRef>
                          <a:effectRef idx="0">
                            <a:schemeClr val="dk1"/>
                          </a:effectRef>
                          <a:fontRef idx="minor">
                            <a:schemeClr val="tx1"/>
                          </a:fontRef>
                        </wps:style>
                        <wps:bodyPr/>
                      </wps:wsp>
                      <wps:wsp>
                        <wps:cNvPr id="47" name="Straight Arrow Connector 47"/>
                        <wps:cNvCnPr/>
                        <wps:spPr>
                          <a:xfrm>
                            <a:off x="1363980" y="2506980"/>
                            <a:ext cx="323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 name="Straight Connector 48"/>
                        <wps:cNvCnPr/>
                        <wps:spPr>
                          <a:xfrm>
                            <a:off x="1155065" y="1781175"/>
                            <a:ext cx="215900" cy="0"/>
                          </a:xfrm>
                          <a:prstGeom prst="line">
                            <a:avLst/>
                          </a:prstGeom>
                        </wps:spPr>
                        <wps:style>
                          <a:lnRef idx="1">
                            <a:schemeClr val="dk1"/>
                          </a:lnRef>
                          <a:fillRef idx="0">
                            <a:schemeClr val="dk1"/>
                          </a:fillRef>
                          <a:effectRef idx="0">
                            <a:schemeClr val="dk1"/>
                          </a:effectRef>
                          <a:fontRef idx="minor">
                            <a:schemeClr val="tx1"/>
                          </a:fontRef>
                        </wps:style>
                        <wps:bodyPr/>
                      </wps:wsp>
                      <wps:wsp>
                        <wps:cNvPr id="49" name="Straight Connector 49"/>
                        <wps:cNvCnPr/>
                        <wps:spPr>
                          <a:xfrm>
                            <a:off x="1151890" y="2494915"/>
                            <a:ext cx="215900" cy="0"/>
                          </a:xfrm>
                          <a:prstGeom prst="line">
                            <a:avLst/>
                          </a:prstGeom>
                        </wps:spPr>
                        <wps:style>
                          <a:lnRef idx="1">
                            <a:schemeClr val="dk1"/>
                          </a:lnRef>
                          <a:fillRef idx="0">
                            <a:schemeClr val="dk1"/>
                          </a:fillRef>
                          <a:effectRef idx="0">
                            <a:schemeClr val="dk1"/>
                          </a:effectRef>
                          <a:fontRef idx="minor">
                            <a:schemeClr val="tx1"/>
                          </a:fontRef>
                        </wps:style>
                        <wps:bodyPr/>
                      </wps:wsp>
                      <wps:wsp>
                        <wps:cNvPr id="50" name="Straight Connector 50"/>
                        <wps:cNvCnPr/>
                        <wps:spPr>
                          <a:xfrm>
                            <a:off x="1136015" y="3241675"/>
                            <a:ext cx="215900" cy="0"/>
                          </a:xfrm>
                          <a:prstGeom prst="line">
                            <a:avLst/>
                          </a:prstGeom>
                        </wps:spPr>
                        <wps:style>
                          <a:lnRef idx="1">
                            <a:schemeClr val="dk1"/>
                          </a:lnRef>
                          <a:fillRef idx="0">
                            <a:schemeClr val="dk1"/>
                          </a:fillRef>
                          <a:effectRef idx="0">
                            <a:schemeClr val="dk1"/>
                          </a:effectRef>
                          <a:fontRef idx="minor">
                            <a:schemeClr val="tx1"/>
                          </a:fontRef>
                        </wps:style>
                        <wps:bodyPr/>
                      </wps:wsp>
                      <wps:wsp>
                        <wps:cNvPr id="51" name="Rectangle 51"/>
                        <wps:cNvSpPr/>
                        <wps:spPr>
                          <a:xfrm>
                            <a:off x="85090" y="2861945"/>
                            <a:ext cx="1033780" cy="481965"/>
                          </a:xfrm>
                          <a:prstGeom prst="rect">
                            <a:avLst/>
                          </a:prstGeom>
                        </wps:spPr>
                        <wps:style>
                          <a:lnRef idx="2">
                            <a:schemeClr val="dk1"/>
                          </a:lnRef>
                          <a:fillRef idx="1">
                            <a:schemeClr val="lt1"/>
                          </a:fillRef>
                          <a:effectRef idx="0">
                            <a:schemeClr val="dk1"/>
                          </a:effectRef>
                          <a:fontRef idx="minor">
                            <a:schemeClr val="dk1"/>
                          </a:fontRef>
                        </wps:style>
                        <wps:txbx>
                          <w:txbxContent>
                            <w:p w14:paraId="0D6C7C61" w14:textId="77777777" w:rsidR="007B7D65" w:rsidRDefault="007B7D65" w:rsidP="00894200">
                              <w:pPr>
                                <w:pStyle w:val="NormalWeb"/>
                                <w:spacing w:before="0" w:beforeAutospacing="0" w:after="0" w:afterAutospacing="0" w:line="254" w:lineRule="auto"/>
                                <w:jc w:val="center"/>
                              </w:pPr>
                              <w:r>
                                <w:rPr>
                                  <w:rFonts w:eastAsia="SimSun"/>
                                  <w:sz w:val="22"/>
                                  <w:szCs w:val="22"/>
                                  <w:lang w:val="id-ID"/>
                                </w:rPr>
                                <w:t>S</w:t>
                              </w:r>
                              <w:r>
                                <w:rPr>
                                  <w:rFonts w:eastAsia="SimSun"/>
                                  <w:sz w:val="22"/>
                                  <w:szCs w:val="22"/>
                                  <w:lang w:val="en-US"/>
                                </w:rPr>
                                <w:t>ensor</w:t>
                              </w:r>
                            </w:p>
                            <w:p w14:paraId="15EC4066" w14:textId="77777777" w:rsidR="007B7D65" w:rsidRDefault="007B7D65" w:rsidP="00894200">
                              <w:pPr>
                                <w:pStyle w:val="NormalWeb"/>
                                <w:spacing w:before="0" w:beforeAutospacing="0" w:after="0" w:afterAutospacing="0" w:line="254" w:lineRule="auto"/>
                                <w:jc w:val="center"/>
                              </w:pPr>
                              <w:r>
                                <w:rPr>
                                  <w:rFonts w:eastAsia="SimSun"/>
                                  <w:sz w:val="22"/>
                                  <w:szCs w:val="22"/>
                                  <w:lang w:val="en-US"/>
                                </w:rPr>
                                <w:t>Ultrasonik (3)</w:t>
                              </w:r>
                            </w:p>
                          </w:txbxContent>
                        </wps:txbx>
                        <wps:bodyPr rot="0" spcFirstLastPara="0" vert="horz" wrap="square" lIns="91440" tIns="45720" rIns="91440" bIns="45720" numCol="1" spcCol="0" rtlCol="0" fromWordArt="0" anchor="ctr" anchorCtr="0" forceAA="0" compatLnSpc="1">
                          <a:noAutofit/>
                        </wps:bodyPr>
                      </wps:wsp>
                      <wps:wsp>
                        <wps:cNvPr id="54" name="Rectangle 54"/>
                        <wps:cNvSpPr/>
                        <wps:spPr>
                          <a:xfrm>
                            <a:off x="74295" y="2230120"/>
                            <a:ext cx="1044575" cy="504190"/>
                          </a:xfrm>
                          <a:prstGeom prst="rect">
                            <a:avLst/>
                          </a:prstGeom>
                        </wps:spPr>
                        <wps:style>
                          <a:lnRef idx="2">
                            <a:schemeClr val="dk1"/>
                          </a:lnRef>
                          <a:fillRef idx="1">
                            <a:schemeClr val="lt1"/>
                          </a:fillRef>
                          <a:effectRef idx="0">
                            <a:schemeClr val="dk1"/>
                          </a:effectRef>
                          <a:fontRef idx="minor">
                            <a:schemeClr val="dk1"/>
                          </a:fontRef>
                        </wps:style>
                        <wps:txbx>
                          <w:txbxContent>
                            <w:p w14:paraId="0109D5B3" w14:textId="77777777" w:rsidR="007B7D65" w:rsidRDefault="007B7D65" w:rsidP="00894200">
                              <w:pPr>
                                <w:pStyle w:val="NormalWeb"/>
                                <w:spacing w:before="0" w:beforeAutospacing="0" w:after="0" w:afterAutospacing="0" w:line="254" w:lineRule="auto"/>
                                <w:jc w:val="center"/>
                              </w:pPr>
                              <w:r>
                                <w:rPr>
                                  <w:rFonts w:eastAsia="SimSun"/>
                                  <w:sz w:val="22"/>
                                  <w:szCs w:val="22"/>
                                  <w:lang w:val="id-ID"/>
                                </w:rPr>
                                <w:t>S</w:t>
                              </w:r>
                              <w:r>
                                <w:rPr>
                                  <w:rFonts w:eastAsia="SimSun"/>
                                  <w:sz w:val="22"/>
                                  <w:szCs w:val="22"/>
                                  <w:lang w:val="en-US"/>
                                </w:rPr>
                                <w:t>ensor</w:t>
                              </w:r>
                            </w:p>
                            <w:p w14:paraId="7157D8AA" w14:textId="77777777" w:rsidR="007B7D65" w:rsidRDefault="007B7D65" w:rsidP="00894200">
                              <w:pPr>
                                <w:pStyle w:val="NormalWeb"/>
                                <w:spacing w:before="0" w:beforeAutospacing="0" w:after="0" w:afterAutospacing="0" w:line="254" w:lineRule="auto"/>
                                <w:jc w:val="center"/>
                              </w:pPr>
                              <w:r>
                                <w:rPr>
                                  <w:rFonts w:eastAsia="SimSun"/>
                                  <w:sz w:val="22"/>
                                  <w:szCs w:val="22"/>
                                  <w:lang w:val="en-US"/>
                                </w:rPr>
                                <w:t>Ultrasonik (2)</w:t>
                              </w:r>
                            </w:p>
                          </w:txbxContent>
                        </wps:txbx>
                        <wps:bodyPr rot="0" spcFirstLastPara="0" vert="horz" wrap="square" lIns="91440" tIns="45720" rIns="91440" bIns="45720" numCol="1" spcCol="0" rtlCol="0" fromWordArt="0" anchor="ctr" anchorCtr="0" forceAA="0" compatLnSpc="1">
                          <a:noAutofit/>
                        </wps:bodyPr>
                      </wps:wsp>
                      <wps:wsp>
                        <wps:cNvPr id="55" name="Rectangle 55"/>
                        <wps:cNvSpPr/>
                        <wps:spPr>
                          <a:xfrm>
                            <a:off x="70485" y="1517016"/>
                            <a:ext cx="1044575" cy="549910"/>
                          </a:xfrm>
                          <a:prstGeom prst="rect">
                            <a:avLst/>
                          </a:prstGeom>
                        </wps:spPr>
                        <wps:style>
                          <a:lnRef idx="2">
                            <a:schemeClr val="dk1"/>
                          </a:lnRef>
                          <a:fillRef idx="1">
                            <a:schemeClr val="lt1"/>
                          </a:fillRef>
                          <a:effectRef idx="0">
                            <a:schemeClr val="dk1"/>
                          </a:effectRef>
                          <a:fontRef idx="minor">
                            <a:schemeClr val="dk1"/>
                          </a:fontRef>
                        </wps:style>
                        <wps:txbx>
                          <w:txbxContent>
                            <w:p w14:paraId="2D8CB359" w14:textId="77777777" w:rsidR="007B7D65" w:rsidRDefault="007B7D65" w:rsidP="00894200">
                              <w:pPr>
                                <w:pStyle w:val="NormalWeb"/>
                                <w:spacing w:before="0" w:beforeAutospacing="0" w:after="0" w:afterAutospacing="0" w:line="254" w:lineRule="auto"/>
                                <w:jc w:val="center"/>
                              </w:pPr>
                              <w:r>
                                <w:rPr>
                                  <w:rFonts w:eastAsia="SimSun"/>
                                  <w:sz w:val="22"/>
                                  <w:szCs w:val="22"/>
                                  <w:lang w:val="id-ID"/>
                                </w:rPr>
                                <w:t>S</w:t>
                              </w:r>
                              <w:r>
                                <w:rPr>
                                  <w:rFonts w:eastAsia="SimSun"/>
                                  <w:sz w:val="22"/>
                                  <w:szCs w:val="22"/>
                                  <w:lang w:val="en-US"/>
                                </w:rPr>
                                <w:t>ensor</w:t>
                              </w:r>
                            </w:p>
                            <w:p w14:paraId="09C92D0F" w14:textId="77777777" w:rsidR="007B7D65" w:rsidRDefault="007B7D65" w:rsidP="00894200">
                              <w:pPr>
                                <w:pStyle w:val="NormalWeb"/>
                                <w:spacing w:before="0" w:beforeAutospacing="0" w:after="0" w:afterAutospacing="0" w:line="254" w:lineRule="auto"/>
                                <w:jc w:val="center"/>
                              </w:pPr>
                              <w:r>
                                <w:rPr>
                                  <w:rFonts w:eastAsia="SimSun"/>
                                  <w:sz w:val="22"/>
                                  <w:szCs w:val="22"/>
                                  <w:lang w:val="id-ID"/>
                                </w:rPr>
                                <w:t>Ultasonik</w:t>
                              </w:r>
                              <w:r>
                                <w:rPr>
                                  <w:rFonts w:eastAsia="SimSun"/>
                                  <w:sz w:val="22"/>
                                  <w:szCs w:val="22"/>
                                  <w:lang w:val="en-US"/>
                                </w:rPr>
                                <w:t xml:space="preserve"> (1) </w:t>
                              </w:r>
                            </w:p>
                          </w:txbxContent>
                        </wps:txbx>
                        <wps:bodyPr rot="0" spcFirstLastPara="0" vert="horz" wrap="square" lIns="91440" tIns="45720" rIns="91440" bIns="45720" numCol="1" spcCol="0" rtlCol="0" fromWordArt="0" anchor="ctr" anchorCtr="0" forceAA="0" compatLnSpc="1">
                          <a:noAutofit/>
                        </wps:bodyPr>
                      </wps:wsp>
                      <wps:wsp>
                        <wps:cNvPr id="56" name="Rectangle 54"/>
                        <wps:cNvSpPr/>
                        <wps:spPr>
                          <a:xfrm>
                            <a:off x="1637030" y="735330"/>
                            <a:ext cx="1044575" cy="598805"/>
                          </a:xfrm>
                          <a:prstGeom prst="rect">
                            <a:avLst/>
                          </a:prstGeom>
                        </wps:spPr>
                        <wps:style>
                          <a:lnRef idx="2">
                            <a:schemeClr val="dk1"/>
                          </a:lnRef>
                          <a:fillRef idx="1">
                            <a:schemeClr val="lt1"/>
                          </a:fillRef>
                          <a:effectRef idx="0">
                            <a:schemeClr val="dk1"/>
                          </a:effectRef>
                          <a:fontRef idx="minor">
                            <a:schemeClr val="dk1"/>
                          </a:fontRef>
                        </wps:style>
                        <wps:txbx>
                          <w:txbxContent>
                            <w:p w14:paraId="713E832E" w14:textId="77777777" w:rsidR="007B7D65" w:rsidRDefault="007B7D65" w:rsidP="00894200">
                              <w:pPr>
                                <w:pStyle w:val="NormalWeb"/>
                                <w:spacing w:before="0" w:beforeAutospacing="0" w:after="0" w:afterAutospacing="0" w:line="254" w:lineRule="auto"/>
                                <w:jc w:val="center"/>
                              </w:pPr>
                              <w:r>
                                <w:rPr>
                                  <w:rFonts w:eastAsia="SimSun"/>
                                  <w:sz w:val="22"/>
                                  <w:szCs w:val="22"/>
                                  <w:lang w:val="en-US"/>
                                </w:rPr>
                                <w:t xml:space="preserve">Arduino Uno </w:t>
                              </w:r>
                            </w:p>
                          </w:txbxContent>
                        </wps:txbx>
                        <wps:bodyPr rot="0" spcFirstLastPara="0" vert="horz" wrap="square" lIns="91440" tIns="45720" rIns="91440" bIns="45720" numCol="1" spcCol="0" rtlCol="0" fromWordArt="0" anchor="ctr" anchorCtr="0" forceAA="0" compatLnSpc="1">
                          <a:noAutofit/>
                        </wps:bodyPr>
                      </wps:wsp>
                      <wps:wsp>
                        <wps:cNvPr id="58" name="Straight Arrow Connector 58"/>
                        <wps:cNvCnPr/>
                        <wps:spPr>
                          <a:xfrm>
                            <a:off x="2160905" y="1332230"/>
                            <a:ext cx="2540" cy="36068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45" name="Cloud 45"/>
                        <wps:cNvSpPr/>
                        <wps:spPr>
                          <a:xfrm>
                            <a:off x="2933701" y="1628775"/>
                            <a:ext cx="1114424" cy="618490"/>
                          </a:xfrm>
                          <a:prstGeom prst="cloud">
                            <a:avLst/>
                          </a:prstGeom>
                        </wps:spPr>
                        <wps:style>
                          <a:lnRef idx="2">
                            <a:schemeClr val="dk1"/>
                          </a:lnRef>
                          <a:fillRef idx="1">
                            <a:schemeClr val="lt1"/>
                          </a:fillRef>
                          <a:effectRef idx="0">
                            <a:schemeClr val="dk1"/>
                          </a:effectRef>
                          <a:fontRef idx="minor">
                            <a:schemeClr val="dk1"/>
                          </a:fontRef>
                        </wps:style>
                        <wps:txbx>
                          <w:txbxContent>
                            <w:p w14:paraId="5B2A34F1" w14:textId="7AAC062B" w:rsidR="007B7D65" w:rsidRPr="00FC0C16" w:rsidRDefault="007B7D65" w:rsidP="00FC0C16">
                              <w:pPr>
                                <w:jc w:val="center"/>
                                <w:rPr>
                                  <w:lang w:val="en-US"/>
                                </w:rPr>
                              </w:pPr>
                              <w:r>
                                <w:rPr>
                                  <w:lang w:val="en-US"/>
                                </w:rP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 name="Straight Arrow Connector 254"/>
                        <wps:cNvCnPr/>
                        <wps:spPr>
                          <a:xfrm>
                            <a:off x="2633980" y="2010705"/>
                            <a:ext cx="323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5" name="Straight Arrow Connector 255"/>
                        <wps:cNvCnPr/>
                        <wps:spPr>
                          <a:xfrm>
                            <a:off x="3553755" y="2247265"/>
                            <a:ext cx="0" cy="4870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6" name="Straight Arrow Connector 256"/>
                        <wps:cNvCnPr/>
                        <wps:spPr>
                          <a:xfrm flipV="1">
                            <a:off x="3410880" y="2220255"/>
                            <a:ext cx="0" cy="50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xmlns:w15="http://schemas.microsoft.com/office/word/2012/wordml">
            <w:pict>
              <v:group w14:anchorId="4BAEC6F3" id="Canvas 16215" o:spid="_x0000_s1038" editas="canvas" style="width:328.5pt;height:272.25pt;mso-position-horizontal-relative:char;mso-position-vertical-relative:line" coordsize="41719,34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">
                <v:shape id="_x0000_s1039" type="#_x0000_t75" style="position:absolute;width:41719;height:34575;visibility:visible;mso-wrap-style:square">
                  <v:fill o:detectmouseclick="t"/>
                  <v:path o:connecttype="none"/>
                </v:shape>
                <v:rect id="Rectangle 7" o:spid="_x0000_s1040" style="position:absolute;left:31172;top:27343;width:9633;height:4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fuOcMA&#10;AADaAAAADwAAAGRycy9kb3ducmV2LnhtbESPzYvCMBTE74L/Q3iCN0314EfXKCIuCCuKH4c9Ppq3&#10;bdnmpSTZtv73G0HwOMzMb5jVpjOVaMj50rKCyTgBQZxZXXKu4H77HC1A+ICssbJMCh7kYbPu91aY&#10;atvyhZpryEWEsE9RQRFCnUrps4IM+rGtiaP3Y53BEKXLpXbYRrip5DRJZtJgyXGhwJp2BWW/1z+j&#10;wJ7LR7V1y1NzpPn31zkkbTfbKzUcdNsPEIG68A6/2getYA7PK/EG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GfuOcMAAADaAAAADwAAAAAAAAAAAAAAAACYAgAAZHJzL2Rv&#10;d25yZXYueG1sUEsFBgAAAAAEAAQA9QAAAIgDAAAAAA==&#10;" fillcolor="white [3201]" strokecolor="black [3200]" strokeweight="1pt">
                  <v:textbox>
                    <w:txbxContent>
                      <w:p w14:paraId="5B85CA55" w14:textId="77777777" w:rsidR="007B7D65" w:rsidRDefault="007B7D65" w:rsidP="00894200">
                        <w:pPr>
                          <w:pStyle w:val="NormalWeb"/>
                          <w:spacing w:before="0" w:beforeAutospacing="0" w:after="0" w:afterAutospacing="0"/>
                          <w:jc w:val="center"/>
                        </w:pPr>
                        <w:r>
                          <w:rPr>
                            <w:rFonts w:eastAsia="Times New Roman"/>
                            <w:sz w:val="22"/>
                            <w:szCs w:val="22"/>
                            <w:lang w:val="en-US"/>
                          </w:rPr>
                          <w:t>Aplikasi Android</w:t>
                        </w:r>
                      </w:p>
                    </w:txbxContent>
                  </v:textbox>
                </v:rect>
                <v:shape id="Straight Arrow Connector 11" o:spid="_x0000_s1041" type="#_x0000_t32" style="position:absolute;left:21431;top:3460;width:0;height:35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Qs+cEAAADbAAAADwAAAGRycy9kb3ducmV2LnhtbERPTWvCQBC9C/0PywjedJOCYlM3IVoE&#10;25sm9Dxkp0kwOxuzWxP/fbdQ6G0e73N22WQ6cafBtZYVxKsIBHFldcu1grI4LrcgnEfW2FkmBQ9y&#10;kKVPsx0m2o58pvvF1yKEsEtQQeN9n0jpqoYMupXtiQP3ZQeDPsChlnrAMYSbTj5H0UYabDk0NNjT&#10;oaHqevk2Ckb0ny/7vL4d9m/vp2nd3TZF+aHUYj7lryA8Tf5f/Oc+6TA/ht9fwgEy/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JCz5wQAAANsAAAAPAAAAAAAAAAAAAAAA&#10;AKECAABkcnMvZG93bnJldi54bWxQSwUGAAAAAAQABAD5AAAAjwMAAAAA&#10;" strokecolor="black [3200]" strokeweight=".5pt">
                  <v:stroke endarrow="block" joinstyle="miter"/>
                </v:shape>
                <v:rect id="Rectangle 43" o:spid="_x0000_s1042" style="position:absolute;left:17075;top:17075;width:9169;height:1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OCtsQA&#10;AADbAAAADwAAAGRycy9kb3ducmV2LnhtbESPQWvCQBSE74L/YXlCb7rRFq3RVaS0UFAUrQePj+xr&#10;Epp9G3a3Sfz3riB4HGbmG2a57kwlGnK+tKxgPEpAEGdWl5wrOP98Dd9B+ICssbJMCq7kYb3q95aY&#10;atvykZpTyEWEsE9RQRFCnUrps4IM+pGtiaP3a53BEKXLpXbYRrip5CRJptJgyXGhwJo+Csr+Tv9G&#10;gT2U12rj5vtmR7PL9hCStpt+KvUy6DYLEIG68Aw/2t9awdsr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TgrbEAAAA2wAAAA8AAAAAAAAAAAAAAAAAmAIAAGRycy9k&#10;b3ducmV2LnhtbFBLBQYAAAAABAAEAPUAAACJAwAAAAA=&#10;" fillcolor="white [3201]" strokecolor="black [3200]" strokeweight="1pt">
                  <v:textbox>
                    <w:txbxContent>
                      <w:p w14:paraId="1B40F5DA" w14:textId="77777777" w:rsidR="007B7D65" w:rsidRDefault="007B7D65" w:rsidP="00894200">
                        <w:pPr>
                          <w:pStyle w:val="NormalWeb"/>
                          <w:spacing w:before="0" w:beforeAutospacing="0" w:after="160" w:afterAutospacing="0" w:line="256" w:lineRule="auto"/>
                          <w:jc w:val="center"/>
                        </w:pPr>
                        <w:r>
                          <w:rPr>
                            <w:rFonts w:eastAsia="SimSun"/>
                            <w:sz w:val="22"/>
                            <w:szCs w:val="22"/>
                            <w:lang w:val="en-US"/>
                          </w:rPr>
                          <w:t>NodeMCU</w:t>
                        </w:r>
                      </w:p>
                    </w:txbxContent>
                  </v:textbox>
                </v:rect>
                <v:rect id="Rectangle 44" o:spid="_x0000_s1043" style="position:absolute;left:16827;top:393;width:9512;height:28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oawsQA&#10;AADbAAAADwAAAGRycy9kb3ducmV2LnhtbESPQWvCQBSE74X+h+UVvNVNi9g2dROkKAhKpakHj4/s&#10;axKafRt21yT+e1cQPA4z8w2zyEfTip6cbywreJkmIIhLqxuuFBx+18/vIHxA1thaJgVn8pBnjw8L&#10;TLUd+If6IlQiQtinqKAOoUul9GVNBv3UdsTR+7POYIjSVVI7HCLctPI1SebSYMNxocaOvmoq/4uT&#10;UWD3zblduo/vfkdvx+0+JMM4Xyk1eRqXnyACjeEevrU3WsFsBtcv8QfI7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6GsLEAAAA2wAAAA8AAAAAAAAAAAAAAAAAmAIAAGRycy9k&#10;b3ducmV2LnhtbFBLBQYAAAAABAAEAPUAAACJAwAAAAA=&#10;" fillcolor="white [3201]" strokecolor="black [3200]" strokeweight="1pt">
                  <v:textbox>
                    <w:txbxContent>
                      <w:p w14:paraId="5BB683D2" w14:textId="77777777" w:rsidR="007B7D65" w:rsidRDefault="007B7D65" w:rsidP="00894200">
                        <w:pPr>
                          <w:pStyle w:val="NormalWeb"/>
                          <w:spacing w:before="0" w:beforeAutospacing="0" w:after="160" w:afterAutospacing="0" w:line="256" w:lineRule="auto"/>
                          <w:jc w:val="center"/>
                        </w:pPr>
                        <w:r>
                          <w:rPr>
                            <w:rFonts w:eastAsia="SimSun"/>
                            <w:sz w:val="22"/>
                            <w:szCs w:val="22"/>
                            <w:lang w:val="id-ID"/>
                          </w:rPr>
                          <w:t xml:space="preserve">Daya </w:t>
                        </w:r>
                      </w:p>
                    </w:txbxContent>
                  </v:textbox>
                </v:rect>
                <v:line id="Straight Connector 46" o:spid="_x0000_s1044" style="position:absolute;visibility:visible;mso-wrap-style:square" from="13735,17716" to="13735,32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dtQcUAAADbAAAADwAAAGRycy9kb3ducmV2LnhtbESPQWvCQBSE70L/w/IKXqRurCXY1FVE&#10;KggWbePS8yP7moRm34bsqvHfu4WCx2FmvmHmy9424kydrx0rmIwTEMSFMzWXCvRx8zQD4QOywcYx&#10;KbiSh+XiYTDHzLgLf9E5D6WIEPYZKqhCaDMpfVGRRT92LXH0flxnMUTZldJ0eIlw28jnJEmlxZrj&#10;QoUtrSsqfvOTVbDTr9+j6WGmtT3me/zU9fvhY63U8LFfvYEI1Id7+L+9NQpeUvj7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tdtQcUAAADbAAAADwAAAAAAAAAA&#10;AAAAAAChAgAAZHJzL2Rvd25yZXYueG1sUEsFBgAAAAAEAAQA+QAAAJMDAAAAAA==&#10;" strokecolor="black [3200]" strokeweight=".5pt">
                  <v:stroke joinstyle="miter"/>
                </v:line>
                <v:shape id="Straight Arrow Connector 47" o:spid="_x0000_s1045" type="#_x0000_t32" style="position:absolute;left:13639;top:25069;width:3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I+C8IAAADbAAAADwAAAGRycy9kb3ducmV2LnhtbESPT4vCMBTE78J+h/AEb5q6+LcaRV0E&#10;9WYVz4/mbVu2ealN1na//UYQPA4z8xtmuW5NKR5Uu8KyguEgAkGcWl1wpuB62fdnIJxH1lhaJgV/&#10;5GC9+ugsMda24TM9Ep+JAGEXo4Lc+yqW0qU5GXQDWxEH79vWBn2QdSZ1jU2Am1J+RtFEGiw4LORY&#10;0S6n9Cf5NQoa9Lf5dpPdd9uv46Edl/fJ5XpSqtdtNwsQnlr/Dr/aB61gNIXnl/AD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jI+C8IAAADbAAAADwAAAAAAAAAAAAAA&#10;AAChAgAAZHJzL2Rvd25yZXYueG1sUEsFBgAAAAAEAAQA+QAAAJADAAAAAA==&#10;" strokecolor="black [3200]" strokeweight=".5pt">
                  <v:stroke endarrow="block" joinstyle="miter"/>
                </v:shape>
                <v:line id="Straight Connector 48" o:spid="_x0000_s1046" style="position:absolute;visibility:visible;mso-wrap-style:square" from="11550,17811" to="13709,178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cqMIAAADbAAAADwAAAGRycy9kb3ducmV2LnhtbERPXWvCMBR9F/Yfwh3sRTTdJqJdUxky&#10;QVB0q2HPl+auLWtuSpNp9+/Ng+Dj4Xxnq8G24ky9bxwreJ4mIIhLZxquFOjTZrIA4QOywdYxKfgn&#10;D6v8YZRhatyFv+hchErEEPYpKqhD6FIpfVmTRT91HXHkflxvMUTYV9L0eInhtpUvSTKXFhuODTV2&#10;tK6p/C3+rIKdXn6PX48Lre2pOOCnbj6O+7VST4/D+xuIQEO4i2/urVEwi2Pjl/gDZH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RcqMIAAADbAAAADwAAAAAAAAAAAAAA&#10;AAChAgAAZHJzL2Rvd25yZXYueG1sUEsFBgAAAAAEAAQA+QAAAJADAAAAAA==&#10;" strokecolor="black [3200]" strokeweight=".5pt">
                  <v:stroke joinstyle="miter"/>
                </v:line>
                <v:line id="Straight Connector 49" o:spid="_x0000_s1047" style="position:absolute;visibility:visible;mso-wrap-style:square" from="11518,24949" to="13677,24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j5M8UAAADbAAAADwAAAGRycy9kb3ducmV2LnhtbESPQWvCQBSE70L/w/IKXqRurKXE1FVE&#10;KggWbePS8yP7moRm34bsqvHfu4WCx2FmvmHmy9424kydrx0rmIwTEMSFMzWXCvRx85SC8AHZYOOY&#10;FFzJw3LxMJhjZtyFv+ich1JECPsMFVQhtJmUvqjIoh+7ljh6P66zGKLsSmk6vES4beRzkrxKizXH&#10;hQpbWldU/OYnq2CnZ9+j6SHV2h7zPX7q+v3wsVZq+Niv3kAE6sM9/N/eGgUvM/j7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0j5M8UAAADbAAAADwAAAAAAAAAA&#10;AAAAAAChAgAAZHJzL2Rvd25yZXYueG1sUEsFBgAAAAAEAAQA+QAAAJMDAAAAAA==&#10;" strokecolor="black [3200]" strokeweight=".5pt">
                  <v:stroke joinstyle="miter"/>
                </v:line>
                <v:line id="Straight Connector 50" o:spid="_x0000_s1048" style="position:absolute;visibility:visible;mso-wrap-style:square" from="11360,32416" to="13519,32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vGc8IAAADbAAAADwAAAGRycy9kb3ducmV2LnhtbERPXWvCMBR9F/Yfwh3sRTTdhqJdUxky&#10;QVB0q2HPl+auLWtuSpNp9+/Ng+Dj4Xxnq8G24ky9bxwreJ4mIIhLZxquFOjTZrIA4QOywdYxKfgn&#10;D6v8YZRhatyFv+hchErEEPYpKqhD6FIpfVmTRT91HXHkflxvMUTYV9L0eInhtpUvSTKXFhuODTV2&#10;tK6p/C3+rIKdXn6PX48Lre2pOOCnbj6O+7VST4/D+xuIQEO4i2/urVEwi+vjl/gDZH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6vGc8IAAADbAAAADwAAAAAAAAAAAAAA&#10;AAChAgAAZHJzL2Rvd25yZXYueG1sUEsFBgAAAAAEAAQA+QAAAJADAAAAAA==&#10;" strokecolor="black [3200]" strokeweight=".5pt">
                  <v:stroke joinstyle="miter"/>
                </v:line>
                <v:rect id="Rectangle 51" o:spid="_x0000_s1049" style="position:absolute;left:850;top:28619;width:10338;height:48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Qvh8QA&#10;AADbAAAADwAAAGRycy9kb3ducmV2LnhtbESPQWvCQBSE74X+h+UVvNWNgrZGV5FiQVAqjR48PrLP&#10;JDT7Nuxuk/jvXUHwOMzMN8xi1ZtatOR8ZVnBaJiAIM6trrhQcDp+v3+C8AFZY22ZFFzJw2r5+rLA&#10;VNuOf6nNQiEihH2KCsoQmlRKn5dk0A9tQxy9i3UGQ5SukNphF+GmluMkmUqDFceFEhv6Kin/y/6N&#10;AnuorvXazX7aPX2cd4eQdP10o9TgrV/PQQTqwzP8aG+1gskI7l/iD5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UL4fEAAAA2wAAAA8AAAAAAAAAAAAAAAAAmAIAAGRycy9k&#10;b3ducmV2LnhtbFBLBQYAAAAABAAEAPUAAACJAwAAAAA=&#10;" fillcolor="white [3201]" strokecolor="black [3200]" strokeweight="1pt">
                  <v:textbox>
                    <w:txbxContent>
                      <w:p w14:paraId="0D6C7C61" w14:textId="77777777" w:rsidR="007B7D65" w:rsidRDefault="007B7D65" w:rsidP="00894200">
                        <w:pPr>
                          <w:pStyle w:val="NormalWeb"/>
                          <w:spacing w:before="0" w:beforeAutospacing="0" w:after="0" w:afterAutospacing="0" w:line="254" w:lineRule="auto"/>
                          <w:jc w:val="center"/>
                        </w:pPr>
                        <w:r>
                          <w:rPr>
                            <w:rFonts w:eastAsia="SimSun"/>
                            <w:sz w:val="22"/>
                            <w:szCs w:val="22"/>
                            <w:lang w:val="id-ID"/>
                          </w:rPr>
                          <w:t>S</w:t>
                        </w:r>
                        <w:r>
                          <w:rPr>
                            <w:rFonts w:eastAsia="SimSun"/>
                            <w:sz w:val="22"/>
                            <w:szCs w:val="22"/>
                            <w:lang w:val="en-US"/>
                          </w:rPr>
                          <w:t>ensor</w:t>
                        </w:r>
                      </w:p>
                      <w:p w14:paraId="15EC4066" w14:textId="77777777" w:rsidR="007B7D65" w:rsidRDefault="007B7D65" w:rsidP="00894200">
                        <w:pPr>
                          <w:pStyle w:val="NormalWeb"/>
                          <w:spacing w:before="0" w:beforeAutospacing="0" w:after="0" w:afterAutospacing="0" w:line="254" w:lineRule="auto"/>
                          <w:jc w:val="center"/>
                        </w:pPr>
                        <w:r>
                          <w:rPr>
                            <w:rFonts w:eastAsia="SimSun"/>
                            <w:sz w:val="22"/>
                            <w:szCs w:val="22"/>
                            <w:lang w:val="en-US"/>
                          </w:rPr>
                          <w:t>Ultrasonik (3)</w:t>
                        </w:r>
                      </w:p>
                    </w:txbxContent>
                  </v:textbox>
                </v:rect>
                <v:rect id="Rectangle 54" o:spid="_x0000_s1050" style="position:absolute;left:742;top:22301;width:10446;height:50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OMH8QA&#10;AADbAAAADwAAAGRycy9kb3ducmV2LnhtbESPQWvCQBSE74L/YXlCb7pRWq3RVaS0UFAUrQePj+xr&#10;Epp9G3a3Sfz3riB4HGbmG2a57kwlGnK+tKxgPEpAEGdWl5wrOP98Dd9B+ICssbJMCq7kYb3q95aY&#10;atvykZpTyEWEsE9RQRFCnUrps4IM+pGtiaP3a53BEKXLpXbYRrip5CRJptJgyXGhwJo+Csr+Tv9G&#10;gT2U12rj5vtmR7PL9hCStpt+KvUy6DYLEIG68Aw/2t9awdsr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jjB/EAAAA2wAAAA8AAAAAAAAAAAAAAAAAmAIAAGRycy9k&#10;b3ducmV2LnhtbFBLBQYAAAAABAAEAPUAAACJAwAAAAA=&#10;" fillcolor="white [3201]" strokecolor="black [3200]" strokeweight="1pt">
                  <v:textbox>
                    <w:txbxContent>
                      <w:p w14:paraId="0109D5B3" w14:textId="77777777" w:rsidR="007B7D65" w:rsidRDefault="007B7D65" w:rsidP="00894200">
                        <w:pPr>
                          <w:pStyle w:val="NormalWeb"/>
                          <w:spacing w:before="0" w:beforeAutospacing="0" w:after="0" w:afterAutospacing="0" w:line="254" w:lineRule="auto"/>
                          <w:jc w:val="center"/>
                        </w:pPr>
                        <w:r>
                          <w:rPr>
                            <w:rFonts w:eastAsia="SimSun"/>
                            <w:sz w:val="22"/>
                            <w:szCs w:val="22"/>
                            <w:lang w:val="id-ID"/>
                          </w:rPr>
                          <w:t>S</w:t>
                        </w:r>
                        <w:r>
                          <w:rPr>
                            <w:rFonts w:eastAsia="SimSun"/>
                            <w:sz w:val="22"/>
                            <w:szCs w:val="22"/>
                            <w:lang w:val="en-US"/>
                          </w:rPr>
                          <w:t>ensor</w:t>
                        </w:r>
                      </w:p>
                      <w:p w14:paraId="7157D8AA" w14:textId="77777777" w:rsidR="007B7D65" w:rsidRDefault="007B7D65" w:rsidP="00894200">
                        <w:pPr>
                          <w:pStyle w:val="NormalWeb"/>
                          <w:spacing w:before="0" w:beforeAutospacing="0" w:after="0" w:afterAutospacing="0" w:line="254" w:lineRule="auto"/>
                          <w:jc w:val="center"/>
                        </w:pPr>
                        <w:r>
                          <w:rPr>
                            <w:rFonts w:eastAsia="SimSun"/>
                            <w:sz w:val="22"/>
                            <w:szCs w:val="22"/>
                            <w:lang w:val="en-US"/>
                          </w:rPr>
                          <w:t>Ultrasonik (2)</w:t>
                        </w:r>
                      </w:p>
                    </w:txbxContent>
                  </v:textbox>
                </v:rect>
                <v:rect id="Rectangle 55" o:spid="_x0000_s1051" style="position:absolute;left:704;top:15170;width:10446;height:5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phMQA&#10;AADbAAAADwAAAGRycy9kb3ducmV2LnhtbESPQWvCQBSE74X+h+UVvNVNC9o2dROkKAhKpakHj4/s&#10;axKafRt21yT+e1cQPA4z8w2zyEfTip6cbywreJkmIIhLqxuuFBx+18/vIHxA1thaJgVn8pBnjw8L&#10;TLUd+If6IlQiQtinqKAOoUul9GVNBv3UdsTR+7POYIjSVVI7HCLctPI1SebSYMNxocaOvmoq/4uT&#10;UWD3zblduo/vfkdvx+0+JMM4Xyk1eRqXnyACjeEevrU3WsFsBtcv8QfI7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vKYTEAAAA2wAAAA8AAAAAAAAAAAAAAAAAmAIAAGRycy9k&#10;b3ducmV2LnhtbFBLBQYAAAAABAAEAPUAAACJAwAAAAA=&#10;" fillcolor="white [3201]" strokecolor="black [3200]" strokeweight="1pt">
                  <v:textbox>
                    <w:txbxContent>
                      <w:p w14:paraId="2D8CB359" w14:textId="77777777" w:rsidR="007B7D65" w:rsidRDefault="007B7D65" w:rsidP="00894200">
                        <w:pPr>
                          <w:pStyle w:val="NormalWeb"/>
                          <w:spacing w:before="0" w:beforeAutospacing="0" w:after="0" w:afterAutospacing="0" w:line="254" w:lineRule="auto"/>
                          <w:jc w:val="center"/>
                        </w:pPr>
                        <w:r>
                          <w:rPr>
                            <w:rFonts w:eastAsia="SimSun"/>
                            <w:sz w:val="22"/>
                            <w:szCs w:val="22"/>
                            <w:lang w:val="id-ID"/>
                          </w:rPr>
                          <w:t>S</w:t>
                        </w:r>
                        <w:r>
                          <w:rPr>
                            <w:rFonts w:eastAsia="SimSun"/>
                            <w:sz w:val="22"/>
                            <w:szCs w:val="22"/>
                            <w:lang w:val="en-US"/>
                          </w:rPr>
                          <w:t>ensor</w:t>
                        </w:r>
                      </w:p>
                      <w:p w14:paraId="09C92D0F" w14:textId="77777777" w:rsidR="007B7D65" w:rsidRDefault="007B7D65" w:rsidP="00894200">
                        <w:pPr>
                          <w:pStyle w:val="NormalWeb"/>
                          <w:spacing w:before="0" w:beforeAutospacing="0" w:after="0" w:afterAutospacing="0" w:line="254" w:lineRule="auto"/>
                          <w:jc w:val="center"/>
                        </w:pPr>
                        <w:r>
                          <w:rPr>
                            <w:rFonts w:eastAsia="SimSun"/>
                            <w:sz w:val="22"/>
                            <w:szCs w:val="22"/>
                            <w:lang w:val="id-ID"/>
                          </w:rPr>
                          <w:t>Ultasonik</w:t>
                        </w:r>
                        <w:r>
                          <w:rPr>
                            <w:rFonts w:eastAsia="SimSun"/>
                            <w:sz w:val="22"/>
                            <w:szCs w:val="22"/>
                            <w:lang w:val="en-US"/>
                          </w:rPr>
                          <w:t xml:space="preserve"> (1) </w:t>
                        </w:r>
                      </w:p>
                    </w:txbxContent>
                  </v:textbox>
                </v:rect>
                <v:rect id="Rectangle 54" o:spid="_x0000_s1052" style="position:absolute;left:16370;top:7353;width:10446;height:59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2388MA&#10;AADbAAAADwAAAGRycy9kb3ducmV2LnhtbESPQWvCQBSE7wX/w/KE3upGoalGVxFRKLRUqh48PrLP&#10;JJh9G3bXJP77riD0OMzMN8xi1ZtatOR8ZVnBeJSAIM6trrhQcDru3qYgfEDWWFsmBXfysFoOXhaY&#10;advxL7WHUIgIYZ+hgjKEJpPS5yUZ9CPbEEfvYp3BEKUrpHbYRbip5SRJUmmw4rhQYkObkvLr4WYU&#10;2H11r9du9tN+08f5ax+Srk+3Sr0O+/UcRKA+/Ief7U+t4D2F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X2388MAAADbAAAADwAAAAAAAAAAAAAAAACYAgAAZHJzL2Rv&#10;d25yZXYueG1sUEsFBgAAAAAEAAQA9QAAAIgDAAAAAA==&#10;" fillcolor="white [3201]" strokecolor="black [3200]" strokeweight="1pt">
                  <v:textbox>
                    <w:txbxContent>
                      <w:p w14:paraId="713E832E" w14:textId="77777777" w:rsidR="007B7D65" w:rsidRDefault="007B7D65" w:rsidP="00894200">
                        <w:pPr>
                          <w:pStyle w:val="NormalWeb"/>
                          <w:spacing w:before="0" w:beforeAutospacing="0" w:after="0" w:afterAutospacing="0" w:line="254" w:lineRule="auto"/>
                          <w:jc w:val="center"/>
                        </w:pPr>
                        <w:r>
                          <w:rPr>
                            <w:rFonts w:eastAsia="SimSun"/>
                            <w:sz w:val="22"/>
                            <w:szCs w:val="22"/>
                            <w:lang w:val="en-US"/>
                          </w:rPr>
                          <w:t xml:space="preserve">Arduino Uno </w:t>
                        </w:r>
                      </w:p>
                    </w:txbxContent>
                  </v:textbox>
                </v:rect>
                <v:shape id="Straight Arrow Connector 58" o:spid="_x0000_s1053" type="#_x0000_t32" style="position:absolute;left:21609;top:13322;width:25;height:36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IHvz8EAAADbAAAADwAAAGRycy9kb3ducmV2LnhtbERPTWuDQBC9B/Iflgn0EuIaoaE1riEE&#10;SntKiZWeB3eqUndW3K1af332UOjx8b6z02w6MdLgWssK9lEMgriyuuVaQfnxsnsC4Tyyxs4yKfgl&#10;B6d8vcow1XbiG42Fr0UIYZeigsb7PpXSVQ0ZdJHtiQP3ZQeDPsChlnrAKYSbTiZxfJAGWw4NDfZ0&#10;aaj6Ln6MgqTEsXvftrfPpdTX52T/Wi4HVuphM5+PIDzN/l/8537TCh7D2PAl/ACZ3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0ge/PwQAAANsAAAAPAAAAAAAAAAAAAAAA&#10;AKECAABkcnMvZG93bnJldi54bWxQSwUGAAAAAAQABAD5AAAAjwMAAAAA&#10;" strokecolor="black [3200]" strokeweight=".5pt">
                  <v:stroke startarrow="block" endarrow="block" joinstyle="miter"/>
                </v:shape>
                <v:shape id="Cloud 45" o:spid="_x0000_s1054" style="position:absolute;left:29337;top:16287;width:11144;height:6185;visibility:visible;mso-wrap-style:square;v-text-anchor:middle" coordsize="43200,432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NecMA&#10;AADbAAAADwAAAGRycy9kb3ducmV2LnhtbESP3YrCMBSE7xd8h3AE79ZU0UWqUUQQRb1Yfx7g0Bzb&#10;YnNSklirT2+Ehb0cZuYbZrZoTSUacr60rGDQT0AQZ1aXnCu4nNffExA+IGusLJOCJ3lYzDtfM0y1&#10;ffCRmlPIRYSwT1FBEUKdSumzggz6vq2Jo3e1zmCI0uVSO3xEuKnkMEl+pMGS40KBNa0Kym6nu1FQ&#10;7q67w29+PspB86o2+9pt1m6vVK/bLqcgArXhP/zX3moFozF8vsQfIO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NecMAAADbAAAADwAAAAAAAAAAAAAAAACYAgAAZHJzL2Rv&#10;d25yZXYueG1sUEsFBgAAAAAEAAQA9QAAAIgDA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hite [3201]" strokecolor="black [3200]" strokeweight="1pt">
                  <v:stroke joinstyle="miter"/>
                  <v:formulas/>
                  <v:path arrowok="t" o:connecttype="custom" o:connectlocs="121065,374773;55721,363363;178721,499645;150138,505100;425081,559648;407848,534736;743646,497527;736758,524857;880421,328630;964286,430795;1078257,219822;1040903,258134;988639,77683;990599,95780;750121,56580;769262,33502;571168,67576;580429,47675;361156,74333;394692,93633;106464,226050;100608,205734" o:connectangles="0,0,0,0,0,0,0,0,0,0,0,0,0,0,0,0,0,0,0,0,0,0" textboxrect="0,0,43200,43200"/>
                  <v:textbox>
                    <w:txbxContent>
                      <w:p w14:paraId="5B2A34F1" w14:textId="7AAC062B" w:rsidR="007B7D65" w:rsidRPr="00FC0C16" w:rsidRDefault="007B7D65" w:rsidP="00FC0C16">
                        <w:pPr>
                          <w:jc w:val="center"/>
                          <w:rPr>
                            <w:lang w:val="en-US"/>
                          </w:rPr>
                        </w:pPr>
                        <w:r>
                          <w:rPr>
                            <w:lang w:val="en-US"/>
                          </w:rPr>
                          <w:t>database</w:t>
                        </w:r>
                      </w:p>
                    </w:txbxContent>
                  </v:textbox>
                </v:shape>
                <v:shape id="Straight Arrow Connector 254" o:spid="_x0000_s1055" type="#_x0000_t32" style="position:absolute;left:26339;top:20107;width:3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3GKMQAAADcAAAADwAAAGRycy9kb3ducmV2LnhtbESPQWvCQBSE7wX/w/KE3upGqVJTV9GI&#10;YHtrIp4f2dckmH0bs2sS/31XEHocZuYbZrUZTC06al1lWcF0EoEgzq2uuFBwyg5vHyCcR9ZYWyYF&#10;d3KwWY9eVhhr2/MPdakvRICwi1FB6X0TS+nykgy6iW2Ig/drW4M+yLaQusU+wE0tZ1G0kAYrDgsl&#10;NpSUlF/Sm1HQoz8vd9vimuz2X8dhXl8X2elbqdfxsP0E4Wnw/+Fn+6gVzObv8DgTjoB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7cYoxAAAANwAAAAPAAAAAAAAAAAA&#10;AAAAAKECAABkcnMvZG93bnJldi54bWxQSwUGAAAAAAQABAD5AAAAkgMAAAAA&#10;" strokecolor="black [3200]" strokeweight=".5pt">
                  <v:stroke endarrow="block" joinstyle="miter"/>
                </v:shape>
                <v:shape id="Straight Arrow Connector 255" o:spid="_x0000_s1056" type="#_x0000_t32" style="position:absolute;left:35537;top:22472;width:0;height:48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Fjs8IAAADcAAAADwAAAGRycy9kb3ducmV2LnhtbESPS6vCMBSE94L/IRzh7jRVqGg1ig8E&#10;rzsfuD40x7bYnNQm2t5/fyMILoeZ+YaZL1tTihfVrrCsYDiIQBCnVhecKbicd/0JCOeRNZaWScEf&#10;OVguup05Jto2fKTXyWciQNglqCD3vkqkdGlOBt3AVsTBu9naoA+yzqSusQlwU8pRFI2lwYLDQo4V&#10;bXJK76enUdCgv07Xq+yxWW9/921cPsbny0Gpn167moHw1Ppv+NPeawWjOIb3mXAE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6Fjs8IAAADcAAAADwAAAAAAAAAAAAAA&#10;AAChAgAAZHJzL2Rvd25yZXYueG1sUEsFBgAAAAAEAAQA+QAAAJADAAAAAA==&#10;" strokecolor="black [3200]" strokeweight=".5pt">
                  <v:stroke endarrow="block" joinstyle="miter"/>
                </v:shape>
                <v:shape id="Straight Arrow Connector 256" o:spid="_x0000_s1057" type="#_x0000_t32" style="position:absolute;left:34108;top:22202;width:0;height:50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RQxcUAAADcAAAADwAAAGRycy9kb3ducmV2LnhtbESPQUvDQBSE7wX/w/IEL6XdmNRWYrdF&#10;FKnXpqXU2zP7TILZtyFvbeO/dwsFj8PMfMMs14Nr1Yl6aTwbuJ8moIhLbxuuDOx3b5NHUBKQLbae&#10;ycAvCaxXN6Ml5tafeUunIlQqQlhyNFCH0OVaS1mTQ5n6jjh6X753GKLsK217PEe4a3WaJHPtsOG4&#10;UGNHLzWV38WPM5CFmaTb2XEhxUf1ObavWSaHjTF3t8PzE6hAQ/gPX9vv1kD6MIfLmXgE9Oo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0RQxcUAAADcAAAADwAAAAAAAAAA&#10;AAAAAAChAgAAZHJzL2Rvd25yZXYueG1sUEsFBgAAAAAEAAQA+QAAAJMDAAAAAA==&#10;" strokecolor="black [3200]" strokeweight=".5pt">
                  <v:stroke endarrow="block" joinstyle="miter"/>
                </v:shape>
                <w10:anchorlock/>
              </v:group>
            </w:pict>
          </mc:Fallback>
        </mc:AlternateContent>
      </w:r>
    </w:p>
    <w:p w14:paraId="0B35BD01" w14:textId="2BFF20F9" w:rsidR="00894200" w:rsidRDefault="008B3EF6" w:rsidP="008B3EF6">
      <w:pPr>
        <w:pStyle w:val="Caption"/>
        <w:jc w:val="center"/>
        <w:rPr>
          <w:rFonts w:cs="Times New Roman"/>
          <w:i w:val="0"/>
          <w:color w:val="auto"/>
          <w:sz w:val="24"/>
          <w:szCs w:val="24"/>
          <w:lang w:val="en-US"/>
        </w:rPr>
      </w:pPr>
      <w:bookmarkStart w:id="147" w:name="_Toc73705217"/>
      <w:r w:rsidRPr="00997908">
        <w:rPr>
          <w:i w:val="0"/>
          <w:color w:val="auto"/>
          <w:sz w:val="24"/>
          <w:szCs w:val="24"/>
        </w:rPr>
        <w:t xml:space="preserve">Gambar 4. </w:t>
      </w:r>
      <w:r w:rsidRPr="00997908">
        <w:rPr>
          <w:i w:val="0"/>
          <w:color w:val="auto"/>
          <w:sz w:val="24"/>
          <w:szCs w:val="24"/>
        </w:rPr>
        <w:fldChar w:fldCharType="begin"/>
      </w:r>
      <w:r w:rsidRPr="00997908">
        <w:rPr>
          <w:i w:val="0"/>
          <w:color w:val="auto"/>
          <w:sz w:val="24"/>
          <w:szCs w:val="24"/>
        </w:rPr>
        <w:instrText xml:space="preserve"> SEQ Gambar_4. \* ARABIC </w:instrText>
      </w:r>
      <w:r w:rsidRPr="00997908">
        <w:rPr>
          <w:i w:val="0"/>
          <w:color w:val="auto"/>
          <w:sz w:val="24"/>
          <w:szCs w:val="24"/>
        </w:rPr>
        <w:fldChar w:fldCharType="separate"/>
      </w:r>
      <w:r w:rsidR="00713366">
        <w:rPr>
          <w:i w:val="0"/>
          <w:noProof/>
          <w:color w:val="auto"/>
          <w:sz w:val="24"/>
          <w:szCs w:val="24"/>
        </w:rPr>
        <w:t>1</w:t>
      </w:r>
      <w:r w:rsidRPr="00997908">
        <w:rPr>
          <w:i w:val="0"/>
          <w:color w:val="auto"/>
          <w:sz w:val="24"/>
          <w:szCs w:val="24"/>
        </w:rPr>
        <w:fldChar w:fldCharType="end"/>
      </w:r>
      <w:r w:rsidR="00894200" w:rsidRPr="00997908">
        <w:rPr>
          <w:rFonts w:cs="Times New Roman"/>
          <w:i w:val="0"/>
          <w:color w:val="auto"/>
          <w:sz w:val="24"/>
          <w:szCs w:val="24"/>
          <w:lang w:val="en-US"/>
        </w:rPr>
        <w:t xml:space="preserve"> Diagram </w:t>
      </w:r>
      <w:r w:rsidR="00894200" w:rsidRPr="008B3EF6">
        <w:rPr>
          <w:rFonts w:cs="Times New Roman"/>
          <w:i w:val="0"/>
          <w:color w:val="auto"/>
          <w:sz w:val="24"/>
          <w:szCs w:val="24"/>
          <w:lang w:val="en-US"/>
        </w:rPr>
        <w:t>Blok</w:t>
      </w:r>
      <w:bookmarkEnd w:id="147"/>
    </w:p>
    <w:p w14:paraId="05E3DE78" w14:textId="77777777" w:rsidR="005B125B" w:rsidRDefault="005B125B" w:rsidP="005B125B">
      <w:pPr>
        <w:rPr>
          <w:lang w:val="en-US"/>
        </w:rPr>
      </w:pPr>
    </w:p>
    <w:p w14:paraId="11DA5765" w14:textId="77777777" w:rsidR="005B125B" w:rsidRDefault="005B125B" w:rsidP="005B125B">
      <w:pPr>
        <w:rPr>
          <w:lang w:val="en-US"/>
        </w:rPr>
      </w:pPr>
    </w:p>
    <w:p w14:paraId="00578135" w14:textId="77777777" w:rsidR="005B125B" w:rsidRPr="005B125B" w:rsidRDefault="005B125B" w:rsidP="005B125B">
      <w:pPr>
        <w:rPr>
          <w:lang w:val="en-US"/>
        </w:rPr>
      </w:pPr>
    </w:p>
    <w:p w14:paraId="27A0938D" w14:textId="77777777" w:rsidR="00894200" w:rsidRDefault="00894200" w:rsidP="00894200">
      <w:pPr>
        <w:pStyle w:val="NoSpacing"/>
        <w:spacing w:line="480" w:lineRule="auto"/>
        <w:ind w:left="1276"/>
        <w:jc w:val="both"/>
        <w:rPr>
          <w:szCs w:val="24"/>
        </w:rPr>
      </w:pPr>
      <w:r>
        <w:rPr>
          <w:szCs w:val="24"/>
        </w:rPr>
        <w:t>Berikut pembahasan perbagian blok diagram yang lebih spesifik :</w:t>
      </w:r>
    </w:p>
    <w:p w14:paraId="564946F0" w14:textId="77777777" w:rsidR="00894200" w:rsidRDefault="00894200" w:rsidP="00213EE8">
      <w:pPr>
        <w:pStyle w:val="NoSpacing"/>
        <w:numPr>
          <w:ilvl w:val="0"/>
          <w:numId w:val="29"/>
        </w:numPr>
        <w:tabs>
          <w:tab w:val="left" w:pos="1701"/>
        </w:tabs>
        <w:spacing w:line="480" w:lineRule="auto"/>
        <w:ind w:left="1701" w:hanging="425"/>
        <w:jc w:val="both"/>
        <w:rPr>
          <w:szCs w:val="24"/>
        </w:rPr>
      </w:pPr>
      <w:r>
        <w:rPr>
          <w:szCs w:val="24"/>
        </w:rPr>
        <w:t xml:space="preserve">Daya sebagai penyuplai arus listrik untuk perangkat yang digunakan </w:t>
      </w:r>
    </w:p>
    <w:p w14:paraId="5433404D" w14:textId="77777777" w:rsidR="00894200" w:rsidRDefault="00894200" w:rsidP="00213EE8">
      <w:pPr>
        <w:pStyle w:val="NoSpacing"/>
        <w:numPr>
          <w:ilvl w:val="0"/>
          <w:numId w:val="29"/>
        </w:numPr>
        <w:tabs>
          <w:tab w:val="left" w:pos="1701"/>
        </w:tabs>
        <w:spacing w:line="480" w:lineRule="auto"/>
        <w:ind w:left="1701" w:hanging="425"/>
        <w:jc w:val="both"/>
        <w:rPr>
          <w:szCs w:val="24"/>
        </w:rPr>
      </w:pPr>
      <w:r>
        <w:rPr>
          <w:szCs w:val="24"/>
        </w:rPr>
        <w:t xml:space="preserve">Arduino Uno sebagai pengontrol dan pengolah data dari perangkat </w:t>
      </w:r>
      <w:r>
        <w:rPr>
          <w:i/>
          <w:szCs w:val="24"/>
        </w:rPr>
        <w:t xml:space="preserve">input/output </w:t>
      </w:r>
      <w:r>
        <w:rPr>
          <w:szCs w:val="24"/>
        </w:rPr>
        <w:t>sensor</w:t>
      </w:r>
    </w:p>
    <w:p w14:paraId="4D369F04" w14:textId="77777777" w:rsidR="00894200" w:rsidRDefault="00894200" w:rsidP="00213EE8">
      <w:pPr>
        <w:pStyle w:val="NoSpacing"/>
        <w:numPr>
          <w:ilvl w:val="0"/>
          <w:numId w:val="29"/>
        </w:numPr>
        <w:spacing w:line="480" w:lineRule="auto"/>
        <w:rPr>
          <w:szCs w:val="24"/>
        </w:rPr>
      </w:pPr>
      <w:r>
        <w:rPr>
          <w:szCs w:val="24"/>
        </w:rPr>
        <w:t xml:space="preserve">NodeMCU sebagai modul WiFi dan bantuan untuk menambah </w:t>
      </w:r>
      <w:r>
        <w:rPr>
          <w:i/>
          <w:szCs w:val="24"/>
        </w:rPr>
        <w:t>port</w:t>
      </w:r>
      <w:r>
        <w:rPr>
          <w:szCs w:val="24"/>
        </w:rPr>
        <w:t xml:space="preserve"> yang kurang pada Wemos D1 R1</w:t>
      </w:r>
    </w:p>
    <w:p w14:paraId="437F3C83" w14:textId="77777777" w:rsidR="00894200" w:rsidRDefault="00894200" w:rsidP="00213EE8">
      <w:pPr>
        <w:pStyle w:val="NoSpacing"/>
        <w:numPr>
          <w:ilvl w:val="0"/>
          <w:numId w:val="29"/>
        </w:numPr>
        <w:tabs>
          <w:tab w:val="left" w:pos="1701"/>
        </w:tabs>
        <w:spacing w:line="480" w:lineRule="auto"/>
        <w:ind w:left="1701" w:hanging="425"/>
        <w:jc w:val="both"/>
        <w:rPr>
          <w:szCs w:val="24"/>
        </w:rPr>
      </w:pPr>
      <w:r>
        <w:rPr>
          <w:szCs w:val="24"/>
        </w:rPr>
        <w:t>Sensor Ultrasonik sebagai pendeteksi kapasitas sampah pada  tong sampah organik, logam dan anorganik.</w:t>
      </w:r>
    </w:p>
    <w:p w14:paraId="03414230" w14:textId="77777777" w:rsidR="00894200" w:rsidRDefault="00894200" w:rsidP="00213EE8">
      <w:pPr>
        <w:pStyle w:val="NoSpacing"/>
        <w:numPr>
          <w:ilvl w:val="0"/>
          <w:numId w:val="29"/>
        </w:numPr>
        <w:tabs>
          <w:tab w:val="left" w:pos="1701"/>
        </w:tabs>
        <w:spacing w:line="480" w:lineRule="auto"/>
        <w:ind w:left="1701" w:hanging="425"/>
        <w:jc w:val="both"/>
        <w:rPr>
          <w:szCs w:val="24"/>
        </w:rPr>
      </w:pPr>
      <w:r>
        <w:rPr>
          <w:szCs w:val="24"/>
        </w:rPr>
        <w:t>Android sebagai aplikasi untuk memonitoring kapasitas penuhnya sampah.</w:t>
      </w:r>
    </w:p>
    <w:p w14:paraId="50D4A83E" w14:textId="77777777" w:rsidR="00063CF4" w:rsidRDefault="00063CF4" w:rsidP="00063CF4">
      <w:pPr>
        <w:pStyle w:val="NoSpacing"/>
        <w:tabs>
          <w:tab w:val="left" w:pos="1701"/>
        </w:tabs>
        <w:ind w:left="1701"/>
        <w:jc w:val="both"/>
        <w:rPr>
          <w:szCs w:val="24"/>
        </w:rPr>
      </w:pPr>
    </w:p>
    <w:p w14:paraId="7994E1AF" w14:textId="77777777" w:rsidR="00894200" w:rsidRDefault="00894200" w:rsidP="00213EE8">
      <w:pPr>
        <w:pStyle w:val="ListParagraph"/>
        <w:numPr>
          <w:ilvl w:val="0"/>
          <w:numId w:val="28"/>
        </w:numPr>
        <w:spacing w:after="160"/>
        <w:ind w:left="1276" w:hanging="709"/>
        <w:jc w:val="both"/>
        <w:rPr>
          <w:rFonts w:cs="Times New Roman"/>
          <w:b/>
          <w:i/>
          <w:lang w:val="en-US"/>
        </w:rPr>
      </w:pPr>
      <w:r>
        <w:rPr>
          <w:rFonts w:cs="Times New Roman"/>
          <w:b/>
          <w:i/>
          <w:lang w:val="en-US"/>
        </w:rPr>
        <w:t>Flowchart</w:t>
      </w:r>
    </w:p>
    <w:p w14:paraId="5FA2E3E5" w14:textId="77777777" w:rsidR="00894200" w:rsidRDefault="00894200" w:rsidP="00894200">
      <w:pPr>
        <w:pStyle w:val="ListParagraph"/>
        <w:ind w:left="1276" w:firstLine="567"/>
        <w:jc w:val="both"/>
        <w:rPr>
          <w:rFonts w:cs="Times New Roman"/>
          <w:lang w:val="en-US"/>
        </w:rPr>
      </w:pPr>
      <w:r>
        <w:rPr>
          <w:rFonts w:cs="Times New Roman"/>
          <w:i/>
        </w:rPr>
        <w:t xml:space="preserve">Flowchart </w:t>
      </w:r>
      <w:r>
        <w:rPr>
          <w:rFonts w:cs="Times New Roman"/>
        </w:rPr>
        <w:t>adalah bagian alir yang menggambarkan tentang urutan langkah jalannya suatu program dalam sebuah bagan dengan simbol-simbol bagan yang sudah ditentukan seperti pada gambar berikut</w:t>
      </w:r>
      <w:r>
        <w:rPr>
          <w:rFonts w:cs="Times New Roman"/>
          <w:lang w:val="en-US"/>
        </w:rPr>
        <w:t>:</w:t>
      </w:r>
    </w:p>
    <w:p w14:paraId="14DA0AE5" w14:textId="77777777" w:rsidR="00063CF4" w:rsidRDefault="00063CF4" w:rsidP="00894200">
      <w:pPr>
        <w:pStyle w:val="ListParagraph"/>
        <w:ind w:left="1276" w:firstLine="567"/>
        <w:jc w:val="both"/>
        <w:rPr>
          <w:rFonts w:eastAsia="SimSun" w:cs="Times New Roman"/>
          <w:lang w:val="en-US" w:eastAsia="zh-CN"/>
        </w:rPr>
      </w:pPr>
    </w:p>
    <w:p w14:paraId="0BE0C16C" w14:textId="77777777" w:rsidR="00063CF4" w:rsidRDefault="00063CF4" w:rsidP="00894200">
      <w:pPr>
        <w:pStyle w:val="ListParagraph"/>
        <w:ind w:left="1276" w:firstLine="567"/>
        <w:jc w:val="both"/>
        <w:rPr>
          <w:rFonts w:eastAsia="SimSun" w:cs="Times New Roman"/>
          <w:lang w:val="en-US" w:eastAsia="zh-CN"/>
        </w:rPr>
      </w:pPr>
    </w:p>
    <w:p w14:paraId="4868F1A0" w14:textId="77777777" w:rsidR="00063CF4" w:rsidRDefault="00063CF4" w:rsidP="00894200">
      <w:pPr>
        <w:pStyle w:val="ListParagraph"/>
        <w:ind w:left="1276" w:firstLine="567"/>
        <w:jc w:val="both"/>
        <w:rPr>
          <w:rFonts w:eastAsia="SimSun" w:cs="Times New Roman"/>
          <w:lang w:val="en-US" w:eastAsia="zh-CN"/>
        </w:rPr>
      </w:pPr>
    </w:p>
    <w:p w14:paraId="7D0A5319" w14:textId="77777777" w:rsidR="00063CF4" w:rsidRDefault="00063CF4" w:rsidP="00894200">
      <w:pPr>
        <w:pStyle w:val="ListParagraph"/>
        <w:ind w:left="1276" w:firstLine="567"/>
        <w:jc w:val="both"/>
        <w:rPr>
          <w:rFonts w:eastAsia="SimSun" w:cs="Times New Roman"/>
          <w:lang w:val="en-US" w:eastAsia="zh-CN"/>
        </w:rPr>
      </w:pPr>
    </w:p>
    <w:p w14:paraId="1022ED55" w14:textId="77777777" w:rsidR="00063CF4" w:rsidRDefault="00063CF4" w:rsidP="00894200">
      <w:pPr>
        <w:pStyle w:val="ListParagraph"/>
        <w:ind w:left="1276" w:firstLine="567"/>
        <w:jc w:val="both"/>
        <w:rPr>
          <w:rFonts w:eastAsia="SimSun" w:cs="Times New Roman"/>
          <w:lang w:val="en-US" w:eastAsia="zh-CN"/>
        </w:rPr>
      </w:pPr>
    </w:p>
    <w:p w14:paraId="26F7841D" w14:textId="77777777" w:rsidR="00063CF4" w:rsidRDefault="00063CF4" w:rsidP="00894200">
      <w:pPr>
        <w:pStyle w:val="ListParagraph"/>
        <w:ind w:left="1276" w:firstLine="567"/>
        <w:jc w:val="both"/>
        <w:rPr>
          <w:rFonts w:eastAsia="SimSun" w:cs="Times New Roman"/>
          <w:lang w:val="en-US" w:eastAsia="zh-CN"/>
        </w:rPr>
      </w:pPr>
    </w:p>
    <w:p w14:paraId="009402CA" w14:textId="77777777" w:rsidR="00063CF4" w:rsidRPr="00063CF4" w:rsidRDefault="00063CF4" w:rsidP="00894200">
      <w:pPr>
        <w:pStyle w:val="ListParagraph"/>
        <w:ind w:left="1276" w:firstLine="567"/>
        <w:jc w:val="both"/>
        <w:rPr>
          <w:rFonts w:eastAsia="SimSun" w:cs="Times New Roman"/>
          <w:lang w:val="en-US" w:eastAsia="zh-CN"/>
        </w:rPr>
      </w:pPr>
    </w:p>
    <w:p w14:paraId="070DB990" w14:textId="77777777" w:rsidR="00894200" w:rsidRDefault="00894200" w:rsidP="00063CF4">
      <w:pPr>
        <w:pStyle w:val="ListParagraph"/>
        <w:numPr>
          <w:ilvl w:val="3"/>
          <w:numId w:val="28"/>
        </w:numPr>
        <w:spacing w:after="160"/>
        <w:ind w:left="1701"/>
        <w:jc w:val="both"/>
        <w:rPr>
          <w:rFonts w:cs="Times New Roman"/>
          <w:lang w:val="en-US"/>
        </w:rPr>
      </w:pPr>
      <w:r w:rsidRPr="00FC0C16">
        <w:rPr>
          <w:rFonts w:cs="Times New Roman"/>
          <w:i/>
          <w:lang w:val="en-US"/>
        </w:rPr>
        <w:t>Flowchart</w:t>
      </w:r>
      <w:r>
        <w:rPr>
          <w:rFonts w:cs="Times New Roman"/>
          <w:lang w:val="en-US"/>
        </w:rPr>
        <w:t xml:space="preserve">  </w:t>
      </w:r>
      <w:r w:rsidRPr="00205188">
        <w:rPr>
          <w:rFonts w:cs="Times New Roman"/>
          <w:lang w:val="en-US"/>
        </w:rPr>
        <w:t>Sistem  Monitoring Tong Sampah Logam</w:t>
      </w:r>
    </w:p>
    <w:p w14:paraId="349475F9" w14:textId="77777777" w:rsidR="00894200" w:rsidRPr="00205188" w:rsidRDefault="00894200" w:rsidP="00063CF4">
      <w:pPr>
        <w:pStyle w:val="ListParagraph"/>
        <w:ind w:left="1701"/>
        <w:jc w:val="both"/>
        <w:rPr>
          <w:rFonts w:cs="Times New Roman"/>
          <w:lang w:val="en-US"/>
        </w:rPr>
      </w:pPr>
      <w:r>
        <w:rPr>
          <w:rFonts w:cs="Times New Roman"/>
          <w:lang w:val="en-US"/>
        </w:rPr>
        <w:t>Berikut adalah flowchart sistem monitoring tong sampah logam  pada gambar 4.2.</w:t>
      </w:r>
    </w:p>
    <w:p w14:paraId="3E7E8ED3" w14:textId="77777777" w:rsidR="00894200" w:rsidRDefault="00894200" w:rsidP="00894200">
      <w:pPr>
        <w:pStyle w:val="ListParagraph"/>
        <w:ind w:left="1276"/>
        <w:jc w:val="center"/>
        <w:rPr>
          <w:rFonts w:cs="Times New Roman"/>
          <w:lang w:val="en-US"/>
        </w:rPr>
      </w:pPr>
      <w:r>
        <w:rPr>
          <w:rFonts w:cs="Times New Roman"/>
          <w:noProof/>
          <w:lang w:val="en-US"/>
        </w:rPr>
        <mc:AlternateContent>
          <mc:Choice Requires="wpc">
            <w:drawing>
              <wp:inline distT="0" distB="0" distL="0" distR="0" wp14:anchorId="7AE0D5C8" wp14:editId="71F7A82F">
                <wp:extent cx="2952750" cy="5928995"/>
                <wp:effectExtent l="0" t="0" r="0" b="0"/>
                <wp:docPr id="16216" name="Canvas 162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0" name="Straight Arrow Connector 60"/>
                        <wps:cNvCnPr/>
                        <wps:spPr>
                          <a:xfrm>
                            <a:off x="1476375" y="436049"/>
                            <a:ext cx="0" cy="35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 name="Flowchart: Data 61"/>
                        <wps:cNvSpPr/>
                        <wps:spPr>
                          <a:xfrm>
                            <a:off x="733425" y="1869110"/>
                            <a:ext cx="1524000" cy="388315"/>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5D7E4094" w14:textId="77777777" w:rsidR="007B7D65" w:rsidRPr="00030C20" w:rsidRDefault="007B7D65" w:rsidP="00894200">
                              <w:pPr>
                                <w:jc w:val="center"/>
                                <w:rPr>
                                  <w:rFonts w:cs="Times New Roman"/>
                                  <w:sz w:val="20"/>
                                  <w:szCs w:val="20"/>
                                  <w:lang w:val="en-US"/>
                                </w:rPr>
                              </w:pPr>
                              <w:r>
                                <w:rPr>
                                  <w:rFonts w:cs="Times New Roman"/>
                                  <w:sz w:val="20"/>
                                  <w:szCs w:val="20"/>
                                  <w:lang w:val="en-US"/>
                                </w:rPr>
                                <w:t xml:space="preserve"> Baca tinggi </w:t>
                              </w:r>
                              <w:r w:rsidRPr="00030C20">
                                <w:rPr>
                                  <w:rFonts w:cs="Times New Roman"/>
                                  <w:sz w:val="20"/>
                                  <w:szCs w:val="20"/>
                                  <w:lang w:val="en-US"/>
                                </w:rPr>
                                <w:t>Samp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Connector 62"/>
                        <wps:cNvCnPr/>
                        <wps:spPr>
                          <a:xfrm>
                            <a:off x="2276475" y="3765956"/>
                            <a:ext cx="519268" cy="0"/>
                          </a:xfrm>
                          <a:prstGeom prst="line">
                            <a:avLst/>
                          </a:prstGeom>
                        </wps:spPr>
                        <wps:style>
                          <a:lnRef idx="1">
                            <a:schemeClr val="dk1"/>
                          </a:lnRef>
                          <a:fillRef idx="0">
                            <a:schemeClr val="dk1"/>
                          </a:fillRef>
                          <a:effectRef idx="0">
                            <a:schemeClr val="dk1"/>
                          </a:effectRef>
                          <a:fontRef idx="minor">
                            <a:schemeClr val="tx1"/>
                          </a:fontRef>
                        </wps:style>
                        <wps:bodyPr/>
                      </wps:wsp>
                      <wps:wsp>
                        <wps:cNvPr id="66" name="Straight Connector 66"/>
                        <wps:cNvCnPr/>
                        <wps:spPr>
                          <a:xfrm flipV="1">
                            <a:off x="2795032" y="2979225"/>
                            <a:ext cx="1" cy="783150"/>
                          </a:xfrm>
                          <a:prstGeom prst="line">
                            <a:avLst/>
                          </a:prstGeom>
                        </wps:spPr>
                        <wps:style>
                          <a:lnRef idx="1">
                            <a:schemeClr val="dk1"/>
                          </a:lnRef>
                          <a:fillRef idx="0">
                            <a:schemeClr val="dk1"/>
                          </a:fillRef>
                          <a:effectRef idx="0">
                            <a:schemeClr val="dk1"/>
                          </a:effectRef>
                          <a:fontRef idx="minor">
                            <a:schemeClr val="tx1"/>
                          </a:fontRef>
                        </wps:style>
                        <wps:bodyPr/>
                      </wps:wsp>
                      <wps:wsp>
                        <wps:cNvPr id="68" name="Straight Arrow Connector 68"/>
                        <wps:cNvCnPr/>
                        <wps:spPr>
                          <a:xfrm flipH="1" flipV="1">
                            <a:off x="1638309" y="2969699"/>
                            <a:ext cx="1152000" cy="117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9" name="Text Box 69"/>
                        <wps:cNvSpPr txBox="1"/>
                        <wps:spPr>
                          <a:xfrm>
                            <a:off x="1606091" y="4295775"/>
                            <a:ext cx="403684" cy="34605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133FC3" w14:textId="77777777" w:rsidR="007B7D65" w:rsidRPr="00030C20" w:rsidRDefault="007B7D65" w:rsidP="00894200">
                              <w:pPr>
                                <w:rPr>
                                  <w:sz w:val="20"/>
                                  <w:szCs w:val="20"/>
                                  <w:lang w:val="en-US"/>
                                </w:rPr>
                              </w:pPr>
                              <w:r w:rsidRPr="00030C20">
                                <w:rPr>
                                  <w:sz w:val="20"/>
                                  <w:szCs w:val="20"/>
                                  <w:lang w:val="en-US"/>
                                </w:rPr>
                                <w:t xml:space="preserve">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20"/>
                        <wps:cNvSpPr txBox="1"/>
                        <wps:spPr>
                          <a:xfrm>
                            <a:off x="1713622" y="3072839"/>
                            <a:ext cx="277103" cy="30643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AA8035" w14:textId="77777777" w:rsidR="007B7D65" w:rsidRPr="00030C20" w:rsidRDefault="007B7D65" w:rsidP="00894200">
                              <w:pPr>
                                <w:pStyle w:val="NormalWeb"/>
                                <w:spacing w:before="0" w:beforeAutospacing="0" w:after="0" w:afterAutospacing="0" w:line="256" w:lineRule="auto"/>
                                <w:rPr>
                                  <w:sz w:val="20"/>
                                  <w:szCs w:val="20"/>
                                </w:rPr>
                              </w:pPr>
                              <w:r w:rsidRPr="00030C20">
                                <w:rPr>
                                  <w:rFonts w:eastAsia="SimSun"/>
                                  <w:sz w:val="20"/>
                                  <w:szCs w:val="20"/>
                                  <w:lang w:val="en-US"/>
                                </w:rPr>
                                <w:t xml:space="preserve">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1" name="Straight Arrow Connector 71"/>
                        <wps:cNvCnPr/>
                        <wps:spPr>
                          <a:xfrm>
                            <a:off x="1476384" y="5247026"/>
                            <a:ext cx="0" cy="250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3" name="Flowchart: Preparation 73"/>
                        <wps:cNvSpPr/>
                        <wps:spPr>
                          <a:xfrm>
                            <a:off x="752474" y="769425"/>
                            <a:ext cx="1485901" cy="840300"/>
                          </a:xfrm>
                          <a:prstGeom prst="flowChartPreparation">
                            <a:avLst/>
                          </a:prstGeom>
                        </wps:spPr>
                        <wps:style>
                          <a:lnRef idx="2">
                            <a:schemeClr val="dk1"/>
                          </a:lnRef>
                          <a:fillRef idx="1">
                            <a:schemeClr val="lt1"/>
                          </a:fillRef>
                          <a:effectRef idx="0">
                            <a:schemeClr val="dk1"/>
                          </a:effectRef>
                          <a:fontRef idx="minor">
                            <a:schemeClr val="dk1"/>
                          </a:fontRef>
                        </wps:style>
                        <wps:txbx>
                          <w:txbxContent>
                            <w:p w14:paraId="4937303B" w14:textId="77777777" w:rsidR="007B7D65" w:rsidRPr="00030C20" w:rsidRDefault="007B7D65" w:rsidP="00894200">
                              <w:pPr>
                                <w:spacing w:line="240" w:lineRule="auto"/>
                                <w:jc w:val="center"/>
                                <w:rPr>
                                  <w:rFonts w:cs="Times New Roman"/>
                                  <w:sz w:val="20"/>
                                  <w:szCs w:val="20"/>
                                  <w:lang w:val="en-US"/>
                                </w:rPr>
                              </w:pPr>
                              <w:r w:rsidRPr="00030C20">
                                <w:rPr>
                                  <w:rFonts w:cs="Times New Roman"/>
                                  <w:sz w:val="20"/>
                                  <w:szCs w:val="20"/>
                                  <w:lang w:val="en-US"/>
                                </w:rPr>
                                <w:t xml:space="preserve"> Jarak Sampah={0},Tinggi Sampah Logam={0}</w:t>
                              </w:r>
                            </w:p>
                            <w:p w14:paraId="65422A56" w14:textId="77777777" w:rsidR="007B7D65" w:rsidRPr="00030C20" w:rsidRDefault="007B7D65" w:rsidP="00894200">
                              <w:pPr>
                                <w:jc w:val="center"/>
                                <w:rPr>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Straight Arrow Connector 74"/>
                        <wps:cNvCnPr/>
                        <wps:spPr>
                          <a:xfrm>
                            <a:off x="1494450" y="1628874"/>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5" name="Straight Arrow Connector 75"/>
                        <wps:cNvCnPr/>
                        <wps:spPr>
                          <a:xfrm>
                            <a:off x="1495425" y="2284829"/>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Rectangle 76"/>
                        <wps:cNvSpPr/>
                        <wps:spPr>
                          <a:xfrm>
                            <a:off x="685800" y="2514599"/>
                            <a:ext cx="1628775" cy="295185"/>
                          </a:xfrm>
                          <a:prstGeom prst="rect">
                            <a:avLst/>
                          </a:prstGeom>
                        </wps:spPr>
                        <wps:style>
                          <a:lnRef idx="2">
                            <a:schemeClr val="dk1"/>
                          </a:lnRef>
                          <a:fillRef idx="1">
                            <a:schemeClr val="lt1"/>
                          </a:fillRef>
                          <a:effectRef idx="0">
                            <a:schemeClr val="dk1"/>
                          </a:effectRef>
                          <a:fontRef idx="minor">
                            <a:schemeClr val="dk1"/>
                          </a:fontRef>
                        </wps:style>
                        <wps:txbx>
                          <w:txbxContent>
                            <w:p w14:paraId="79D3679A" w14:textId="3064BAC3" w:rsidR="007B7D65" w:rsidRPr="00030C20" w:rsidRDefault="007B7D65" w:rsidP="00894200">
                              <w:pPr>
                                <w:jc w:val="center"/>
                                <w:rPr>
                                  <w:rFonts w:cs="Times New Roman"/>
                                  <w:sz w:val="20"/>
                                  <w:szCs w:val="20"/>
                                  <w:lang w:val="en-US"/>
                                </w:rPr>
                              </w:pPr>
                              <w:r w:rsidRPr="00030C20">
                                <w:rPr>
                                  <w:rFonts w:cs="Times New Roman"/>
                                  <w:sz w:val="20"/>
                                  <w:szCs w:val="20"/>
                                  <w:lang w:val="en-US"/>
                                </w:rPr>
                                <w:t>Tinggi Sampah</w:t>
                              </w:r>
                              <w:r>
                                <w:rPr>
                                  <w:rFonts w:cs="Times New Roman"/>
                                  <w:sz w:val="20"/>
                                  <w:szCs w:val="20"/>
                                  <w:lang w:val="en-US"/>
                                </w:rPr>
                                <w:t xml:space="preserve"> </w:t>
                              </w:r>
                              <w:r w:rsidRPr="00030C20">
                                <w:rPr>
                                  <w:rFonts w:cs="Times New Roman"/>
                                  <w:sz w:val="20"/>
                                  <w:szCs w:val="20"/>
                                  <w:lang w:val="en-US"/>
                                </w:rPr>
                                <w:t>=</w:t>
                              </w:r>
                              <w:r>
                                <w:rPr>
                                  <w:rFonts w:cs="Times New Roman"/>
                                  <w:sz w:val="20"/>
                                  <w:szCs w:val="20"/>
                                  <w:lang w:val="en-US"/>
                                </w:rPr>
                                <w:t xml:space="preserve"> 20-15</w:t>
                              </w:r>
                              <w:r w:rsidRPr="00030C20">
                                <w:rPr>
                                  <w:rFonts w:cs="Times New Roman"/>
                                  <w:sz w:val="20"/>
                                  <w:szCs w:val="20"/>
                                  <w:lang w:val="en-US"/>
                                </w:rPr>
                                <w:t>cm</w:t>
                              </w:r>
                            </w:p>
                            <w:p w14:paraId="3E3A7A81" w14:textId="77777777" w:rsidR="007B7D65" w:rsidRPr="00030C20" w:rsidRDefault="007B7D65" w:rsidP="00894200">
                              <w:pPr>
                                <w:jc w:val="center"/>
                                <w:rPr>
                                  <w:rFonts w:cs="Times New Roman"/>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Diamond 77"/>
                        <wps:cNvSpPr/>
                        <wps:spPr>
                          <a:xfrm>
                            <a:off x="733424" y="3066314"/>
                            <a:ext cx="1533526" cy="1391385"/>
                          </a:xfrm>
                          <a:prstGeom prst="diamond">
                            <a:avLst/>
                          </a:prstGeom>
                        </wps:spPr>
                        <wps:style>
                          <a:lnRef idx="2">
                            <a:schemeClr val="dk1"/>
                          </a:lnRef>
                          <a:fillRef idx="1">
                            <a:schemeClr val="lt1"/>
                          </a:fillRef>
                          <a:effectRef idx="0">
                            <a:schemeClr val="dk1"/>
                          </a:effectRef>
                          <a:fontRef idx="minor">
                            <a:schemeClr val="dk1"/>
                          </a:fontRef>
                        </wps:style>
                        <wps:txbx>
                          <w:txbxContent>
                            <w:p w14:paraId="47F0AA5C" w14:textId="77777777" w:rsidR="007B7D65" w:rsidRPr="00030C20" w:rsidRDefault="007B7D65" w:rsidP="0018483A">
                              <w:pPr>
                                <w:spacing w:line="240" w:lineRule="auto"/>
                                <w:jc w:val="center"/>
                                <w:rPr>
                                  <w:rFonts w:cs="Times New Roman"/>
                                  <w:sz w:val="20"/>
                                  <w:szCs w:val="20"/>
                                  <w:lang w:val="en-US"/>
                                </w:rPr>
                              </w:pPr>
                              <w:r w:rsidRPr="00030C20">
                                <w:rPr>
                                  <w:rFonts w:cs="Times New Roman"/>
                                  <w:sz w:val="20"/>
                                  <w:szCs w:val="20"/>
                                  <w:lang w:val="en-US"/>
                                </w:rPr>
                                <w:t>Terhubung Wifi dan Aplikasi Andro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Parallelogram 78"/>
                        <wps:cNvSpPr/>
                        <wps:spPr>
                          <a:xfrm>
                            <a:off x="600075" y="4727675"/>
                            <a:ext cx="1809749" cy="501550"/>
                          </a:xfrm>
                          <a:prstGeom prst="parallelogram">
                            <a:avLst/>
                          </a:prstGeom>
                        </wps:spPr>
                        <wps:style>
                          <a:lnRef idx="2">
                            <a:schemeClr val="dk1"/>
                          </a:lnRef>
                          <a:fillRef idx="1">
                            <a:schemeClr val="lt1"/>
                          </a:fillRef>
                          <a:effectRef idx="0">
                            <a:schemeClr val="dk1"/>
                          </a:effectRef>
                          <a:fontRef idx="minor">
                            <a:schemeClr val="dk1"/>
                          </a:fontRef>
                        </wps:style>
                        <wps:txbx>
                          <w:txbxContent>
                            <w:p w14:paraId="67568E0B" w14:textId="55D1EEF1" w:rsidR="007B7D65" w:rsidRPr="00030C20" w:rsidRDefault="007B7D65" w:rsidP="00894200">
                              <w:pPr>
                                <w:spacing w:line="240" w:lineRule="auto"/>
                                <w:jc w:val="center"/>
                                <w:rPr>
                                  <w:rFonts w:cs="Times New Roman"/>
                                  <w:sz w:val="20"/>
                                  <w:szCs w:val="20"/>
                                  <w:lang w:val="en-US"/>
                                </w:rPr>
                              </w:pPr>
                              <w:r w:rsidRPr="00030C20">
                                <w:rPr>
                                  <w:rFonts w:cs="Times New Roman"/>
                                  <w:sz w:val="20"/>
                                  <w:szCs w:val="20"/>
                                  <w:lang w:val="en-US"/>
                                </w:rPr>
                                <w:t>K</w:t>
                              </w:r>
                              <w:r>
                                <w:rPr>
                                  <w:rFonts w:cs="Times New Roman"/>
                                  <w:sz w:val="20"/>
                                  <w:szCs w:val="20"/>
                                  <w:lang w:val="en-US"/>
                                </w:rPr>
                                <w:t>irim Data Tinggi Sampah Logam=5</w:t>
                              </w:r>
                              <w:r w:rsidRPr="00030C20">
                                <w:rPr>
                                  <w:rFonts w:cs="Times New Roman"/>
                                  <w:sz w:val="20"/>
                                  <w:szCs w:val="20"/>
                                  <w:lang w:val="en-US"/>
                                </w:rPr>
                                <w:t xml:space="preserve">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Straight Arrow Connector 79"/>
                        <wps:cNvCnPr/>
                        <wps:spPr>
                          <a:xfrm>
                            <a:off x="1485909" y="4476214"/>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0" name="Straight Arrow Connector 80"/>
                        <wps:cNvCnPr/>
                        <wps:spPr>
                          <a:xfrm>
                            <a:off x="1494459" y="2820429"/>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2" name="Flowchart: Terminator 72"/>
                        <wps:cNvSpPr/>
                        <wps:spPr>
                          <a:xfrm>
                            <a:off x="1069434" y="95250"/>
                            <a:ext cx="806991" cy="36195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644544D4" w14:textId="07A6F282" w:rsidR="007B7D65" w:rsidRPr="005E64DE" w:rsidRDefault="007B7D65" w:rsidP="005E64DE">
                              <w:pPr>
                                <w:jc w:val="center"/>
                                <w:rPr>
                                  <w:lang w:val="en-US"/>
                                </w:rPr>
                              </w:pPr>
                              <w:r>
                                <w:rPr>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Flowchart: Terminator 263"/>
                        <wps:cNvSpPr/>
                        <wps:spPr>
                          <a:xfrm>
                            <a:off x="1075350" y="5342550"/>
                            <a:ext cx="806450" cy="36195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2D8CE23E" w14:textId="3AD2E9F7" w:rsidR="007B7D65" w:rsidRDefault="007B7D65" w:rsidP="005E64DE">
                              <w:pPr>
                                <w:pStyle w:val="NormalWeb"/>
                                <w:spacing w:before="0" w:beforeAutospacing="0" w:after="0" w:afterAutospacing="0" w:line="480" w:lineRule="auto"/>
                                <w:jc w:val="center"/>
                              </w:pPr>
                              <w:r>
                                <w:rPr>
                                  <w:rFonts w:eastAsia="等线"/>
                                  <w:lang w:val="en-US"/>
                                </w:rPr>
                                <w:t>selesa</w:t>
                              </w:r>
                              <w:r>
                                <w:rPr>
                                  <w:rFonts w:eastAsia="等线"/>
                                </w:rPr>
                                <w:t>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xmlns:w15="http://schemas.microsoft.com/office/word/2012/wordml">
            <w:pict>
              <v:group w14:anchorId="7AE0D5C8" id="Canvas 16216" o:spid="_x0000_s1058" editas="canvas" style="width:232.5pt;height:466.85pt;mso-position-horizontal-relative:char;mso-position-vertical-relative:line" coordsize="29527,59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">
                <v:shape id="_x0000_s1059" type="#_x0000_t75" style="position:absolute;width:29527;height:59289;visibility:visible;mso-wrap-style:square">
                  <v:fill o:detectmouseclick="t"/>
                  <v:path o:connecttype="none"/>
                </v:shape>
                <v:shape id="Straight Arrow Connector 60" o:spid="_x0000_s1060" type="#_x0000_t32" style="position:absolute;left:14763;top:4360;width:0;height:35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76H74AAADbAAAADwAAAGRycy9kb3ducmV2LnhtbERPy4rCMBTdC/5DuMLsNFWYotUoPhhQ&#10;d1ZxfWmubbG5qU3G1r83C8Hl4bwXq85U4kmNKy0rGI8iEMSZ1SXnCi7nv+EUhPPIGivLpOBFDlbL&#10;fm+BibYtn+iZ+lyEEHYJKii8rxMpXVaQQTeyNXHgbrYx6ANscqkbbEO4qeQkimJpsOTQUGBN24Ky&#10;e/pvFLTor7PNOn9sN7vDvvutHvH5clTqZ9Ct5yA8df4r/rj3WkEc1ocv4QfI5R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qbvofvgAAANsAAAAPAAAAAAAAAAAAAAAAAKEC&#10;AABkcnMvZG93bnJldi54bWxQSwUGAAAAAAQABAD5AAAAjAMAAAAA&#10;" strokecolor="black [3200]" strokeweight=".5pt">
                  <v:stroke endarrow="block" joinstyle="miter"/>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61" o:spid="_x0000_s1061" type="#_x0000_t111" style="position:absolute;left:7334;top:18691;width:15240;height:3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SPpMQA&#10;AADbAAAADwAAAGRycy9kb3ducmV2LnhtbESPQWvCQBSE7wX/w/KE3upGDyLRVVohIrQKjXro7ZF9&#10;TaLZt0t2Nem/d4WCx2FmvmEWq9404katry0rGI8SEMSF1TWXCo6H7G0GwgdkjY1lUvBHHlbLwcsC&#10;U207/qZbHkoRIexTVFCF4FIpfVGRQT+yjjh6v7Y1GKJsS6lb7CLcNHKSJFNpsOa4UKGjdUXFJb8a&#10;Ba7ozj9un58+9Sbzu/3XOWs+Dkq9Dvv3OYhAfXiG/9tbrWA6hseX+AP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kj6TEAAAA2wAAAA8AAAAAAAAAAAAAAAAAmAIAAGRycy9k&#10;b3ducmV2LnhtbFBLBQYAAAAABAAEAPUAAACJAwAAAAA=&#10;" fillcolor="white [3201]" strokecolor="black [3200]" strokeweight="1pt">
                  <v:textbox>
                    <w:txbxContent>
                      <w:p w14:paraId="5D7E4094" w14:textId="77777777" w:rsidR="007B7D65" w:rsidRPr="00030C20" w:rsidRDefault="007B7D65" w:rsidP="00894200">
                        <w:pPr>
                          <w:jc w:val="center"/>
                          <w:rPr>
                            <w:rFonts w:cs="Times New Roman"/>
                            <w:sz w:val="20"/>
                            <w:szCs w:val="20"/>
                            <w:lang w:val="en-US"/>
                          </w:rPr>
                        </w:pPr>
                        <w:r>
                          <w:rPr>
                            <w:rFonts w:cs="Times New Roman"/>
                            <w:sz w:val="20"/>
                            <w:szCs w:val="20"/>
                            <w:lang w:val="en-US"/>
                          </w:rPr>
                          <w:t xml:space="preserve"> Baca tinggi </w:t>
                        </w:r>
                        <w:r w:rsidRPr="00030C20">
                          <w:rPr>
                            <w:rFonts w:cs="Times New Roman"/>
                            <w:sz w:val="20"/>
                            <w:szCs w:val="20"/>
                            <w:lang w:val="en-US"/>
                          </w:rPr>
                          <w:t>Sampah</w:t>
                        </w:r>
                      </w:p>
                    </w:txbxContent>
                  </v:textbox>
                </v:shape>
                <v:line id="Straight Connector 62" o:spid="_x0000_s1062" style="position:absolute;visibility:visible;mso-wrap-style:square" from="22764,37659" to="27957,37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k3IsUAAADbAAAADwAAAGRycy9kb3ducmV2LnhtbESPQWvCQBSE7wX/w/KEXopumoJodBUJ&#10;LRRaao2L50f2mQSzb0N2q/Hfu4VCj8PMfMOsNoNtxYV63zhW8DxNQBCXzjRcKdCHt8kchA/IBlvH&#10;pOBGHjbr0cMKM+OuvKdLESoRIewzVFCH0GVS+rImi37qOuLonVxvMUTZV9L0eI1w28o0SWbSYsNx&#10;ocaO8prKc/FjFXzoxfHpZTfX2h6KL/zWzevuM1fqcTxslyACDeE//Nd+NwpmKfx+iT9Ar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lk3IsUAAADbAAAADwAAAAAAAAAA&#10;AAAAAAChAgAAZHJzL2Rvd25yZXYueG1sUEsFBgAAAAAEAAQA+QAAAJMDAAAAAA==&#10;" strokecolor="black [3200]" strokeweight=".5pt">
                  <v:stroke joinstyle="miter"/>
                </v:line>
                <v:line id="Straight Connector 66" o:spid="_x0000_s1063" style="position:absolute;flip:y;visibility:visible;mso-wrap-style:square" from="27950,29792" to="27950,376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8/nr0AAADbAAAADwAAAGRycy9kb3ducmV2LnhtbESPzQrCMBCE74LvEFbwpqmCRapRRFA8&#10;Kf48wNKsabHZlCbW+vZGEDwOM/MNs1x3thItNb50rGAyTkAQ506XbBTcrrvRHIQPyBorx6TgTR7W&#10;q35viZl2Lz5TewlGRAj7DBUUIdSZlD4vyKIfu5o4enfXWAxRNkbqBl8Rbis5TZJUWiw5LhRY07ag&#10;/HF5WgXaHElunGlnE5Pedrk54XHfKjUcdJsFiEBd+Id/7YNWkKbw/RJ/gFx9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m/P569AAAA2wAAAA8AAAAAAAAAAAAAAAAAoQIA&#10;AGRycy9kb3ducmV2LnhtbFBLBQYAAAAABAAEAPkAAACLAwAAAAA=&#10;" strokecolor="black [3200]" strokeweight=".5pt">
                  <v:stroke joinstyle="miter"/>
                </v:line>
                <v:shape id="Straight Arrow Connector 68" o:spid="_x0000_s1064" type="#_x0000_t32" style="position:absolute;left:16383;top:29696;width:11520;height:11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m7nMMAAADbAAAADwAAAGRycy9kb3ducmV2LnhtbESPTYvCQAyG78L+hyELexGd6kG0Osoi&#10;CCIe/PoBsZNtSzuZ0hlt119vDgt7DG/eJ3lWm97V6kltKD0bmIwTUMSZtyXnBm7X3WgOKkRki7Vn&#10;MvBLATbrj8EKU+s7PtPzEnMlEA4pGihibFKtQ1aQwzD2DbFkP751GGVsc21b7ATuaj1Nkpl2WLJc&#10;KLChbUFZdXk4A131Oh8rOzwIdv+I19NivrsvjPn67L+XoCL18X/5r723BmbyrLiIB+j1G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GJu5zDAAAA2wAAAA8AAAAAAAAAAAAA&#10;AAAAoQIAAGRycy9kb3ducmV2LnhtbFBLBQYAAAAABAAEAPkAAACRAwAAAAA=&#10;" strokecolor="black [3200]" strokeweight=".5pt">
                  <v:stroke endarrow="block" joinstyle="miter"/>
                </v:shape>
                <v:shapetype id="_x0000_t202" coordsize="21600,21600" o:spt="202" path="m,l,21600r21600,l21600,xe">
                  <v:stroke joinstyle="miter"/>
                  <v:path gradientshapeok="t" o:connecttype="rect"/>
                </v:shapetype>
                <v:shape id="Text Box 69" o:spid="_x0000_s1065" type="#_x0000_t202" style="position:absolute;left:16060;top:42957;width:4037;height:3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dOMYA&#10;AADbAAAADwAAAGRycy9kb3ducmV2LnhtbESPT2vCQBTE74V+h+UVvIhuqvin0VVEWiveNNrS2yP7&#10;TEKzb0N2m8Rv3y0IPQ4z8xtmue5MKRqqXWFZwfMwAkGcWl1wpuCcvA3mIJxH1lhaJgU3crBePT4s&#10;Mda25SM1J5+JAGEXo4Lc+yqW0qU5GXRDWxEH72prgz7IOpO6xjbATSlHUTSVBgsOCzlWtM0p/T79&#10;GAVf/ezz4LrdpR1PxtXre5PMPnSiVO+p2yxAeOr8f/je3msF0xf4+xJ+gF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9+dOMYAAADbAAAADwAAAAAAAAAAAAAAAACYAgAAZHJz&#10;L2Rvd25yZXYueG1sUEsFBgAAAAAEAAQA9QAAAIsDAAAAAA==&#10;" fillcolor="white [3201]" stroked="f" strokeweight=".5pt">
                  <v:textbox>
                    <w:txbxContent>
                      <w:p w14:paraId="0C133FC3" w14:textId="77777777" w:rsidR="007B7D65" w:rsidRPr="00030C20" w:rsidRDefault="007B7D65" w:rsidP="00894200">
                        <w:pPr>
                          <w:rPr>
                            <w:sz w:val="20"/>
                            <w:szCs w:val="20"/>
                            <w:lang w:val="en-US"/>
                          </w:rPr>
                        </w:pPr>
                        <w:r w:rsidRPr="00030C20">
                          <w:rPr>
                            <w:sz w:val="20"/>
                            <w:szCs w:val="20"/>
                            <w:lang w:val="en-US"/>
                          </w:rPr>
                          <w:t xml:space="preserve"> Y</w:t>
                        </w:r>
                      </w:p>
                    </w:txbxContent>
                  </v:textbox>
                </v:shape>
                <v:shape id="Text Box 20" o:spid="_x0000_s1066" type="#_x0000_t202" style="position:absolute;left:17136;top:30728;width:2771;height:3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yieMMA&#10;AADbAAAADwAAAGRycy9kb3ducmV2LnhtbERPy2rCQBTdF/yH4RbcSJ2oqCV1EqTUB+40fdDdJXOb&#10;BDN3QmZM0r/vLIQuD+e9SQdTi45aV1lWMJtGIIhzqysuFLxnu6dnEM4ja6wtk4JfcpAmo4cNxtr2&#10;fKbu4gsRQtjFqKD0vomldHlJBt3UNsSB+7GtQR9gW0jdYh/CTS3nUbSSBisODSU29FpSfr3cjILv&#10;SfF1csP+o18sF83bocvWnzpTavw4bF9AeBr8v/juPmoF67A+fAk/Q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yieMMAAADbAAAADwAAAAAAAAAAAAAAAACYAgAAZHJzL2Rv&#10;d25yZXYueG1sUEsFBgAAAAAEAAQA9QAAAIgDAAAAAA==&#10;" fillcolor="white [3201]" stroked="f" strokeweight=".5pt">
                  <v:textbox>
                    <w:txbxContent>
                      <w:p w14:paraId="64AA8035" w14:textId="77777777" w:rsidR="007B7D65" w:rsidRPr="00030C20" w:rsidRDefault="007B7D65" w:rsidP="00894200">
                        <w:pPr>
                          <w:pStyle w:val="NormalWeb"/>
                          <w:spacing w:before="0" w:beforeAutospacing="0" w:after="0" w:afterAutospacing="0" w:line="256" w:lineRule="auto"/>
                          <w:rPr>
                            <w:sz w:val="20"/>
                            <w:szCs w:val="20"/>
                          </w:rPr>
                        </w:pPr>
                        <w:r w:rsidRPr="00030C20">
                          <w:rPr>
                            <w:rFonts w:eastAsia="SimSun"/>
                            <w:sz w:val="20"/>
                            <w:szCs w:val="20"/>
                            <w:lang w:val="en-US"/>
                          </w:rPr>
                          <w:t xml:space="preserve">T </w:t>
                        </w:r>
                      </w:p>
                    </w:txbxContent>
                  </v:textbox>
                </v:shape>
                <v:shape id="Straight Arrow Connector 71" o:spid="_x0000_s1067" type="#_x0000_t32" style="position:absolute;left:14763;top:52470;width:0;height:25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vJWcQAAADbAAAADwAAAGRycy9kb3ducmV2LnhtbESPzWrDMBCE74W8g9hAb42cQtLEtRxi&#10;h4LbW37oebG2tqm1cizVdt4+KhR6HGbmGybZTaYVA/WusaxguYhAEJdWN1wpuJzfnjYgnEfW2Fom&#10;BTdysEtnDwnG2o58pOHkKxEg7GJUUHvfxVK6siaDbmE74uB92d6gD7KvpO5xDHDTyucoWkuDDYeF&#10;GjvKayq/Tz9GwYj+c5vtq2ueHd6LadVe1+fLh1KP82n/CsLT5P/Df+1CK3hZwu+X8A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8lZxAAAANsAAAAPAAAAAAAAAAAA&#10;AAAAAKECAABkcnMvZG93bnJldi54bWxQSwUGAAAAAAQABAD5AAAAkgMAAAAA&#10;" strokecolor="black [3200]" strokeweight=".5pt">
                  <v:stroke endarrow="block" joinstyle="miter"/>
                </v:shape>
                <v:shapetype id="_x0000_t117" coordsize="21600,21600" o:spt="117" path="m4353,l17214,r4386,10800l17214,21600r-12861,l,10800xe">
                  <v:stroke joinstyle="miter"/>
                  <v:path gradientshapeok="t" o:connecttype="rect" textboxrect="4353,0,17214,21600"/>
                </v:shapetype>
                <v:shape id="Flowchart: Preparation 73" o:spid="_x0000_s1068" type="#_x0000_t117" style="position:absolute;left:7524;top:7694;width:14859;height:8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A/sQA&#10;AADbAAAADwAAAGRycy9kb3ducmV2LnhtbESPQWsCMRSE7wX/Q3iCt5q1hVpWo6hUEARB7cHjc/Pc&#10;LG5eliTdXf+9KRR6HGbmG2a+7G0tWvKhcqxgMs5AEBdOV1wq+D5vXz9BhIissXZMCh4UYLkYvMwx&#10;167jI7WnWIoE4ZCjAhNjk0sZCkMWw9g1xMm7OW8xJulLqT12CW5r+ZZlH9JixWnBYEMbQ8X99GMV&#10;bPnLX29+b7r1pd0cdtP6fDhOlBoN+9UMRKQ+/of/2jutYPoOv1/SD5C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cAP7EAAAA2wAAAA8AAAAAAAAAAAAAAAAAmAIAAGRycy9k&#10;b3ducmV2LnhtbFBLBQYAAAAABAAEAPUAAACJAwAAAAA=&#10;" fillcolor="white [3201]" strokecolor="black [3200]" strokeweight="1pt">
                  <v:textbox>
                    <w:txbxContent>
                      <w:p w14:paraId="4937303B" w14:textId="77777777" w:rsidR="007B7D65" w:rsidRPr="00030C20" w:rsidRDefault="007B7D65" w:rsidP="00894200">
                        <w:pPr>
                          <w:spacing w:line="240" w:lineRule="auto"/>
                          <w:jc w:val="center"/>
                          <w:rPr>
                            <w:rFonts w:cs="Times New Roman"/>
                            <w:sz w:val="20"/>
                            <w:szCs w:val="20"/>
                            <w:lang w:val="en-US"/>
                          </w:rPr>
                        </w:pPr>
                        <w:r w:rsidRPr="00030C20">
                          <w:rPr>
                            <w:rFonts w:cs="Times New Roman"/>
                            <w:sz w:val="20"/>
                            <w:szCs w:val="20"/>
                            <w:lang w:val="en-US"/>
                          </w:rPr>
                          <w:t xml:space="preserve"> Jarak Sampah={0},Tinggi Sampah Logam={0}</w:t>
                        </w:r>
                      </w:p>
                      <w:p w14:paraId="65422A56" w14:textId="77777777" w:rsidR="007B7D65" w:rsidRPr="00030C20" w:rsidRDefault="007B7D65" w:rsidP="00894200">
                        <w:pPr>
                          <w:jc w:val="center"/>
                          <w:rPr>
                            <w:sz w:val="20"/>
                            <w:szCs w:val="20"/>
                            <w:lang w:val="en-US"/>
                          </w:rPr>
                        </w:pPr>
                      </w:p>
                    </w:txbxContent>
                  </v:textbox>
                </v:shape>
                <v:shape id="Straight Arrow Connector 74" o:spid="_x0000_s1069" type="#_x0000_t32" style="position:absolute;left:14944;top:16288;width:0;height:25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xqwcIAAADbAAAADwAAAGRycy9kb3ducmV2LnhtbESPT4vCMBTE78J+h/AEb5q6+LcaRV0E&#10;9WYVz4/mbVu2ealN1na//UYQPA4z8xtmuW5NKR5Uu8KyguEgAkGcWl1wpuB62fdnIJxH1lhaJgV/&#10;5GC9+ugsMda24TM9Ep+JAGEXo4Lc+yqW0qU5GXQDWxEH79vWBn2QdSZ1jU2Am1J+RtFEGiw4LORY&#10;0S6n9Cf5NQoa9Lf5dpPdd9uv46Edl/fJ5XpSqtdtNwsQnlr/Dr/aB61gOoLnl/AD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IxqwcIAAADbAAAADwAAAAAAAAAAAAAA&#10;AAChAgAAZHJzL2Rvd25yZXYueG1sUEsFBgAAAAAEAAQA+QAAAJADAAAAAA==&#10;" strokecolor="black [3200]" strokeweight=".5pt">
                  <v:stroke endarrow="block" joinstyle="miter"/>
                </v:shape>
                <v:shape id="Straight Arrow Connector 75" o:spid="_x0000_s1070" type="#_x0000_t32" style="position:absolute;left:14954;top:22848;width:0;height:25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DPWsMAAADbAAAADwAAAGRycy9kb3ducmV2LnhtbESPS4vCQBCE7wv+h6EFbzpR8JXNRHwg&#10;6N58sOcm05uEzfTEzGjiv3eEhT0WVfUVlaw6U4kHNa60rGA8ikAQZ1aXnCu4XvbDBQjnkTVWlknB&#10;kxys0t5HgrG2LZ/ocfa5CBB2MSoovK9jKV1WkEE3sjVx8H5sY9AH2eRSN9gGuKnkJIpm0mDJYaHA&#10;mrYFZb/nu1HQov9ebtb5bbvZHQ/dtLrNLtcvpQb9bv0JwlPn/8N/7YNWMJ/C+0v4ATJ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Az1rDAAAA2wAAAA8AAAAAAAAAAAAA&#10;AAAAoQIAAGRycy9kb3ducmV2LnhtbFBLBQYAAAAABAAEAPkAAACRAwAAAAA=&#10;" strokecolor="black [3200]" strokeweight=".5pt">
                  <v:stroke endarrow="block" joinstyle="miter"/>
                </v:shape>
                <v:rect id="Rectangle 76" o:spid="_x0000_s1071" style="position:absolute;left:6858;top:25145;width:16287;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jrk8QA&#10;AADbAAAADwAAAGRycy9kb3ducmV2LnhtbESPQWvCQBSE7wX/w/KE3urGHmIb3QSRFgqVSqMHj4/s&#10;Mwlm34bdbRL/fVco9DjMzDfMpphMJwZyvrWsYLlIQBBXVrdcKzgd359eQPiArLGzTApu5KHIZw8b&#10;zLQd+ZuGMtQiQthnqKAJoc+k9FVDBv3C9sTRu1hnMETpaqkdjhFuOvmcJKk02HJcaLCnXUPVtfwx&#10;CuyhvXVb9/o17Gl1/jyEZJzSN6Ue59N2DSLQFP7Df+0PrWCVwv1L/AE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I65PEAAAA2wAAAA8AAAAAAAAAAAAAAAAAmAIAAGRycy9k&#10;b3ducmV2LnhtbFBLBQYAAAAABAAEAPUAAACJAwAAAAA=&#10;" fillcolor="white [3201]" strokecolor="black [3200]" strokeweight="1pt">
                  <v:textbox>
                    <w:txbxContent>
                      <w:p w14:paraId="79D3679A" w14:textId="3064BAC3" w:rsidR="007B7D65" w:rsidRPr="00030C20" w:rsidRDefault="007B7D65" w:rsidP="00894200">
                        <w:pPr>
                          <w:jc w:val="center"/>
                          <w:rPr>
                            <w:rFonts w:cs="Times New Roman"/>
                            <w:sz w:val="20"/>
                            <w:szCs w:val="20"/>
                            <w:lang w:val="en-US"/>
                          </w:rPr>
                        </w:pPr>
                        <w:r w:rsidRPr="00030C20">
                          <w:rPr>
                            <w:rFonts w:cs="Times New Roman"/>
                            <w:sz w:val="20"/>
                            <w:szCs w:val="20"/>
                            <w:lang w:val="en-US"/>
                          </w:rPr>
                          <w:t>Tinggi Sampah</w:t>
                        </w:r>
                        <w:r>
                          <w:rPr>
                            <w:rFonts w:cs="Times New Roman"/>
                            <w:sz w:val="20"/>
                            <w:szCs w:val="20"/>
                            <w:lang w:val="en-US"/>
                          </w:rPr>
                          <w:t xml:space="preserve"> </w:t>
                        </w:r>
                        <w:r w:rsidRPr="00030C20">
                          <w:rPr>
                            <w:rFonts w:cs="Times New Roman"/>
                            <w:sz w:val="20"/>
                            <w:szCs w:val="20"/>
                            <w:lang w:val="en-US"/>
                          </w:rPr>
                          <w:t>=</w:t>
                        </w:r>
                        <w:r>
                          <w:rPr>
                            <w:rFonts w:cs="Times New Roman"/>
                            <w:sz w:val="20"/>
                            <w:szCs w:val="20"/>
                            <w:lang w:val="en-US"/>
                          </w:rPr>
                          <w:t xml:space="preserve"> 20-15</w:t>
                        </w:r>
                        <w:r w:rsidRPr="00030C20">
                          <w:rPr>
                            <w:rFonts w:cs="Times New Roman"/>
                            <w:sz w:val="20"/>
                            <w:szCs w:val="20"/>
                            <w:lang w:val="en-US"/>
                          </w:rPr>
                          <w:t>cm</w:t>
                        </w:r>
                      </w:p>
                      <w:p w14:paraId="3E3A7A81" w14:textId="77777777" w:rsidR="007B7D65" w:rsidRPr="00030C20" w:rsidRDefault="007B7D65" w:rsidP="00894200">
                        <w:pPr>
                          <w:jc w:val="center"/>
                          <w:rPr>
                            <w:rFonts w:cs="Times New Roman"/>
                            <w:sz w:val="20"/>
                            <w:szCs w:val="20"/>
                            <w:lang w:val="en-US"/>
                          </w:rPr>
                        </w:pPr>
                      </w:p>
                    </w:txbxContent>
                  </v:textbox>
                </v:rect>
                <v:shapetype id="_x0000_t4" coordsize="21600,21600" o:spt="4" path="m10800,l,10800,10800,21600,21600,10800xe">
                  <v:stroke joinstyle="miter"/>
                  <v:path gradientshapeok="t" o:connecttype="rect" textboxrect="5400,5400,16200,16200"/>
                </v:shapetype>
                <v:shape id="Diamond 77" o:spid="_x0000_s1072" type="#_x0000_t4" style="position:absolute;left:7334;top:30663;width:15335;height:139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BFZsQA&#10;AADbAAAADwAAAGRycy9kb3ducmV2LnhtbESPQWvCQBSE7wX/w/KE3urGUk1IXSUIBXts9KC31+xr&#10;NjT7NmS3Sdpf3xUEj8PMfMNsdpNtxUC9bxwrWC4SEMSV0w3XCk7Ht6cMhA/IGlvHpOCXPOy2s4cN&#10;5tqN/EFDGWoRIexzVGBC6HIpfWXIol+4jjh6X663GKLsa6l7HCPctvI5SdbSYsNxwWBHe0PVd/lj&#10;FfydV2lSXoaxeDnsl43Lik/zXij1OJ+KVxCBpnAP39oHrSBN4fol/gC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QRWbEAAAA2wAAAA8AAAAAAAAAAAAAAAAAmAIAAGRycy9k&#10;b3ducmV2LnhtbFBLBQYAAAAABAAEAPUAAACJAwAAAAA=&#10;" fillcolor="white [3201]" strokecolor="black [3200]" strokeweight="1pt">
                  <v:textbox>
                    <w:txbxContent>
                      <w:p w14:paraId="47F0AA5C" w14:textId="77777777" w:rsidR="007B7D65" w:rsidRPr="00030C20" w:rsidRDefault="007B7D65" w:rsidP="0018483A">
                        <w:pPr>
                          <w:spacing w:line="240" w:lineRule="auto"/>
                          <w:jc w:val="center"/>
                          <w:rPr>
                            <w:rFonts w:cs="Times New Roman"/>
                            <w:sz w:val="20"/>
                            <w:szCs w:val="20"/>
                            <w:lang w:val="en-US"/>
                          </w:rPr>
                        </w:pPr>
                        <w:r w:rsidRPr="00030C20">
                          <w:rPr>
                            <w:rFonts w:cs="Times New Roman"/>
                            <w:sz w:val="20"/>
                            <w:szCs w:val="20"/>
                            <w:lang w:val="en-US"/>
                          </w:rPr>
                          <w:t>Terhubung Wifi dan Aplikasi Android</w:t>
                        </w:r>
                      </w:p>
                    </w:txbxContent>
                  </v:textbox>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78" o:spid="_x0000_s1073" type="#_x0000_t7" style="position:absolute;left:6000;top:47276;width:18098;height:50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B5wb0A&#10;AADbAAAADwAAAGRycy9kb3ducmV2LnhtbERPO47CMBDtkbiDNUh04LAFoIBBkP2IlsABRvEQW8Tj&#10;EBuSvf26WIny6f23+8E14kVdsJ4VLOYZCOLKa8u1guvle7YGESKyxsYzKfilAPvdeLTFXPuez/Qq&#10;Yy1SCIccFZgY21zKUBlyGOa+JU7czXcOY4JdLXWHfQp3jfzIsqV0aDk1GGypMFTdy6dT8IOH89H0&#10;dv1ZropnYYsrVY8vpaaT4bABEWmIb/G/+6QVrNLY9CX9ALn7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l5B5wb0AAADbAAAADwAAAAAAAAAAAAAAAACYAgAAZHJzL2Rvd25yZXYu&#10;eG1sUEsFBgAAAAAEAAQA9QAAAIIDAAAAAA==&#10;" adj="1497" fillcolor="white [3201]" strokecolor="black [3200]" strokeweight="1pt">
                  <v:textbox>
                    <w:txbxContent>
                      <w:p w14:paraId="67568E0B" w14:textId="55D1EEF1" w:rsidR="007B7D65" w:rsidRPr="00030C20" w:rsidRDefault="007B7D65" w:rsidP="00894200">
                        <w:pPr>
                          <w:spacing w:line="240" w:lineRule="auto"/>
                          <w:jc w:val="center"/>
                          <w:rPr>
                            <w:rFonts w:cs="Times New Roman"/>
                            <w:sz w:val="20"/>
                            <w:szCs w:val="20"/>
                            <w:lang w:val="en-US"/>
                          </w:rPr>
                        </w:pPr>
                        <w:r w:rsidRPr="00030C20">
                          <w:rPr>
                            <w:rFonts w:cs="Times New Roman"/>
                            <w:sz w:val="20"/>
                            <w:szCs w:val="20"/>
                            <w:lang w:val="en-US"/>
                          </w:rPr>
                          <w:t>K</w:t>
                        </w:r>
                        <w:r>
                          <w:rPr>
                            <w:rFonts w:cs="Times New Roman"/>
                            <w:sz w:val="20"/>
                            <w:szCs w:val="20"/>
                            <w:lang w:val="en-US"/>
                          </w:rPr>
                          <w:t>irim Data Tinggi Sampah Logam=5</w:t>
                        </w:r>
                        <w:r w:rsidRPr="00030C20">
                          <w:rPr>
                            <w:rFonts w:cs="Times New Roman"/>
                            <w:sz w:val="20"/>
                            <w:szCs w:val="20"/>
                            <w:lang w:val="en-US"/>
                          </w:rPr>
                          <w:t xml:space="preserve"> cm</w:t>
                        </w:r>
                      </w:p>
                    </w:txbxContent>
                  </v:textbox>
                </v:shape>
                <v:shape id="Straight Arrow Connector 79" o:spid="_x0000_s1074" type="#_x0000_t32" style="position:absolute;left:14859;top:44762;width:0;height:25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3FX8IAAADbAAAADwAAAGRycy9kb3ducmV2LnhtbESPS6vCMBSE94L/IRzh7jRVuD6qUXwg&#10;eN35wPWhObbF5qQ20dZ/fyMILoeZ+YaZLRpTiCdVLresoN+LQBAnVuecKjiftt0xCOeRNRaWScGL&#10;HCzm7dYMY21rPtDz6FMRIOxiVJB5X8ZSuiQjg65nS+LgXW1l0AdZpVJXWAe4KeQgiobSYM5hIcOS&#10;1hklt+PDKKjRXyarZXpfrzZ/u+a3uA9P571SP51mOQXhqfHf8Ke90wpGE3h/CT9Az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3FX8IAAADbAAAADwAAAAAAAAAAAAAA&#10;AAChAgAAZHJzL2Rvd25yZXYueG1sUEsFBgAAAAAEAAQA+QAAAJADAAAAAA==&#10;" strokecolor="black [3200]" strokeweight=".5pt">
                  <v:stroke endarrow="block" joinstyle="miter"/>
                </v:shape>
                <v:shape id="Straight Arrow Connector 80" o:spid="_x0000_s1075" type="#_x0000_t32" style="position:absolute;left:14944;top:28204;width:0;height:25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Ic5b0AAADbAAAADwAAAGRycy9kb3ducmV2LnhtbERPyQrCMBC9C/5DGMGbpgqKVqO4IKg3&#10;FzwPzdgWm0ltoq1/bw6Cx8fb58vGFOJNlcstKxj0IxDEidU5pwqul11vAsJ5ZI2FZVLwIQfLRbs1&#10;x1jbmk/0PvtUhBB2MSrIvC9jKV2SkUHXtyVx4O62MugDrFKpK6xDuCnkMIrG0mDOoSHDkjYZJY/z&#10;yyio0d+m61X63Ky3h30zKp7jy/WoVLfTrGYgPDX+L/6591rBJKwPX8IPkIs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piHOW9AAAA2wAAAA8AAAAAAAAAAAAAAAAAoQIA&#10;AGRycy9kb3ducmV2LnhtbFBLBQYAAAAABAAEAPkAAACLAwAAAAA=&#10;" strokecolor="black [3200]" strokeweight=".5pt">
                  <v:stroke endarrow="block" joinstyle="miter"/>
                </v:shape>
                <v:shapetype id="_x0000_t116" coordsize="21600,21600" o:spt="116" path="m3475,qx,10800,3475,21600l18125,21600qx21600,10800,18125,xe">
                  <v:stroke joinstyle="miter"/>
                  <v:path gradientshapeok="t" o:connecttype="rect" textboxrect="1018,3163,20582,18437"/>
                </v:shapetype>
                <v:shape id="Flowchart: Terminator 72" o:spid="_x0000_s1076" type="#_x0000_t116" style="position:absolute;left:10694;top:952;width:8070;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CrbMUA&#10;AADbAAAADwAAAGRycy9kb3ducmV2LnhtbESPQWvCQBSE74X+h+UVvBTdGEojqauIYumlB6PY62v2&#10;NRvNvg3ZNcZ/3y0UPA4z8w0zXw62ET11vnasYDpJQBCXTtdcKTjst+MZCB+QNTaOScGNPCwXjw9z&#10;zLW78o76IlQiQtjnqMCE0OZS+tKQRT9xLXH0flxnMUTZVVJ3eI1w28g0SV6lxZrjgsGW1obKc3Gx&#10;Ct6/sm/apDY79s+frjW728vpUig1ehpWbyACDeEe/m9/aAVZCn9f4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wKtsxQAAANsAAAAPAAAAAAAAAAAAAAAAAJgCAABkcnMv&#10;ZG93bnJldi54bWxQSwUGAAAAAAQABAD1AAAAigMAAAAA&#10;" fillcolor="white [3201]" strokecolor="black [3200]" strokeweight="1pt">
                  <v:textbox>
                    <w:txbxContent>
                      <w:p w14:paraId="644544D4" w14:textId="07A6F282" w:rsidR="007B7D65" w:rsidRPr="005E64DE" w:rsidRDefault="007B7D65" w:rsidP="005E64DE">
                        <w:pPr>
                          <w:jc w:val="center"/>
                          <w:rPr>
                            <w:lang w:val="en-US"/>
                          </w:rPr>
                        </w:pPr>
                        <w:r>
                          <w:rPr>
                            <w:lang w:val="en-US"/>
                          </w:rPr>
                          <w:t>mulai</w:t>
                        </w:r>
                      </w:p>
                    </w:txbxContent>
                  </v:textbox>
                </v:shape>
                <v:shape id="Flowchart: Terminator 263" o:spid="_x0000_s1077" type="#_x0000_t116" style="position:absolute;left:10753;top:53425;width:8065;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DeY8YA&#10;AADcAAAADwAAAGRycy9kb3ducmV2LnhtbESPQWvCQBSE74X+h+UVvBTdNIqW6Cql0uLFg1Hs9Zl9&#10;zabNvg3ZNcZ/7wqFHoeZ+YZZrHpbi45aXzlW8DJKQBAXTldcKjjsP4avIHxA1lg7JgVX8rBaPj4s&#10;MNPuwjvq8lCKCGGfoQITQpNJ6QtDFv3INcTR+3atxRBlW0rd4iXCbS3TJJlKixXHBYMNvRsqfvOz&#10;VfD5NTvROrWzY/e8dY3ZXSc/51ypwVP/NgcRqA//4b/2RitIp2O4n4lHQC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WDeY8YAAADcAAAADwAAAAAAAAAAAAAAAACYAgAAZHJz&#10;L2Rvd25yZXYueG1sUEsFBgAAAAAEAAQA9QAAAIsDAAAAAA==&#10;" fillcolor="white [3201]" strokecolor="black [3200]" strokeweight="1pt">
                  <v:textbox>
                    <w:txbxContent>
                      <w:p w14:paraId="2D8CE23E" w14:textId="3AD2E9F7" w:rsidR="007B7D65" w:rsidRDefault="007B7D65" w:rsidP="005E64DE">
                        <w:pPr>
                          <w:pStyle w:val="NormalWeb"/>
                          <w:spacing w:before="0" w:beforeAutospacing="0" w:after="0" w:afterAutospacing="0" w:line="480" w:lineRule="auto"/>
                          <w:jc w:val="center"/>
                        </w:pPr>
                        <w:r>
                          <w:rPr>
                            <w:rFonts w:eastAsia="等线"/>
                            <w:lang w:val="en-US"/>
                          </w:rPr>
                          <w:t>selesa</w:t>
                        </w:r>
                        <w:r>
                          <w:rPr>
                            <w:rFonts w:eastAsia="等线"/>
                          </w:rPr>
                          <w:t>i</w:t>
                        </w:r>
                      </w:p>
                    </w:txbxContent>
                  </v:textbox>
                </v:shape>
                <w10:anchorlock/>
              </v:group>
            </w:pict>
          </mc:Fallback>
        </mc:AlternateContent>
      </w:r>
    </w:p>
    <w:p w14:paraId="183A056E" w14:textId="779B784D" w:rsidR="00894200" w:rsidRDefault="008B3EF6" w:rsidP="00063CF4">
      <w:pPr>
        <w:pStyle w:val="Caption"/>
        <w:ind w:left="1701"/>
        <w:jc w:val="center"/>
        <w:rPr>
          <w:rFonts w:cs="Times New Roman"/>
          <w:i w:val="0"/>
          <w:color w:val="auto"/>
          <w:sz w:val="24"/>
          <w:szCs w:val="24"/>
          <w:lang w:val="en-US"/>
        </w:rPr>
      </w:pPr>
      <w:bookmarkStart w:id="148" w:name="_Toc73705218"/>
      <w:r w:rsidRPr="00997908">
        <w:rPr>
          <w:i w:val="0"/>
          <w:color w:val="auto"/>
          <w:sz w:val="24"/>
          <w:szCs w:val="24"/>
        </w:rPr>
        <w:t xml:space="preserve">Gambar 4. </w:t>
      </w:r>
      <w:r w:rsidRPr="00997908">
        <w:rPr>
          <w:i w:val="0"/>
          <w:color w:val="auto"/>
          <w:sz w:val="24"/>
          <w:szCs w:val="24"/>
        </w:rPr>
        <w:fldChar w:fldCharType="begin"/>
      </w:r>
      <w:r w:rsidRPr="00997908">
        <w:rPr>
          <w:i w:val="0"/>
          <w:color w:val="auto"/>
          <w:sz w:val="24"/>
          <w:szCs w:val="24"/>
        </w:rPr>
        <w:instrText xml:space="preserve"> SEQ Gambar_4. \* ARABIC </w:instrText>
      </w:r>
      <w:r w:rsidRPr="00997908">
        <w:rPr>
          <w:i w:val="0"/>
          <w:color w:val="auto"/>
          <w:sz w:val="24"/>
          <w:szCs w:val="24"/>
        </w:rPr>
        <w:fldChar w:fldCharType="separate"/>
      </w:r>
      <w:r w:rsidR="00713366">
        <w:rPr>
          <w:i w:val="0"/>
          <w:noProof/>
          <w:color w:val="auto"/>
          <w:sz w:val="24"/>
          <w:szCs w:val="24"/>
        </w:rPr>
        <w:t>2</w:t>
      </w:r>
      <w:r w:rsidRPr="00997908">
        <w:rPr>
          <w:i w:val="0"/>
          <w:color w:val="auto"/>
          <w:sz w:val="24"/>
          <w:szCs w:val="24"/>
        </w:rPr>
        <w:fldChar w:fldCharType="end"/>
      </w:r>
      <w:r w:rsidR="00894200" w:rsidRPr="00997908">
        <w:rPr>
          <w:rFonts w:cs="Times New Roman"/>
          <w:i w:val="0"/>
          <w:color w:val="auto"/>
          <w:sz w:val="24"/>
          <w:szCs w:val="24"/>
          <w:lang w:val="en-US"/>
        </w:rPr>
        <w:t xml:space="preserve"> </w:t>
      </w:r>
      <w:r w:rsidR="00894200" w:rsidRPr="00FC0C16">
        <w:rPr>
          <w:rFonts w:cs="Times New Roman"/>
          <w:color w:val="auto"/>
          <w:sz w:val="24"/>
          <w:szCs w:val="24"/>
          <w:lang w:val="en-US"/>
        </w:rPr>
        <w:t xml:space="preserve">Flowchart </w:t>
      </w:r>
      <w:r w:rsidR="00894200">
        <w:rPr>
          <w:rFonts w:cs="Times New Roman"/>
          <w:i w:val="0"/>
          <w:color w:val="auto"/>
          <w:sz w:val="24"/>
          <w:szCs w:val="24"/>
          <w:lang w:val="en-US"/>
        </w:rPr>
        <w:t>Sistem  Monitoring Tong Sampah Logam</w:t>
      </w:r>
      <w:bookmarkEnd w:id="148"/>
    </w:p>
    <w:p w14:paraId="04EEF919" w14:textId="77777777" w:rsidR="00894200" w:rsidRDefault="00894200" w:rsidP="00894200">
      <w:pPr>
        <w:spacing w:line="240" w:lineRule="auto"/>
        <w:rPr>
          <w:lang w:val="en-US"/>
        </w:rPr>
      </w:pPr>
      <w:r>
        <w:rPr>
          <w:lang w:val="en-US"/>
        </w:rPr>
        <w:br w:type="page"/>
      </w:r>
    </w:p>
    <w:p w14:paraId="5ED6E708" w14:textId="77777777" w:rsidR="00894200" w:rsidRPr="00102E25" w:rsidRDefault="00894200" w:rsidP="00063CF4">
      <w:pPr>
        <w:pStyle w:val="ListParagraph"/>
        <w:numPr>
          <w:ilvl w:val="3"/>
          <w:numId w:val="28"/>
        </w:numPr>
        <w:spacing w:after="160"/>
        <w:ind w:left="1701"/>
        <w:jc w:val="both"/>
        <w:rPr>
          <w:rFonts w:cs="Times New Roman"/>
          <w:lang w:val="en-US"/>
        </w:rPr>
      </w:pPr>
      <w:r w:rsidRPr="00FC0C16">
        <w:rPr>
          <w:rFonts w:cs="Times New Roman"/>
          <w:i/>
          <w:lang w:val="en-US"/>
        </w:rPr>
        <w:t>Flowchart</w:t>
      </w:r>
      <w:r w:rsidRPr="00102E25">
        <w:rPr>
          <w:rFonts w:cs="Times New Roman"/>
          <w:lang w:val="en-US"/>
        </w:rPr>
        <w:t xml:space="preserve">  Sistem  Monitoring Tong Sampah Organik</w:t>
      </w:r>
    </w:p>
    <w:p w14:paraId="756A0B86" w14:textId="1185AA45" w:rsidR="00894200" w:rsidRPr="00205188" w:rsidRDefault="00894200" w:rsidP="00063CF4">
      <w:pPr>
        <w:pStyle w:val="ListParagraph"/>
        <w:ind w:left="1701"/>
        <w:jc w:val="both"/>
        <w:rPr>
          <w:rFonts w:cs="Times New Roman"/>
          <w:lang w:val="en-US"/>
        </w:rPr>
      </w:pPr>
      <w:r>
        <w:rPr>
          <w:rFonts w:cs="Times New Roman"/>
          <w:lang w:val="en-US"/>
        </w:rPr>
        <w:t>Berikut adalah flowchart sistem monitoring to</w:t>
      </w:r>
      <w:r w:rsidR="00063CF4">
        <w:rPr>
          <w:rFonts w:cs="Times New Roman"/>
          <w:lang w:val="en-US"/>
        </w:rPr>
        <w:t xml:space="preserve">ng sampah logam </w:t>
      </w:r>
      <w:r w:rsidR="00734E11">
        <w:rPr>
          <w:rFonts w:cs="Times New Roman"/>
          <w:lang w:val="en-US"/>
        </w:rPr>
        <w:t>pada gambar 4.3</w:t>
      </w:r>
      <w:r>
        <w:rPr>
          <w:rFonts w:cs="Times New Roman"/>
          <w:lang w:val="en-US"/>
        </w:rPr>
        <w:t>.</w:t>
      </w:r>
    </w:p>
    <w:p w14:paraId="004909EC" w14:textId="77777777" w:rsidR="00894200" w:rsidRDefault="00894200" w:rsidP="00894200">
      <w:pPr>
        <w:spacing w:line="240" w:lineRule="auto"/>
        <w:rPr>
          <w:lang w:val="en-US"/>
        </w:rPr>
      </w:pPr>
    </w:p>
    <w:p w14:paraId="0D0E4821" w14:textId="288AD687" w:rsidR="00894200" w:rsidRDefault="00894200" w:rsidP="00894200">
      <w:pPr>
        <w:spacing w:line="240" w:lineRule="auto"/>
        <w:ind w:left="1276"/>
        <w:jc w:val="center"/>
        <w:rPr>
          <w:lang w:val="en-US"/>
        </w:rPr>
      </w:pPr>
      <w:r>
        <w:rPr>
          <w:rFonts w:cs="Times New Roman"/>
          <w:noProof/>
          <w:lang w:val="en-US"/>
        </w:rPr>
        <mc:AlternateContent>
          <mc:Choice Requires="wpc">
            <w:drawing>
              <wp:inline distT="0" distB="0" distL="0" distR="0" wp14:anchorId="3D763DD7" wp14:editId="4925EC19">
                <wp:extent cx="2952750" cy="5812155"/>
                <wp:effectExtent l="0" t="0" r="0" b="0"/>
                <wp:docPr id="16217" name="Canvas 16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2" name="Straight Arrow Connector 82"/>
                        <wps:cNvCnPr/>
                        <wps:spPr>
                          <a:xfrm>
                            <a:off x="1476375" y="340793"/>
                            <a:ext cx="0" cy="35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3" name="Flowchart: Data 83"/>
                        <wps:cNvSpPr/>
                        <wps:spPr>
                          <a:xfrm>
                            <a:off x="733425" y="1773854"/>
                            <a:ext cx="1524000" cy="388315"/>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258130EE" w14:textId="062C2D2D" w:rsidR="007B7D65" w:rsidRPr="00030C20" w:rsidRDefault="007B7D65" w:rsidP="0018483A">
                              <w:pPr>
                                <w:spacing w:line="240" w:lineRule="auto"/>
                                <w:jc w:val="center"/>
                                <w:rPr>
                                  <w:rFonts w:cs="Times New Roman"/>
                                  <w:sz w:val="20"/>
                                  <w:szCs w:val="20"/>
                                  <w:lang w:val="en-US"/>
                                </w:rPr>
                              </w:pPr>
                              <w:r>
                                <w:rPr>
                                  <w:rFonts w:cs="Times New Roman"/>
                                  <w:sz w:val="20"/>
                                  <w:szCs w:val="20"/>
                                  <w:lang w:val="en-US"/>
                                </w:rPr>
                                <w:t xml:space="preserve"> Baca tinggi </w:t>
                              </w:r>
                              <w:r w:rsidRPr="00030C20">
                                <w:rPr>
                                  <w:rFonts w:cs="Times New Roman"/>
                                  <w:sz w:val="20"/>
                                  <w:szCs w:val="20"/>
                                  <w:lang w:val="en-US"/>
                                </w:rPr>
                                <w:t>Samp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Straight Connector 84"/>
                        <wps:cNvCnPr/>
                        <wps:spPr>
                          <a:xfrm>
                            <a:off x="2276069" y="3718325"/>
                            <a:ext cx="519268" cy="0"/>
                          </a:xfrm>
                          <a:prstGeom prst="line">
                            <a:avLst/>
                          </a:prstGeom>
                        </wps:spPr>
                        <wps:style>
                          <a:lnRef idx="1">
                            <a:schemeClr val="dk1"/>
                          </a:lnRef>
                          <a:fillRef idx="0">
                            <a:schemeClr val="dk1"/>
                          </a:fillRef>
                          <a:effectRef idx="0">
                            <a:schemeClr val="dk1"/>
                          </a:effectRef>
                          <a:fontRef idx="minor">
                            <a:schemeClr val="tx1"/>
                          </a:fontRef>
                        </wps:style>
                        <wps:bodyPr/>
                      </wps:wsp>
                      <wps:wsp>
                        <wps:cNvPr id="85" name="Straight Connector 85"/>
                        <wps:cNvCnPr/>
                        <wps:spPr>
                          <a:xfrm flipV="1">
                            <a:off x="2795336" y="2935175"/>
                            <a:ext cx="1" cy="783150"/>
                          </a:xfrm>
                          <a:prstGeom prst="line">
                            <a:avLst/>
                          </a:prstGeom>
                        </wps:spPr>
                        <wps:style>
                          <a:lnRef idx="1">
                            <a:schemeClr val="dk1"/>
                          </a:lnRef>
                          <a:fillRef idx="0">
                            <a:schemeClr val="dk1"/>
                          </a:fillRef>
                          <a:effectRef idx="0">
                            <a:schemeClr val="dk1"/>
                          </a:effectRef>
                          <a:fontRef idx="minor">
                            <a:schemeClr val="tx1"/>
                          </a:fontRef>
                        </wps:style>
                        <wps:bodyPr/>
                      </wps:wsp>
                      <wps:wsp>
                        <wps:cNvPr id="86" name="Straight Arrow Connector 86"/>
                        <wps:cNvCnPr/>
                        <wps:spPr>
                          <a:xfrm flipH="1" flipV="1">
                            <a:off x="1639984" y="2925650"/>
                            <a:ext cx="1152000" cy="117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7" name="Text Box 87"/>
                        <wps:cNvSpPr txBox="1"/>
                        <wps:spPr>
                          <a:xfrm>
                            <a:off x="1606091" y="4190995"/>
                            <a:ext cx="384634" cy="35558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EB3E7BC" w14:textId="77777777" w:rsidR="007B7D65" w:rsidRPr="00030C20" w:rsidRDefault="007B7D65" w:rsidP="00894200">
                              <w:pPr>
                                <w:rPr>
                                  <w:sz w:val="20"/>
                                  <w:szCs w:val="20"/>
                                  <w:lang w:val="en-US"/>
                                </w:rPr>
                              </w:pPr>
                              <w:r w:rsidRPr="00030C20">
                                <w:rPr>
                                  <w:sz w:val="20"/>
                                  <w:szCs w:val="20"/>
                                  <w:lang w:val="en-US"/>
                                </w:rPr>
                                <w:t xml:space="preserve">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Text Box 20"/>
                        <wps:cNvSpPr txBox="1"/>
                        <wps:spPr>
                          <a:xfrm>
                            <a:off x="1713622" y="2977583"/>
                            <a:ext cx="277103" cy="30643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520A40" w14:textId="77777777" w:rsidR="007B7D65" w:rsidRPr="00030C20" w:rsidRDefault="007B7D65" w:rsidP="00894200">
                              <w:pPr>
                                <w:pStyle w:val="NormalWeb"/>
                                <w:spacing w:before="0" w:beforeAutospacing="0" w:after="0" w:afterAutospacing="0" w:line="256" w:lineRule="auto"/>
                                <w:rPr>
                                  <w:sz w:val="20"/>
                                  <w:szCs w:val="20"/>
                                </w:rPr>
                              </w:pPr>
                              <w:r w:rsidRPr="00030C20">
                                <w:rPr>
                                  <w:rFonts w:eastAsia="SimSun"/>
                                  <w:sz w:val="20"/>
                                  <w:szCs w:val="20"/>
                                  <w:lang w:val="en-US"/>
                                </w:rPr>
                                <w:t xml:space="preserve">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 name="Straight Arrow Connector 89"/>
                        <wps:cNvCnPr/>
                        <wps:spPr>
                          <a:xfrm>
                            <a:off x="1476384" y="5151770"/>
                            <a:ext cx="0" cy="250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Flowchart: Preparation 91"/>
                        <wps:cNvSpPr/>
                        <wps:spPr>
                          <a:xfrm>
                            <a:off x="752474" y="674169"/>
                            <a:ext cx="1485901" cy="840300"/>
                          </a:xfrm>
                          <a:prstGeom prst="flowChartPreparation">
                            <a:avLst/>
                          </a:prstGeom>
                        </wps:spPr>
                        <wps:style>
                          <a:lnRef idx="2">
                            <a:schemeClr val="dk1"/>
                          </a:lnRef>
                          <a:fillRef idx="1">
                            <a:schemeClr val="lt1"/>
                          </a:fillRef>
                          <a:effectRef idx="0">
                            <a:schemeClr val="dk1"/>
                          </a:effectRef>
                          <a:fontRef idx="minor">
                            <a:schemeClr val="dk1"/>
                          </a:fontRef>
                        </wps:style>
                        <wps:txbx>
                          <w:txbxContent>
                            <w:p w14:paraId="6B02948F" w14:textId="77777777" w:rsidR="007B7D65" w:rsidRPr="00030C20" w:rsidRDefault="007B7D65" w:rsidP="00894200">
                              <w:pPr>
                                <w:spacing w:line="240" w:lineRule="auto"/>
                                <w:jc w:val="center"/>
                                <w:rPr>
                                  <w:rFonts w:cs="Times New Roman"/>
                                  <w:sz w:val="20"/>
                                  <w:szCs w:val="20"/>
                                  <w:lang w:val="en-US"/>
                                </w:rPr>
                              </w:pPr>
                              <w:r w:rsidRPr="00030C20">
                                <w:rPr>
                                  <w:rFonts w:cs="Times New Roman"/>
                                  <w:sz w:val="20"/>
                                  <w:szCs w:val="20"/>
                                  <w:lang w:val="en-US"/>
                                </w:rPr>
                                <w:t xml:space="preserve"> Jarak Sampah={0},</w:t>
                              </w:r>
                              <w:r>
                                <w:rPr>
                                  <w:rFonts w:cs="Times New Roman"/>
                                  <w:sz w:val="20"/>
                                  <w:szCs w:val="20"/>
                                  <w:lang w:val="en-US"/>
                                </w:rPr>
                                <w:t>Tinggi Sampah Organik</w:t>
                              </w:r>
                              <w:r w:rsidRPr="00030C20">
                                <w:rPr>
                                  <w:rFonts w:cs="Times New Roman"/>
                                  <w:sz w:val="20"/>
                                  <w:szCs w:val="20"/>
                                  <w:lang w:val="en-US"/>
                                </w:rPr>
                                <w:t>={0}</w:t>
                              </w:r>
                            </w:p>
                            <w:p w14:paraId="5D0A1B86" w14:textId="77777777" w:rsidR="007B7D65" w:rsidRPr="00030C20" w:rsidRDefault="007B7D65" w:rsidP="00894200">
                              <w:pPr>
                                <w:jc w:val="center"/>
                                <w:rPr>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Straight Arrow Connector 92"/>
                        <wps:cNvCnPr/>
                        <wps:spPr>
                          <a:xfrm>
                            <a:off x="1494450" y="1533618"/>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3" name="Straight Arrow Connector 93"/>
                        <wps:cNvCnPr/>
                        <wps:spPr>
                          <a:xfrm>
                            <a:off x="1495425" y="2189573"/>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4" name="Rectangle 94"/>
                        <wps:cNvSpPr/>
                        <wps:spPr>
                          <a:xfrm>
                            <a:off x="695325" y="2455179"/>
                            <a:ext cx="1609725" cy="259274"/>
                          </a:xfrm>
                          <a:prstGeom prst="rect">
                            <a:avLst/>
                          </a:prstGeom>
                        </wps:spPr>
                        <wps:style>
                          <a:lnRef idx="2">
                            <a:schemeClr val="dk1"/>
                          </a:lnRef>
                          <a:fillRef idx="1">
                            <a:schemeClr val="lt1"/>
                          </a:fillRef>
                          <a:effectRef idx="0">
                            <a:schemeClr val="dk1"/>
                          </a:effectRef>
                          <a:fontRef idx="minor">
                            <a:schemeClr val="dk1"/>
                          </a:fontRef>
                        </wps:style>
                        <wps:txbx>
                          <w:txbxContent>
                            <w:p w14:paraId="00E7AD64" w14:textId="4CF2E078" w:rsidR="007B7D65" w:rsidRPr="00030C20" w:rsidRDefault="007B7D65" w:rsidP="00894200">
                              <w:pPr>
                                <w:jc w:val="center"/>
                                <w:rPr>
                                  <w:rFonts w:cs="Times New Roman"/>
                                  <w:sz w:val="20"/>
                                  <w:szCs w:val="20"/>
                                  <w:lang w:val="en-US"/>
                                </w:rPr>
                              </w:pPr>
                              <w:r>
                                <w:rPr>
                                  <w:rFonts w:cs="Times New Roman"/>
                                  <w:sz w:val="20"/>
                                  <w:szCs w:val="20"/>
                                  <w:lang w:val="en-US"/>
                                </w:rPr>
                                <w:t xml:space="preserve">Tinggi Sampah=15-10 </w:t>
                              </w:r>
                              <w:r w:rsidRPr="00030C20">
                                <w:rPr>
                                  <w:rFonts w:cs="Times New Roman"/>
                                  <w:sz w:val="20"/>
                                  <w:szCs w:val="20"/>
                                  <w:lang w:val="en-US"/>
                                </w:rPr>
                                <w:t>cm</w:t>
                              </w:r>
                            </w:p>
                            <w:p w14:paraId="52F37B04" w14:textId="77777777" w:rsidR="007B7D65" w:rsidRPr="00030C20" w:rsidRDefault="007B7D65" w:rsidP="00894200">
                              <w:pPr>
                                <w:jc w:val="center"/>
                                <w:rPr>
                                  <w:rFonts w:cs="Times New Roman"/>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Diamond 95"/>
                        <wps:cNvSpPr/>
                        <wps:spPr>
                          <a:xfrm>
                            <a:off x="723495" y="3008657"/>
                            <a:ext cx="1552574" cy="1417422"/>
                          </a:xfrm>
                          <a:prstGeom prst="diamond">
                            <a:avLst/>
                          </a:prstGeom>
                        </wps:spPr>
                        <wps:style>
                          <a:lnRef idx="2">
                            <a:schemeClr val="dk1"/>
                          </a:lnRef>
                          <a:fillRef idx="1">
                            <a:schemeClr val="lt1"/>
                          </a:fillRef>
                          <a:effectRef idx="0">
                            <a:schemeClr val="dk1"/>
                          </a:effectRef>
                          <a:fontRef idx="minor">
                            <a:schemeClr val="dk1"/>
                          </a:fontRef>
                        </wps:style>
                        <wps:txbx>
                          <w:txbxContent>
                            <w:p w14:paraId="1820FC33" w14:textId="77777777" w:rsidR="007B7D65" w:rsidRPr="00030C20" w:rsidRDefault="007B7D65" w:rsidP="00894200">
                              <w:pPr>
                                <w:spacing w:line="240" w:lineRule="auto"/>
                                <w:jc w:val="center"/>
                                <w:rPr>
                                  <w:rFonts w:cs="Times New Roman"/>
                                  <w:sz w:val="20"/>
                                  <w:szCs w:val="20"/>
                                  <w:lang w:val="en-US"/>
                                </w:rPr>
                              </w:pPr>
                              <w:r w:rsidRPr="00030C20">
                                <w:rPr>
                                  <w:rFonts w:cs="Times New Roman"/>
                                  <w:sz w:val="20"/>
                                  <w:szCs w:val="20"/>
                                  <w:lang w:val="en-US"/>
                                </w:rPr>
                                <w:t>Terhubung Wifi dan Aplikasi Andro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arallelogram 96"/>
                        <wps:cNvSpPr/>
                        <wps:spPr>
                          <a:xfrm>
                            <a:off x="476250" y="4631483"/>
                            <a:ext cx="2019299" cy="578374"/>
                          </a:xfrm>
                          <a:prstGeom prst="parallelogram">
                            <a:avLst/>
                          </a:prstGeom>
                        </wps:spPr>
                        <wps:style>
                          <a:lnRef idx="2">
                            <a:schemeClr val="dk1"/>
                          </a:lnRef>
                          <a:fillRef idx="1">
                            <a:schemeClr val="lt1"/>
                          </a:fillRef>
                          <a:effectRef idx="0">
                            <a:schemeClr val="dk1"/>
                          </a:effectRef>
                          <a:fontRef idx="minor">
                            <a:schemeClr val="dk1"/>
                          </a:fontRef>
                        </wps:style>
                        <wps:txbx>
                          <w:txbxContent>
                            <w:p w14:paraId="4A6C5E41" w14:textId="26005032" w:rsidR="007B7D65" w:rsidRPr="00030C20" w:rsidRDefault="007B7D65" w:rsidP="00894200">
                              <w:pPr>
                                <w:spacing w:line="240" w:lineRule="auto"/>
                                <w:jc w:val="center"/>
                                <w:rPr>
                                  <w:rFonts w:cs="Times New Roman"/>
                                  <w:sz w:val="20"/>
                                  <w:szCs w:val="20"/>
                                  <w:lang w:val="en-US"/>
                                </w:rPr>
                              </w:pPr>
                              <w:r w:rsidRPr="00030C20">
                                <w:rPr>
                                  <w:rFonts w:cs="Times New Roman"/>
                                  <w:sz w:val="20"/>
                                  <w:szCs w:val="20"/>
                                  <w:lang w:val="en-US"/>
                                </w:rPr>
                                <w:t xml:space="preserve">Kirim </w:t>
                              </w:r>
                              <w:r w:rsidR="00063CF4">
                                <w:rPr>
                                  <w:rFonts w:cs="Times New Roman"/>
                                  <w:sz w:val="20"/>
                                  <w:szCs w:val="20"/>
                                  <w:lang w:val="en-US"/>
                                </w:rPr>
                                <w:t xml:space="preserve">Data Tinggi Sampah </w:t>
                              </w:r>
                              <w:r>
                                <w:rPr>
                                  <w:rFonts w:cs="Times New Roman"/>
                                  <w:sz w:val="20"/>
                                  <w:szCs w:val="20"/>
                                  <w:lang w:val="en-US"/>
                                </w:rPr>
                                <w:t>Organik = 5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Straight Arrow Connector 97"/>
                        <wps:cNvCnPr/>
                        <wps:spPr>
                          <a:xfrm>
                            <a:off x="1495425" y="4408598"/>
                            <a:ext cx="0" cy="18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8" name="Straight Arrow Connector 98"/>
                        <wps:cNvCnPr/>
                        <wps:spPr>
                          <a:xfrm>
                            <a:off x="1494459" y="2725173"/>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5" name="Flowchart: Terminator 265"/>
                        <wps:cNvSpPr/>
                        <wps:spPr>
                          <a:xfrm>
                            <a:off x="1065825" y="64568"/>
                            <a:ext cx="806450" cy="36195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343D62D" w14:textId="283FD593" w:rsidR="007B7D65" w:rsidRPr="003F429C" w:rsidRDefault="007B7D65" w:rsidP="003F429C">
                              <w:pPr>
                                <w:pStyle w:val="NormalWeb"/>
                                <w:spacing w:before="0" w:beforeAutospacing="0" w:after="0" w:afterAutospacing="0" w:line="480" w:lineRule="auto"/>
                                <w:jc w:val="center"/>
                                <w:rPr>
                                  <w:rFonts w:eastAsia="SimSun"/>
                                </w:rPr>
                              </w:pPr>
                              <w:r>
                                <w:rPr>
                                  <w:rFonts w:eastAsia="等线"/>
                                </w:rPr>
                                <w:t>mul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6" name="Flowchart: Terminator 266"/>
                        <wps:cNvSpPr/>
                        <wps:spPr>
                          <a:xfrm>
                            <a:off x="1065825" y="5395589"/>
                            <a:ext cx="806450" cy="36195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57E67EF" w14:textId="77777777" w:rsidR="007B7D65" w:rsidRDefault="007B7D65" w:rsidP="003F429C">
                              <w:pPr>
                                <w:pStyle w:val="NormalWeb"/>
                                <w:spacing w:before="0" w:beforeAutospacing="0" w:after="0" w:afterAutospacing="0" w:line="480" w:lineRule="auto"/>
                                <w:jc w:val="center"/>
                              </w:pPr>
                              <w:r>
                                <w:rPr>
                                  <w:rFonts w:eastAsia="等线"/>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xmlns:w15="http://schemas.microsoft.com/office/word/2012/wordml">
            <w:pict>
              <v:group w14:anchorId="3D763DD7" id="Canvas 16217" o:spid="_x0000_s1078" editas="canvas" style="width:232.5pt;height:457.65pt;mso-position-horizontal-relative:char;mso-position-vertical-relative:line" coordsize="29527,58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">
                <v:shape id="_x0000_s1079" type="#_x0000_t75" style="position:absolute;width:29527;height:58121;visibility:visible;mso-wrap-style:square">
                  <v:fill o:detectmouseclick="t"/>
                  <v:path o:connecttype="none"/>
                </v:shape>
                <v:shape id="Straight Arrow Connector 82" o:spid="_x0000_s1080" type="#_x0000_t32" style="position:absolute;left:14763;top:3407;width:0;height:35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wnCcIAAADbAAAADwAAAGRycy9kb3ducmV2LnhtbESPS4vCQBCE74L/YegFbzpZQdHoJPhA&#10;cL35wHOT6U3CZnpiZjTx3zsLgseiqr6ilmlnKvGgxpWWFXyPIhDEmdUl5wou591wBsJ5ZI2VZVLw&#10;JAdp0u8tMda25SM9Tj4XAcIuRgWF93UspcsKMuhGtiYO3q9tDPogm1zqBtsAN5UcR9FUGiw5LBRY&#10;06ag7O90Nwpa9Nf5epXfNuvtz76bVLfp+XJQavDVrRYgPHX+E36391rBbAz/X8IPkMk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fwnCcIAAADbAAAADwAAAAAAAAAAAAAA&#10;AAChAgAAZHJzL2Rvd25yZXYueG1sUEsFBgAAAAAEAAQA+QAAAJADAAAAAA==&#10;" strokecolor="black [3200]" strokeweight=".5pt">
                  <v:stroke endarrow="block" joinstyle="miter"/>
                </v:shape>
                <v:shape id="Flowchart: Data 83" o:spid="_x0000_s1081" type="#_x0000_t111" style="position:absolute;left:7334;top:17738;width:15240;height:3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ZSssUA&#10;AADbAAAADwAAAGRycy9kb3ducmV2LnhtbESPT2vCQBTE74LfYXmCN93YQpHoKq2QUvAPGO2ht0f2&#10;NYnNvl2yq0m/vVsoeBxm5jfMct2bRtyo9bVlBbNpAoK4sLrmUsH5lE3mIHxA1thYJgW/5GG9Gg6W&#10;mGrb8ZFueShFhLBPUUEVgkul9EVFBv3UOuLofdvWYIiyLaVusYtw08inJHmRBmuOCxU62lRU/ORX&#10;o8AV3eXLHfLPrX7P/P6wu2TN20mp8ah/XYAI1IdH+L/9oRXMn+HvS/wB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NlKyxQAAANsAAAAPAAAAAAAAAAAAAAAAAJgCAABkcnMv&#10;ZG93bnJldi54bWxQSwUGAAAAAAQABAD1AAAAigMAAAAA&#10;" fillcolor="white [3201]" strokecolor="black [3200]" strokeweight="1pt">
                  <v:textbox>
                    <w:txbxContent>
                      <w:p w14:paraId="258130EE" w14:textId="062C2D2D" w:rsidR="007B7D65" w:rsidRPr="00030C20" w:rsidRDefault="007B7D65" w:rsidP="0018483A">
                        <w:pPr>
                          <w:spacing w:line="240" w:lineRule="auto"/>
                          <w:jc w:val="center"/>
                          <w:rPr>
                            <w:rFonts w:cs="Times New Roman"/>
                            <w:sz w:val="20"/>
                            <w:szCs w:val="20"/>
                            <w:lang w:val="en-US"/>
                          </w:rPr>
                        </w:pPr>
                        <w:r>
                          <w:rPr>
                            <w:rFonts w:cs="Times New Roman"/>
                            <w:sz w:val="20"/>
                            <w:szCs w:val="20"/>
                            <w:lang w:val="en-US"/>
                          </w:rPr>
                          <w:t xml:space="preserve"> Baca tinggi </w:t>
                        </w:r>
                        <w:r w:rsidRPr="00030C20">
                          <w:rPr>
                            <w:rFonts w:cs="Times New Roman"/>
                            <w:sz w:val="20"/>
                            <w:szCs w:val="20"/>
                            <w:lang w:val="en-US"/>
                          </w:rPr>
                          <w:t>Sampah</w:t>
                        </w:r>
                      </w:p>
                    </w:txbxContent>
                  </v:textbox>
                </v:shape>
                <v:line id="Straight Connector 84" o:spid="_x0000_s1082" style="position:absolute;visibility:visible;mso-wrap-style:square" from="22760,37183" to="27953,37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DsN8UAAADbAAAADwAAAGRycy9kb3ducmV2LnhtbESP3WrCQBSE7wt9h+UUelN04w8SU1cR&#10;sVCwaBuXXh+yp0lo9mzIbjW+vVsQvBxm5htmseptI07U+dqxgtEwAUFcOFNzqUAf3wYpCB+QDTaO&#10;ScGFPKyWjw8LzIw78xed8lCKCGGfoYIqhDaT0hcVWfRD1xJH78d1FkOUXSlNh+cIt40cJ8lMWqw5&#10;LlTY0qai4jf/swp2ev79MjmkWttjvsdPXW8PHxulnp/69SuIQH24h2/td6MgncL/l/gD5P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vDsN8UAAADbAAAADwAAAAAAAAAA&#10;AAAAAAChAgAAZHJzL2Rvd25yZXYueG1sUEsFBgAAAAAEAAQA+QAAAJMDAAAAAA==&#10;" strokecolor="black [3200]" strokeweight=".5pt">
                  <v:stroke joinstyle="miter"/>
                </v:line>
                <v:line id="Straight Connector 85" o:spid="_x0000_s1083" style="position:absolute;flip:y;visibility:visible;mso-wrap-style:square" from="27953,29351" to="27953,37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WFHE70AAADbAAAADwAAAGRycy9kb3ducmV2LnhtbESPwQrCMBBE74L/EFbwpqmCItUoIiie&#10;FLUfsDRrWmw2pYm1/r0RBI/DzLxhVpvOVqKlxpeOFUzGCQji3OmSjYLsth8tQPiArLFyTAre5GGz&#10;7vdWmGr34gu112BEhLBPUUERQp1K6fOCLPqxq4mjd3eNxRBlY6Ru8BXhtpLTJJlLiyXHhQJr2hWU&#10;P65Pq0CbE8mtM+1sYubZPjdnPB1apYaDbrsEEagL//CvfdQKFjP4fok/QK4/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OlhRxO9AAAA2wAAAA8AAAAAAAAAAAAAAAAAoQIA&#10;AGRycy9kb3ducmV2LnhtbFBLBQYAAAAABAAEAPkAAACLAwAAAAA=&#10;" strokecolor="black [3200]" strokeweight=".5pt">
                  <v:stroke joinstyle="miter"/>
                </v:line>
                <v:shape id="Straight Arrow Connector 86" o:spid="_x0000_s1084" type="#_x0000_t32" style="position:absolute;left:16399;top:29256;width:11520;height:1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Zsj8QAAADbAAAADwAAAGRycy9kb3ducmV2LnhtbESPQWuDQBSE74H+h+UVegl1TQ9ijJtQ&#10;CgEJPdQkP+DVfVHRfSvuRm1/fbdQ6HGYmW+Y/LCYXkw0utaygk0UgyCurG65VnC9HJ9TEM4ja+wt&#10;k4IvcnDYP6xyzLSduaTp7GsRIOwyVNB4P2RSuqohgy6yA3HwbnY06IMca6lHnAPc9PIljhNpsOWw&#10;0OBAbw1V3fluFMzdd/ne6fUpYIu7v3xs0+PnVqmnx+V1B8LT4v/Df+1CK0gT+P0SfoD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VmyPxAAAANsAAAAPAAAAAAAAAAAA&#10;AAAAAKECAABkcnMvZG93bnJldi54bWxQSwUGAAAAAAQABAD5AAAAkgMAAAAA&#10;" strokecolor="black [3200]" strokeweight=".5pt">
                  <v:stroke endarrow="block" joinstyle="miter"/>
                </v:shape>
                <v:shape id="Text Box 87" o:spid="_x0000_s1085" type="#_x0000_t202" style="position:absolute;left:16060;top:41909;width:3847;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BKK8YA&#10;AADbAAAADwAAAGRycy9kb3ducmV2LnhtbESPT2vCQBTE74V+h+UVvEjdtFKV1FWk1D94M6mW3h7Z&#10;1ySYfRuyaxK/vVsQehxm5jfMfNmbSrTUuNKygpdRBII4s7rkXMFXun6egXAeWWNlmRRcycFy8fgw&#10;x1jbjg/UJj4XAcIuRgWF93UspcsKMuhGtiYO3q9tDPogm1zqBrsAN5V8jaKJNFhyWCiwpo+CsnNy&#10;MQp+hvn33vWbYzd+G9ef2zadnnSq1OCpX72D8NT7//C9vdMKZlP4+xJ+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QBKK8YAAADbAAAADwAAAAAAAAAAAAAAAACYAgAAZHJz&#10;L2Rvd25yZXYueG1sUEsFBgAAAAAEAAQA9QAAAIsDAAAAAA==&#10;" fillcolor="white [3201]" stroked="f" strokeweight=".5pt">
                  <v:textbox>
                    <w:txbxContent>
                      <w:p w14:paraId="4EB3E7BC" w14:textId="77777777" w:rsidR="007B7D65" w:rsidRPr="00030C20" w:rsidRDefault="007B7D65" w:rsidP="00894200">
                        <w:pPr>
                          <w:rPr>
                            <w:sz w:val="20"/>
                            <w:szCs w:val="20"/>
                            <w:lang w:val="en-US"/>
                          </w:rPr>
                        </w:pPr>
                        <w:r w:rsidRPr="00030C20">
                          <w:rPr>
                            <w:sz w:val="20"/>
                            <w:szCs w:val="20"/>
                            <w:lang w:val="en-US"/>
                          </w:rPr>
                          <w:t xml:space="preserve"> Y</w:t>
                        </w:r>
                      </w:p>
                    </w:txbxContent>
                  </v:textbox>
                </v:shape>
                <v:shape id="Text Box 20" o:spid="_x0000_s1086" type="#_x0000_t202" style="position:absolute;left:17136;top:29775;width:2771;height:3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eWcIA&#10;AADbAAAADwAAAGRycy9kb3ducmV2LnhtbERPy4rCMBTdC/5DuMJsBk1nZFSqUQZxHrjT+sDdpbm2&#10;xeamNJm2/r1ZDLg8nPdi1ZlSNFS7wrKCt1EEgji1uuBMwSH5Gs5AOI+ssbRMCu7kYLXs9xYYa9vy&#10;jpq9z0QIYRejgtz7KpbSpTkZdCNbEQfuamuDPsA6k7rGNoSbUr5H0UQaLDg05FjROqf0tv8zCi6v&#10;2Xnruu9jO/4YV5ufJpmedKLUy6D7nIPw1Pmn+N/9qxXMwtjwJfwA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n95ZwgAAANsAAAAPAAAAAAAAAAAAAAAAAJgCAABkcnMvZG93&#10;bnJldi54bWxQSwUGAAAAAAQABAD1AAAAhwMAAAAA&#10;" fillcolor="white [3201]" stroked="f" strokeweight=".5pt">
                  <v:textbox>
                    <w:txbxContent>
                      <w:p w14:paraId="07520A40" w14:textId="77777777" w:rsidR="007B7D65" w:rsidRPr="00030C20" w:rsidRDefault="007B7D65" w:rsidP="00894200">
                        <w:pPr>
                          <w:pStyle w:val="NormalWeb"/>
                          <w:spacing w:before="0" w:beforeAutospacing="0" w:after="0" w:afterAutospacing="0" w:line="256" w:lineRule="auto"/>
                          <w:rPr>
                            <w:sz w:val="20"/>
                            <w:szCs w:val="20"/>
                          </w:rPr>
                        </w:pPr>
                        <w:r w:rsidRPr="00030C20">
                          <w:rPr>
                            <w:rFonts w:eastAsia="SimSun"/>
                            <w:sz w:val="20"/>
                            <w:szCs w:val="20"/>
                            <w:lang w:val="en-US"/>
                          </w:rPr>
                          <w:t xml:space="preserve">T </w:t>
                        </w:r>
                      </w:p>
                    </w:txbxContent>
                  </v:textbox>
                </v:shape>
                <v:shape id="Straight Arrow Connector 89" o:spid="_x0000_s1087" type="#_x0000_t32" style="position:absolute;left:14763;top:51517;width:0;height:25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i1eMIAAADbAAAADwAAAGRycy9kb3ducmV2LnhtbESPT4vCMBTE7wt+h/AEb2uqoGhtKv5B&#10;cL2tiudH82yLzUttoq3f3iwIexxm5jdMsuxMJZ7UuNKygtEwAkGcWV1yruB82n3PQDiPrLGyTApe&#10;5GCZ9r4SjLVt+ZeeR5+LAGEXo4LC+zqW0mUFGXRDWxMH72obgz7IJpe6wTbATSXHUTSVBksOCwXW&#10;tCkoux0fRkGL/jJfr/L7Zr392XeT6j49nQ9KDfrdagHCU+f/w5/2XiuYzeHvS/gBMn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1i1eMIAAADbAAAADwAAAAAAAAAAAAAA&#10;AAChAgAAZHJzL2Rvd25yZXYueG1sUEsFBgAAAAAEAAQA+QAAAJADAAAAAA==&#10;" strokecolor="black [3200]" strokeweight=".5pt">
                  <v:stroke endarrow="block" joinstyle="miter"/>
                </v:shape>
                <v:shape id="Flowchart: Preparation 91" o:spid="_x0000_s1088" type="#_x0000_t117" style="position:absolute;left:7524;top:6741;width:14859;height:8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7d6MQA&#10;AADbAAAADwAAAGRycy9kb3ducmV2LnhtbESPQWsCMRSE74X+h/AKvdXs9tDqahQrCkJBUHvo8bl5&#10;bhY3L0sSd7f/vhEEj8PMfMPMFoNtREc+1I4V5KMMBHHpdM2Vgp/j5m0MIkRkjY1jUvBHARbz56cZ&#10;Ftr1vKfuECuRIBwKVGBibAspQ2nIYhi5ljh5Z+ctxiR9JbXHPsFtI9+z7ENarDktGGxpZai8HK5W&#10;wYbX/nT236b/+u1Wu+1nc9ztc6VeX4blFESkIT7C9/ZWK5jkcPuSfoC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O3ejEAAAA2wAAAA8AAAAAAAAAAAAAAAAAmAIAAGRycy9k&#10;b3ducmV2LnhtbFBLBQYAAAAABAAEAPUAAACJAwAAAAA=&#10;" fillcolor="white [3201]" strokecolor="black [3200]" strokeweight="1pt">
                  <v:textbox>
                    <w:txbxContent>
                      <w:p w14:paraId="6B02948F" w14:textId="77777777" w:rsidR="007B7D65" w:rsidRPr="00030C20" w:rsidRDefault="007B7D65" w:rsidP="00894200">
                        <w:pPr>
                          <w:spacing w:line="240" w:lineRule="auto"/>
                          <w:jc w:val="center"/>
                          <w:rPr>
                            <w:rFonts w:cs="Times New Roman"/>
                            <w:sz w:val="20"/>
                            <w:szCs w:val="20"/>
                            <w:lang w:val="en-US"/>
                          </w:rPr>
                        </w:pPr>
                        <w:r w:rsidRPr="00030C20">
                          <w:rPr>
                            <w:rFonts w:cs="Times New Roman"/>
                            <w:sz w:val="20"/>
                            <w:szCs w:val="20"/>
                            <w:lang w:val="en-US"/>
                          </w:rPr>
                          <w:t xml:space="preserve"> Jarak Sampah={0},</w:t>
                        </w:r>
                        <w:r>
                          <w:rPr>
                            <w:rFonts w:cs="Times New Roman"/>
                            <w:sz w:val="20"/>
                            <w:szCs w:val="20"/>
                            <w:lang w:val="en-US"/>
                          </w:rPr>
                          <w:t>Tinggi Sampah Organik</w:t>
                        </w:r>
                        <w:r w:rsidRPr="00030C20">
                          <w:rPr>
                            <w:rFonts w:cs="Times New Roman"/>
                            <w:sz w:val="20"/>
                            <w:szCs w:val="20"/>
                            <w:lang w:val="en-US"/>
                          </w:rPr>
                          <w:t>={0}</w:t>
                        </w:r>
                      </w:p>
                      <w:p w14:paraId="5D0A1B86" w14:textId="77777777" w:rsidR="007B7D65" w:rsidRPr="00030C20" w:rsidRDefault="007B7D65" w:rsidP="00894200">
                        <w:pPr>
                          <w:jc w:val="center"/>
                          <w:rPr>
                            <w:sz w:val="20"/>
                            <w:szCs w:val="20"/>
                            <w:lang w:val="en-US"/>
                          </w:rPr>
                        </w:pPr>
                      </w:p>
                    </w:txbxContent>
                  </v:textbox>
                </v:shape>
                <v:shape id="Straight Arrow Connector 92" o:spid="_x0000_s1089" type="#_x0000_t32" style="position:absolute;left:14944;top:15336;width:0;height:25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Wx1MIAAADbAAAADwAAAGRycy9kb3ducmV2LnhtbESPT4vCMBTE7wt+h/AEb2uqoKy1qfgH&#10;Qfe2Kp4fzbMtNi+1ibZ+e7MgeBxm5jdMsuhMJR7UuNKygtEwAkGcWV1yruB03H7/gHAeWWNlmRQ8&#10;ycEi7X0lGGvb8h89Dj4XAcIuRgWF93UspcsKMuiGtiYO3sU2Bn2QTS51g22Am0qOo2gqDZYcFgqs&#10;aV1Qdj3cjYIW/Xm2Wua39Wqz33WT6jY9nn6VGvS75RyEp85/wu/2TiuYjeH/S/gBMn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CWx1MIAAADbAAAADwAAAAAAAAAAAAAA&#10;AAChAgAAZHJzL2Rvd25yZXYueG1sUEsFBgAAAAAEAAQA+QAAAJADAAAAAA==&#10;" strokecolor="black [3200]" strokeweight=".5pt">
                  <v:stroke endarrow="block" joinstyle="miter"/>
                </v:shape>
                <v:shape id="Straight Arrow Connector 93" o:spid="_x0000_s1090" type="#_x0000_t32" style="position:absolute;left:14954;top:21895;width:0;height:25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kUT8QAAADbAAAADwAAAGRycy9kb3ducmV2LnhtbESPQWvCQBSE74X+h+UJ3urGSkNNsxGN&#10;FGJvVen5kX1NQrNvY3ZN0n/fFQoeh5n5hkk3k2nFQL1rLCtYLiIQxKXVDVcKzqf3p1cQziNrbC2T&#10;gl9ysMkeH1JMtB35k4ajr0SAsEtQQe19l0jpypoMuoXtiIP3bXuDPsi+krrHMcBNK5+jKJYGGw4L&#10;NXaU11T+HK9GwYj+a73bVpd8tz8U00t7iU/nD6Xms2n7BsLT5O/h/3ahFaxXcPsSfoD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aRRPxAAAANsAAAAPAAAAAAAAAAAA&#10;AAAAAKECAABkcnMvZG93bnJldi54bWxQSwUGAAAAAAQABAD5AAAAkgMAAAAA&#10;" strokecolor="black [3200]" strokeweight=".5pt">
                  <v:stroke endarrow="block" joinstyle="miter"/>
                </v:shape>
                <v:rect id="Rectangle 94" o:spid="_x0000_s1091" style="position:absolute;left:6953;top:24551;width:16097;height:25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o2hcQA&#10;AADbAAAADwAAAGRycy9kb3ducmV2LnhtbESPQWvCQBSE70L/w/IK3nTTIlpjNiKlBUFRmvbg8ZF9&#10;TUKzb8PuNon/3i0UPA4z8w2TbUfTip6cbywreJonIIhLqxuuFHx9vs9eQPiArLG1TAqu5GGbP0wy&#10;TLUd+IP6IlQiQtinqKAOoUul9GVNBv3cdsTR+7bOYIjSVVI7HCLctPI5SZbSYMNxocaOXmsqf4pf&#10;o8Cem2u7c+tTf6TV5XAOyTAu35SaPo67DYhAY7iH/9t7rWC9gL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1aNoXEAAAA2wAAAA8AAAAAAAAAAAAAAAAAmAIAAGRycy9k&#10;b3ducmV2LnhtbFBLBQYAAAAABAAEAPUAAACJAwAAAAA=&#10;" fillcolor="white [3201]" strokecolor="black [3200]" strokeweight="1pt">
                  <v:textbox>
                    <w:txbxContent>
                      <w:p w14:paraId="00E7AD64" w14:textId="4CF2E078" w:rsidR="007B7D65" w:rsidRPr="00030C20" w:rsidRDefault="007B7D65" w:rsidP="00894200">
                        <w:pPr>
                          <w:jc w:val="center"/>
                          <w:rPr>
                            <w:rFonts w:cs="Times New Roman"/>
                            <w:sz w:val="20"/>
                            <w:szCs w:val="20"/>
                            <w:lang w:val="en-US"/>
                          </w:rPr>
                        </w:pPr>
                        <w:r>
                          <w:rPr>
                            <w:rFonts w:cs="Times New Roman"/>
                            <w:sz w:val="20"/>
                            <w:szCs w:val="20"/>
                            <w:lang w:val="en-US"/>
                          </w:rPr>
                          <w:t xml:space="preserve">Tinggi Sampah=15-10 </w:t>
                        </w:r>
                        <w:r w:rsidRPr="00030C20">
                          <w:rPr>
                            <w:rFonts w:cs="Times New Roman"/>
                            <w:sz w:val="20"/>
                            <w:szCs w:val="20"/>
                            <w:lang w:val="en-US"/>
                          </w:rPr>
                          <w:t>cm</w:t>
                        </w:r>
                      </w:p>
                      <w:p w14:paraId="52F37B04" w14:textId="77777777" w:rsidR="007B7D65" w:rsidRPr="00030C20" w:rsidRDefault="007B7D65" w:rsidP="00894200">
                        <w:pPr>
                          <w:jc w:val="center"/>
                          <w:rPr>
                            <w:rFonts w:cs="Times New Roman"/>
                            <w:sz w:val="20"/>
                            <w:szCs w:val="20"/>
                            <w:lang w:val="en-US"/>
                          </w:rPr>
                        </w:pPr>
                      </w:p>
                    </w:txbxContent>
                  </v:textbox>
                </v:rect>
                <v:shape id="Diamond 95" o:spid="_x0000_s1092" type="#_x0000_t4" style="position:absolute;left:7234;top:30086;width:15526;height:141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KYcMQA&#10;AADbAAAADwAAAGRycy9kb3ducmV2LnhtbESPQWvCQBSE70L/w/IKvelGUaupqwRBsEfTHtrba/aZ&#10;Dc2+Ddk1SfvrXUHwOMzMN8xmN9hadNT6yrGC6SQBQVw4XXGp4PPjMF6B8AFZY+2YFPyRh932abTB&#10;VLueT9TloRQRwj5FBSaEJpXSF4Ys+olriKN3dq3FEGVbSt1iH+G2lrMkWUqLFccFgw3tDRW/+cUq&#10;+P9avCb5d9dn8+N+WrlV9mPeM6VenofsDUSgITzC9/ZRK1gv4PYl/gC5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8CmHDEAAAA2wAAAA8AAAAAAAAAAAAAAAAAmAIAAGRycy9k&#10;b3ducmV2LnhtbFBLBQYAAAAABAAEAPUAAACJAwAAAAA=&#10;" fillcolor="white [3201]" strokecolor="black [3200]" strokeweight="1pt">
                  <v:textbox>
                    <w:txbxContent>
                      <w:p w14:paraId="1820FC33" w14:textId="77777777" w:rsidR="007B7D65" w:rsidRPr="00030C20" w:rsidRDefault="007B7D65" w:rsidP="00894200">
                        <w:pPr>
                          <w:spacing w:line="240" w:lineRule="auto"/>
                          <w:jc w:val="center"/>
                          <w:rPr>
                            <w:rFonts w:cs="Times New Roman"/>
                            <w:sz w:val="20"/>
                            <w:szCs w:val="20"/>
                            <w:lang w:val="en-US"/>
                          </w:rPr>
                        </w:pPr>
                        <w:r w:rsidRPr="00030C20">
                          <w:rPr>
                            <w:rFonts w:cs="Times New Roman"/>
                            <w:sz w:val="20"/>
                            <w:szCs w:val="20"/>
                            <w:lang w:val="en-US"/>
                          </w:rPr>
                          <w:t>Terhubung Wifi dan Aplikasi Android</w:t>
                        </w:r>
                      </w:p>
                    </w:txbxContent>
                  </v:textbox>
                </v:shape>
                <v:shape id="Parallelogram 96" o:spid="_x0000_s1093" type="#_x0000_t7" style="position:absolute;left:4762;top:46314;width:20193;height:57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ISCsIA&#10;AADbAAAADwAAAGRycy9kb3ducmV2LnhtbESPwWrDMBBE74X8g9hCbo3cBtLEtRJCISSHXuzkAzbW&#10;1jK2VsZSHOXvq0Khx2HmzTDFLtpeTDT61rGC10UGgrh2uuVGweV8eFmD8AFZY++YFDzIw247eyow&#10;1+7OJU1VaEQqYZ+jAhPCkEvpa0MW/cINxMn7dqPFkOTYSD3iPZXbXr5l2UpabDktGBzo01DdVTer&#10;YFNWLnb2eCqzOF3N8v1rqkuv1Pw57j9ABIrhP/xHn3TiVvD7Jf0Auf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khIKwgAAANsAAAAPAAAAAAAAAAAAAAAAAJgCAABkcnMvZG93&#10;bnJldi54bWxQSwUGAAAAAAQABAD1AAAAhwMAAAAA&#10;" adj="1547" fillcolor="white [3201]" strokecolor="black [3200]" strokeweight="1pt">
                  <v:textbox>
                    <w:txbxContent>
                      <w:p w14:paraId="4A6C5E41" w14:textId="26005032" w:rsidR="007B7D65" w:rsidRPr="00030C20" w:rsidRDefault="007B7D65" w:rsidP="00894200">
                        <w:pPr>
                          <w:spacing w:line="240" w:lineRule="auto"/>
                          <w:jc w:val="center"/>
                          <w:rPr>
                            <w:rFonts w:cs="Times New Roman"/>
                            <w:sz w:val="20"/>
                            <w:szCs w:val="20"/>
                            <w:lang w:val="en-US"/>
                          </w:rPr>
                        </w:pPr>
                        <w:r w:rsidRPr="00030C20">
                          <w:rPr>
                            <w:rFonts w:cs="Times New Roman"/>
                            <w:sz w:val="20"/>
                            <w:szCs w:val="20"/>
                            <w:lang w:val="en-US"/>
                          </w:rPr>
                          <w:t xml:space="preserve">Kirim </w:t>
                        </w:r>
                        <w:r w:rsidR="00063CF4">
                          <w:rPr>
                            <w:rFonts w:cs="Times New Roman"/>
                            <w:sz w:val="20"/>
                            <w:szCs w:val="20"/>
                            <w:lang w:val="en-US"/>
                          </w:rPr>
                          <w:t xml:space="preserve">Data Tinggi Sampah </w:t>
                        </w:r>
                        <w:r>
                          <w:rPr>
                            <w:rFonts w:cs="Times New Roman"/>
                            <w:sz w:val="20"/>
                            <w:szCs w:val="20"/>
                            <w:lang w:val="en-US"/>
                          </w:rPr>
                          <w:t>Organik = 5 cm</w:t>
                        </w:r>
                      </w:p>
                    </w:txbxContent>
                  </v:textbox>
                </v:shape>
                <v:shape id="Straight Arrow Connector 97" o:spid="_x0000_s1094" type="#_x0000_t32" style="position:absolute;left:14954;top:44085;width:0;height:18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ISTMIAAADbAAAADwAAAGRycy9kb3ducmV2LnhtbESPS6vCMBSE94L/IRzh7jRVuD6qUXwg&#10;eN35wPWhObbF5qQ20dZ/fyMILoeZ+YaZLRpTiCdVLresoN+LQBAnVuecKjiftt0xCOeRNRaWScGL&#10;HCzm7dYMY21rPtDz6FMRIOxiVJB5X8ZSuiQjg65nS+LgXW1l0AdZpVJXWAe4KeQgiobSYM5hIcOS&#10;1hklt+PDKKjRXyarZXpfrzZ/u+a3uA9P571SP51mOQXhqfHf8Ke90womI3h/CT9Az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FISTMIAAADbAAAADwAAAAAAAAAAAAAA&#10;AAChAgAAZHJzL2Rvd25yZXYueG1sUEsFBgAAAAAEAAQA+QAAAJADAAAAAA==&#10;" strokecolor="black [3200]" strokeweight=".5pt">
                  <v:stroke endarrow="block" joinstyle="miter"/>
                </v:shape>
                <v:shape id="Straight Arrow Connector 98" o:spid="_x0000_s1095" type="#_x0000_t32" style="position:absolute;left:14944;top:27251;width:0;height:25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2GPr0AAADbAAAADwAAAGRycy9kb3ducmV2LnhtbERPyQrCMBC9C/5DGMGbpgqKVqO4IKg3&#10;FzwPzdgWm0ltoq1/bw6Cx8fb58vGFOJNlcstKxj0IxDEidU5pwqul11vAsJ5ZI2FZVLwIQfLRbs1&#10;x1jbmk/0PvtUhBB2MSrIvC9jKV2SkUHXtyVx4O62MugDrFKpK6xDuCnkMIrG0mDOoSHDkjYZJY/z&#10;yyio0d+m61X63Ky3h30zKp7jy/WoVLfTrGYgPDX+L/6591rBNIwNX8IPkIs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HNhj69AAAA2wAAAA8AAAAAAAAAAAAAAAAAoQIA&#10;AGRycy9kb3ducmV2LnhtbFBLBQYAAAAABAAEAPkAAACLAwAAAAA=&#10;" strokecolor="black [3200]" strokeweight=".5pt">
                  <v:stroke endarrow="block" joinstyle="miter"/>
                </v:shape>
                <v:shape id="Flowchart: Terminator 265" o:spid="_x0000_s1096" type="#_x0000_t116" style="position:absolute;left:10658;top:645;width:8064;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XjjMYA&#10;AADcAAAADwAAAGRycy9kb3ducmV2LnhtbESPT2vCQBTE74V+h+UVvBTdNPinRFcplRYvHoxir8/s&#10;azZt9m3IrjF+e1co9DjMzG+Yxaq3teio9ZVjBS+jBARx4XTFpYLD/mP4CsIHZI21Y1JwJQ+r5ePD&#10;AjPtLryjLg+liBD2GSowITSZlL4wZNGPXEMcvW/XWgxRtqXULV4i3NYyTZKptFhxXDDY0Luh4jc/&#10;WwWfX7MTrVM7O3bPW9eY3XX8c86VGjz1b3MQgfrwH/5rb7SCdDqB+5l4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cXjjMYAAADcAAAADwAAAAAAAAAAAAAAAACYAgAAZHJz&#10;L2Rvd25yZXYueG1sUEsFBgAAAAAEAAQA9QAAAIsDAAAAAA==&#10;" fillcolor="white [3201]" strokecolor="black [3200]" strokeweight="1pt">
                  <v:textbox>
                    <w:txbxContent>
                      <w:p w14:paraId="7343D62D" w14:textId="283FD593" w:rsidR="007B7D65" w:rsidRPr="003F429C" w:rsidRDefault="007B7D65" w:rsidP="003F429C">
                        <w:pPr>
                          <w:pStyle w:val="NormalWeb"/>
                          <w:spacing w:before="0" w:beforeAutospacing="0" w:after="0" w:afterAutospacing="0" w:line="480" w:lineRule="auto"/>
                          <w:jc w:val="center"/>
                          <w:rPr>
                            <w:rFonts w:eastAsia="SimSun"/>
                          </w:rPr>
                        </w:pPr>
                        <w:r>
                          <w:rPr>
                            <w:rFonts w:eastAsia="等线"/>
                          </w:rPr>
                          <w:t>mulai</w:t>
                        </w:r>
                      </w:p>
                    </w:txbxContent>
                  </v:textbox>
                </v:shape>
                <v:shape id="Flowchart: Terminator 266" o:spid="_x0000_s1097" type="#_x0000_t116" style="position:absolute;left:10658;top:53955;width:8064;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d9+8YA&#10;AADcAAAADwAAAGRycy9kb3ducmV2LnhtbESPQWvCQBSE74L/YXlCL1I3hhJL6ipiaemlB6O019fs&#10;azY1+zZk1xj/fVcQPA4z8w2zXA+2ET11vnasYD5LQBCXTtdcKTjs3x6fQfiArLFxTAou5GG9Go+W&#10;mGt35h31RahEhLDPUYEJoc2l9KUhi37mWuLo/brOYoiyq6Tu8BzhtpFpkmTSYs1xwWBLW0PlsThZ&#10;Be/fix96Te3iq59+utbsLk9/p0Kph8mweQERaAj38K39oRWkWQbXM/EIyN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Rd9+8YAAADcAAAADwAAAAAAAAAAAAAAAACYAgAAZHJz&#10;L2Rvd25yZXYueG1sUEsFBgAAAAAEAAQA9QAAAIsDAAAAAA==&#10;" fillcolor="white [3201]" strokecolor="black [3200]" strokeweight="1pt">
                  <v:textbox>
                    <w:txbxContent>
                      <w:p w14:paraId="357E67EF" w14:textId="77777777" w:rsidR="007B7D65" w:rsidRDefault="007B7D65" w:rsidP="003F429C">
                        <w:pPr>
                          <w:pStyle w:val="NormalWeb"/>
                          <w:spacing w:before="0" w:beforeAutospacing="0" w:after="0" w:afterAutospacing="0" w:line="480" w:lineRule="auto"/>
                          <w:jc w:val="center"/>
                        </w:pPr>
                        <w:r>
                          <w:rPr>
                            <w:rFonts w:eastAsia="等线"/>
                          </w:rPr>
                          <w:t>selesai</w:t>
                        </w:r>
                      </w:p>
                    </w:txbxContent>
                  </v:textbox>
                </v:shape>
                <w10:anchorlock/>
              </v:group>
            </w:pict>
          </mc:Fallback>
        </mc:AlternateContent>
      </w:r>
    </w:p>
    <w:p w14:paraId="77F1BF9A" w14:textId="77777777" w:rsidR="00894200" w:rsidRDefault="00894200" w:rsidP="00894200">
      <w:pPr>
        <w:spacing w:line="240" w:lineRule="auto"/>
        <w:ind w:left="1276"/>
        <w:jc w:val="center"/>
        <w:rPr>
          <w:lang w:val="en-US"/>
        </w:rPr>
      </w:pPr>
    </w:p>
    <w:p w14:paraId="10506635" w14:textId="77777777" w:rsidR="00894200" w:rsidRDefault="00894200" w:rsidP="008B3EF6">
      <w:pPr>
        <w:spacing w:line="240" w:lineRule="auto"/>
        <w:ind w:left="1276"/>
        <w:jc w:val="center"/>
        <w:rPr>
          <w:lang w:val="en-US"/>
        </w:rPr>
      </w:pPr>
    </w:p>
    <w:p w14:paraId="776DBFC4" w14:textId="057FDA94" w:rsidR="00894200" w:rsidRDefault="008B3EF6" w:rsidP="00D77769">
      <w:pPr>
        <w:pStyle w:val="Caption"/>
        <w:ind w:left="1701"/>
        <w:jc w:val="center"/>
        <w:rPr>
          <w:rFonts w:cs="Times New Roman"/>
          <w:i w:val="0"/>
          <w:color w:val="auto"/>
          <w:sz w:val="24"/>
          <w:szCs w:val="24"/>
          <w:lang w:val="en-US"/>
        </w:rPr>
      </w:pPr>
      <w:bookmarkStart w:id="149" w:name="_Toc73705219"/>
      <w:r w:rsidRPr="00997908">
        <w:rPr>
          <w:i w:val="0"/>
          <w:color w:val="auto"/>
          <w:sz w:val="24"/>
          <w:szCs w:val="24"/>
        </w:rPr>
        <w:t xml:space="preserve">Gambar 4. </w:t>
      </w:r>
      <w:r w:rsidRPr="00997908">
        <w:rPr>
          <w:i w:val="0"/>
          <w:color w:val="auto"/>
          <w:sz w:val="24"/>
          <w:szCs w:val="24"/>
        </w:rPr>
        <w:fldChar w:fldCharType="begin"/>
      </w:r>
      <w:r w:rsidRPr="00997908">
        <w:rPr>
          <w:i w:val="0"/>
          <w:color w:val="auto"/>
          <w:sz w:val="24"/>
          <w:szCs w:val="24"/>
        </w:rPr>
        <w:instrText xml:space="preserve"> SEQ Gambar_4. \* ARABIC </w:instrText>
      </w:r>
      <w:r w:rsidRPr="00997908">
        <w:rPr>
          <w:i w:val="0"/>
          <w:color w:val="auto"/>
          <w:sz w:val="24"/>
          <w:szCs w:val="24"/>
        </w:rPr>
        <w:fldChar w:fldCharType="separate"/>
      </w:r>
      <w:r w:rsidR="00713366">
        <w:rPr>
          <w:i w:val="0"/>
          <w:noProof/>
          <w:color w:val="auto"/>
          <w:sz w:val="24"/>
          <w:szCs w:val="24"/>
        </w:rPr>
        <w:t>3</w:t>
      </w:r>
      <w:r w:rsidRPr="00997908">
        <w:rPr>
          <w:i w:val="0"/>
          <w:color w:val="auto"/>
          <w:sz w:val="24"/>
          <w:szCs w:val="24"/>
        </w:rPr>
        <w:fldChar w:fldCharType="end"/>
      </w:r>
      <w:r w:rsidR="00894200" w:rsidRPr="00997908">
        <w:rPr>
          <w:rFonts w:cs="Times New Roman"/>
          <w:i w:val="0"/>
          <w:color w:val="auto"/>
          <w:sz w:val="24"/>
          <w:szCs w:val="24"/>
          <w:lang w:val="en-US"/>
        </w:rPr>
        <w:t xml:space="preserve"> </w:t>
      </w:r>
      <w:r w:rsidR="00894200" w:rsidRPr="00FC0C16">
        <w:rPr>
          <w:rFonts w:cs="Times New Roman"/>
          <w:color w:val="auto"/>
          <w:sz w:val="24"/>
          <w:szCs w:val="24"/>
          <w:lang w:val="en-US"/>
        </w:rPr>
        <w:t>Flowchart</w:t>
      </w:r>
      <w:r w:rsidR="00894200" w:rsidRPr="00997908">
        <w:rPr>
          <w:rFonts w:cs="Times New Roman"/>
          <w:i w:val="0"/>
          <w:color w:val="auto"/>
          <w:sz w:val="24"/>
          <w:szCs w:val="24"/>
          <w:lang w:val="en-US"/>
        </w:rPr>
        <w:t xml:space="preserve"> </w:t>
      </w:r>
      <w:r w:rsidR="00894200">
        <w:rPr>
          <w:rFonts w:cs="Times New Roman"/>
          <w:i w:val="0"/>
          <w:color w:val="auto"/>
          <w:sz w:val="24"/>
          <w:szCs w:val="24"/>
          <w:lang w:val="en-US"/>
        </w:rPr>
        <w:t>Sistem  Monitoring Tong Sampah Organik</w:t>
      </w:r>
      <w:bookmarkEnd w:id="149"/>
    </w:p>
    <w:p w14:paraId="4862AB1A" w14:textId="77777777" w:rsidR="00894200" w:rsidRDefault="00894200" w:rsidP="00894200">
      <w:pPr>
        <w:rPr>
          <w:lang w:val="en-US"/>
        </w:rPr>
      </w:pPr>
    </w:p>
    <w:p w14:paraId="0C4AE9AD" w14:textId="77777777" w:rsidR="00894200" w:rsidRPr="00BF27B1" w:rsidRDefault="00894200" w:rsidP="00D77769">
      <w:pPr>
        <w:pStyle w:val="ListParagraph"/>
        <w:numPr>
          <w:ilvl w:val="3"/>
          <w:numId w:val="28"/>
        </w:numPr>
        <w:spacing w:after="160"/>
        <w:ind w:left="1701"/>
        <w:jc w:val="both"/>
        <w:rPr>
          <w:rFonts w:cs="Times New Roman"/>
          <w:lang w:val="en-US"/>
        </w:rPr>
      </w:pPr>
      <w:r w:rsidRPr="00FC0C16">
        <w:rPr>
          <w:rFonts w:cs="Times New Roman"/>
          <w:i/>
          <w:lang w:val="en-US"/>
        </w:rPr>
        <w:t>Flowchart</w:t>
      </w:r>
      <w:r w:rsidRPr="00BF27B1">
        <w:rPr>
          <w:rFonts w:cs="Times New Roman"/>
          <w:lang w:val="en-US"/>
        </w:rPr>
        <w:t xml:space="preserve">  Sist</w:t>
      </w:r>
      <w:r>
        <w:rPr>
          <w:rFonts w:cs="Times New Roman"/>
          <w:lang w:val="en-US"/>
        </w:rPr>
        <w:t>em  Monitoring Tong Sampah Ano</w:t>
      </w:r>
      <w:r w:rsidRPr="00BF27B1">
        <w:rPr>
          <w:rFonts w:cs="Times New Roman"/>
          <w:lang w:val="en-US"/>
        </w:rPr>
        <w:t>rganik</w:t>
      </w:r>
    </w:p>
    <w:p w14:paraId="30F35489" w14:textId="14E02337" w:rsidR="00894200" w:rsidRPr="00205188" w:rsidRDefault="00894200" w:rsidP="00D77769">
      <w:pPr>
        <w:pStyle w:val="ListParagraph"/>
        <w:ind w:left="1701"/>
        <w:jc w:val="both"/>
        <w:rPr>
          <w:rFonts w:cs="Times New Roman"/>
          <w:lang w:val="en-US"/>
        </w:rPr>
      </w:pPr>
      <w:r>
        <w:rPr>
          <w:rFonts w:cs="Times New Roman"/>
          <w:lang w:val="en-US"/>
        </w:rPr>
        <w:t xml:space="preserve">Berikut adalah </w:t>
      </w:r>
      <w:r w:rsidRPr="00FC0C16">
        <w:rPr>
          <w:rFonts w:cs="Times New Roman"/>
          <w:i/>
          <w:lang w:val="en-US"/>
        </w:rPr>
        <w:t>flowchart</w:t>
      </w:r>
      <w:r>
        <w:rPr>
          <w:rFonts w:cs="Times New Roman"/>
          <w:lang w:val="en-US"/>
        </w:rPr>
        <w:t xml:space="preserve"> sistem monitoring tong sampah logam</w:t>
      </w:r>
      <w:r w:rsidR="00D77769">
        <w:rPr>
          <w:rFonts w:cs="Times New Roman"/>
          <w:lang w:val="en-US"/>
        </w:rPr>
        <w:t xml:space="preserve"> </w:t>
      </w:r>
      <w:r w:rsidR="00734E11">
        <w:rPr>
          <w:rFonts w:cs="Times New Roman"/>
          <w:lang w:val="en-US"/>
        </w:rPr>
        <w:t>pada gambar 4.4</w:t>
      </w:r>
      <w:r>
        <w:rPr>
          <w:rFonts w:cs="Times New Roman"/>
          <w:lang w:val="en-US"/>
        </w:rPr>
        <w:t>.</w:t>
      </w:r>
    </w:p>
    <w:p w14:paraId="01FED893" w14:textId="77777777" w:rsidR="00894200" w:rsidRDefault="00894200" w:rsidP="00894200">
      <w:pPr>
        <w:spacing w:line="240" w:lineRule="auto"/>
        <w:rPr>
          <w:lang w:val="en-US"/>
        </w:rPr>
      </w:pPr>
    </w:p>
    <w:p w14:paraId="28C739D9" w14:textId="77777777" w:rsidR="00894200" w:rsidRDefault="00894200" w:rsidP="00894200">
      <w:pPr>
        <w:spacing w:line="240" w:lineRule="auto"/>
        <w:ind w:left="1276"/>
        <w:jc w:val="center"/>
        <w:rPr>
          <w:lang w:val="en-US"/>
        </w:rPr>
      </w:pPr>
      <w:r>
        <w:rPr>
          <w:rFonts w:cs="Times New Roman"/>
          <w:noProof/>
          <w:lang w:val="en-US"/>
        </w:rPr>
        <mc:AlternateContent>
          <mc:Choice Requires="wpc">
            <w:drawing>
              <wp:inline distT="0" distB="0" distL="0" distR="0" wp14:anchorId="38A7E219" wp14:editId="49900A04">
                <wp:extent cx="2952750" cy="5833942"/>
                <wp:effectExtent l="0" t="0" r="0" b="0"/>
                <wp:docPr id="16218" name="Canvas 162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0" name="Straight Arrow Connector 100"/>
                        <wps:cNvCnPr/>
                        <wps:spPr>
                          <a:xfrm>
                            <a:off x="1476375" y="340799"/>
                            <a:ext cx="0" cy="35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192" name="Flowchart: Data 16192"/>
                        <wps:cNvSpPr/>
                        <wps:spPr>
                          <a:xfrm>
                            <a:off x="733425" y="1773860"/>
                            <a:ext cx="1524000" cy="388315"/>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22E14AD0" w14:textId="7CA5EAAE" w:rsidR="007B7D65" w:rsidRPr="00030C20" w:rsidRDefault="007B7D65" w:rsidP="0018483A">
                              <w:pPr>
                                <w:spacing w:line="240" w:lineRule="auto"/>
                                <w:jc w:val="center"/>
                                <w:rPr>
                                  <w:rFonts w:cs="Times New Roman"/>
                                  <w:sz w:val="20"/>
                                  <w:szCs w:val="20"/>
                                  <w:lang w:val="en-US"/>
                                </w:rPr>
                              </w:pPr>
                              <w:r>
                                <w:rPr>
                                  <w:rFonts w:cs="Times New Roman"/>
                                  <w:sz w:val="20"/>
                                  <w:szCs w:val="20"/>
                                  <w:lang w:val="en-US"/>
                                </w:rPr>
                                <w:t xml:space="preserve"> Baca tinggi </w:t>
                              </w:r>
                              <w:r w:rsidR="00D77769">
                                <w:rPr>
                                  <w:rFonts w:cs="Times New Roman"/>
                                  <w:sz w:val="20"/>
                                  <w:szCs w:val="20"/>
                                  <w:lang w:val="en-US"/>
                                </w:rPr>
                                <w:t>S</w:t>
                              </w:r>
                              <w:r w:rsidRPr="00030C20">
                                <w:rPr>
                                  <w:rFonts w:cs="Times New Roman"/>
                                  <w:sz w:val="20"/>
                                  <w:szCs w:val="20"/>
                                  <w:lang w:val="en-US"/>
                                </w:rPr>
                                <w:t>amp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93" name="Straight Connector 16193"/>
                        <wps:cNvCnPr>
                          <a:stCxn id="16204" idx="3"/>
                        </wps:cNvCnPr>
                        <wps:spPr>
                          <a:xfrm flipV="1">
                            <a:off x="2257425" y="3642499"/>
                            <a:ext cx="628650" cy="123"/>
                          </a:xfrm>
                          <a:prstGeom prst="line">
                            <a:avLst/>
                          </a:prstGeom>
                        </wps:spPr>
                        <wps:style>
                          <a:lnRef idx="1">
                            <a:schemeClr val="dk1"/>
                          </a:lnRef>
                          <a:fillRef idx="0">
                            <a:schemeClr val="dk1"/>
                          </a:fillRef>
                          <a:effectRef idx="0">
                            <a:schemeClr val="dk1"/>
                          </a:effectRef>
                          <a:fontRef idx="minor">
                            <a:schemeClr val="tx1"/>
                          </a:fontRef>
                        </wps:style>
                        <wps:bodyPr/>
                      </wps:wsp>
                      <wps:wsp>
                        <wps:cNvPr id="16194" name="Straight Connector 16194"/>
                        <wps:cNvCnPr/>
                        <wps:spPr>
                          <a:xfrm flipV="1">
                            <a:off x="2880757" y="2845875"/>
                            <a:ext cx="1" cy="783150"/>
                          </a:xfrm>
                          <a:prstGeom prst="line">
                            <a:avLst/>
                          </a:prstGeom>
                        </wps:spPr>
                        <wps:style>
                          <a:lnRef idx="1">
                            <a:schemeClr val="dk1"/>
                          </a:lnRef>
                          <a:fillRef idx="0">
                            <a:schemeClr val="dk1"/>
                          </a:fillRef>
                          <a:effectRef idx="0">
                            <a:schemeClr val="dk1"/>
                          </a:effectRef>
                          <a:fontRef idx="minor">
                            <a:schemeClr val="tx1"/>
                          </a:fontRef>
                        </wps:style>
                        <wps:bodyPr/>
                      </wps:wsp>
                      <wps:wsp>
                        <wps:cNvPr id="16195" name="Straight Arrow Connector 16195"/>
                        <wps:cNvCnPr/>
                        <wps:spPr>
                          <a:xfrm flipH="1" flipV="1">
                            <a:off x="1495434" y="2826824"/>
                            <a:ext cx="1375798" cy="117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196" name="Text Box 16196"/>
                        <wps:cNvSpPr txBox="1"/>
                        <wps:spPr>
                          <a:xfrm>
                            <a:off x="1606090" y="4210051"/>
                            <a:ext cx="413209" cy="33653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F4F44" w14:textId="7075799C" w:rsidR="007B7D65" w:rsidRPr="00030C20" w:rsidRDefault="007B7D65" w:rsidP="00894200">
                              <w:pPr>
                                <w:rPr>
                                  <w:sz w:val="20"/>
                                  <w:szCs w:val="20"/>
                                  <w:lang w:val="en-US"/>
                                </w:rPr>
                              </w:pPr>
                              <w:r w:rsidRPr="00030C20">
                                <w:rPr>
                                  <w:sz w:val="20"/>
                                  <w:szCs w:val="20"/>
                                  <w:lang w:val="en-US"/>
                                </w:rPr>
                                <w:t xml:space="preserve"> </w:t>
                              </w:r>
                              <w:r>
                                <w:rPr>
                                  <w:sz w:val="20"/>
                                  <w:szCs w:val="20"/>
                                  <w:lang w:val="en-US"/>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197" name="Text Box 20"/>
                        <wps:cNvSpPr txBox="1"/>
                        <wps:spPr>
                          <a:xfrm>
                            <a:off x="1713622" y="2977589"/>
                            <a:ext cx="277103" cy="30643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C50188" w14:textId="77777777" w:rsidR="007B7D65" w:rsidRPr="00030C20" w:rsidRDefault="007B7D65" w:rsidP="00894200">
                              <w:pPr>
                                <w:pStyle w:val="NormalWeb"/>
                                <w:spacing w:before="0" w:beforeAutospacing="0" w:after="0" w:afterAutospacing="0" w:line="256" w:lineRule="auto"/>
                                <w:rPr>
                                  <w:sz w:val="20"/>
                                  <w:szCs w:val="20"/>
                                </w:rPr>
                              </w:pPr>
                              <w:r w:rsidRPr="00030C20">
                                <w:rPr>
                                  <w:rFonts w:eastAsia="SimSun"/>
                                  <w:sz w:val="20"/>
                                  <w:szCs w:val="20"/>
                                  <w:lang w:val="en-US"/>
                                </w:rPr>
                                <w:t xml:space="preserve">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198" name="Straight Arrow Connector 16198"/>
                        <wps:cNvCnPr/>
                        <wps:spPr>
                          <a:xfrm>
                            <a:off x="1476384" y="5151776"/>
                            <a:ext cx="0" cy="250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200" name="Flowchart: Preparation 16200"/>
                        <wps:cNvSpPr/>
                        <wps:spPr>
                          <a:xfrm>
                            <a:off x="780622" y="674083"/>
                            <a:ext cx="1514903" cy="840300"/>
                          </a:xfrm>
                          <a:prstGeom prst="flowChartPreparation">
                            <a:avLst/>
                          </a:prstGeom>
                        </wps:spPr>
                        <wps:style>
                          <a:lnRef idx="2">
                            <a:schemeClr val="dk1"/>
                          </a:lnRef>
                          <a:fillRef idx="1">
                            <a:schemeClr val="lt1"/>
                          </a:fillRef>
                          <a:effectRef idx="0">
                            <a:schemeClr val="dk1"/>
                          </a:effectRef>
                          <a:fontRef idx="minor">
                            <a:schemeClr val="dk1"/>
                          </a:fontRef>
                        </wps:style>
                        <wps:txbx>
                          <w:txbxContent>
                            <w:p w14:paraId="62D00E23" w14:textId="37EDAC42" w:rsidR="007B7D65" w:rsidRPr="00030C20" w:rsidRDefault="007B7D65" w:rsidP="00894200">
                              <w:pPr>
                                <w:spacing w:line="240" w:lineRule="auto"/>
                                <w:jc w:val="center"/>
                                <w:rPr>
                                  <w:rFonts w:cs="Times New Roman"/>
                                  <w:sz w:val="20"/>
                                  <w:szCs w:val="20"/>
                                  <w:lang w:val="en-US"/>
                                </w:rPr>
                              </w:pPr>
                              <w:r w:rsidRPr="00030C20">
                                <w:rPr>
                                  <w:rFonts w:cs="Times New Roman"/>
                                  <w:sz w:val="20"/>
                                  <w:szCs w:val="20"/>
                                  <w:lang w:val="en-US"/>
                                </w:rPr>
                                <w:t xml:space="preserve"> Jarak Sampah=</w:t>
                              </w:r>
                              <w:r w:rsidR="00D77769">
                                <w:rPr>
                                  <w:rFonts w:cs="Times New Roman"/>
                                  <w:sz w:val="20"/>
                                  <w:szCs w:val="20"/>
                                  <w:lang w:val="en-US"/>
                                </w:rPr>
                                <w:t>{</w:t>
                              </w:r>
                              <w:r w:rsidRPr="00030C20">
                                <w:rPr>
                                  <w:rFonts w:cs="Times New Roman"/>
                                  <w:sz w:val="20"/>
                                  <w:szCs w:val="20"/>
                                  <w:lang w:val="en-US"/>
                                </w:rPr>
                                <w:t>0},</w:t>
                              </w:r>
                              <w:r>
                                <w:rPr>
                                  <w:rFonts w:cs="Times New Roman"/>
                                  <w:sz w:val="20"/>
                                  <w:szCs w:val="20"/>
                                  <w:lang w:val="en-US"/>
                                </w:rPr>
                                <w:t>Tinggi Sampah anorganik</w:t>
                              </w:r>
                              <w:r w:rsidRPr="00030C20">
                                <w:rPr>
                                  <w:rFonts w:cs="Times New Roman"/>
                                  <w:sz w:val="20"/>
                                  <w:szCs w:val="20"/>
                                  <w:lang w:val="en-US"/>
                                </w:rPr>
                                <w:t>={0}</w:t>
                              </w:r>
                            </w:p>
                            <w:p w14:paraId="62BB4E19" w14:textId="77777777" w:rsidR="007B7D65" w:rsidRPr="00030C20" w:rsidRDefault="007B7D65" w:rsidP="00894200">
                              <w:pPr>
                                <w:jc w:val="center"/>
                                <w:rPr>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01" name="Straight Arrow Connector 16201"/>
                        <wps:cNvCnPr/>
                        <wps:spPr>
                          <a:xfrm>
                            <a:off x="1494450" y="1533624"/>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202" name="Straight Arrow Connector 16202"/>
                        <wps:cNvCnPr/>
                        <wps:spPr>
                          <a:xfrm>
                            <a:off x="1495425" y="2189579"/>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203" name="Rectangle 16203"/>
                        <wps:cNvSpPr/>
                        <wps:spPr>
                          <a:xfrm>
                            <a:off x="695326" y="2455268"/>
                            <a:ext cx="1638300" cy="259274"/>
                          </a:xfrm>
                          <a:prstGeom prst="rect">
                            <a:avLst/>
                          </a:prstGeom>
                        </wps:spPr>
                        <wps:style>
                          <a:lnRef idx="2">
                            <a:schemeClr val="dk1"/>
                          </a:lnRef>
                          <a:fillRef idx="1">
                            <a:schemeClr val="lt1"/>
                          </a:fillRef>
                          <a:effectRef idx="0">
                            <a:schemeClr val="dk1"/>
                          </a:effectRef>
                          <a:fontRef idx="minor">
                            <a:schemeClr val="dk1"/>
                          </a:fontRef>
                        </wps:style>
                        <wps:txbx>
                          <w:txbxContent>
                            <w:p w14:paraId="67E91455" w14:textId="6E7ED0FA" w:rsidR="007B7D65" w:rsidRPr="00030C20" w:rsidRDefault="007B7D65" w:rsidP="00894200">
                              <w:pPr>
                                <w:jc w:val="center"/>
                                <w:rPr>
                                  <w:rFonts w:cs="Times New Roman"/>
                                  <w:sz w:val="20"/>
                                  <w:szCs w:val="20"/>
                                  <w:lang w:val="en-US"/>
                                </w:rPr>
                              </w:pPr>
                              <w:r w:rsidRPr="00030C20">
                                <w:rPr>
                                  <w:rFonts w:cs="Times New Roman"/>
                                  <w:sz w:val="20"/>
                                  <w:szCs w:val="20"/>
                                  <w:lang w:val="en-US"/>
                                </w:rPr>
                                <w:t>Tinggi Sampah=20</w:t>
                              </w:r>
                              <w:r>
                                <w:rPr>
                                  <w:rFonts w:cs="Times New Roman"/>
                                  <w:sz w:val="20"/>
                                  <w:szCs w:val="20"/>
                                  <w:lang w:val="en-US"/>
                                </w:rPr>
                                <w:t>-5</w:t>
                              </w:r>
                              <w:r w:rsidRPr="00030C20">
                                <w:rPr>
                                  <w:rFonts w:cs="Times New Roman"/>
                                  <w:sz w:val="20"/>
                                  <w:szCs w:val="20"/>
                                  <w:lang w:val="en-US"/>
                                </w:rPr>
                                <w:t xml:space="preserve"> cm</w:t>
                              </w:r>
                            </w:p>
                            <w:p w14:paraId="73BDF9BC" w14:textId="77777777" w:rsidR="007B7D65" w:rsidRPr="00030C20" w:rsidRDefault="007B7D65" w:rsidP="00894200">
                              <w:pPr>
                                <w:jc w:val="center"/>
                                <w:rPr>
                                  <w:rFonts w:cs="Times New Roman"/>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04" name="Diamond 16204"/>
                        <wps:cNvSpPr/>
                        <wps:spPr>
                          <a:xfrm>
                            <a:off x="714375" y="2970765"/>
                            <a:ext cx="1543050" cy="1343959"/>
                          </a:xfrm>
                          <a:prstGeom prst="diamond">
                            <a:avLst/>
                          </a:prstGeom>
                        </wps:spPr>
                        <wps:style>
                          <a:lnRef idx="2">
                            <a:schemeClr val="dk1"/>
                          </a:lnRef>
                          <a:fillRef idx="1">
                            <a:schemeClr val="lt1"/>
                          </a:fillRef>
                          <a:effectRef idx="0">
                            <a:schemeClr val="dk1"/>
                          </a:effectRef>
                          <a:fontRef idx="minor">
                            <a:schemeClr val="dk1"/>
                          </a:fontRef>
                        </wps:style>
                        <wps:txbx>
                          <w:txbxContent>
                            <w:p w14:paraId="7D865E13" w14:textId="3EC8C3D5" w:rsidR="007B7D65" w:rsidRPr="00030C20" w:rsidRDefault="007B7D65" w:rsidP="00894200">
                              <w:pPr>
                                <w:spacing w:line="240" w:lineRule="auto"/>
                                <w:jc w:val="center"/>
                                <w:rPr>
                                  <w:rFonts w:cs="Times New Roman"/>
                                  <w:sz w:val="20"/>
                                  <w:szCs w:val="20"/>
                                  <w:lang w:val="en-US"/>
                                </w:rPr>
                              </w:pPr>
                              <w:r w:rsidRPr="00030C20">
                                <w:rPr>
                                  <w:rFonts w:cs="Times New Roman"/>
                                  <w:sz w:val="20"/>
                                  <w:szCs w:val="20"/>
                                  <w:lang w:val="en-US"/>
                                </w:rPr>
                                <w:t>Terhubung Wifi dan Aplikasi Andro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05" name="Parallelogram 16205"/>
                        <wps:cNvSpPr/>
                        <wps:spPr>
                          <a:xfrm>
                            <a:off x="457199" y="4631489"/>
                            <a:ext cx="2066926" cy="501550"/>
                          </a:xfrm>
                          <a:prstGeom prst="parallelogram">
                            <a:avLst/>
                          </a:prstGeom>
                        </wps:spPr>
                        <wps:style>
                          <a:lnRef idx="2">
                            <a:schemeClr val="dk1"/>
                          </a:lnRef>
                          <a:fillRef idx="1">
                            <a:schemeClr val="lt1"/>
                          </a:fillRef>
                          <a:effectRef idx="0">
                            <a:schemeClr val="dk1"/>
                          </a:effectRef>
                          <a:fontRef idx="minor">
                            <a:schemeClr val="dk1"/>
                          </a:fontRef>
                        </wps:style>
                        <wps:txbx>
                          <w:txbxContent>
                            <w:p w14:paraId="2C7031D5" w14:textId="21144B1A" w:rsidR="007B7D65" w:rsidRPr="00030C20" w:rsidRDefault="007B7D65" w:rsidP="00894200">
                              <w:pPr>
                                <w:spacing w:line="240" w:lineRule="auto"/>
                                <w:jc w:val="center"/>
                                <w:rPr>
                                  <w:rFonts w:cs="Times New Roman"/>
                                  <w:sz w:val="20"/>
                                  <w:szCs w:val="20"/>
                                  <w:lang w:val="en-US"/>
                                </w:rPr>
                              </w:pPr>
                              <w:r w:rsidRPr="00030C20">
                                <w:rPr>
                                  <w:rFonts w:cs="Times New Roman"/>
                                  <w:sz w:val="20"/>
                                  <w:szCs w:val="20"/>
                                  <w:lang w:val="en-US"/>
                                </w:rPr>
                                <w:t xml:space="preserve">Kirim </w:t>
                              </w:r>
                              <w:r w:rsidR="00D77769">
                                <w:rPr>
                                  <w:rFonts w:cs="Times New Roman"/>
                                  <w:sz w:val="20"/>
                                  <w:szCs w:val="20"/>
                                  <w:lang w:val="en-US"/>
                                </w:rPr>
                                <w:t>Data Tinggi Sampah anorganik=</w:t>
                              </w:r>
                              <w:r>
                                <w:rPr>
                                  <w:rFonts w:cs="Times New Roman"/>
                                  <w:sz w:val="20"/>
                                  <w:szCs w:val="20"/>
                                  <w:lang w:val="en-US"/>
                                </w:rPr>
                                <w:t>15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06" name="Straight Arrow Connector 16206"/>
                        <wps:cNvCnPr>
                          <a:stCxn id="16204" idx="2"/>
                        </wps:cNvCnPr>
                        <wps:spPr>
                          <a:xfrm>
                            <a:off x="1485900" y="4314579"/>
                            <a:ext cx="9" cy="3176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207" name="Straight Arrow Connector 16207"/>
                        <wps:cNvCnPr/>
                        <wps:spPr>
                          <a:xfrm>
                            <a:off x="1494459" y="2725179"/>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7" name="Flowchart: Terminator 267"/>
                        <wps:cNvSpPr/>
                        <wps:spPr>
                          <a:xfrm>
                            <a:off x="1075350" y="56175"/>
                            <a:ext cx="806450" cy="36195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4C72D0C" w14:textId="1EC4B019" w:rsidR="007B7D65" w:rsidRPr="003F429C" w:rsidRDefault="007B7D65" w:rsidP="003F429C">
                              <w:pPr>
                                <w:pStyle w:val="NormalWeb"/>
                                <w:spacing w:before="0" w:beforeAutospacing="0" w:after="0" w:afterAutospacing="0" w:line="480" w:lineRule="auto"/>
                                <w:jc w:val="center"/>
                                <w:rPr>
                                  <w:rFonts w:eastAsia="SimSun"/>
                                </w:rPr>
                              </w:pPr>
                              <w:r>
                                <w:rPr>
                                  <w:rFonts w:eastAsia="等线"/>
                                </w:rPr>
                                <w:t>mul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8" name="Flowchart: Terminator 268"/>
                        <wps:cNvSpPr/>
                        <wps:spPr>
                          <a:xfrm>
                            <a:off x="1081502" y="5414645"/>
                            <a:ext cx="806450" cy="36195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20886A5F" w14:textId="77777777" w:rsidR="007B7D65" w:rsidRDefault="007B7D65" w:rsidP="003F429C">
                              <w:pPr>
                                <w:pStyle w:val="NormalWeb"/>
                                <w:spacing w:before="0" w:beforeAutospacing="0" w:after="0" w:afterAutospacing="0" w:line="480" w:lineRule="auto"/>
                                <w:jc w:val="center"/>
                              </w:pPr>
                              <w:r>
                                <w:rPr>
                                  <w:rFonts w:eastAsia="等线"/>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xmlns:w15="http://schemas.microsoft.com/office/word/2012/wordml">
            <w:pict>
              <v:group w14:anchorId="38A7E219" id="Canvas 16218" o:spid="_x0000_s1098" editas="canvas" style="width:232.5pt;height:459.35pt;mso-position-horizontal-relative:char;mso-position-vertical-relative:line" coordsize="29527,58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">
                <v:shape id="_x0000_s1099" type="#_x0000_t75" style="position:absolute;width:29527;height:58337;visibility:visible;mso-wrap-style:square">
                  <v:fill o:detectmouseclick="t"/>
                  <v:path o:connecttype="none"/>
                </v:shape>
                <v:shape id="Straight Arrow Connector 100" o:spid="_x0000_s1100" type="#_x0000_t32" style="position:absolute;left:14763;top:3407;width:0;height:35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COSsUAAADcAAAADwAAAGRycy9kb3ducmV2LnhtbESPQWvCQBCF70L/wzKF3symhQZNXUUt&#10;hbQ3NXgestMkNDsbs1sT/71zKPQ2w3vz3jerzeQ6daUhtJ4NPCcpKOLK25ZrA+XpY74AFSKyxc4z&#10;GbhRgM36YbbC3PqRD3Q9xlpJCIccDTQx9rnWoWrIYUh8Tyzatx8cRlmHWtsBRwl3nX5J00w7bFka&#10;Guxp31D1c/x1BkaM5+VuW1/2u/fPYnrtLtmp/DLm6XHavoGKNMV/8991YQU/FXx5RibQ6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0COSsUAAADcAAAADwAAAAAAAAAA&#10;AAAAAAChAgAAZHJzL2Rvd25yZXYueG1sUEsFBgAAAAAEAAQA+QAAAJMDAAAAAA==&#10;" strokecolor="black [3200]" strokeweight=".5pt">
                  <v:stroke endarrow="block" joinstyle="miter"/>
                </v:shape>
                <v:shape id="Flowchart: Data 16192" o:spid="_x0000_s1101" type="#_x0000_t111" style="position:absolute;left:7334;top:17738;width:15240;height:3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A4UsUA&#10;AADeAAAADwAAAGRycy9kb3ducmV2LnhtbERPTWvCQBC9F/wPywje6kYPoqmrtEJE0AqN9eBtyE6T&#10;2Ozskl1N+u+7BaG3ebzPWa5704g7tb62rGAyTkAQF1bXXCr4PGXPcxA+IGtsLJOCH/KwXg2elphq&#10;2/EH3fNQihjCPkUFVQguldIXFRn0Y+uII/dlW4MhwraUusUuhptGTpNkJg3WHBsqdLSpqPjOb0aB&#10;K7rrxR3z815vM/9+PFyz5u2k1GjYv76ACNSHf/HDvdNx/myymMLfO/EG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wDhSxQAAAN4AAAAPAAAAAAAAAAAAAAAAAJgCAABkcnMv&#10;ZG93bnJldi54bWxQSwUGAAAAAAQABAD1AAAAigMAAAAA&#10;" fillcolor="white [3201]" strokecolor="black [3200]" strokeweight="1pt">
                  <v:textbox>
                    <w:txbxContent>
                      <w:p w14:paraId="22E14AD0" w14:textId="7CA5EAAE" w:rsidR="007B7D65" w:rsidRPr="00030C20" w:rsidRDefault="007B7D65" w:rsidP="0018483A">
                        <w:pPr>
                          <w:spacing w:line="240" w:lineRule="auto"/>
                          <w:jc w:val="center"/>
                          <w:rPr>
                            <w:rFonts w:cs="Times New Roman"/>
                            <w:sz w:val="20"/>
                            <w:szCs w:val="20"/>
                            <w:lang w:val="en-US"/>
                          </w:rPr>
                        </w:pPr>
                        <w:r>
                          <w:rPr>
                            <w:rFonts w:cs="Times New Roman"/>
                            <w:sz w:val="20"/>
                            <w:szCs w:val="20"/>
                            <w:lang w:val="en-US"/>
                          </w:rPr>
                          <w:t xml:space="preserve"> Baca tinggi </w:t>
                        </w:r>
                        <w:r w:rsidR="00D77769">
                          <w:rPr>
                            <w:rFonts w:cs="Times New Roman"/>
                            <w:sz w:val="20"/>
                            <w:szCs w:val="20"/>
                            <w:lang w:val="en-US"/>
                          </w:rPr>
                          <w:t>S</w:t>
                        </w:r>
                        <w:r w:rsidRPr="00030C20">
                          <w:rPr>
                            <w:rFonts w:cs="Times New Roman"/>
                            <w:sz w:val="20"/>
                            <w:szCs w:val="20"/>
                            <w:lang w:val="en-US"/>
                          </w:rPr>
                          <w:t>ampah</w:t>
                        </w:r>
                      </w:p>
                    </w:txbxContent>
                  </v:textbox>
                </v:shape>
                <v:line id="Straight Connector 16193" o:spid="_x0000_s1102" style="position:absolute;flip:y;visibility:visible;mso-wrap-style:square" from="22574,36424" to="28860,364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2CcsAAAADeAAAADwAAAGRycy9kb3ducmV2LnhtbERP24rCMBB9X/Afwgi+rWlXtmg1igiK&#10;T4qXDxiaMS02k9Jka/17syD4NodzncWqt7XoqPWVYwXpOAFBXDhdsVFwvWy/pyB8QNZYOyYFT/Kw&#10;Wg6+Fphr9+ATdedgRAxhn6OCMoQml9IXJVn0Y9cQR+7mWoshwtZI3eIjhtta/iRJJi1WHBtKbGhT&#10;UnE//1kF2hxIrp3pflOTXbeFOeJh1yk1GvbrOYhAffiI3+69jvOzdDaB/3fiDXL5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sdgnLAAAAA3gAAAA8AAAAAAAAAAAAAAAAA&#10;oQIAAGRycy9kb3ducmV2LnhtbFBLBQYAAAAABAAEAPkAAACOAwAAAAA=&#10;" strokecolor="black [3200]" strokeweight=".5pt">
                  <v:stroke joinstyle="miter"/>
                </v:line>
                <v:line id="Straight Connector 16194" o:spid="_x0000_s1103" style="position:absolute;flip:y;visibility:visible;mso-wrap-style:square" from="28807,28458" to="28807,36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QaBsAAAADeAAAADwAAAGRycy9kb3ducmV2LnhtbERP24rCMBB9X/Afwgi+rWkXt2g1igiK&#10;T4qXDxiaMS02k9Jka/17syD4NodzncWqt7XoqPWVYwXpOAFBXDhdsVFwvWy/pyB8QNZYOyYFT/Kw&#10;Wg6+Fphr9+ATdedgRAxhn6OCMoQml9IXJVn0Y9cQR+7mWoshwtZI3eIjhtta/iRJJi1WHBtKbGhT&#10;UnE//1kF2hxIrp3pflOTXbeFOeJh1yk1GvbrOYhAffiI3+69jvOzdDaB/3fiDXL5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T0GgbAAAAA3gAAAA8AAAAAAAAAAAAAAAAA&#10;oQIAAGRycy9kb3ducmV2LnhtbFBLBQYAAAAABAAEAPkAAACOAwAAAAA=&#10;" strokecolor="black [3200]" strokeweight=".5pt">
                  <v:stroke joinstyle="miter"/>
                </v:line>
                <v:shape id="Straight Arrow Connector 16195" o:spid="_x0000_s1104" type="#_x0000_t32" style="position:absolute;left:14954;top:28268;width:13758;height:1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QwAccAAADeAAAADwAAAGRycy9kb3ducmV2LnhtbESP0WrCQBBF3wv9h2UKvhTdKFSS1FVE&#10;CIj0oRo/YMxOk5DsbMiuSezXdwuFvs1w7z1zZ7ObTCsG6l1tWcFyEYEgLqyuuVRwzbN5DMJ5ZI2t&#10;ZVLwIAe77fPTBlNtRz7TcPGlCBB2KSqovO9SKV1RkUG3sB1x0L5sb9CHtS+l7nEMcNPKVRStpcGa&#10;w4UKOzpUVDSXu1EwNt/nj0a/ngL2ePf5ZxJnt0Sp2cu0fwfhafL/5r/0UYf662XyBr/vhBnk9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hDABxwAAAN4AAAAPAAAAAAAA&#10;AAAAAAAAAKECAABkcnMvZG93bnJldi54bWxQSwUGAAAAAAQABAD5AAAAlQMAAAAA&#10;" strokecolor="black [3200]" strokeweight=".5pt">
                  <v:stroke endarrow="block" joinstyle="miter"/>
                </v:shape>
                <v:shape id="Text Box 16196" o:spid="_x0000_s1105" type="#_x0000_t202" style="position:absolute;left:16060;top:42100;width:4132;height:3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BqMMYA&#10;AADeAAAADwAAAGRycy9kb3ducmV2LnhtbERPS0vDQBC+C/6HZQQvYjYxGG2abRHxRW9tbEtvQ3ZM&#10;gtnZkF2T+O9dQfA2H99zivVsOjHS4FrLCpIoBkFcWd1yreC9fL6+B+E8ssbOMin4Jgfr1flZgbm2&#10;E29p3PlahBB2OSpovO9zKV3VkEEX2Z44cB92MOgDHGqpB5xCuOnkTRxn0mDLoaHBnh4bqj53X0bB&#10;6ao+btz8sp/S27R/eh3Lu4Mulbq8mB+WIDzN/l/8537TYX6WLDL4fSfc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BqMMYAAADeAAAADwAAAAAAAAAAAAAAAACYAgAAZHJz&#10;L2Rvd25yZXYueG1sUEsFBgAAAAAEAAQA9QAAAIsDAAAAAA==&#10;" fillcolor="white [3201]" stroked="f" strokeweight=".5pt">
                  <v:textbox>
                    <w:txbxContent>
                      <w:p w14:paraId="6C4F4F44" w14:textId="7075799C" w:rsidR="007B7D65" w:rsidRPr="00030C20" w:rsidRDefault="007B7D65" w:rsidP="00894200">
                        <w:pPr>
                          <w:rPr>
                            <w:sz w:val="20"/>
                            <w:szCs w:val="20"/>
                            <w:lang w:val="en-US"/>
                          </w:rPr>
                        </w:pPr>
                        <w:r w:rsidRPr="00030C20">
                          <w:rPr>
                            <w:sz w:val="20"/>
                            <w:szCs w:val="20"/>
                            <w:lang w:val="en-US"/>
                          </w:rPr>
                          <w:t xml:space="preserve"> </w:t>
                        </w:r>
                        <w:r>
                          <w:rPr>
                            <w:sz w:val="20"/>
                            <w:szCs w:val="20"/>
                            <w:lang w:val="en-US"/>
                          </w:rPr>
                          <w:t>Y</w:t>
                        </w:r>
                      </w:p>
                    </w:txbxContent>
                  </v:textbox>
                </v:shape>
                <v:shape id="Text Box 20" o:spid="_x0000_s1106" type="#_x0000_t202" style="position:absolute;left:17136;top:29775;width:2771;height:3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zPq8YA&#10;AADeAAAADwAAAGRycy9kb3ducmV2LnhtbERPS2vCQBC+F/wPywi9FN1Y8ZW6Siltld40PvA2ZKdJ&#10;aHY2ZLdJ/PddoeBtPr7nLNedKUVDtSssKxgNIxDEqdUFZwoOycdgDsJ5ZI2lZVJwJQfrVe9hibG2&#10;Le+o2ftMhBB2MSrIva9iKV2ak0E3tBVx4L5tbdAHWGdS19iGcFPK5yiaSoMFh4YcK3rLKf3Z/xoF&#10;l6fs/OW6z2M7noyr902TzE46Ueqx372+gPDU+bv4373VYf50tJjB7Z1wg1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zPq8YAAADeAAAADwAAAAAAAAAAAAAAAACYAgAAZHJz&#10;L2Rvd25yZXYueG1sUEsFBgAAAAAEAAQA9QAAAIsDAAAAAA==&#10;" fillcolor="white [3201]" stroked="f" strokeweight=".5pt">
                  <v:textbox>
                    <w:txbxContent>
                      <w:p w14:paraId="67C50188" w14:textId="77777777" w:rsidR="007B7D65" w:rsidRPr="00030C20" w:rsidRDefault="007B7D65" w:rsidP="00894200">
                        <w:pPr>
                          <w:pStyle w:val="NormalWeb"/>
                          <w:spacing w:before="0" w:beforeAutospacing="0" w:after="0" w:afterAutospacing="0" w:line="256" w:lineRule="auto"/>
                          <w:rPr>
                            <w:sz w:val="20"/>
                            <w:szCs w:val="20"/>
                          </w:rPr>
                        </w:pPr>
                        <w:r w:rsidRPr="00030C20">
                          <w:rPr>
                            <w:rFonts w:eastAsia="SimSun"/>
                            <w:sz w:val="20"/>
                            <w:szCs w:val="20"/>
                            <w:lang w:val="en-US"/>
                          </w:rPr>
                          <w:t xml:space="preserve">T </w:t>
                        </w:r>
                      </w:p>
                    </w:txbxContent>
                  </v:textbox>
                </v:shape>
                <v:shape id="Straight Arrow Connector 16198" o:spid="_x0000_s1107" type="#_x0000_t32" style="position:absolute;left:14763;top:51517;width:0;height:25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cuwcYAAADeAAAADwAAAGRycy9kb3ducmV2LnhtbESPT2vCQBDF7wW/wzJCb3Wj0FCjq/iH&#10;gnqriuchOybB7GzMbk367TsHwdsM7817v5kve1erB7Wh8mxgPEpAEefeVlwYOJ++P75AhYhssfZM&#10;Bv4owHIxeJtjZn3HP/Q4xkJJCIcMDZQxNpnWIS/JYRj5hli0q28dRlnbQtsWOwl3tZ4kSaodViwN&#10;JTa0KSm/HX+dgQ7jZbpeFffNervf9Z/1PT2dD8a8D/vVDFSkPr7Mz+udFfx0PBVeeUdm0I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6HLsHGAAAA3gAAAA8AAAAAAAAA&#10;AAAAAAAAoQIAAGRycy9kb3ducmV2LnhtbFBLBQYAAAAABAAEAPkAAACUAwAAAAA=&#10;" strokecolor="black [3200]" strokeweight=".5pt">
                  <v:stroke endarrow="block" joinstyle="miter"/>
                </v:shape>
                <v:shape id="Flowchart: Preparation 16200" o:spid="_x0000_s1108" type="#_x0000_t117" style="position:absolute;left:7806;top:6740;width:15149;height:8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8OsYA&#10;AADeAAAADwAAAGRycy9kb3ducmV2LnhtbESPQWsCMRCF74L/IYzQm2b1YMtqlFYUhIKg68HjuBk3&#10;i5vJkqS723/fFAq9zfDe++bNejvYRnTkQ+1YwXyWgSAuna65UnAtDtM3ECEia2wck4JvCrDdjEdr&#10;zLXr+UzdJVYiQTjkqMDE2OZShtKQxTBzLXHSHs5bjGn1ldQe+wS3jVxk2VJarDldMNjSzlD5vHxZ&#10;BQfe+/vDf5r+49btTsfXpjid50q9TIb3FYhIQ/w3/6WPOtVfJib8vpNm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E8OsYAAADeAAAADwAAAAAAAAAAAAAAAACYAgAAZHJz&#10;L2Rvd25yZXYueG1sUEsFBgAAAAAEAAQA9QAAAIsDAAAAAA==&#10;" fillcolor="white [3201]" strokecolor="black [3200]" strokeweight="1pt">
                  <v:textbox>
                    <w:txbxContent>
                      <w:p w14:paraId="62D00E23" w14:textId="37EDAC42" w:rsidR="007B7D65" w:rsidRPr="00030C20" w:rsidRDefault="007B7D65" w:rsidP="00894200">
                        <w:pPr>
                          <w:spacing w:line="240" w:lineRule="auto"/>
                          <w:jc w:val="center"/>
                          <w:rPr>
                            <w:rFonts w:cs="Times New Roman"/>
                            <w:sz w:val="20"/>
                            <w:szCs w:val="20"/>
                            <w:lang w:val="en-US"/>
                          </w:rPr>
                        </w:pPr>
                        <w:r w:rsidRPr="00030C20">
                          <w:rPr>
                            <w:rFonts w:cs="Times New Roman"/>
                            <w:sz w:val="20"/>
                            <w:szCs w:val="20"/>
                            <w:lang w:val="en-US"/>
                          </w:rPr>
                          <w:t xml:space="preserve"> Jarak Sampah=</w:t>
                        </w:r>
                        <w:r w:rsidR="00D77769">
                          <w:rPr>
                            <w:rFonts w:cs="Times New Roman"/>
                            <w:sz w:val="20"/>
                            <w:szCs w:val="20"/>
                            <w:lang w:val="en-US"/>
                          </w:rPr>
                          <w:t>{</w:t>
                        </w:r>
                        <w:r w:rsidRPr="00030C20">
                          <w:rPr>
                            <w:rFonts w:cs="Times New Roman"/>
                            <w:sz w:val="20"/>
                            <w:szCs w:val="20"/>
                            <w:lang w:val="en-US"/>
                          </w:rPr>
                          <w:t>0},</w:t>
                        </w:r>
                        <w:r>
                          <w:rPr>
                            <w:rFonts w:cs="Times New Roman"/>
                            <w:sz w:val="20"/>
                            <w:szCs w:val="20"/>
                            <w:lang w:val="en-US"/>
                          </w:rPr>
                          <w:t>Tinggi Sampah anorganik</w:t>
                        </w:r>
                        <w:r w:rsidRPr="00030C20">
                          <w:rPr>
                            <w:rFonts w:cs="Times New Roman"/>
                            <w:sz w:val="20"/>
                            <w:szCs w:val="20"/>
                            <w:lang w:val="en-US"/>
                          </w:rPr>
                          <w:t>={0}</w:t>
                        </w:r>
                      </w:p>
                      <w:p w14:paraId="62BB4E19" w14:textId="77777777" w:rsidR="007B7D65" w:rsidRPr="00030C20" w:rsidRDefault="007B7D65" w:rsidP="00894200">
                        <w:pPr>
                          <w:jc w:val="center"/>
                          <w:rPr>
                            <w:sz w:val="20"/>
                            <w:szCs w:val="20"/>
                            <w:lang w:val="en-US"/>
                          </w:rPr>
                        </w:pPr>
                      </w:p>
                    </w:txbxContent>
                  </v:textbox>
                </v:shape>
                <v:shape id="Straight Arrow Connector 16201" o:spid="_x0000_s1109" type="#_x0000_t32" style="position:absolute;left:14944;top:15336;width:0;height:25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Jzp8QAAADeAAAADwAAAGRycy9kb3ducmV2LnhtbERPS2uDQBC+B/oflin0lqwRKol1DZpS&#10;SHvLg54Hd6ISd9a4W7X/vlso9DYf33Oy3Ww6MdLgWssK1qsIBHFldcu1gsv5bbkB4Tyyxs4yKfgm&#10;B7v8YZFhqu3ERxpPvhYhhF2KChrv+1RKVzVk0K1sTxy4qx0M+gCHWuoBpxBuOhlHUSINthwaGuxp&#10;31B1O30ZBRP6z21Z1Pd9+fp+mJ+7e3K+fCj19DgXLyA8zf5f/Oc+6DA/iaM1/L4TbpD5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knOnxAAAAN4AAAAPAAAAAAAAAAAA&#10;AAAAAKECAABkcnMvZG93bnJldi54bWxQSwUGAAAAAAQABAD5AAAAkgMAAAAA&#10;" strokecolor="black [3200]" strokeweight=".5pt">
                  <v:stroke endarrow="block" joinstyle="miter"/>
                </v:shape>
                <v:shape id="Straight Arrow Connector 16202" o:spid="_x0000_s1110" type="#_x0000_t32" style="position:absolute;left:14954;top:21895;width:0;height:25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Dt0MIAAADeAAAADwAAAGRycy9kb3ducmV2LnhtbERPTYvCMBC9C/sfwix409SCxe0aRV0E&#10;9WaVPQ/NbFtsJrXJ2vrvjSB4m8f7nPmyN7W4Uesqywom4wgEcW51xYWC82k7moFwHlljbZkU3MnB&#10;cvExmGOqbcdHumW+ECGEXYoKSu+bVEqXl2TQjW1DHLg/2xr0AbaF1C12IdzUMo6iRBqsODSU2NCm&#10;pPyS/RsFHfrfr/WquG7WP/tdP62vyel8UGr42a++QXjq/Vv8cu90mJ/EUQzPd8INcvE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Dt0MIAAADeAAAADwAAAAAAAAAAAAAA&#10;AAChAgAAZHJzL2Rvd25yZXYueG1sUEsFBgAAAAAEAAQA+QAAAJADAAAAAA==&#10;" strokecolor="black [3200]" strokeweight=".5pt">
                  <v:stroke endarrow="block" joinstyle="miter"/>
                </v:shape>
                <v:rect id="Rectangle 16203" o:spid="_x0000_s1111" style="position:absolute;left:6953;top:24552;width:16383;height:25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VpY8QA&#10;AADeAAAADwAAAGRycy9kb3ducmV2LnhtbERP32vCMBB+F/wfwgl702QO6tYZRcTBYKLM7WGPR3Nr&#10;y5pLSbK2/vdGEHy7j+/nLdeDbURHPtSONTzOFAjiwpmaSw3fX2/TZxAhIhtsHJOGMwVYr8ajJebG&#10;9fxJ3SmWIoVwyFFDFWObSxmKiiyGmWuJE/frvMWYoC+l8dincNvIuVKZtFhzaqiwpW1Fxd/p32pw&#10;x/rcbPzLodvT4ufjGFU/ZDutHybD5hVEpCHexTf3u0nzs7l6gus76Qa5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laWPEAAAA3gAAAA8AAAAAAAAAAAAAAAAAmAIAAGRycy9k&#10;b3ducmV2LnhtbFBLBQYAAAAABAAEAPUAAACJAwAAAAA=&#10;" fillcolor="white [3201]" strokecolor="black [3200]" strokeweight="1pt">
                  <v:textbox>
                    <w:txbxContent>
                      <w:p w14:paraId="67E91455" w14:textId="6E7ED0FA" w:rsidR="007B7D65" w:rsidRPr="00030C20" w:rsidRDefault="007B7D65" w:rsidP="00894200">
                        <w:pPr>
                          <w:jc w:val="center"/>
                          <w:rPr>
                            <w:rFonts w:cs="Times New Roman"/>
                            <w:sz w:val="20"/>
                            <w:szCs w:val="20"/>
                            <w:lang w:val="en-US"/>
                          </w:rPr>
                        </w:pPr>
                        <w:r w:rsidRPr="00030C20">
                          <w:rPr>
                            <w:rFonts w:cs="Times New Roman"/>
                            <w:sz w:val="20"/>
                            <w:szCs w:val="20"/>
                            <w:lang w:val="en-US"/>
                          </w:rPr>
                          <w:t>Tinggi Sampah=20</w:t>
                        </w:r>
                        <w:r>
                          <w:rPr>
                            <w:rFonts w:cs="Times New Roman"/>
                            <w:sz w:val="20"/>
                            <w:szCs w:val="20"/>
                            <w:lang w:val="en-US"/>
                          </w:rPr>
                          <w:t>-5</w:t>
                        </w:r>
                        <w:r w:rsidRPr="00030C20">
                          <w:rPr>
                            <w:rFonts w:cs="Times New Roman"/>
                            <w:sz w:val="20"/>
                            <w:szCs w:val="20"/>
                            <w:lang w:val="en-US"/>
                          </w:rPr>
                          <w:t xml:space="preserve"> cm</w:t>
                        </w:r>
                      </w:p>
                      <w:p w14:paraId="73BDF9BC" w14:textId="77777777" w:rsidR="007B7D65" w:rsidRPr="00030C20" w:rsidRDefault="007B7D65" w:rsidP="00894200">
                        <w:pPr>
                          <w:jc w:val="center"/>
                          <w:rPr>
                            <w:rFonts w:cs="Times New Roman"/>
                            <w:sz w:val="20"/>
                            <w:szCs w:val="20"/>
                            <w:lang w:val="en-US"/>
                          </w:rPr>
                        </w:pPr>
                      </w:p>
                    </w:txbxContent>
                  </v:textbox>
                </v:rect>
                <v:shape id="Diamond 16204" o:spid="_x0000_s1112" type="#_x0000_t4" style="position:absolute;left:7143;top:29707;width:15431;height:13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8LY8QA&#10;AADeAAAADwAAAGRycy9kb3ducmV2LnhtbERPTWvCQBC9F/wPywi91V3FqqSuEoSCHpt6sLdpdpoN&#10;ZmdDdk1if323UOhtHu9ztvvRNaKnLtSeNcxnCgRx6U3NlYbz++vTBkSIyAYbz6ThTgH2u8nDFjPj&#10;B36jvoiVSCEcMtRgY2wzKUNpyWGY+ZY4cV++cxgT7CppOhxSuGvkQqmVdFhzarDY0sFSeS1uTsP3&#10;5Xmtio9+yJfHw7z2m/zTnnKtH6dj/gIi0hj/xX/uo0nzVwu1hN930g1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vC2PEAAAA3gAAAA8AAAAAAAAAAAAAAAAAmAIAAGRycy9k&#10;b3ducmV2LnhtbFBLBQYAAAAABAAEAPUAAACJAwAAAAA=&#10;" fillcolor="white [3201]" strokecolor="black [3200]" strokeweight="1pt">
                  <v:textbox>
                    <w:txbxContent>
                      <w:p w14:paraId="7D865E13" w14:textId="3EC8C3D5" w:rsidR="007B7D65" w:rsidRPr="00030C20" w:rsidRDefault="007B7D65" w:rsidP="00894200">
                        <w:pPr>
                          <w:spacing w:line="240" w:lineRule="auto"/>
                          <w:jc w:val="center"/>
                          <w:rPr>
                            <w:rFonts w:cs="Times New Roman"/>
                            <w:sz w:val="20"/>
                            <w:szCs w:val="20"/>
                            <w:lang w:val="en-US"/>
                          </w:rPr>
                        </w:pPr>
                        <w:r w:rsidRPr="00030C20">
                          <w:rPr>
                            <w:rFonts w:cs="Times New Roman"/>
                            <w:sz w:val="20"/>
                            <w:szCs w:val="20"/>
                            <w:lang w:val="en-US"/>
                          </w:rPr>
                          <w:t>Terhubung Wifi dan Aplikasi Android</w:t>
                        </w:r>
                      </w:p>
                    </w:txbxContent>
                  </v:textbox>
                </v:shape>
                <v:shape id="Parallelogram 16205" o:spid="_x0000_s1113" type="#_x0000_t7" style="position:absolute;left:4571;top:46314;width:20670;height:50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hIK8QA&#10;AADeAAAADwAAAGRycy9kb3ducmV2LnhtbERP32vCMBB+H/g/hBN8GZooKLMaRcSCMBhMhb2ezdkW&#10;m0tp0lr/ezMY7O0+vp+33va2Eh01vnSsYTpRIIgzZ0rONVzO6fgDhA/IBivHpOFJHrabwdsaE+Me&#10;/E3dKeQihrBPUEMRQp1I6bOCLPqJq4kjd3ONxRBhk0vT4COG20rOlFpIiyXHhgJr2heU3U+t1bDs&#10;jun1a/+pzodLl7bk3+f2p9V6NOx3KxCB+vAv/nMfTZy/mKk5/L4Tb5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oSCvEAAAA3gAAAA8AAAAAAAAAAAAAAAAAmAIAAGRycy9k&#10;b3ducmV2LnhtbFBLBQYAAAAABAAEAPUAAACJAwAAAAA=&#10;" adj="1310" fillcolor="white [3201]" strokecolor="black [3200]" strokeweight="1pt">
                  <v:textbox>
                    <w:txbxContent>
                      <w:p w14:paraId="2C7031D5" w14:textId="21144B1A" w:rsidR="007B7D65" w:rsidRPr="00030C20" w:rsidRDefault="007B7D65" w:rsidP="00894200">
                        <w:pPr>
                          <w:spacing w:line="240" w:lineRule="auto"/>
                          <w:jc w:val="center"/>
                          <w:rPr>
                            <w:rFonts w:cs="Times New Roman"/>
                            <w:sz w:val="20"/>
                            <w:szCs w:val="20"/>
                            <w:lang w:val="en-US"/>
                          </w:rPr>
                        </w:pPr>
                        <w:r w:rsidRPr="00030C20">
                          <w:rPr>
                            <w:rFonts w:cs="Times New Roman"/>
                            <w:sz w:val="20"/>
                            <w:szCs w:val="20"/>
                            <w:lang w:val="en-US"/>
                          </w:rPr>
                          <w:t xml:space="preserve">Kirim </w:t>
                        </w:r>
                        <w:r w:rsidR="00D77769">
                          <w:rPr>
                            <w:rFonts w:cs="Times New Roman"/>
                            <w:sz w:val="20"/>
                            <w:szCs w:val="20"/>
                            <w:lang w:val="en-US"/>
                          </w:rPr>
                          <w:t>Data Tinggi Sampah anorganik=</w:t>
                        </w:r>
                        <w:r>
                          <w:rPr>
                            <w:rFonts w:cs="Times New Roman"/>
                            <w:sz w:val="20"/>
                            <w:szCs w:val="20"/>
                            <w:lang w:val="en-US"/>
                          </w:rPr>
                          <w:t>15 cm</w:t>
                        </w:r>
                      </w:p>
                    </w:txbxContent>
                  </v:textbox>
                </v:shape>
                <v:shape id="Straight Arrow Connector 16206" o:spid="_x0000_s1114" type="#_x0000_t32" style="position:absolute;left:14859;top:43145;width:0;height:31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vr08MAAADeAAAADwAAAGRycy9kb3ducmV2LnhtbERPS4vCMBC+C/6HMII3TVewaLep+EDQ&#10;vfnA89DMtmWbSW2irf/eLCzsbT6+56Sr3tTiSa2rLCv4mEYgiHOrKy4UXC/7yQKE88gaa8uk4EUO&#10;VtlwkGKibccnep59IUIIuwQVlN43iZQuL8mgm9qGOHDftjXoA2wLqVvsQrip5SyKYmmw4tBQYkPb&#10;kvKf88Mo6NDflpt1cd9udsdDP6/v8eX6pdR41K8/QXjq/b/4z33QYX48i2L4fSfcILM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N769PDAAAA3gAAAA8AAAAAAAAAAAAA&#10;AAAAoQIAAGRycy9kb3ducmV2LnhtbFBLBQYAAAAABAAEAPkAAACRAwAAAAA=&#10;" strokecolor="black [3200]" strokeweight=".5pt">
                  <v:stroke endarrow="block" joinstyle="miter"/>
                </v:shape>
                <v:shape id="Straight Arrow Connector 16207" o:spid="_x0000_s1115" type="#_x0000_t32" style="position:absolute;left:14944;top:27251;width:0;height:25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dOSMMAAADeAAAADwAAAGRycy9kb3ducmV2LnhtbERPS4vCMBC+C/sfwgh701TBuluN4oMF&#10;9WYVz0MztsVmUpus7f77jSB4m4/vOfNlZyrxoMaVlhWMhhEI4szqknMF59PP4AuE88gaK8uk4I8c&#10;LBcfvTkm2rZ8pEfqcxFC2CWooPC+TqR0WUEG3dDWxIG72sagD7DJpW6wDeGmkuMoiqXBkkNDgTVt&#10;Cspu6a9R0KK/fK9X+X2z3u533aS6x6fzQanPfreagfDU+bf45d7pMD8eR1N4vhNukI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w3TkjDAAAA3gAAAA8AAAAAAAAAAAAA&#10;AAAAoQIAAGRycy9kb3ducmV2LnhtbFBLBQYAAAAABAAEAPkAAACRAwAAAAA=&#10;" strokecolor="black [3200]" strokeweight=".5pt">
                  <v:stroke endarrow="block" joinstyle="miter"/>
                </v:shape>
                <v:shape id="Flowchart: Terminator 267" o:spid="_x0000_s1116" type="#_x0000_t116" style="position:absolute;left:10753;top:561;width:8065;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YYMYA&#10;AADcAAAADwAAAGRycy9kb3ducmV2LnhtbESPQWvCQBSE7wX/w/KEXkrdGIopqauIpaUXD6alvb5m&#10;n9lo9m3IrjH+e1cQPA4z8w0zXw62ET11vnasYDpJQBCXTtdcKfj5/nh+BeEDssbGMSk4k4flYvQw&#10;x1y7E2+pL0IlIoR9jgpMCG0upS8NWfQT1xJHb+c6iyHKrpK6w1OE20amSTKTFmuOCwZbWhsqD8XR&#10;Kvj8y/7pPbXZb/+0ca3Znl/2x0Kpx/GwegMRaAj38K39pRWkswyuZ+IRkI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vYYMYAAADcAAAADwAAAAAAAAAAAAAAAACYAgAAZHJz&#10;L2Rvd25yZXYueG1sUEsFBgAAAAAEAAQA9QAAAIsDAAAAAA==&#10;" fillcolor="white [3201]" strokecolor="black [3200]" strokeweight="1pt">
                  <v:textbox>
                    <w:txbxContent>
                      <w:p w14:paraId="74C72D0C" w14:textId="1EC4B019" w:rsidR="007B7D65" w:rsidRPr="003F429C" w:rsidRDefault="007B7D65" w:rsidP="003F429C">
                        <w:pPr>
                          <w:pStyle w:val="NormalWeb"/>
                          <w:spacing w:before="0" w:beforeAutospacing="0" w:after="0" w:afterAutospacing="0" w:line="480" w:lineRule="auto"/>
                          <w:jc w:val="center"/>
                          <w:rPr>
                            <w:rFonts w:eastAsia="SimSun"/>
                          </w:rPr>
                        </w:pPr>
                        <w:r>
                          <w:rPr>
                            <w:rFonts w:eastAsia="等线"/>
                          </w:rPr>
                          <w:t>mulai</w:t>
                        </w:r>
                      </w:p>
                    </w:txbxContent>
                  </v:textbox>
                </v:shape>
                <v:shape id="Flowchart: Terminator 268" o:spid="_x0000_s1117" type="#_x0000_t116" style="position:absolute;left:10815;top:54146;width:8064;height:3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RMEsIA&#10;AADcAAAADwAAAGRycy9kb3ducmV2LnhtbERPz2vCMBS+C/sfwht4EU0tQ6UaZUwULzvYjXl9Ns+m&#10;2ryUJtb63y+HwY4f3+/Vpre16Kj1lWMF00kCgrhwuuJSwffXbrwA4QOyxtoxKXiSh836ZbDCTLsH&#10;H6nLQyliCPsMFZgQmkxKXxiy6CeuIY7cxbUWQ4RtKXWLjxhua5kmyUxarDg2GGzow1Bxy+9Wwf40&#10;P9M2tfOfbvTpGnN8vl3vuVLD1/59CSJQH/7Ff+6DVpDO4tp4Jh4B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xEwSwgAAANwAAAAPAAAAAAAAAAAAAAAAAJgCAABkcnMvZG93&#10;bnJldi54bWxQSwUGAAAAAAQABAD1AAAAhwMAAAAA&#10;" fillcolor="white [3201]" strokecolor="black [3200]" strokeweight="1pt">
                  <v:textbox>
                    <w:txbxContent>
                      <w:p w14:paraId="20886A5F" w14:textId="77777777" w:rsidR="007B7D65" w:rsidRDefault="007B7D65" w:rsidP="003F429C">
                        <w:pPr>
                          <w:pStyle w:val="NormalWeb"/>
                          <w:spacing w:before="0" w:beforeAutospacing="0" w:after="0" w:afterAutospacing="0" w:line="480" w:lineRule="auto"/>
                          <w:jc w:val="center"/>
                        </w:pPr>
                        <w:r>
                          <w:rPr>
                            <w:rFonts w:eastAsia="等线"/>
                          </w:rPr>
                          <w:t>selesai</w:t>
                        </w:r>
                      </w:p>
                    </w:txbxContent>
                  </v:textbox>
                </v:shape>
                <w10:anchorlock/>
              </v:group>
            </w:pict>
          </mc:Fallback>
        </mc:AlternateContent>
      </w:r>
    </w:p>
    <w:p w14:paraId="7E030762" w14:textId="77777777" w:rsidR="00894200" w:rsidRDefault="00894200" w:rsidP="00894200">
      <w:pPr>
        <w:spacing w:line="240" w:lineRule="auto"/>
        <w:ind w:left="1276"/>
        <w:jc w:val="center"/>
        <w:rPr>
          <w:lang w:val="en-US"/>
        </w:rPr>
      </w:pPr>
    </w:p>
    <w:p w14:paraId="553F2B5E" w14:textId="77777777" w:rsidR="00894200" w:rsidRDefault="00894200" w:rsidP="00894200">
      <w:pPr>
        <w:spacing w:line="240" w:lineRule="auto"/>
        <w:ind w:left="1276"/>
        <w:jc w:val="center"/>
        <w:rPr>
          <w:lang w:val="en-US"/>
        </w:rPr>
      </w:pPr>
    </w:p>
    <w:p w14:paraId="736F9D39" w14:textId="073CCF90" w:rsidR="00894200" w:rsidRDefault="008B3EF6" w:rsidP="00D77769">
      <w:pPr>
        <w:pStyle w:val="Caption"/>
        <w:ind w:left="1701"/>
        <w:jc w:val="center"/>
        <w:rPr>
          <w:rFonts w:cs="Times New Roman"/>
          <w:i w:val="0"/>
          <w:color w:val="auto"/>
          <w:sz w:val="24"/>
          <w:szCs w:val="24"/>
          <w:lang w:val="en-US"/>
        </w:rPr>
      </w:pPr>
      <w:bookmarkStart w:id="150" w:name="_Toc73705220"/>
      <w:r w:rsidRPr="00997908">
        <w:rPr>
          <w:i w:val="0"/>
          <w:color w:val="auto"/>
          <w:sz w:val="24"/>
        </w:rPr>
        <w:t xml:space="preserve">Gambar 4. </w:t>
      </w:r>
      <w:r w:rsidRPr="00997908">
        <w:rPr>
          <w:i w:val="0"/>
          <w:color w:val="auto"/>
          <w:sz w:val="24"/>
        </w:rPr>
        <w:fldChar w:fldCharType="begin"/>
      </w:r>
      <w:r w:rsidRPr="00997908">
        <w:rPr>
          <w:i w:val="0"/>
          <w:color w:val="auto"/>
          <w:sz w:val="24"/>
        </w:rPr>
        <w:instrText xml:space="preserve"> SEQ Gambar_4. \* ARABIC </w:instrText>
      </w:r>
      <w:r w:rsidRPr="00997908">
        <w:rPr>
          <w:i w:val="0"/>
          <w:color w:val="auto"/>
          <w:sz w:val="24"/>
        </w:rPr>
        <w:fldChar w:fldCharType="separate"/>
      </w:r>
      <w:r w:rsidR="00713366">
        <w:rPr>
          <w:i w:val="0"/>
          <w:noProof/>
          <w:color w:val="auto"/>
          <w:sz w:val="24"/>
        </w:rPr>
        <w:t>4</w:t>
      </w:r>
      <w:r w:rsidRPr="00997908">
        <w:rPr>
          <w:i w:val="0"/>
          <w:color w:val="auto"/>
          <w:sz w:val="24"/>
        </w:rPr>
        <w:fldChar w:fldCharType="end"/>
      </w:r>
      <w:r w:rsidR="00894200" w:rsidRPr="00997908">
        <w:rPr>
          <w:rFonts w:cs="Times New Roman"/>
          <w:i w:val="0"/>
          <w:color w:val="auto"/>
          <w:sz w:val="36"/>
          <w:szCs w:val="24"/>
          <w:lang w:val="en-US"/>
        </w:rPr>
        <w:t xml:space="preserve"> </w:t>
      </w:r>
      <w:r w:rsidR="00894200" w:rsidRPr="00FC0C16">
        <w:rPr>
          <w:rFonts w:cs="Times New Roman"/>
          <w:color w:val="auto"/>
          <w:sz w:val="24"/>
          <w:szCs w:val="24"/>
          <w:lang w:val="en-US"/>
        </w:rPr>
        <w:t>Flowchart</w:t>
      </w:r>
      <w:r w:rsidR="00894200" w:rsidRPr="00997908">
        <w:rPr>
          <w:rFonts w:cs="Times New Roman"/>
          <w:i w:val="0"/>
          <w:color w:val="auto"/>
          <w:sz w:val="24"/>
          <w:szCs w:val="24"/>
          <w:lang w:val="en-US"/>
        </w:rPr>
        <w:t xml:space="preserve"> </w:t>
      </w:r>
      <w:r w:rsidR="00894200">
        <w:rPr>
          <w:rFonts w:cs="Times New Roman"/>
          <w:i w:val="0"/>
          <w:color w:val="auto"/>
          <w:sz w:val="24"/>
          <w:szCs w:val="24"/>
          <w:lang w:val="en-US"/>
        </w:rPr>
        <w:t>Sistem  Monitoring Tong Sampah Anorganik</w:t>
      </w:r>
      <w:bookmarkEnd w:id="150"/>
    </w:p>
    <w:p w14:paraId="1BEF7903" w14:textId="77777777" w:rsidR="00894200" w:rsidRPr="00BF27B1" w:rsidRDefault="00894200" w:rsidP="00894200">
      <w:pPr>
        <w:rPr>
          <w:lang w:val="en-US"/>
        </w:rPr>
      </w:pPr>
    </w:p>
    <w:p w14:paraId="329DAD0B" w14:textId="77777777" w:rsidR="00734E11" w:rsidRDefault="00734E11" w:rsidP="00213EE8">
      <w:pPr>
        <w:pStyle w:val="ListParagraph"/>
        <w:numPr>
          <w:ilvl w:val="0"/>
          <w:numId w:val="28"/>
        </w:numPr>
        <w:ind w:left="1276" w:hanging="709"/>
        <w:rPr>
          <w:rFonts w:cs="Times New Roman"/>
          <w:b/>
          <w:i/>
          <w:szCs w:val="24"/>
          <w:lang w:val="en-US"/>
        </w:rPr>
      </w:pPr>
      <w:r w:rsidRPr="004E0C47">
        <w:rPr>
          <w:rFonts w:cs="Times New Roman"/>
          <w:b/>
          <w:i/>
          <w:szCs w:val="24"/>
          <w:lang w:val="en-US"/>
        </w:rPr>
        <w:t>Use Case Diagram</w:t>
      </w:r>
    </w:p>
    <w:p w14:paraId="660457C9" w14:textId="77777777" w:rsidR="00734E11" w:rsidRDefault="00734E11" w:rsidP="00734E11">
      <w:pPr>
        <w:pStyle w:val="ListParagraph"/>
        <w:ind w:left="1276" w:firstLine="567"/>
        <w:jc w:val="both"/>
        <w:rPr>
          <w:rFonts w:cs="Times New Roman"/>
          <w:szCs w:val="24"/>
          <w:lang w:val="en-US"/>
        </w:rPr>
      </w:pPr>
      <w:r w:rsidRPr="00D33800">
        <w:rPr>
          <w:rFonts w:cs="Times New Roman"/>
          <w:i/>
          <w:szCs w:val="24"/>
        </w:rPr>
        <w:t>Usecase</w:t>
      </w:r>
      <w:r w:rsidRPr="00D33800">
        <w:rPr>
          <w:rFonts w:cs="Times New Roman"/>
          <w:szCs w:val="24"/>
        </w:rPr>
        <w:t xml:space="preserve"> ini menunjukkan  peran  dari   pengguna atau </w:t>
      </w:r>
      <w:r w:rsidRPr="00D33800">
        <w:rPr>
          <w:rFonts w:cs="Times New Roman"/>
          <w:i/>
          <w:szCs w:val="24"/>
        </w:rPr>
        <w:t xml:space="preserve">user  </w:t>
      </w:r>
      <w:r w:rsidRPr="00D33800">
        <w:rPr>
          <w:rFonts w:cs="Times New Roman"/>
          <w:szCs w:val="24"/>
        </w:rPr>
        <w:t>dan bagaimana  peran-peran  dalam menggunakan</w:t>
      </w:r>
      <w:r>
        <w:rPr>
          <w:rFonts w:cs="Times New Roman"/>
          <w:szCs w:val="24"/>
        </w:rPr>
        <w:t xml:space="preserve"> sistem.</w:t>
      </w:r>
      <w:r>
        <w:rPr>
          <w:rFonts w:cs="Times New Roman"/>
          <w:szCs w:val="24"/>
          <w:lang w:val="en-US"/>
        </w:rPr>
        <w:t xml:space="preserve"> </w:t>
      </w:r>
      <w:r w:rsidRPr="00394150">
        <w:rPr>
          <w:rFonts w:cs="Times New Roman"/>
          <w:szCs w:val="24"/>
          <w:lang w:val="en-US"/>
        </w:rPr>
        <w:t xml:space="preserve">Berikut adalah </w:t>
      </w:r>
      <w:r w:rsidRPr="00FC0C16">
        <w:rPr>
          <w:rFonts w:cs="Times New Roman"/>
          <w:i/>
          <w:szCs w:val="24"/>
          <w:lang w:val="en-US"/>
        </w:rPr>
        <w:t>usecase</w:t>
      </w:r>
      <w:r w:rsidRPr="00394150">
        <w:rPr>
          <w:rFonts w:cs="Times New Roman"/>
          <w:szCs w:val="24"/>
          <w:lang w:val="en-US"/>
        </w:rPr>
        <w:t xml:space="preserve"> diagram p</w:t>
      </w:r>
      <w:r>
        <w:rPr>
          <w:rFonts w:cs="Times New Roman"/>
          <w:szCs w:val="24"/>
          <w:lang w:val="en-US"/>
        </w:rPr>
        <w:t>ada monitoring kapasitas sampah pada gambar 4.5.</w:t>
      </w:r>
    </w:p>
    <w:p w14:paraId="402B552D" w14:textId="77777777" w:rsidR="008B3EF6" w:rsidRDefault="00734E11" w:rsidP="008B3EF6">
      <w:pPr>
        <w:pStyle w:val="ListParagraph"/>
        <w:keepNext/>
        <w:ind w:left="1276"/>
        <w:jc w:val="center"/>
      </w:pPr>
      <w:r>
        <w:rPr>
          <w:rFonts w:cs="Times New Roman"/>
          <w:noProof/>
          <w:szCs w:val="24"/>
          <w:lang w:val="en-US"/>
        </w:rPr>
        <w:drawing>
          <wp:inline distT="0" distB="0" distL="0" distR="0" wp14:anchorId="4D848776" wp14:editId="704D91D5">
            <wp:extent cx="3409950" cy="3502528"/>
            <wp:effectExtent l="0" t="0" r="0" b="3175"/>
            <wp:docPr id="16252" name="Picture 16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usecs.png"/>
                    <pic:cNvPicPr/>
                  </pic:nvPicPr>
                  <pic:blipFill>
                    <a:blip r:embed="rId53">
                      <a:extLst>
                        <a:ext uri="{28A0092B-C50C-407E-A947-70E740481C1C}">
                          <a14:useLocalDpi xmlns:a14="http://schemas.microsoft.com/office/drawing/2010/main" val="0"/>
                        </a:ext>
                      </a:extLst>
                    </a:blip>
                    <a:stretch>
                      <a:fillRect/>
                    </a:stretch>
                  </pic:blipFill>
                  <pic:spPr>
                    <a:xfrm>
                      <a:off x="0" y="0"/>
                      <a:ext cx="3411820" cy="3504448"/>
                    </a:xfrm>
                    <a:prstGeom prst="rect">
                      <a:avLst/>
                    </a:prstGeom>
                  </pic:spPr>
                </pic:pic>
              </a:graphicData>
            </a:graphic>
          </wp:inline>
        </w:drawing>
      </w:r>
    </w:p>
    <w:p w14:paraId="4FA89D39" w14:textId="5CB5E60C" w:rsidR="00734E11" w:rsidRPr="008B3EF6" w:rsidRDefault="008B3EF6" w:rsidP="00D77769">
      <w:pPr>
        <w:pStyle w:val="Caption"/>
        <w:ind w:left="1276"/>
        <w:jc w:val="center"/>
        <w:rPr>
          <w:rFonts w:cs="Times New Roman"/>
          <w:i w:val="0"/>
          <w:sz w:val="24"/>
          <w:szCs w:val="24"/>
          <w:lang w:val="en-US"/>
        </w:rPr>
      </w:pPr>
      <w:bookmarkStart w:id="151" w:name="_Toc73705221"/>
      <w:r w:rsidRPr="00997908">
        <w:rPr>
          <w:i w:val="0"/>
          <w:color w:val="auto"/>
          <w:sz w:val="24"/>
          <w:szCs w:val="24"/>
        </w:rPr>
        <w:t xml:space="preserve">Gambar 4. </w:t>
      </w:r>
      <w:r w:rsidRPr="00997908">
        <w:rPr>
          <w:i w:val="0"/>
          <w:color w:val="auto"/>
          <w:sz w:val="24"/>
          <w:szCs w:val="24"/>
        </w:rPr>
        <w:fldChar w:fldCharType="begin"/>
      </w:r>
      <w:r w:rsidRPr="00997908">
        <w:rPr>
          <w:i w:val="0"/>
          <w:color w:val="auto"/>
          <w:sz w:val="24"/>
          <w:szCs w:val="24"/>
        </w:rPr>
        <w:instrText xml:space="preserve"> SEQ Gambar_4. \* ARABIC </w:instrText>
      </w:r>
      <w:r w:rsidRPr="00997908">
        <w:rPr>
          <w:i w:val="0"/>
          <w:color w:val="auto"/>
          <w:sz w:val="24"/>
          <w:szCs w:val="24"/>
        </w:rPr>
        <w:fldChar w:fldCharType="separate"/>
      </w:r>
      <w:r w:rsidR="00713366">
        <w:rPr>
          <w:i w:val="0"/>
          <w:noProof/>
          <w:color w:val="auto"/>
          <w:sz w:val="24"/>
          <w:szCs w:val="24"/>
        </w:rPr>
        <w:t>5</w:t>
      </w:r>
      <w:r w:rsidRPr="00997908">
        <w:rPr>
          <w:i w:val="0"/>
          <w:color w:val="auto"/>
          <w:sz w:val="24"/>
          <w:szCs w:val="24"/>
        </w:rPr>
        <w:fldChar w:fldCharType="end"/>
      </w:r>
      <w:r w:rsidRPr="00997908">
        <w:rPr>
          <w:rFonts w:cs="Times New Roman"/>
          <w:i w:val="0"/>
          <w:color w:val="auto"/>
          <w:sz w:val="24"/>
          <w:szCs w:val="24"/>
          <w:lang w:val="en-US"/>
        </w:rPr>
        <w:t xml:space="preserve"> </w:t>
      </w:r>
      <w:r w:rsidRPr="00FC0C16">
        <w:rPr>
          <w:rFonts w:cs="Times New Roman"/>
          <w:color w:val="auto"/>
          <w:sz w:val="24"/>
          <w:szCs w:val="24"/>
          <w:lang w:val="en-US"/>
        </w:rPr>
        <w:t>Usecase</w:t>
      </w:r>
      <w:r w:rsidRPr="00997908">
        <w:rPr>
          <w:rFonts w:cs="Times New Roman"/>
          <w:i w:val="0"/>
          <w:color w:val="auto"/>
          <w:sz w:val="24"/>
          <w:szCs w:val="24"/>
          <w:lang w:val="en-US"/>
        </w:rPr>
        <w:t xml:space="preserve"> </w:t>
      </w:r>
      <w:r w:rsidRPr="008B3EF6">
        <w:rPr>
          <w:rFonts w:cs="Times New Roman"/>
          <w:i w:val="0"/>
          <w:color w:val="auto"/>
          <w:sz w:val="24"/>
          <w:szCs w:val="24"/>
          <w:lang w:val="en-US"/>
        </w:rPr>
        <w:t>Diagram Pada Monitoring Kapasitas Sampah</w:t>
      </w:r>
      <w:bookmarkEnd w:id="151"/>
    </w:p>
    <w:p w14:paraId="4BDFC4F1" w14:textId="77777777" w:rsidR="00734E11" w:rsidRDefault="00734E11" w:rsidP="00734E11">
      <w:pPr>
        <w:spacing w:line="240" w:lineRule="auto"/>
        <w:rPr>
          <w:rFonts w:cs="Times New Roman"/>
          <w:szCs w:val="24"/>
          <w:lang w:val="en-US"/>
        </w:rPr>
      </w:pPr>
    </w:p>
    <w:p w14:paraId="6293283E" w14:textId="77777777" w:rsidR="00734E11" w:rsidRDefault="00734E11" w:rsidP="00213EE8">
      <w:pPr>
        <w:pStyle w:val="ListParagraph"/>
        <w:numPr>
          <w:ilvl w:val="0"/>
          <w:numId w:val="28"/>
        </w:numPr>
        <w:ind w:left="1276" w:hanging="709"/>
        <w:rPr>
          <w:rFonts w:cs="Times New Roman"/>
          <w:b/>
          <w:i/>
          <w:szCs w:val="24"/>
          <w:lang w:val="en-US"/>
        </w:rPr>
      </w:pPr>
      <w:r w:rsidRPr="00564471">
        <w:rPr>
          <w:rFonts w:cs="Times New Roman"/>
          <w:b/>
          <w:i/>
          <w:szCs w:val="24"/>
          <w:lang w:val="en-US"/>
        </w:rPr>
        <w:t>Activity Diagram</w:t>
      </w:r>
    </w:p>
    <w:p w14:paraId="427BB26F" w14:textId="77777777" w:rsidR="00734E11" w:rsidRPr="002415BC" w:rsidRDefault="00734E11" w:rsidP="00734E11">
      <w:pPr>
        <w:pStyle w:val="ListParagraph"/>
        <w:ind w:left="1276" w:firstLine="567"/>
        <w:jc w:val="both"/>
        <w:rPr>
          <w:rFonts w:cs="Times New Roman"/>
          <w:b/>
          <w:szCs w:val="24"/>
          <w:lang w:val="en-US"/>
        </w:rPr>
      </w:pPr>
      <w:r w:rsidRPr="00DD0963">
        <w:rPr>
          <w:rFonts w:cs="Times New Roman"/>
          <w:szCs w:val="24"/>
        </w:rPr>
        <w:t xml:space="preserve">Terdapat </w:t>
      </w:r>
      <w:r w:rsidRPr="00A823C4">
        <w:rPr>
          <w:rFonts w:cs="Times New Roman"/>
          <w:i/>
          <w:szCs w:val="24"/>
        </w:rPr>
        <w:t>Activity</w:t>
      </w:r>
      <w:r w:rsidRPr="00DD0963">
        <w:rPr>
          <w:rFonts w:cs="Times New Roman"/>
          <w:szCs w:val="24"/>
        </w:rPr>
        <w:t xml:space="preserve"> </w:t>
      </w:r>
      <w:r w:rsidRPr="00A823C4">
        <w:rPr>
          <w:rFonts w:cs="Times New Roman"/>
          <w:i/>
          <w:szCs w:val="24"/>
        </w:rPr>
        <w:t>Diagram</w:t>
      </w:r>
      <w:r w:rsidRPr="00DD0963">
        <w:rPr>
          <w:rFonts w:cs="Times New Roman"/>
          <w:szCs w:val="24"/>
        </w:rPr>
        <w:t xml:space="preserve"> yang digunakan untuk menggambarkan  proses urutan aktivitas.</w:t>
      </w:r>
      <w:r>
        <w:rPr>
          <w:rFonts w:cs="Times New Roman"/>
          <w:szCs w:val="24"/>
          <w:lang w:val="en-US"/>
        </w:rPr>
        <w:t xml:space="preserve"> </w:t>
      </w:r>
      <w:r w:rsidRPr="00A823C4">
        <w:rPr>
          <w:rFonts w:cs="Times New Roman"/>
          <w:i/>
          <w:szCs w:val="24"/>
        </w:rPr>
        <w:t>Activity</w:t>
      </w:r>
      <w:r w:rsidRPr="00DD0963">
        <w:rPr>
          <w:rFonts w:cs="Times New Roman"/>
          <w:szCs w:val="24"/>
        </w:rPr>
        <w:t xml:space="preserve"> </w:t>
      </w:r>
      <w:r w:rsidRPr="00A823C4">
        <w:rPr>
          <w:rFonts w:cs="Times New Roman"/>
          <w:i/>
          <w:szCs w:val="24"/>
        </w:rPr>
        <w:t>Diagram</w:t>
      </w:r>
      <w:r>
        <w:rPr>
          <w:rFonts w:cs="Times New Roman"/>
          <w:i/>
          <w:szCs w:val="24"/>
          <w:lang w:val="en-US"/>
        </w:rPr>
        <w:t xml:space="preserve"> </w:t>
      </w:r>
      <w:r>
        <w:rPr>
          <w:rFonts w:cs="Times New Roman"/>
          <w:szCs w:val="24"/>
          <w:lang w:val="en-US"/>
        </w:rPr>
        <w:t xml:space="preserve">dimulai dengan membuka aplikasi android selanjutnya akan menampilkan tampilan home. Berikut </w:t>
      </w:r>
      <w:r>
        <w:rPr>
          <w:rFonts w:cs="Times New Roman"/>
          <w:i/>
          <w:szCs w:val="24"/>
          <w:lang w:val="en-US"/>
        </w:rPr>
        <w:t xml:space="preserve">Activity Diagram </w:t>
      </w:r>
      <w:r>
        <w:rPr>
          <w:rFonts w:cs="Times New Roman"/>
          <w:szCs w:val="24"/>
          <w:lang w:val="en-US"/>
        </w:rPr>
        <w:t>melihat tampilan data pada gambar 4.6.</w:t>
      </w:r>
    </w:p>
    <w:p w14:paraId="5DDC5608" w14:textId="77777777" w:rsidR="008B3EF6" w:rsidRDefault="00734E11" w:rsidP="008B3EF6">
      <w:pPr>
        <w:pStyle w:val="ListParagraph"/>
        <w:keepNext/>
        <w:ind w:left="1276"/>
        <w:jc w:val="center"/>
      </w:pPr>
      <w:r>
        <w:rPr>
          <w:rFonts w:cs="Times New Roman"/>
          <w:b/>
          <w:i/>
          <w:noProof/>
          <w:szCs w:val="24"/>
          <w:lang w:val="en-US"/>
        </w:rPr>
        <w:drawing>
          <wp:inline distT="0" distB="0" distL="0" distR="0" wp14:anchorId="6AE07BA8" wp14:editId="40F4CFCC">
            <wp:extent cx="3561092" cy="2630805"/>
            <wp:effectExtent l="0" t="0" r="1270" b="0"/>
            <wp:docPr id="16253" name="Picture 16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ty.png"/>
                    <pic:cNvPicPr/>
                  </pic:nvPicPr>
                  <pic:blipFill>
                    <a:blip r:embed="rId54">
                      <a:extLst>
                        <a:ext uri="{28A0092B-C50C-407E-A947-70E740481C1C}">
                          <a14:useLocalDpi xmlns:a14="http://schemas.microsoft.com/office/drawing/2010/main" val="0"/>
                        </a:ext>
                      </a:extLst>
                    </a:blip>
                    <a:stretch>
                      <a:fillRect/>
                    </a:stretch>
                  </pic:blipFill>
                  <pic:spPr>
                    <a:xfrm>
                      <a:off x="0" y="0"/>
                      <a:ext cx="3568997" cy="2636645"/>
                    </a:xfrm>
                    <a:prstGeom prst="rect">
                      <a:avLst/>
                    </a:prstGeom>
                  </pic:spPr>
                </pic:pic>
              </a:graphicData>
            </a:graphic>
          </wp:inline>
        </w:drawing>
      </w:r>
    </w:p>
    <w:p w14:paraId="1E7912FC" w14:textId="4108901C" w:rsidR="00734E11" w:rsidRPr="008B3EF6" w:rsidRDefault="008B3EF6" w:rsidP="00997908">
      <w:pPr>
        <w:pStyle w:val="Caption"/>
        <w:spacing w:line="480" w:lineRule="auto"/>
        <w:ind w:left="1276"/>
        <w:jc w:val="center"/>
        <w:rPr>
          <w:rFonts w:cs="Times New Roman"/>
          <w:b/>
          <w:i w:val="0"/>
          <w:szCs w:val="24"/>
          <w:lang w:val="en-US"/>
        </w:rPr>
      </w:pPr>
      <w:bookmarkStart w:id="152" w:name="_Toc73705222"/>
      <w:r w:rsidRPr="00997908">
        <w:rPr>
          <w:i w:val="0"/>
          <w:color w:val="auto"/>
          <w:sz w:val="24"/>
        </w:rPr>
        <w:t xml:space="preserve">Gambar 4. </w:t>
      </w:r>
      <w:r w:rsidRPr="00997908">
        <w:rPr>
          <w:i w:val="0"/>
          <w:color w:val="auto"/>
          <w:sz w:val="24"/>
        </w:rPr>
        <w:fldChar w:fldCharType="begin"/>
      </w:r>
      <w:r w:rsidRPr="00997908">
        <w:rPr>
          <w:i w:val="0"/>
          <w:color w:val="auto"/>
          <w:sz w:val="24"/>
        </w:rPr>
        <w:instrText xml:space="preserve"> SEQ Gambar_4. \* ARABIC </w:instrText>
      </w:r>
      <w:r w:rsidRPr="00997908">
        <w:rPr>
          <w:i w:val="0"/>
          <w:color w:val="auto"/>
          <w:sz w:val="24"/>
        </w:rPr>
        <w:fldChar w:fldCharType="separate"/>
      </w:r>
      <w:r w:rsidR="00713366">
        <w:rPr>
          <w:i w:val="0"/>
          <w:noProof/>
          <w:color w:val="auto"/>
          <w:sz w:val="24"/>
        </w:rPr>
        <w:t>6</w:t>
      </w:r>
      <w:r w:rsidRPr="00997908">
        <w:rPr>
          <w:i w:val="0"/>
          <w:color w:val="auto"/>
          <w:sz w:val="24"/>
        </w:rPr>
        <w:fldChar w:fldCharType="end"/>
      </w:r>
      <w:r w:rsidRPr="00997908">
        <w:rPr>
          <w:color w:val="auto"/>
          <w:sz w:val="24"/>
          <w:lang w:val="en-US"/>
        </w:rPr>
        <w:t xml:space="preserve"> </w:t>
      </w:r>
      <w:r w:rsidRPr="00FC0C16">
        <w:rPr>
          <w:rFonts w:cs="Times New Roman"/>
          <w:color w:val="auto"/>
          <w:sz w:val="24"/>
          <w:szCs w:val="24"/>
          <w:lang w:val="en-US"/>
        </w:rPr>
        <w:t>Activity</w:t>
      </w:r>
      <w:r w:rsidRPr="00997908">
        <w:rPr>
          <w:rFonts w:cs="Times New Roman"/>
          <w:i w:val="0"/>
          <w:color w:val="auto"/>
          <w:sz w:val="24"/>
          <w:szCs w:val="24"/>
          <w:lang w:val="en-US"/>
        </w:rPr>
        <w:t xml:space="preserve"> </w:t>
      </w:r>
      <w:r w:rsidRPr="00564471">
        <w:rPr>
          <w:rFonts w:cs="Times New Roman"/>
          <w:i w:val="0"/>
          <w:color w:val="auto"/>
          <w:sz w:val="24"/>
          <w:szCs w:val="24"/>
          <w:lang w:val="en-US"/>
        </w:rPr>
        <w:t>Diagram Pada Monitoring Kapasitas Sampah</w:t>
      </w:r>
      <w:bookmarkEnd w:id="152"/>
    </w:p>
    <w:p w14:paraId="390CA1D7" w14:textId="77777777" w:rsidR="00734E11" w:rsidRPr="004C2D41" w:rsidRDefault="00734E11" w:rsidP="00213EE8">
      <w:pPr>
        <w:pStyle w:val="ListParagraph"/>
        <w:numPr>
          <w:ilvl w:val="0"/>
          <w:numId w:val="28"/>
        </w:numPr>
        <w:ind w:left="1276" w:hanging="709"/>
        <w:rPr>
          <w:b/>
          <w:lang w:val="id-ID"/>
        </w:rPr>
      </w:pPr>
      <w:r w:rsidRPr="004C2D41">
        <w:rPr>
          <w:b/>
        </w:rPr>
        <w:t>Sequence</w:t>
      </w:r>
      <w:r w:rsidRPr="004C2D41">
        <w:rPr>
          <w:b/>
          <w:lang w:val="id-ID"/>
        </w:rPr>
        <w:t xml:space="preserve"> Diagram </w:t>
      </w:r>
    </w:p>
    <w:p w14:paraId="34A99683" w14:textId="77777777" w:rsidR="00734E11" w:rsidRDefault="00734E11" w:rsidP="004C2D41">
      <w:pPr>
        <w:ind w:left="1276"/>
        <w:rPr>
          <w:rFonts w:eastAsiaTheme="majorEastAsia" w:cstheme="majorBidi"/>
          <w:bCs/>
          <w:lang w:val="en-US"/>
        </w:rPr>
      </w:pPr>
      <w:r>
        <w:rPr>
          <w:rFonts w:eastAsiaTheme="majorEastAsia" w:cstheme="majorBidi"/>
          <w:bCs/>
          <w:lang w:val="en-US"/>
        </w:rPr>
        <w:t xml:space="preserve">Berikut adalah </w:t>
      </w:r>
      <w:r w:rsidRPr="0019678F">
        <w:rPr>
          <w:rFonts w:eastAsiaTheme="majorEastAsia" w:cstheme="majorBidi"/>
          <w:bCs/>
          <w:i/>
          <w:lang w:val="en-US"/>
        </w:rPr>
        <w:t xml:space="preserve">Sequence </w:t>
      </w:r>
      <w:r w:rsidRPr="0019678F">
        <w:rPr>
          <w:rFonts w:eastAsiaTheme="majorEastAsia" w:cstheme="majorBidi"/>
          <w:bCs/>
          <w:lang w:val="en-US"/>
        </w:rPr>
        <w:t xml:space="preserve">diagram pada monitoring </w:t>
      </w:r>
      <w:r>
        <w:rPr>
          <w:rFonts w:eastAsiaTheme="majorEastAsia" w:cstheme="majorBidi"/>
          <w:bCs/>
          <w:lang w:val="en-US"/>
        </w:rPr>
        <w:t>kapasitas sampah pada gambar 4.7</w:t>
      </w:r>
      <w:r w:rsidRPr="0019678F">
        <w:rPr>
          <w:rFonts w:eastAsiaTheme="majorEastAsia" w:cstheme="majorBidi"/>
          <w:bCs/>
          <w:lang w:val="en-US"/>
        </w:rPr>
        <w:t>.</w:t>
      </w:r>
    </w:p>
    <w:p w14:paraId="050ABD2E" w14:textId="77777777" w:rsidR="008B3EF6" w:rsidRDefault="00734E11" w:rsidP="008B3EF6">
      <w:pPr>
        <w:pStyle w:val="ListParagraph"/>
        <w:keepNext/>
        <w:ind w:left="1276"/>
        <w:jc w:val="center"/>
      </w:pPr>
      <w:r>
        <w:rPr>
          <w:rFonts w:cs="Times New Roman"/>
          <w:b/>
          <w:i/>
          <w:noProof/>
          <w:szCs w:val="24"/>
          <w:lang w:val="en-US"/>
        </w:rPr>
        <w:drawing>
          <wp:inline distT="0" distB="0" distL="0" distR="0" wp14:anchorId="0AD49104" wp14:editId="17CBFA02">
            <wp:extent cx="3286125" cy="3286125"/>
            <wp:effectExtent l="0" t="0" r="9525" b="9525"/>
            <wp:docPr id="16254" name="Picture 16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quennn.png"/>
                    <pic:cNvPicPr/>
                  </pic:nvPicPr>
                  <pic:blipFill>
                    <a:blip r:embed="rId55">
                      <a:extLst>
                        <a:ext uri="{28A0092B-C50C-407E-A947-70E740481C1C}">
                          <a14:useLocalDpi xmlns:a14="http://schemas.microsoft.com/office/drawing/2010/main" val="0"/>
                        </a:ext>
                      </a:extLst>
                    </a:blip>
                    <a:stretch>
                      <a:fillRect/>
                    </a:stretch>
                  </pic:blipFill>
                  <pic:spPr>
                    <a:xfrm>
                      <a:off x="0" y="0"/>
                      <a:ext cx="3286125" cy="3286125"/>
                    </a:xfrm>
                    <a:prstGeom prst="rect">
                      <a:avLst/>
                    </a:prstGeom>
                  </pic:spPr>
                </pic:pic>
              </a:graphicData>
            </a:graphic>
          </wp:inline>
        </w:drawing>
      </w:r>
    </w:p>
    <w:p w14:paraId="68FFFE86" w14:textId="18E6A38D" w:rsidR="00734E11" w:rsidRPr="00026C0F" w:rsidRDefault="008B3EF6" w:rsidP="00026C0F">
      <w:pPr>
        <w:pStyle w:val="Caption"/>
        <w:ind w:left="1134"/>
        <w:jc w:val="center"/>
        <w:rPr>
          <w:rFonts w:cs="Times New Roman"/>
          <w:b/>
          <w:i w:val="0"/>
          <w:szCs w:val="24"/>
          <w:lang w:val="en-US"/>
        </w:rPr>
      </w:pPr>
      <w:bookmarkStart w:id="153" w:name="_Toc73705223"/>
      <w:r w:rsidRPr="00997908">
        <w:rPr>
          <w:i w:val="0"/>
          <w:color w:val="auto"/>
          <w:sz w:val="24"/>
        </w:rPr>
        <w:t xml:space="preserve">Gambar 4. </w:t>
      </w:r>
      <w:r w:rsidRPr="00997908">
        <w:rPr>
          <w:i w:val="0"/>
          <w:color w:val="auto"/>
          <w:sz w:val="24"/>
        </w:rPr>
        <w:fldChar w:fldCharType="begin"/>
      </w:r>
      <w:r w:rsidRPr="00997908">
        <w:rPr>
          <w:i w:val="0"/>
          <w:color w:val="auto"/>
          <w:sz w:val="24"/>
        </w:rPr>
        <w:instrText xml:space="preserve"> SEQ Gambar_4. \* ARABIC </w:instrText>
      </w:r>
      <w:r w:rsidRPr="00997908">
        <w:rPr>
          <w:i w:val="0"/>
          <w:color w:val="auto"/>
          <w:sz w:val="24"/>
        </w:rPr>
        <w:fldChar w:fldCharType="separate"/>
      </w:r>
      <w:r w:rsidR="00713366">
        <w:rPr>
          <w:i w:val="0"/>
          <w:noProof/>
          <w:color w:val="auto"/>
          <w:sz w:val="24"/>
        </w:rPr>
        <w:t>7</w:t>
      </w:r>
      <w:r w:rsidRPr="00997908">
        <w:rPr>
          <w:i w:val="0"/>
          <w:color w:val="auto"/>
          <w:sz w:val="24"/>
        </w:rPr>
        <w:fldChar w:fldCharType="end"/>
      </w:r>
      <w:r w:rsidR="00026C0F" w:rsidRPr="00997908">
        <w:rPr>
          <w:color w:val="auto"/>
          <w:sz w:val="24"/>
          <w:lang w:val="en-US"/>
        </w:rPr>
        <w:t xml:space="preserve"> </w:t>
      </w:r>
      <w:r w:rsidR="00026C0F" w:rsidRPr="00997908">
        <w:rPr>
          <w:rFonts w:cs="Times New Roman"/>
          <w:color w:val="auto"/>
          <w:sz w:val="24"/>
          <w:szCs w:val="24"/>
          <w:lang w:val="en-US"/>
        </w:rPr>
        <w:t>Sequence</w:t>
      </w:r>
      <w:r w:rsidR="00026C0F" w:rsidRPr="00997908">
        <w:rPr>
          <w:rFonts w:cs="Times New Roman"/>
          <w:i w:val="0"/>
          <w:color w:val="auto"/>
          <w:sz w:val="24"/>
          <w:szCs w:val="24"/>
          <w:lang w:val="en-US"/>
        </w:rPr>
        <w:t xml:space="preserve"> </w:t>
      </w:r>
      <w:r w:rsidR="00026C0F" w:rsidRPr="00564471">
        <w:rPr>
          <w:rFonts w:cs="Times New Roman"/>
          <w:i w:val="0"/>
          <w:color w:val="auto"/>
          <w:sz w:val="24"/>
          <w:szCs w:val="24"/>
          <w:lang w:val="en-US"/>
        </w:rPr>
        <w:t>Diagram Pada Monitoring Kapasitas Sampah</w:t>
      </w:r>
      <w:bookmarkEnd w:id="153"/>
    </w:p>
    <w:p w14:paraId="4BBBBACE" w14:textId="77777777" w:rsidR="00734E11" w:rsidRPr="004C2D41" w:rsidRDefault="00734E11" w:rsidP="00213EE8">
      <w:pPr>
        <w:pStyle w:val="ListParagraph"/>
        <w:numPr>
          <w:ilvl w:val="0"/>
          <w:numId w:val="28"/>
        </w:numPr>
        <w:ind w:left="1276" w:hanging="709"/>
        <w:rPr>
          <w:b/>
          <w:lang w:val="id-ID"/>
        </w:rPr>
      </w:pPr>
      <w:r w:rsidRPr="004C2D41">
        <w:rPr>
          <w:b/>
          <w:lang w:val="id-ID"/>
        </w:rPr>
        <w:t xml:space="preserve">Class Diagram </w:t>
      </w:r>
    </w:p>
    <w:p w14:paraId="7BFA5889" w14:textId="77777777" w:rsidR="00734E11" w:rsidRDefault="00734E11" w:rsidP="004C2D41">
      <w:pPr>
        <w:ind w:left="1276"/>
        <w:rPr>
          <w:rFonts w:cs="Times New Roman"/>
        </w:rPr>
      </w:pPr>
      <w:r>
        <w:rPr>
          <w:rFonts w:cs="Times New Roman"/>
        </w:rPr>
        <w:t xml:space="preserve">Berikut adalah </w:t>
      </w:r>
      <w:r w:rsidRPr="00022DDC">
        <w:rPr>
          <w:rFonts w:cs="Times New Roman"/>
          <w:i/>
        </w:rPr>
        <w:t xml:space="preserve">Class </w:t>
      </w:r>
      <w:r w:rsidRPr="00022DDC">
        <w:rPr>
          <w:rFonts w:cs="Times New Roman"/>
        </w:rPr>
        <w:t>diagram pada monitoring k</w:t>
      </w:r>
      <w:r>
        <w:rPr>
          <w:rFonts w:cs="Times New Roman"/>
        </w:rPr>
        <w:t>apasitas sampah pada gambar 4.8</w:t>
      </w:r>
    </w:p>
    <w:p w14:paraId="49B4CD60" w14:textId="0047868A" w:rsidR="00026C0F" w:rsidRDefault="001C490A" w:rsidP="004C2D41">
      <w:pPr>
        <w:keepNext/>
        <w:ind w:left="1276"/>
        <w:jc w:val="center"/>
      </w:pPr>
      <w:r>
        <w:rPr>
          <w:noProof/>
          <w:lang w:val="en-US"/>
        </w:rPr>
        <w:drawing>
          <wp:inline distT="0" distB="0" distL="0" distR="0" wp14:anchorId="53011A19" wp14:editId="46DC2D47">
            <wp:extent cx="1781175" cy="2657475"/>
            <wp:effectExtent l="0" t="0" r="9525" b="9525"/>
            <wp:docPr id="16227" name="Picture 16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7" name="System.png"/>
                    <pic:cNvPicPr/>
                  </pic:nvPicPr>
                  <pic:blipFill>
                    <a:blip r:embed="rId56">
                      <a:extLst>
                        <a:ext uri="{28A0092B-C50C-407E-A947-70E740481C1C}">
                          <a14:useLocalDpi xmlns:a14="http://schemas.microsoft.com/office/drawing/2010/main" val="0"/>
                        </a:ext>
                      </a:extLst>
                    </a:blip>
                    <a:stretch>
                      <a:fillRect/>
                    </a:stretch>
                  </pic:blipFill>
                  <pic:spPr>
                    <a:xfrm>
                      <a:off x="0" y="0"/>
                      <a:ext cx="1781175" cy="2657475"/>
                    </a:xfrm>
                    <a:prstGeom prst="rect">
                      <a:avLst/>
                    </a:prstGeom>
                  </pic:spPr>
                </pic:pic>
              </a:graphicData>
            </a:graphic>
          </wp:inline>
        </w:drawing>
      </w:r>
    </w:p>
    <w:p w14:paraId="5727AE5C" w14:textId="447189DA" w:rsidR="00734E11" w:rsidRDefault="00026C0F" w:rsidP="00220508">
      <w:pPr>
        <w:pStyle w:val="Caption"/>
        <w:ind w:left="1276"/>
        <w:jc w:val="center"/>
        <w:rPr>
          <w:rFonts w:cs="Times New Roman"/>
          <w:i w:val="0"/>
          <w:color w:val="auto"/>
          <w:sz w:val="24"/>
          <w:szCs w:val="24"/>
          <w:lang w:val="en-US"/>
        </w:rPr>
      </w:pPr>
      <w:bookmarkStart w:id="154" w:name="_Toc73705224"/>
      <w:r w:rsidRPr="00997908">
        <w:rPr>
          <w:i w:val="0"/>
          <w:color w:val="auto"/>
          <w:sz w:val="24"/>
        </w:rPr>
        <w:t xml:space="preserve">Gambar 4. </w:t>
      </w:r>
      <w:r w:rsidRPr="00997908">
        <w:rPr>
          <w:i w:val="0"/>
          <w:color w:val="auto"/>
          <w:sz w:val="24"/>
        </w:rPr>
        <w:fldChar w:fldCharType="begin"/>
      </w:r>
      <w:r w:rsidRPr="00997908">
        <w:rPr>
          <w:i w:val="0"/>
          <w:color w:val="auto"/>
          <w:sz w:val="24"/>
        </w:rPr>
        <w:instrText xml:space="preserve"> SEQ Gambar_4. \* ARABIC </w:instrText>
      </w:r>
      <w:r w:rsidRPr="00997908">
        <w:rPr>
          <w:i w:val="0"/>
          <w:color w:val="auto"/>
          <w:sz w:val="24"/>
        </w:rPr>
        <w:fldChar w:fldCharType="separate"/>
      </w:r>
      <w:r w:rsidR="00713366">
        <w:rPr>
          <w:i w:val="0"/>
          <w:noProof/>
          <w:color w:val="auto"/>
          <w:sz w:val="24"/>
        </w:rPr>
        <w:t>8</w:t>
      </w:r>
      <w:r w:rsidRPr="00997908">
        <w:rPr>
          <w:i w:val="0"/>
          <w:color w:val="auto"/>
          <w:sz w:val="24"/>
        </w:rPr>
        <w:fldChar w:fldCharType="end"/>
      </w:r>
      <w:r w:rsidRPr="00997908">
        <w:rPr>
          <w:color w:val="auto"/>
          <w:lang w:val="en-US"/>
        </w:rPr>
        <w:t xml:space="preserve"> </w:t>
      </w:r>
      <w:r>
        <w:rPr>
          <w:rFonts w:cs="Times New Roman"/>
          <w:color w:val="auto"/>
          <w:sz w:val="24"/>
          <w:szCs w:val="24"/>
          <w:lang w:val="en-US"/>
        </w:rPr>
        <w:t>Class</w:t>
      </w:r>
      <w:r>
        <w:rPr>
          <w:rFonts w:cs="Times New Roman"/>
          <w:i w:val="0"/>
          <w:color w:val="auto"/>
          <w:sz w:val="24"/>
          <w:szCs w:val="24"/>
          <w:lang w:val="en-US"/>
        </w:rPr>
        <w:t xml:space="preserve"> </w:t>
      </w:r>
      <w:r w:rsidRPr="00564471">
        <w:rPr>
          <w:rFonts w:cs="Times New Roman"/>
          <w:i w:val="0"/>
          <w:color w:val="auto"/>
          <w:sz w:val="24"/>
          <w:szCs w:val="24"/>
          <w:lang w:val="en-US"/>
        </w:rPr>
        <w:t>Diagram Pada Monitoring Kapasitas Sampah</w:t>
      </w:r>
      <w:bookmarkEnd w:id="154"/>
    </w:p>
    <w:p w14:paraId="39F00A0D" w14:textId="77777777" w:rsidR="0064297E" w:rsidRPr="0064297E" w:rsidRDefault="0064297E" w:rsidP="0064297E">
      <w:pPr>
        <w:rPr>
          <w:lang w:val="en-US"/>
        </w:rPr>
      </w:pPr>
    </w:p>
    <w:p w14:paraId="2858EE18" w14:textId="77777777" w:rsidR="00734E11" w:rsidRDefault="00734E11" w:rsidP="00213EE8">
      <w:pPr>
        <w:pStyle w:val="Heading2"/>
        <w:keepNext w:val="0"/>
        <w:keepLines w:val="0"/>
        <w:widowControl w:val="0"/>
        <w:numPr>
          <w:ilvl w:val="0"/>
          <w:numId w:val="30"/>
        </w:numPr>
        <w:autoSpaceDE w:val="0"/>
        <w:autoSpaceDN w:val="0"/>
        <w:ind w:left="567" w:hanging="567"/>
        <w:rPr>
          <w:i/>
        </w:rPr>
      </w:pPr>
      <w:bookmarkStart w:id="155" w:name="_Toc73620648"/>
      <w:r>
        <w:t xml:space="preserve">Desain </w:t>
      </w:r>
      <w:r>
        <w:rPr>
          <w:i/>
        </w:rPr>
        <w:t>Input/Output</w:t>
      </w:r>
      <w:bookmarkEnd w:id="155"/>
    </w:p>
    <w:p w14:paraId="76B2CD0E" w14:textId="77777777" w:rsidR="00734E11" w:rsidRDefault="00734E11" w:rsidP="00734E11">
      <w:pPr>
        <w:ind w:left="567" w:firstLine="567"/>
        <w:jc w:val="both"/>
        <w:rPr>
          <w:rFonts w:cs="Times New Roman"/>
          <w:szCs w:val="24"/>
          <w:lang w:val="en-US"/>
        </w:rPr>
      </w:pPr>
      <w:r>
        <w:rPr>
          <w:rFonts w:cs="Times New Roman"/>
          <w:szCs w:val="24"/>
          <w:lang w:val="en-US"/>
        </w:rPr>
        <w:t>Rangkaian komponen sistem aplikasi android tempat sampah otomatis pemilah jenis sampah adalah sebagai berikut:</w:t>
      </w:r>
    </w:p>
    <w:p w14:paraId="44719715" w14:textId="77777777" w:rsidR="00734E11" w:rsidRDefault="00734E11" w:rsidP="00213EE8">
      <w:pPr>
        <w:pStyle w:val="ListParagraph"/>
        <w:numPr>
          <w:ilvl w:val="3"/>
          <w:numId w:val="31"/>
        </w:numPr>
        <w:spacing w:after="160"/>
        <w:ind w:left="993" w:hanging="425"/>
        <w:rPr>
          <w:rFonts w:cs="Times New Roman"/>
          <w:szCs w:val="24"/>
          <w:lang w:val="en-US"/>
        </w:rPr>
      </w:pPr>
      <w:r>
        <w:rPr>
          <w:rFonts w:cs="Times New Roman"/>
          <w:szCs w:val="24"/>
          <w:lang w:val="en-US"/>
        </w:rPr>
        <w:t>Rangkain Arduino Uno</w:t>
      </w:r>
    </w:p>
    <w:p w14:paraId="54BDEA5A" w14:textId="77777777" w:rsidR="00734E11" w:rsidRDefault="00734E11" w:rsidP="00734E11">
      <w:pPr>
        <w:pStyle w:val="ListParagraph"/>
        <w:ind w:left="1134" w:firstLine="567"/>
        <w:jc w:val="both"/>
        <w:rPr>
          <w:rFonts w:cs="Times New Roman"/>
          <w:szCs w:val="24"/>
          <w:lang w:val="en-US"/>
        </w:rPr>
      </w:pPr>
      <w:r>
        <w:rPr>
          <w:rFonts w:cs="Times New Roman"/>
          <w:szCs w:val="24"/>
          <w:lang w:val="en-US"/>
        </w:rPr>
        <w:t xml:space="preserve">Rangkaian ini merupakan pusat sebagai pengendali utama dari alat ini. </w:t>
      </w:r>
      <w:r>
        <w:rPr>
          <w:rFonts w:cs="Times New Roman"/>
          <w:szCs w:val="24"/>
        </w:rPr>
        <w:t>Board ini</w:t>
      </w:r>
      <w:r>
        <w:rPr>
          <w:rFonts w:cs="Times New Roman"/>
          <w:szCs w:val="24"/>
          <w:lang w:val="en-US"/>
        </w:rPr>
        <w:t xml:space="preserve"> </w:t>
      </w:r>
      <w:r>
        <w:rPr>
          <w:rFonts w:cs="Times New Roman"/>
          <w:szCs w:val="24"/>
        </w:rPr>
        <w:t xml:space="preserve">berbasis ATmega328 (datasheet). Memiliki 14 pin input dari output digital  dimana 6 pin input tersebut dapat digunakan sebagai output PWM dan 6 pin input analog, 16 MHz osilator kristal, koneksi USB, jack power, ICSP </w:t>
      </w:r>
      <w:r w:rsidRPr="00FC0C16">
        <w:rPr>
          <w:rFonts w:cs="Times New Roman"/>
          <w:i/>
          <w:szCs w:val="24"/>
        </w:rPr>
        <w:t>header</w:t>
      </w:r>
      <w:r>
        <w:rPr>
          <w:rFonts w:cs="Times New Roman"/>
          <w:szCs w:val="24"/>
        </w:rPr>
        <w:t>, dan tombol reset</w:t>
      </w:r>
      <w:r>
        <w:rPr>
          <w:rFonts w:cs="Times New Roman"/>
          <w:szCs w:val="24"/>
          <w:lang w:val="en-US"/>
        </w:rPr>
        <w:t>.</w:t>
      </w:r>
    </w:p>
    <w:p w14:paraId="3CCBA71F" w14:textId="77777777" w:rsidR="00B90C51" w:rsidRPr="00842292" w:rsidRDefault="00B90C51" w:rsidP="00734E11">
      <w:pPr>
        <w:pStyle w:val="ListParagraph"/>
        <w:ind w:left="1134" w:firstLine="567"/>
        <w:jc w:val="both"/>
        <w:rPr>
          <w:rFonts w:cs="Times New Roman"/>
          <w:szCs w:val="24"/>
          <w:lang w:val="en-US"/>
        </w:rPr>
      </w:pPr>
    </w:p>
    <w:p w14:paraId="14D463DA" w14:textId="77777777" w:rsidR="00734E11" w:rsidRDefault="00734E11" w:rsidP="00213EE8">
      <w:pPr>
        <w:pStyle w:val="ListParagraph"/>
        <w:numPr>
          <w:ilvl w:val="3"/>
          <w:numId w:val="31"/>
        </w:numPr>
        <w:spacing w:after="160"/>
        <w:ind w:left="1418" w:hanging="425"/>
        <w:rPr>
          <w:rFonts w:cs="Times New Roman"/>
          <w:szCs w:val="24"/>
          <w:lang w:val="en-US"/>
        </w:rPr>
      </w:pPr>
      <w:r>
        <w:rPr>
          <w:rFonts w:cs="Times New Roman"/>
          <w:szCs w:val="24"/>
          <w:lang w:val="en-US"/>
        </w:rPr>
        <w:t>Rangkaian NodeMCU</w:t>
      </w:r>
    </w:p>
    <w:p w14:paraId="33075DEA" w14:textId="77777777" w:rsidR="00734E11" w:rsidRDefault="00734E11" w:rsidP="00FC0C16">
      <w:pPr>
        <w:pStyle w:val="ListParagraph"/>
        <w:tabs>
          <w:tab w:val="left" w:pos="1320"/>
        </w:tabs>
        <w:ind w:leftChars="590" w:left="1416" w:firstLine="568"/>
        <w:jc w:val="both"/>
        <w:rPr>
          <w:rFonts w:cs="Times New Roman"/>
          <w:szCs w:val="24"/>
          <w:lang w:val="en-US"/>
        </w:rPr>
      </w:pPr>
      <w:r>
        <w:rPr>
          <w:rFonts w:cs="Times New Roman"/>
          <w:szCs w:val="24"/>
          <w:lang w:val="en-US"/>
        </w:rPr>
        <w:t>Rangkaian ini sebagai modul Wifi dan tambahan port yang tersambung ke Arduino Uno. Untuk melakukan komunikasi antar mikrokontroller maka menggunakan pin serial.</w:t>
      </w:r>
    </w:p>
    <w:p w14:paraId="3CAAAAEE" w14:textId="77777777" w:rsidR="00734E11" w:rsidRDefault="00734E11" w:rsidP="00213EE8">
      <w:pPr>
        <w:pStyle w:val="ListParagraph"/>
        <w:numPr>
          <w:ilvl w:val="3"/>
          <w:numId w:val="31"/>
        </w:numPr>
        <w:spacing w:after="160"/>
        <w:ind w:left="1418" w:hanging="425"/>
        <w:rPr>
          <w:rFonts w:cs="Times New Roman"/>
          <w:szCs w:val="24"/>
          <w:lang w:val="en-US"/>
        </w:rPr>
      </w:pPr>
      <w:r>
        <w:rPr>
          <w:rFonts w:cs="Times New Roman"/>
          <w:szCs w:val="24"/>
          <w:lang w:val="en-US"/>
        </w:rPr>
        <w:t>Rangkaian Sensor Ultrasonik</w:t>
      </w:r>
    </w:p>
    <w:p w14:paraId="7A6C4CE4" w14:textId="77777777" w:rsidR="00734E11" w:rsidRDefault="00734E11" w:rsidP="00D77769">
      <w:pPr>
        <w:pStyle w:val="ListParagraph"/>
        <w:ind w:left="1418"/>
        <w:jc w:val="both"/>
        <w:rPr>
          <w:rFonts w:cs="Times New Roman"/>
          <w:szCs w:val="24"/>
          <w:lang w:val="en-US"/>
        </w:rPr>
      </w:pPr>
      <w:r>
        <w:rPr>
          <w:rFonts w:cs="Times New Roman"/>
          <w:szCs w:val="24"/>
          <w:lang w:val="en-US"/>
        </w:rPr>
        <w:t>Rangkaian ini dipasang untuk mendeteksi ketinggian sampah</w:t>
      </w:r>
    </w:p>
    <w:p w14:paraId="27CEBE44" w14:textId="77777777" w:rsidR="00734E11" w:rsidRDefault="00734E11" w:rsidP="00213EE8">
      <w:pPr>
        <w:pStyle w:val="ListParagraph"/>
        <w:numPr>
          <w:ilvl w:val="3"/>
          <w:numId w:val="21"/>
        </w:numPr>
        <w:spacing w:after="160"/>
        <w:ind w:left="1985" w:hanging="567"/>
        <w:jc w:val="both"/>
        <w:rPr>
          <w:rFonts w:cs="Times New Roman"/>
          <w:lang w:val="en-US"/>
        </w:rPr>
      </w:pPr>
      <w:r>
        <w:rPr>
          <w:rFonts w:cs="Times New Roman"/>
          <w:lang w:val="en-US"/>
        </w:rPr>
        <w:t>Apabila sensor ultrasonik membaca ketinggian sampah ≤ 20 cm. Maka pada aplikasi akan menampilkan status “0 %”.</w:t>
      </w:r>
    </w:p>
    <w:p w14:paraId="4165FEDC" w14:textId="77777777" w:rsidR="00734E11" w:rsidRDefault="00734E11" w:rsidP="00213EE8">
      <w:pPr>
        <w:pStyle w:val="ListParagraph"/>
        <w:numPr>
          <w:ilvl w:val="3"/>
          <w:numId w:val="21"/>
        </w:numPr>
        <w:spacing w:after="160"/>
        <w:ind w:left="1985" w:hanging="567"/>
        <w:jc w:val="both"/>
        <w:rPr>
          <w:rFonts w:cs="Times New Roman"/>
          <w:lang w:val="en-US"/>
        </w:rPr>
      </w:pPr>
      <w:r>
        <w:rPr>
          <w:rFonts w:cs="Times New Roman"/>
          <w:lang w:val="en-US"/>
        </w:rPr>
        <w:t>Apabila sensor</w:t>
      </w:r>
      <w:r>
        <w:rPr>
          <w:rFonts w:cs="Times New Roman"/>
          <w:i/>
          <w:lang w:val="en-US"/>
        </w:rPr>
        <w:t xml:space="preserve"> </w:t>
      </w:r>
      <w:r>
        <w:rPr>
          <w:rFonts w:cs="Times New Roman"/>
          <w:iCs/>
          <w:lang w:val="en-US"/>
        </w:rPr>
        <w:t>ultrasonik</w:t>
      </w:r>
      <w:r>
        <w:rPr>
          <w:rFonts w:cs="Times New Roman"/>
          <w:lang w:val="en-US"/>
        </w:rPr>
        <w:t xml:space="preserve"> membaca ketinggian sampah antara 50-80 cm, maka pada aplikasi akan menampilkan status “50%”.</w:t>
      </w:r>
    </w:p>
    <w:p w14:paraId="00EF14B1" w14:textId="77777777" w:rsidR="00734E11" w:rsidRDefault="00734E11" w:rsidP="00213EE8">
      <w:pPr>
        <w:pStyle w:val="ListParagraph"/>
        <w:numPr>
          <w:ilvl w:val="3"/>
          <w:numId w:val="21"/>
        </w:numPr>
        <w:tabs>
          <w:tab w:val="left" w:pos="1985"/>
        </w:tabs>
        <w:spacing w:after="160"/>
        <w:ind w:left="1985" w:hanging="567"/>
        <w:jc w:val="both"/>
        <w:rPr>
          <w:rFonts w:cs="Times New Roman"/>
          <w:lang w:val="en-US"/>
        </w:rPr>
      </w:pPr>
      <w:r>
        <w:rPr>
          <w:rFonts w:cs="Times New Roman"/>
          <w:lang w:val="en-US"/>
        </w:rPr>
        <w:t>Apabila sensor ultrasonik</w:t>
      </w:r>
      <w:r>
        <w:rPr>
          <w:rFonts w:cs="Times New Roman"/>
          <w:i/>
          <w:lang w:val="en-US"/>
        </w:rPr>
        <w:t xml:space="preserve"> </w:t>
      </w:r>
      <w:r>
        <w:rPr>
          <w:rFonts w:cs="Times New Roman"/>
          <w:lang w:val="en-US"/>
        </w:rPr>
        <w:t>membaca ketinggian ≥ 80 cm, maka aplikasi akan menampilkan status “100 %”.</w:t>
      </w:r>
    </w:p>
    <w:p w14:paraId="6723C8B2" w14:textId="77777777" w:rsidR="00026C0F" w:rsidRDefault="00734E11" w:rsidP="00026C0F">
      <w:pPr>
        <w:keepNext/>
        <w:ind w:left="1560"/>
        <w:jc w:val="center"/>
        <w:rPr>
          <w:rFonts w:eastAsia="SimSun"/>
          <w:lang w:eastAsia="zh-CN"/>
        </w:rPr>
      </w:pPr>
      <w:r>
        <w:rPr>
          <w:noProof/>
          <w:lang w:val="en-US"/>
        </w:rPr>
        <mc:AlternateContent>
          <mc:Choice Requires="wpg">
            <w:drawing>
              <wp:anchor distT="0" distB="0" distL="114300" distR="114300" simplePos="0" relativeHeight="251649536" behindDoc="0" locked="0" layoutInCell="1" allowOverlap="1" wp14:anchorId="52E15D73" wp14:editId="571FB05D">
                <wp:simplePos x="0" y="0"/>
                <wp:positionH relativeFrom="column">
                  <wp:posOffset>1468390</wp:posOffset>
                </wp:positionH>
                <wp:positionV relativeFrom="paragraph">
                  <wp:posOffset>244529</wp:posOffset>
                </wp:positionV>
                <wp:extent cx="3667760" cy="2607011"/>
                <wp:effectExtent l="19050" t="0" r="0" b="41275"/>
                <wp:wrapNone/>
                <wp:docPr id="16244" name="Group 16244"/>
                <wp:cNvGraphicFramePr/>
                <a:graphic xmlns:a="http://schemas.openxmlformats.org/drawingml/2006/main">
                  <a:graphicData uri="http://schemas.microsoft.com/office/word/2010/wordprocessingGroup">
                    <wpg:wgp>
                      <wpg:cNvGrpSpPr/>
                      <wpg:grpSpPr>
                        <a:xfrm>
                          <a:off x="0" y="0"/>
                          <a:ext cx="3667760" cy="2607011"/>
                          <a:chOff x="351539" y="-97155"/>
                          <a:chExt cx="3591811" cy="2797368"/>
                        </a:xfrm>
                      </wpg:grpSpPr>
                      <wps:wsp>
                        <wps:cNvPr id="16245" name="Text Box 16245"/>
                        <wps:cNvSpPr txBox="1"/>
                        <wps:spPr>
                          <a:xfrm>
                            <a:off x="823580" y="-76200"/>
                            <a:ext cx="754911" cy="26510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74300CD" w14:textId="358A1FB6" w:rsidR="007B7D65" w:rsidRDefault="007B7D65" w:rsidP="00734E11">
                              <w:pPr>
                                <w:rPr>
                                  <w:rFonts w:cs="Times New Roman"/>
                                  <w:lang w:val="en-US"/>
                                </w:rPr>
                              </w:pPr>
                              <w:r>
                                <w:rPr>
                                  <w:rFonts w:cs="Times New Roman"/>
                                  <w:lang w:val="en-US"/>
                                </w:rPr>
                                <w:t>S.Logam</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6246" name="Text Box 16246"/>
                        <wps:cNvSpPr txBox="1"/>
                        <wps:spPr>
                          <a:xfrm>
                            <a:off x="2002686" y="-97155"/>
                            <a:ext cx="807365" cy="2860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082947D" w14:textId="77777777" w:rsidR="007B7D65" w:rsidRDefault="007B7D65" w:rsidP="00734E11">
                              <w:pPr>
                                <w:rPr>
                                  <w:rFonts w:cs="Times New Roman"/>
                                  <w:lang w:val="en-US"/>
                                </w:rPr>
                              </w:pPr>
                              <w:r>
                                <w:rPr>
                                  <w:rFonts w:cs="Times New Roman"/>
                                  <w:lang w:val="en-US"/>
                                </w:rPr>
                                <w:t>S.Organik</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6247" name="Text Box 16247"/>
                        <wps:cNvSpPr txBox="1"/>
                        <wps:spPr>
                          <a:xfrm>
                            <a:off x="3018317" y="-86662"/>
                            <a:ext cx="925033" cy="27559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C8734FC" w14:textId="77777777" w:rsidR="007B7D65" w:rsidRDefault="007B7D65" w:rsidP="00734E11">
                              <w:pPr>
                                <w:rPr>
                                  <w:rFonts w:cs="Times New Roman"/>
                                  <w:lang w:val="en-US"/>
                                </w:rPr>
                              </w:pPr>
                              <w:r>
                                <w:rPr>
                                  <w:rFonts w:cs="Times New Roman"/>
                                  <w:lang w:val="en-US"/>
                                </w:rPr>
                                <w:t>S.Anorganik</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6248" name="Cloud 16248"/>
                        <wps:cNvSpPr/>
                        <wps:spPr>
                          <a:xfrm>
                            <a:off x="351539" y="2217582"/>
                            <a:ext cx="962149" cy="482631"/>
                          </a:xfrm>
                          <a:prstGeom prst="cloud">
                            <a:avLst/>
                          </a:prstGeom>
                        </wps:spPr>
                        <wps:style>
                          <a:lnRef idx="2">
                            <a:schemeClr val="dk1"/>
                          </a:lnRef>
                          <a:fillRef idx="1">
                            <a:schemeClr val="lt1"/>
                          </a:fillRef>
                          <a:effectRef idx="0">
                            <a:schemeClr val="dk1"/>
                          </a:effectRef>
                          <a:fontRef idx="minor">
                            <a:schemeClr val="dk1"/>
                          </a:fontRef>
                        </wps:style>
                        <wps:txbx>
                          <w:txbxContent>
                            <w:p w14:paraId="7A087C83" w14:textId="77777777" w:rsidR="007B7D65" w:rsidRDefault="007B7D65" w:rsidP="00734E11">
                              <w:pPr>
                                <w:jc w:val="center"/>
                                <w:rPr>
                                  <w:rFonts w:cs="Times New Roman"/>
                                  <w:lang w:val="en-US"/>
                                </w:rPr>
                              </w:pPr>
                              <w:r>
                                <w:rPr>
                                  <w:rFonts w:cs="Times New Roman"/>
                                  <w:lang w:val="en-US"/>
                                </w:rPr>
                                <w:t>WEB</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6249" name="Straight Arrow Connector 16249"/>
                        <wps:cNvCnPr/>
                        <wps:spPr>
                          <a:xfrm flipH="1" flipV="1">
                            <a:off x="361950" y="1977656"/>
                            <a:ext cx="233916" cy="2551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251" name="Straight Arrow Connector 16251"/>
                        <wps:cNvCnPr/>
                        <wps:spPr>
                          <a:xfrm flipV="1">
                            <a:off x="987055" y="1988287"/>
                            <a:ext cx="223239" cy="2445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2E15D73" id="Group 16244" o:spid="_x0000_s1118" style="position:absolute;left:0;text-align:left;margin-left:115.6pt;margin-top:19.25pt;width:288.8pt;height:205.3pt;z-index:251649536;mso-position-horizontal-relative:text;mso-position-vertical-relative:text;mso-width-relative:margin;mso-height-relative:margin" coordorigin="3515,-971" coordsize="35918,279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">
                <v:shape id="Text Box 16245" o:spid="_x0000_s1119" type="#_x0000_t202" style="position:absolute;left:8235;top:-762;width:7549;height:2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7+WcYA&#10;AADeAAAADwAAAGRycy9kb3ducmV2LnhtbESPQW/CMAyF75P2HyJP4jbSFVaNjoAYEhIcOADjbhrT&#10;VjRO14RS+PUEaRI3W+99z8/jaWcq0VLjSssKPvoRCOLM6pJzBb+7xfsXCOeRNVaWScGVHEwnry9j&#10;TLW98Ibarc9FCGGXooLC+zqV0mUFGXR9WxMH7Wgbgz6sTS51g5cQbioZR1EiDZYcLhRY07yg7LQ9&#10;m1Cj3R8GIz+zzq2P8c/qhuvD6U+p3ls3+wbhqfNP8z+91IFL4uEnPN4JM8jJ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l7+WcYAAADeAAAADwAAAAAAAAAAAAAAAACYAgAAZHJz&#10;L2Rvd25yZXYueG1sUEsFBgAAAAAEAAQA9QAAAIsDAAAAAA==&#10;" filled="f" stroked="f" strokeweight="1pt">
                  <v:textbox>
                    <w:txbxContent>
                      <w:p w14:paraId="374300CD" w14:textId="358A1FB6" w:rsidR="007B7D65" w:rsidRDefault="007B7D65" w:rsidP="00734E11">
                        <w:pPr>
                          <w:rPr>
                            <w:rFonts w:cs="Times New Roman"/>
                            <w:lang w:val="en-US"/>
                          </w:rPr>
                        </w:pPr>
                        <w:r>
                          <w:rPr>
                            <w:rFonts w:cs="Times New Roman"/>
                            <w:lang w:val="en-US"/>
                          </w:rPr>
                          <w:t>S.Logam</w:t>
                        </w:r>
                      </w:p>
                    </w:txbxContent>
                  </v:textbox>
                </v:shape>
                <v:shape id="Text Box 16246" o:spid="_x0000_s1120" type="#_x0000_t202" style="position:absolute;left:20026;top:-971;width:8074;height:28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xgLscA&#10;AADeAAAADwAAAGRycy9kb3ducmV2LnhtbESPQWvCQBCF70L/wzKF3szGVEIbs4otFNqDB7W9j9kx&#10;CcnOptltTP31riB4m+G9782bfDWaVgzUu9qyglkUgyAurK65VPC9/5i+gHAeWWNrmRT8k4PV8mGS&#10;Y6btibc07HwpQgi7DBVU3neZlK6oyKCLbEcctKPtDfqw9qXUPZ5CuGllEsepNFhzuFBhR+8VFc3u&#10;z4Qaw8/h+dWvrXObY/L2dcbNoflV6ulxXC9AeBr93XyjP3Xg0mSewvWdMINcX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6MYC7HAAAA3gAAAA8AAAAAAAAAAAAAAAAAmAIAAGRy&#10;cy9kb3ducmV2LnhtbFBLBQYAAAAABAAEAPUAAACMAwAAAAA=&#10;" filled="f" stroked="f" strokeweight="1pt">
                  <v:textbox>
                    <w:txbxContent>
                      <w:p w14:paraId="2082947D" w14:textId="77777777" w:rsidR="007B7D65" w:rsidRDefault="007B7D65" w:rsidP="00734E11">
                        <w:pPr>
                          <w:rPr>
                            <w:rFonts w:cs="Times New Roman"/>
                            <w:lang w:val="en-US"/>
                          </w:rPr>
                        </w:pPr>
                        <w:r>
                          <w:rPr>
                            <w:rFonts w:cs="Times New Roman"/>
                            <w:lang w:val="en-US"/>
                          </w:rPr>
                          <w:t>S.Organik</w:t>
                        </w:r>
                      </w:p>
                    </w:txbxContent>
                  </v:textbox>
                </v:shape>
                <v:shape id="Text Box 16247" o:spid="_x0000_s1121" type="#_x0000_t202" style="position:absolute;left:30183;top:-866;width:9250;height:2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DFtcYA&#10;AADeAAAADwAAAGRycy9kb3ducmV2LnhtbESPQW/CMAyF75P4D5GRdltTuglYR0BsEtI4cICNu2lM&#10;W9E4pQml8OsJEhI3W+99z8+TWWcq0VLjSssKBlEMgjizuuRcwf/f4m0MwnlkjZVlUnAhB7Np72WC&#10;qbZnXlO78bkIIexSVFB4X6dSuqwggy6yNXHQ9rYx6MPa5FI3eA7hppJJHA+lwZLDhQJr+ikoO2xO&#10;JtRot7v3Tz+3zq32yffyiqvd4ajUa7+bf4Hw1Pmn+UH/6sANk48R3N8JM8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cDFtcYAAADeAAAADwAAAAAAAAAAAAAAAACYAgAAZHJz&#10;L2Rvd25yZXYueG1sUEsFBgAAAAAEAAQA9QAAAIsDAAAAAA==&#10;" filled="f" stroked="f" strokeweight="1pt">
                  <v:textbox>
                    <w:txbxContent>
                      <w:p w14:paraId="4C8734FC" w14:textId="77777777" w:rsidR="007B7D65" w:rsidRDefault="007B7D65" w:rsidP="00734E11">
                        <w:pPr>
                          <w:rPr>
                            <w:rFonts w:cs="Times New Roman"/>
                            <w:lang w:val="en-US"/>
                          </w:rPr>
                        </w:pPr>
                        <w:r>
                          <w:rPr>
                            <w:rFonts w:cs="Times New Roman"/>
                            <w:lang w:val="en-US"/>
                          </w:rPr>
                          <w:t>S.Anorganik</w:t>
                        </w:r>
                      </w:p>
                    </w:txbxContent>
                  </v:textbox>
                </v:shape>
                <v:shape id="Cloud 16248" o:spid="_x0000_s1122" style="position:absolute;left:3515;top:22175;width:9621;height:4827;visibility:visible;mso-wrap-style:square;v-text-anchor:middle" coordsize="43200,432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W2ccYA&#10;AADeAAAADwAAAGRycy9kb3ducmV2LnhtbESP3WrCQBCF74W+wzIF73SjiEjqKiKIRXvh3wMM2TEJ&#10;zc6G3W2MPn3notC7Gc6Zc75ZrnvXqI5CrD0bmIwzUMSFtzWXBm7X3WgBKiZki41nMvCkCOvV22CJ&#10;ufUPPlN3SaWSEI45GqhSanOtY1GRwzj2LbFodx8cJllDqW3Ah4S7Rk+zbK4d1iwNFba0raj4vvw4&#10;A/Xhfvg6ldeznnSvZn9sw34XjsYM3/vNB6hEffo3/11/WsGfT2fCK+/IDHr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RW2ccYAAADeAAAADwAAAAAAAAAAAAAAAACYAgAAZHJz&#10;L2Rvd25yZXYueG1sUEsFBgAAAAAEAAQA9QAAAIsDA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hite [3201]" strokecolor="black [3200]" strokeweight="1pt">
                  <v:stroke joinstyle="miter"/>
                  <v:formulas/>
                  <v:path arrowok="t" o:connecttype="custom" o:connectlocs="104522,292450;48107,283546;154300,389892;129623,394149;366997,436714;352120,417275;642034,388239;636087,409566;760120,256442;832526,336166;930924,171535;898674,201431;853551,60619;855244,74741;647624,44152;664150,26143;493124,52732;501119,37203;311808,58005;340761,73065;91916,176395;86861,160542" o:connectangles="0,0,0,0,0,0,0,0,0,0,0,0,0,0,0,0,0,0,0,0,0,0" textboxrect="0,0,43200,43200"/>
                  <v:textbox>
                    <w:txbxContent>
                      <w:p w14:paraId="7A087C83" w14:textId="77777777" w:rsidR="007B7D65" w:rsidRDefault="007B7D65" w:rsidP="00734E11">
                        <w:pPr>
                          <w:jc w:val="center"/>
                          <w:rPr>
                            <w:rFonts w:cs="Times New Roman"/>
                            <w:lang w:val="en-US"/>
                          </w:rPr>
                        </w:pPr>
                        <w:r>
                          <w:rPr>
                            <w:rFonts w:cs="Times New Roman"/>
                            <w:lang w:val="en-US"/>
                          </w:rPr>
                          <w:t>WEB</w:t>
                        </w:r>
                      </w:p>
                    </w:txbxContent>
                  </v:textbox>
                </v:shape>
                <v:shape id="Straight Arrow Connector 16249" o:spid="_x0000_s1123" type="#_x0000_t32" style="position:absolute;left:3619;top:19776;width:2339;height:255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x3P8YAAADeAAAADwAAAGRycy9kb3ducmV2LnhtbESP0YrCMBBF3xf8hzDCviyarojYrlFE&#10;EER80OoHjM1sW9pMShNt9euNsLBvM9x7z9xZrHpTizu1rrSs4HscgSDOrC45V3A5b0dzEM4ja6wt&#10;k4IHOVgtBx8LTLTt+ET31OciQNglqKDwvkmkdFlBBt3YNsRB+7WtQR/WNpe6xS7ATS0nUTSTBksO&#10;FwpsaFNQVqU3o6CrnqdDpb/2Abu7+fMxnm+vsVKfw379A8JT7//Nf+mdDvVnk2kM73fCDHL5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yMdz/GAAAA3gAAAA8AAAAAAAAA&#10;AAAAAAAAoQIAAGRycy9kb3ducmV2LnhtbFBLBQYAAAAABAAEAPkAAACUAwAAAAA=&#10;" strokecolor="black [3200]" strokeweight=".5pt">
                  <v:stroke endarrow="block" joinstyle="miter"/>
                </v:shape>
                <v:shape id="Straight Arrow Connector 16251" o:spid="_x0000_s1124" type="#_x0000_t32" style="position:absolute;left:9870;top:19882;width:2232;height:24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QJ88UAAADeAAAADwAAAGRycy9kb3ducmV2LnhtbERPTWvCQBC9F/oflin0UnRjYrWkrlJa&#10;ir2aiuhtmp0modnZkNlq+u+7guBtHu9zFqvBtepIvTSeDUzGCSji0tuGKwPbz/fREygJyBZbz2Tg&#10;jwRWy9ubBebWn3hDxyJUKoaw5GigDqHLtZayJocy9h1x5L597zBE2Ffa9niK4a7VaZLMtMOGY0ON&#10;Hb3WVP4Uv85AFqaSbqb7uRSH6uvBvmWZ7NbG3N8NL8+gAg3hKr64P2ycP0sfJ3B+J96g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2QJ88UAAADeAAAADwAAAAAAAAAA&#10;AAAAAAChAgAAZHJzL2Rvd25yZXYueG1sUEsFBgAAAAAEAAQA+QAAAJMDAAAAAA==&#10;" strokecolor="black [3200]" strokeweight=".5pt">
                  <v:stroke endarrow="block" joinstyle="miter"/>
                </v:shape>
              </v:group>
            </w:pict>
          </mc:Fallback>
        </mc:AlternateContent>
      </w:r>
      <w:r>
        <w:rPr>
          <w:noProof/>
          <w:lang w:val="en-US"/>
        </w:rPr>
        <w:drawing>
          <wp:inline distT="0" distB="0" distL="0" distR="0" wp14:anchorId="46E7613F" wp14:editId="358A90A5">
            <wp:extent cx="4229100" cy="2530153"/>
            <wp:effectExtent l="0" t="0" r="0" b="3810"/>
            <wp:docPr id="1435" name="Picture 1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pic:cNvPicPr>
                  </pic:nvPicPr>
                  <pic:blipFill>
                    <a:blip r:embed="rId57"/>
                    <a:srcRect t="16137" r="33335" b="24195"/>
                    <a:stretch>
                      <a:fillRect/>
                    </a:stretch>
                  </pic:blipFill>
                  <pic:spPr>
                    <a:xfrm>
                      <a:off x="0" y="0"/>
                      <a:ext cx="4230902" cy="2531231"/>
                    </a:xfrm>
                    <a:prstGeom prst="rect">
                      <a:avLst/>
                    </a:prstGeom>
                    <a:ln>
                      <a:noFill/>
                    </a:ln>
                  </pic:spPr>
                </pic:pic>
              </a:graphicData>
            </a:graphic>
          </wp:inline>
        </w:drawing>
      </w:r>
    </w:p>
    <w:p w14:paraId="3F1DF69F" w14:textId="77777777" w:rsidR="00026C0F" w:rsidRPr="00026C0F" w:rsidRDefault="00026C0F" w:rsidP="00026C0F">
      <w:pPr>
        <w:keepNext/>
        <w:ind w:left="1560"/>
        <w:jc w:val="center"/>
        <w:rPr>
          <w:rFonts w:eastAsia="SimSun"/>
          <w:lang w:eastAsia="zh-CN"/>
        </w:rPr>
      </w:pPr>
    </w:p>
    <w:p w14:paraId="57E93DA2" w14:textId="68A7814B" w:rsidR="00734E11" w:rsidRDefault="00026C0F" w:rsidP="00026C0F">
      <w:pPr>
        <w:pStyle w:val="Caption"/>
        <w:ind w:left="1134"/>
        <w:jc w:val="center"/>
        <w:rPr>
          <w:lang w:val="en-US"/>
        </w:rPr>
      </w:pPr>
      <w:bookmarkStart w:id="156" w:name="_Toc73705225"/>
      <w:r w:rsidRPr="00997908">
        <w:rPr>
          <w:i w:val="0"/>
          <w:color w:val="auto"/>
          <w:sz w:val="24"/>
        </w:rPr>
        <w:t xml:space="preserve">Gambar 4. </w:t>
      </w:r>
      <w:r w:rsidRPr="00997908">
        <w:rPr>
          <w:i w:val="0"/>
          <w:color w:val="auto"/>
          <w:sz w:val="24"/>
        </w:rPr>
        <w:fldChar w:fldCharType="begin"/>
      </w:r>
      <w:r w:rsidRPr="00997908">
        <w:rPr>
          <w:i w:val="0"/>
          <w:color w:val="auto"/>
          <w:sz w:val="24"/>
        </w:rPr>
        <w:instrText xml:space="preserve"> SEQ Gambar_4. \* ARABIC </w:instrText>
      </w:r>
      <w:r w:rsidRPr="00997908">
        <w:rPr>
          <w:i w:val="0"/>
          <w:color w:val="auto"/>
          <w:sz w:val="24"/>
        </w:rPr>
        <w:fldChar w:fldCharType="separate"/>
      </w:r>
      <w:r w:rsidR="00713366">
        <w:rPr>
          <w:i w:val="0"/>
          <w:noProof/>
          <w:color w:val="auto"/>
          <w:sz w:val="24"/>
        </w:rPr>
        <w:t>9</w:t>
      </w:r>
      <w:r w:rsidRPr="00997908">
        <w:rPr>
          <w:i w:val="0"/>
          <w:color w:val="auto"/>
          <w:sz w:val="24"/>
        </w:rPr>
        <w:fldChar w:fldCharType="end"/>
      </w:r>
      <w:r w:rsidRPr="00997908">
        <w:rPr>
          <w:color w:val="auto"/>
          <w:sz w:val="24"/>
          <w:lang w:val="en-US"/>
        </w:rPr>
        <w:t xml:space="preserve"> </w:t>
      </w:r>
      <w:r w:rsidRPr="00997908">
        <w:rPr>
          <w:rFonts w:cs="Times New Roman"/>
          <w:i w:val="0"/>
          <w:color w:val="auto"/>
          <w:sz w:val="36"/>
          <w:lang w:val="en-US"/>
        </w:rPr>
        <w:t xml:space="preserve"> </w:t>
      </w:r>
      <w:r w:rsidRPr="00997908">
        <w:rPr>
          <w:rFonts w:cs="Times New Roman"/>
          <w:i w:val="0"/>
          <w:color w:val="auto"/>
          <w:sz w:val="24"/>
          <w:lang w:val="en-US"/>
        </w:rPr>
        <w:t xml:space="preserve">Rangkaian Alat Monitoring Sampah Menggunakan </w:t>
      </w:r>
      <w:r>
        <w:rPr>
          <w:rFonts w:cs="Times New Roman"/>
          <w:i w:val="0"/>
          <w:color w:val="auto"/>
          <w:sz w:val="24"/>
          <w:lang w:val="en-US"/>
        </w:rPr>
        <w:t>NodeMCU</w:t>
      </w:r>
      <w:bookmarkEnd w:id="156"/>
    </w:p>
    <w:p w14:paraId="406DF40C" w14:textId="77777777" w:rsidR="00026C0F" w:rsidRDefault="00026C0F" w:rsidP="00734E11">
      <w:pPr>
        <w:spacing w:line="240" w:lineRule="auto"/>
        <w:rPr>
          <w:lang w:val="en-US"/>
        </w:rPr>
      </w:pPr>
    </w:p>
    <w:p w14:paraId="29EE57EE" w14:textId="77777777" w:rsidR="00734E11" w:rsidRPr="00F542A9" w:rsidRDefault="00734E11" w:rsidP="00734E11">
      <w:pPr>
        <w:ind w:left="1560"/>
        <w:jc w:val="both"/>
        <w:rPr>
          <w:rFonts w:cs="Times New Roman"/>
          <w:lang w:val="en-US"/>
        </w:rPr>
      </w:pPr>
      <w:r>
        <w:rPr>
          <w:rFonts w:cs="Times New Roman"/>
          <w:lang w:val="en-US"/>
        </w:rPr>
        <w:t>Keterangan gambar</w:t>
      </w:r>
      <w:r w:rsidRPr="00F542A9">
        <w:rPr>
          <w:rFonts w:cs="Times New Roman"/>
          <w:lang w:val="en-US"/>
        </w:rPr>
        <w:t>:</w:t>
      </w:r>
    </w:p>
    <w:p w14:paraId="37B00467" w14:textId="4CF83DAA" w:rsidR="00734E11" w:rsidRPr="00F542A9" w:rsidRDefault="00734E11" w:rsidP="00213EE8">
      <w:pPr>
        <w:pStyle w:val="ListParagraph"/>
        <w:numPr>
          <w:ilvl w:val="6"/>
          <w:numId w:val="32"/>
        </w:numPr>
        <w:ind w:left="1985"/>
        <w:jc w:val="both"/>
        <w:rPr>
          <w:rFonts w:cs="Times New Roman"/>
          <w:lang w:val="en-US"/>
        </w:rPr>
      </w:pPr>
      <w:r>
        <w:rPr>
          <w:rFonts w:cs="Times New Roman"/>
          <w:lang w:val="en-US"/>
        </w:rPr>
        <w:t>Sensor ultrasonik</w:t>
      </w:r>
      <w:r w:rsidRPr="00F542A9">
        <w:rPr>
          <w:rFonts w:cs="Times New Roman"/>
          <w:lang w:val="en-US"/>
        </w:rPr>
        <w:t xml:space="preserve"> 1 </w:t>
      </w:r>
      <w:r w:rsidR="00146F8A">
        <w:rPr>
          <w:rFonts w:cs="Times New Roman"/>
          <w:lang w:val="en-US"/>
        </w:rPr>
        <w:t xml:space="preserve"> </w:t>
      </w:r>
      <w:r w:rsidRPr="00F542A9">
        <w:rPr>
          <w:rFonts w:cs="Times New Roman"/>
          <w:lang w:val="en-US"/>
        </w:rPr>
        <w:t>dihubungkan ke pin</w:t>
      </w:r>
      <w:r>
        <w:rPr>
          <w:rFonts w:cs="Times New Roman"/>
          <w:lang w:val="en-US"/>
        </w:rPr>
        <w:t xml:space="preserve">  NodeMCU  dan mendapat daya 5 V </w:t>
      </w:r>
    </w:p>
    <w:p w14:paraId="76A5AD12" w14:textId="77777777" w:rsidR="00734E11" w:rsidRDefault="00734E11" w:rsidP="00213EE8">
      <w:pPr>
        <w:pStyle w:val="ListParagraph"/>
        <w:numPr>
          <w:ilvl w:val="6"/>
          <w:numId w:val="32"/>
        </w:numPr>
        <w:ind w:left="1985"/>
        <w:jc w:val="both"/>
        <w:rPr>
          <w:rFonts w:cs="Times New Roman"/>
          <w:lang w:val="en-US"/>
        </w:rPr>
      </w:pPr>
      <w:r>
        <w:rPr>
          <w:rFonts w:cs="Times New Roman"/>
          <w:lang w:val="en-US"/>
        </w:rPr>
        <w:t>Sensor ultrasonik 2</w:t>
      </w:r>
      <w:r w:rsidRPr="00F542A9">
        <w:rPr>
          <w:rFonts w:cs="Times New Roman"/>
          <w:lang w:val="en-US"/>
        </w:rPr>
        <w:t xml:space="preserve"> dihubungkan ke pin</w:t>
      </w:r>
      <w:r>
        <w:rPr>
          <w:rFonts w:cs="Times New Roman"/>
          <w:lang w:val="en-US"/>
        </w:rPr>
        <w:t xml:space="preserve">  NodeMCU  dan mendapat daya 5 V.</w:t>
      </w:r>
    </w:p>
    <w:p w14:paraId="4D0231BE" w14:textId="1FDBCCDB" w:rsidR="00894200" w:rsidRPr="00734E11" w:rsidRDefault="00734E11" w:rsidP="00B90C51">
      <w:pPr>
        <w:pStyle w:val="ListParagraph"/>
        <w:numPr>
          <w:ilvl w:val="6"/>
          <w:numId w:val="32"/>
        </w:numPr>
        <w:ind w:left="1985"/>
        <w:jc w:val="both"/>
        <w:rPr>
          <w:lang w:val="en-US"/>
        </w:rPr>
      </w:pPr>
      <w:r w:rsidRPr="00734E11">
        <w:rPr>
          <w:rFonts w:cs="Times New Roman"/>
          <w:lang w:val="en-US"/>
        </w:rPr>
        <w:t>Sensor ultrasonik 3 dihubungkan ke pin  NodeMCU  dan mendapat daya 5 V</w:t>
      </w:r>
    </w:p>
    <w:p w14:paraId="5C308017" w14:textId="77777777" w:rsidR="00894200" w:rsidRDefault="00894200" w:rsidP="00B90C51">
      <w:pPr>
        <w:spacing w:line="240" w:lineRule="auto"/>
        <w:jc w:val="both"/>
        <w:rPr>
          <w:lang w:val="en-US"/>
        </w:rPr>
        <w:sectPr w:rsidR="00894200" w:rsidSect="004159D1">
          <w:headerReference w:type="default" r:id="rId58"/>
          <w:footerReference w:type="default" r:id="rId59"/>
          <w:pgSz w:w="11906" w:h="16838"/>
          <w:pgMar w:top="2268" w:right="1701" w:bottom="1701" w:left="2268" w:header="708" w:footer="708" w:gutter="0"/>
          <w:cols w:space="708"/>
          <w:titlePg/>
          <w:docGrid w:linePitch="360"/>
        </w:sectPr>
      </w:pPr>
    </w:p>
    <w:p w14:paraId="6F6F701E" w14:textId="77777777" w:rsidR="00376BC3" w:rsidRDefault="00376BC3" w:rsidP="00376BC3">
      <w:pPr>
        <w:pStyle w:val="Heading1"/>
        <w:jc w:val="center"/>
        <w:rPr>
          <w:rFonts w:eastAsia="Times New Roman"/>
          <w:szCs w:val="24"/>
          <w:lang w:val="en-US"/>
        </w:rPr>
      </w:pPr>
      <w:bookmarkStart w:id="157" w:name="_Toc46935582"/>
      <w:bookmarkStart w:id="158" w:name="_Toc73620649"/>
      <w:bookmarkEnd w:id="127"/>
      <w:bookmarkEnd w:id="128"/>
      <w:r>
        <w:t xml:space="preserve">BAB V </w:t>
      </w:r>
      <w:r>
        <w:rPr>
          <w:lang w:val="id-ID"/>
        </w:rPr>
        <w:br/>
      </w:r>
      <w:r>
        <w:t>IMPLEMENTASI SISTEM</w:t>
      </w:r>
      <w:bookmarkEnd w:id="157"/>
      <w:bookmarkEnd w:id="158"/>
    </w:p>
    <w:p w14:paraId="212D1B19" w14:textId="77777777" w:rsidR="00376BC3" w:rsidRDefault="00376BC3" w:rsidP="00376BC3">
      <w:pPr>
        <w:pStyle w:val="NoSpacing"/>
        <w:rPr>
          <w:szCs w:val="24"/>
        </w:rPr>
      </w:pPr>
    </w:p>
    <w:p w14:paraId="5A754CA5" w14:textId="77777777" w:rsidR="00376BC3" w:rsidRDefault="00376BC3" w:rsidP="00213EE8">
      <w:pPr>
        <w:pStyle w:val="Heading2"/>
        <w:keepNext w:val="0"/>
        <w:keepLines w:val="0"/>
        <w:widowControl w:val="0"/>
        <w:numPr>
          <w:ilvl w:val="0"/>
          <w:numId w:val="36"/>
        </w:numPr>
        <w:autoSpaceDE w:val="0"/>
        <w:autoSpaceDN w:val="0"/>
        <w:ind w:left="567" w:hanging="567"/>
        <w:rPr>
          <w:szCs w:val="24"/>
          <w:lang w:val="en-US"/>
        </w:rPr>
      </w:pPr>
      <w:bookmarkStart w:id="159" w:name="5.1._Implementasi_Sistem"/>
      <w:bookmarkStart w:id="160" w:name="_bookmark92"/>
      <w:bookmarkStart w:id="161" w:name="_Toc46935583"/>
      <w:bookmarkStart w:id="162" w:name="_Toc73620650"/>
      <w:bookmarkEnd w:id="159"/>
      <w:bookmarkEnd w:id="160"/>
      <w:r>
        <w:t>Implementasi</w:t>
      </w:r>
      <w:r>
        <w:rPr>
          <w:lang w:val="id-ID"/>
        </w:rPr>
        <w:t xml:space="preserve"> </w:t>
      </w:r>
      <w:r>
        <w:t>Sistem</w:t>
      </w:r>
      <w:bookmarkEnd w:id="161"/>
      <w:bookmarkEnd w:id="162"/>
    </w:p>
    <w:p w14:paraId="610A497B" w14:textId="77777777" w:rsidR="00376BC3" w:rsidRDefault="00376BC3" w:rsidP="00376BC3">
      <w:pPr>
        <w:ind w:left="567" w:firstLine="567"/>
        <w:jc w:val="both"/>
        <w:rPr>
          <w:szCs w:val="24"/>
        </w:rPr>
      </w:pPr>
      <w:bookmarkStart w:id="163" w:name="5.1.1_Implementasi_Perangkat_Keras"/>
      <w:bookmarkStart w:id="164" w:name="_bookmark93"/>
      <w:bookmarkStart w:id="165" w:name="_Toc46935584"/>
      <w:bookmarkEnd w:id="163"/>
      <w:bookmarkEnd w:id="164"/>
      <w:r>
        <w:rPr>
          <w:szCs w:val="24"/>
        </w:rPr>
        <w:t xml:space="preserve">Implementasi sistem adalah prosedur-prosedur yang dilakukan dalam menyelesaikan konsep desain sistem yang telah dirancang sebelumnya. Agar sistem dapat beroperasi sesuai yang diharapkan, maka sebelumnya diadakan rencana implemtasi atau uji coba dimaksudkan untuk mengatur biaya, waktu </w:t>
      </w:r>
      <w:r>
        <w:rPr>
          <w:spacing w:val="-3"/>
          <w:szCs w:val="24"/>
        </w:rPr>
        <w:t xml:space="preserve">yang </w:t>
      </w:r>
      <w:r>
        <w:rPr>
          <w:szCs w:val="24"/>
        </w:rPr>
        <w:t xml:space="preserve">dibutuhkan, alat-alat </w:t>
      </w:r>
      <w:r>
        <w:rPr>
          <w:spacing w:val="-3"/>
          <w:szCs w:val="24"/>
        </w:rPr>
        <w:t xml:space="preserve">yang </w:t>
      </w:r>
      <w:r>
        <w:rPr>
          <w:szCs w:val="24"/>
        </w:rPr>
        <w:t xml:space="preserve">dibutuhkan dan menguji sistem </w:t>
      </w:r>
      <w:r>
        <w:rPr>
          <w:spacing w:val="-3"/>
          <w:szCs w:val="24"/>
        </w:rPr>
        <w:t xml:space="preserve">yang </w:t>
      </w:r>
      <w:r>
        <w:rPr>
          <w:szCs w:val="24"/>
        </w:rPr>
        <w:t>digunakan. Tahap implementasi dimulai dengan persiapan komponen yang dibutuhkan untuk sistem aplikasi android,</w:t>
      </w:r>
      <w:r>
        <w:rPr>
          <w:i/>
          <w:szCs w:val="24"/>
        </w:rPr>
        <w:t xml:space="preserve"> </w:t>
      </w:r>
      <w:r>
        <w:rPr>
          <w:szCs w:val="24"/>
        </w:rPr>
        <w:t>setelah itu membuat tampilan aplikasi pad</w:t>
      </w:r>
      <w:r>
        <w:rPr>
          <w:i/>
          <w:szCs w:val="24"/>
        </w:rPr>
        <w:t>a mit app inventor</w:t>
      </w:r>
      <w:r>
        <w:rPr>
          <w:szCs w:val="24"/>
        </w:rPr>
        <w:t xml:space="preserve"> serta menghubungkan ke </w:t>
      </w:r>
      <w:r>
        <w:rPr>
          <w:i/>
          <w:szCs w:val="24"/>
        </w:rPr>
        <w:t>database Mysql</w:t>
      </w:r>
      <w:r>
        <w:rPr>
          <w:szCs w:val="24"/>
        </w:rPr>
        <w:t xml:space="preserve"> dan tahap </w:t>
      </w:r>
      <w:r>
        <w:rPr>
          <w:spacing w:val="-3"/>
          <w:szCs w:val="24"/>
        </w:rPr>
        <w:t xml:space="preserve">yang </w:t>
      </w:r>
      <w:r>
        <w:rPr>
          <w:szCs w:val="24"/>
        </w:rPr>
        <w:t xml:space="preserve">terakhir </w:t>
      </w:r>
      <w:r>
        <w:rPr>
          <w:spacing w:val="-3"/>
          <w:szCs w:val="24"/>
        </w:rPr>
        <w:t xml:space="preserve">yaitu </w:t>
      </w:r>
      <w:r>
        <w:rPr>
          <w:szCs w:val="24"/>
        </w:rPr>
        <w:t>pengujian sistem notifikasi</w:t>
      </w:r>
      <w:r>
        <w:rPr>
          <w:i/>
          <w:szCs w:val="24"/>
        </w:rPr>
        <w:t xml:space="preserve"> </w:t>
      </w:r>
      <w:r>
        <w:rPr>
          <w:szCs w:val="24"/>
        </w:rPr>
        <w:t>yang telah dibuat.</w:t>
      </w:r>
    </w:p>
    <w:p w14:paraId="62B1D0F8" w14:textId="77777777" w:rsidR="00376BC3" w:rsidRPr="005E5A7F" w:rsidRDefault="00376BC3" w:rsidP="00213EE8">
      <w:pPr>
        <w:pStyle w:val="ListParagraph"/>
        <w:numPr>
          <w:ilvl w:val="0"/>
          <w:numId w:val="44"/>
        </w:numPr>
        <w:ind w:left="1276" w:hanging="709"/>
        <w:rPr>
          <w:b/>
        </w:rPr>
      </w:pPr>
      <w:r w:rsidRPr="005E5A7F">
        <w:rPr>
          <w:b/>
        </w:rPr>
        <w:t xml:space="preserve">Implementasi </w:t>
      </w:r>
      <w:bookmarkEnd w:id="165"/>
      <w:r w:rsidRPr="005E5A7F">
        <w:rPr>
          <w:b/>
        </w:rPr>
        <w:t>Informasi</w:t>
      </w:r>
    </w:p>
    <w:p w14:paraId="5DCBE00E" w14:textId="51369FEA" w:rsidR="00376BC3" w:rsidRPr="00FD53A3" w:rsidRDefault="00376BC3" w:rsidP="00FD53A3">
      <w:pPr>
        <w:ind w:left="1276" w:firstLine="567"/>
        <w:jc w:val="both"/>
        <w:rPr>
          <w:rFonts w:cs="Times New Roman"/>
          <w:szCs w:val="24"/>
        </w:rPr>
      </w:pPr>
      <w:bookmarkStart w:id="166" w:name="_bookmark94"/>
      <w:bookmarkEnd w:id="166"/>
      <w:r>
        <w:rPr>
          <w:szCs w:val="24"/>
        </w:rPr>
        <w:t>Informasi</w:t>
      </w:r>
      <w:r>
        <w:rPr>
          <w:i/>
          <w:szCs w:val="24"/>
        </w:rPr>
        <w:t xml:space="preserve"> </w:t>
      </w:r>
      <w:r>
        <w:rPr>
          <w:szCs w:val="24"/>
        </w:rPr>
        <w:t>yang terdapat pada sistem monitoring kapasitas sampah organik, anorganik, dan logam ditunjukuan pada tampilan aplikasi.</w:t>
      </w:r>
      <w:r w:rsidR="00FD53A3">
        <w:rPr>
          <w:rFonts w:eastAsia="SimSun" w:hint="eastAsia"/>
          <w:szCs w:val="24"/>
          <w:lang w:eastAsia="zh-CN"/>
        </w:rPr>
        <w:t xml:space="preserve"> </w:t>
      </w:r>
      <w:r>
        <w:rPr>
          <w:szCs w:val="24"/>
        </w:rPr>
        <w:t>Tampilan dari informasi pada aplikasi dimana saat tempat sampah organik, anorganik, dan logam penuh, maka sistem akan mengirim informasi berupa angka dalam % dengan skala 0% saat kosong, dan penuh 100% saat penuh. Tampilan dari notifikasi aplikasi android tampak pada gambar 5.1.</w:t>
      </w:r>
    </w:p>
    <w:p w14:paraId="715F588B" w14:textId="77777777" w:rsidR="00376BC3" w:rsidRDefault="00376BC3" w:rsidP="00376BC3">
      <w:pPr>
        <w:pStyle w:val="NoSpacing"/>
        <w:ind w:left="1276"/>
        <w:jc w:val="both"/>
        <w:rPr>
          <w:szCs w:val="24"/>
        </w:rPr>
      </w:pPr>
    </w:p>
    <w:p w14:paraId="71D4B611" w14:textId="009F8B1D" w:rsidR="00376BC3" w:rsidRDefault="00376BC3" w:rsidP="00376BC3">
      <w:pPr>
        <w:pStyle w:val="NoSpacing"/>
        <w:ind w:left="1276"/>
        <w:jc w:val="center"/>
        <w:rPr>
          <w:szCs w:val="24"/>
        </w:rPr>
      </w:pPr>
      <w:r>
        <w:rPr>
          <w:noProof/>
          <w:szCs w:val="24"/>
          <w:lang w:val="en-US"/>
        </w:rPr>
        <w:drawing>
          <wp:inline distT="0" distB="0" distL="0" distR="0" wp14:anchorId="177B476A" wp14:editId="72B764B6">
            <wp:extent cx="1933575" cy="3143250"/>
            <wp:effectExtent l="0" t="0" r="9525" b="0"/>
            <wp:docPr id="16220" name="Picture 16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933575" cy="3143250"/>
                    </a:xfrm>
                    <a:prstGeom prst="rect">
                      <a:avLst/>
                    </a:prstGeom>
                    <a:noFill/>
                    <a:ln>
                      <a:noFill/>
                    </a:ln>
                  </pic:spPr>
                </pic:pic>
              </a:graphicData>
            </a:graphic>
          </wp:inline>
        </w:drawing>
      </w:r>
    </w:p>
    <w:p w14:paraId="0859A7D6" w14:textId="77777777" w:rsidR="00376BC3" w:rsidRDefault="00376BC3" w:rsidP="00376BC3">
      <w:pPr>
        <w:pStyle w:val="Caption"/>
        <w:spacing w:line="480" w:lineRule="auto"/>
        <w:ind w:left="1276"/>
        <w:jc w:val="center"/>
        <w:rPr>
          <w:i w:val="0"/>
          <w:color w:val="auto"/>
          <w:sz w:val="24"/>
          <w:szCs w:val="24"/>
        </w:rPr>
      </w:pPr>
      <w:bookmarkStart w:id="167" w:name="_Toc73705183"/>
      <w:r>
        <w:rPr>
          <w:i w:val="0"/>
          <w:color w:val="auto"/>
          <w:sz w:val="24"/>
          <w:szCs w:val="24"/>
        </w:rPr>
        <w:t>Gambar 5.</w:t>
      </w:r>
      <w:r>
        <w:rPr>
          <w:i w:val="0"/>
          <w:color w:val="auto"/>
          <w:sz w:val="24"/>
          <w:szCs w:val="24"/>
        </w:rPr>
        <w:fldChar w:fldCharType="begin"/>
      </w:r>
      <w:r>
        <w:rPr>
          <w:i w:val="0"/>
          <w:color w:val="auto"/>
          <w:sz w:val="24"/>
          <w:szCs w:val="24"/>
        </w:rPr>
        <w:instrText xml:space="preserve"> SEQ Gambar_5. \* ARABIC </w:instrText>
      </w:r>
      <w:r>
        <w:rPr>
          <w:i w:val="0"/>
          <w:color w:val="auto"/>
          <w:sz w:val="24"/>
          <w:szCs w:val="24"/>
        </w:rPr>
        <w:fldChar w:fldCharType="separate"/>
      </w:r>
      <w:r w:rsidR="00713366">
        <w:rPr>
          <w:i w:val="0"/>
          <w:noProof/>
          <w:color w:val="auto"/>
          <w:sz w:val="24"/>
          <w:szCs w:val="24"/>
        </w:rPr>
        <w:t>1</w:t>
      </w:r>
      <w:r>
        <w:rPr>
          <w:i w:val="0"/>
          <w:color w:val="auto"/>
          <w:sz w:val="24"/>
          <w:szCs w:val="24"/>
        </w:rPr>
        <w:fldChar w:fldCharType="end"/>
      </w:r>
      <w:r>
        <w:rPr>
          <w:i w:val="0"/>
          <w:color w:val="auto"/>
          <w:sz w:val="24"/>
          <w:szCs w:val="24"/>
        </w:rPr>
        <w:t xml:space="preserve"> Tampilan Informasi pada Aplikasi</w:t>
      </w:r>
      <w:bookmarkEnd w:id="167"/>
    </w:p>
    <w:p w14:paraId="72886161" w14:textId="77777777" w:rsidR="00376BC3" w:rsidRDefault="00376BC3" w:rsidP="00376BC3">
      <w:pPr>
        <w:ind w:left="1276" w:firstLine="567"/>
        <w:jc w:val="both"/>
        <w:rPr>
          <w:szCs w:val="24"/>
        </w:rPr>
      </w:pPr>
      <w:r>
        <w:rPr>
          <w:szCs w:val="24"/>
        </w:rPr>
        <w:t>Dari gambar di atas terlihat hasil rancangan sistem infromasi dengan aplikasi android</w:t>
      </w:r>
      <w:r>
        <w:rPr>
          <w:i/>
          <w:szCs w:val="24"/>
        </w:rPr>
        <w:t xml:space="preserve"> </w:t>
      </w:r>
      <w:r>
        <w:rPr>
          <w:szCs w:val="24"/>
        </w:rPr>
        <w:t xml:space="preserve">yang </w:t>
      </w:r>
      <w:r>
        <w:rPr>
          <w:spacing w:val="-3"/>
          <w:szCs w:val="24"/>
        </w:rPr>
        <w:t xml:space="preserve">mana </w:t>
      </w:r>
      <w:r>
        <w:rPr>
          <w:szCs w:val="24"/>
        </w:rPr>
        <w:t>sistem tersebut dapat mengirim informasi kapasitas sampah dari tempat sampah organik, anorganik, dan logam.</w:t>
      </w:r>
    </w:p>
    <w:p w14:paraId="750CBF9F" w14:textId="77777777" w:rsidR="00376BC3" w:rsidRDefault="00376BC3" w:rsidP="005B125B">
      <w:pPr>
        <w:spacing w:line="240" w:lineRule="auto"/>
        <w:rPr>
          <w:sz w:val="22"/>
        </w:rPr>
      </w:pPr>
    </w:p>
    <w:p w14:paraId="05201A7F" w14:textId="77777777" w:rsidR="00376BC3" w:rsidRDefault="00376BC3" w:rsidP="00213EE8">
      <w:pPr>
        <w:pStyle w:val="Heading2"/>
        <w:keepNext w:val="0"/>
        <w:keepLines w:val="0"/>
        <w:widowControl w:val="0"/>
        <w:numPr>
          <w:ilvl w:val="0"/>
          <w:numId w:val="36"/>
        </w:numPr>
        <w:autoSpaceDE w:val="0"/>
        <w:autoSpaceDN w:val="0"/>
        <w:ind w:left="567" w:hanging="567"/>
      </w:pPr>
      <w:bookmarkStart w:id="168" w:name="5.2._Pengujian_Sistem"/>
      <w:bookmarkStart w:id="169" w:name="_bookmark108"/>
      <w:bookmarkStart w:id="170" w:name="_Toc46935587"/>
      <w:bookmarkStart w:id="171" w:name="_Toc73620651"/>
      <w:bookmarkEnd w:id="168"/>
      <w:bookmarkEnd w:id="169"/>
      <w:r>
        <w:t>Pengujian</w:t>
      </w:r>
      <w:r>
        <w:rPr>
          <w:lang w:val="id-ID"/>
        </w:rPr>
        <w:t xml:space="preserve"> </w:t>
      </w:r>
      <w:r>
        <w:t>Sistem</w:t>
      </w:r>
      <w:bookmarkEnd w:id="170"/>
      <w:bookmarkEnd w:id="171"/>
    </w:p>
    <w:p w14:paraId="7880736A" w14:textId="34882338" w:rsidR="00376BC3" w:rsidRDefault="00376BC3" w:rsidP="005B125B">
      <w:pPr>
        <w:pStyle w:val="NoSpacing"/>
        <w:spacing w:line="480" w:lineRule="auto"/>
        <w:ind w:left="567" w:firstLine="720"/>
        <w:jc w:val="both"/>
        <w:rPr>
          <w:szCs w:val="24"/>
        </w:rPr>
      </w:pPr>
      <w:r>
        <w:rPr>
          <w:szCs w:val="24"/>
        </w:rPr>
        <w:t xml:space="preserve">Pengujian sistem merupakan proses pengecekan </w:t>
      </w:r>
      <w:r>
        <w:rPr>
          <w:i/>
          <w:szCs w:val="24"/>
        </w:rPr>
        <w:t xml:space="preserve">hardware </w:t>
      </w:r>
      <w:r>
        <w:rPr>
          <w:szCs w:val="24"/>
        </w:rPr>
        <w:t xml:space="preserve">dan </w:t>
      </w:r>
      <w:r>
        <w:rPr>
          <w:i/>
          <w:szCs w:val="24"/>
        </w:rPr>
        <w:t xml:space="preserve">software </w:t>
      </w:r>
      <w:r>
        <w:rPr>
          <w:szCs w:val="24"/>
        </w:rPr>
        <w:t>untuk menentukan apakah sistem tersebut cocok dan sesuai dengan yang diharapkan. Tahap pengujian dimulai dengan merumuskan rencana pengujian kemudian dilanjutkan dengan pencatatan hasil pengujian.</w:t>
      </w:r>
    </w:p>
    <w:p w14:paraId="65BBEFF0" w14:textId="77777777" w:rsidR="005B125B" w:rsidRDefault="005B125B" w:rsidP="005B125B">
      <w:pPr>
        <w:pStyle w:val="NoSpacing"/>
        <w:spacing w:line="480" w:lineRule="auto"/>
        <w:ind w:left="567" w:firstLine="720"/>
        <w:jc w:val="both"/>
        <w:rPr>
          <w:szCs w:val="24"/>
        </w:rPr>
      </w:pPr>
    </w:p>
    <w:p w14:paraId="75F0A6CC" w14:textId="77777777" w:rsidR="005B125B" w:rsidRDefault="005B125B" w:rsidP="005B125B">
      <w:pPr>
        <w:pStyle w:val="NoSpacing"/>
        <w:spacing w:line="480" w:lineRule="auto"/>
        <w:ind w:left="567" w:firstLine="720"/>
        <w:jc w:val="both"/>
        <w:rPr>
          <w:szCs w:val="24"/>
        </w:rPr>
      </w:pPr>
    </w:p>
    <w:p w14:paraId="2C3BCD6E" w14:textId="77777777" w:rsidR="005B125B" w:rsidRDefault="005B125B" w:rsidP="005B125B">
      <w:pPr>
        <w:pStyle w:val="NoSpacing"/>
        <w:spacing w:line="480" w:lineRule="auto"/>
        <w:ind w:left="567" w:firstLine="720"/>
        <w:jc w:val="both"/>
        <w:rPr>
          <w:szCs w:val="24"/>
        </w:rPr>
      </w:pPr>
    </w:p>
    <w:p w14:paraId="72D8AB48" w14:textId="77777777" w:rsidR="00376BC3" w:rsidRDefault="00376BC3" w:rsidP="00376BC3">
      <w:pPr>
        <w:pStyle w:val="NoSpacing"/>
        <w:jc w:val="both"/>
        <w:rPr>
          <w:szCs w:val="24"/>
        </w:rPr>
      </w:pPr>
    </w:p>
    <w:p w14:paraId="6643C298" w14:textId="77777777" w:rsidR="00376BC3" w:rsidRDefault="00376BC3" w:rsidP="00213EE8">
      <w:pPr>
        <w:pStyle w:val="ListParagraph"/>
        <w:widowControl w:val="0"/>
        <w:numPr>
          <w:ilvl w:val="0"/>
          <w:numId w:val="37"/>
        </w:numPr>
        <w:autoSpaceDE w:val="0"/>
        <w:autoSpaceDN w:val="0"/>
        <w:ind w:left="1276" w:hanging="709"/>
        <w:rPr>
          <w:b/>
        </w:rPr>
      </w:pPr>
      <w:bookmarkStart w:id="172" w:name="5.2.1_Rencana_Pengujian"/>
      <w:bookmarkStart w:id="173" w:name="_bookmark109"/>
      <w:bookmarkStart w:id="174" w:name="_bookmark110"/>
      <w:bookmarkStart w:id="175" w:name="5.2.2_Pengujian"/>
      <w:bookmarkStart w:id="176" w:name="_bookmark111"/>
      <w:bookmarkStart w:id="177" w:name="_Toc46935589"/>
      <w:bookmarkEnd w:id="172"/>
      <w:bookmarkEnd w:id="173"/>
      <w:bookmarkEnd w:id="174"/>
      <w:bookmarkEnd w:id="175"/>
      <w:bookmarkEnd w:id="176"/>
      <w:r>
        <w:rPr>
          <w:b/>
        </w:rPr>
        <w:t>Pengujian</w:t>
      </w:r>
      <w:bookmarkEnd w:id="177"/>
      <w:r>
        <w:rPr>
          <w:b/>
        </w:rPr>
        <w:t xml:space="preserve"> Sistem Aplikasi</w:t>
      </w:r>
    </w:p>
    <w:p w14:paraId="508D1EA7" w14:textId="77777777" w:rsidR="00376BC3" w:rsidRDefault="00376BC3" w:rsidP="00376BC3">
      <w:pPr>
        <w:pStyle w:val="ListParagraph"/>
        <w:ind w:left="1276" w:firstLine="567"/>
        <w:jc w:val="both"/>
        <w:rPr>
          <w:spacing w:val="-3"/>
          <w:szCs w:val="24"/>
        </w:rPr>
      </w:pPr>
      <w:r>
        <w:rPr>
          <w:szCs w:val="24"/>
        </w:rPr>
        <w:t>Pengujian sistem aplikasi android dilakukan dengan cara mengukur tinggi sampah pada tempat sampah organik, anorganik, dan logam. Hasil pengujian tertuang pada tabel 5.1 berikut:</w:t>
      </w:r>
    </w:p>
    <w:p w14:paraId="50DDD9EA" w14:textId="77777777" w:rsidR="00376BC3" w:rsidRDefault="00376BC3" w:rsidP="00376BC3">
      <w:pPr>
        <w:pStyle w:val="NoSpacing"/>
        <w:spacing w:after="240"/>
        <w:ind w:left="1276"/>
        <w:jc w:val="both"/>
        <w:rPr>
          <w:szCs w:val="24"/>
        </w:rPr>
      </w:pPr>
      <w:bookmarkStart w:id="178" w:name="_bookmark112"/>
      <w:bookmarkStart w:id="179" w:name="_Toc45107275"/>
      <w:bookmarkEnd w:id="178"/>
      <w:r>
        <w:rPr>
          <w:szCs w:val="24"/>
        </w:rPr>
        <w:t>Tabel 5.1</w:t>
      </w:r>
      <w:r>
        <w:rPr>
          <w:noProof/>
          <w:szCs w:val="24"/>
        </w:rPr>
        <w:t xml:space="preserve"> </w:t>
      </w:r>
      <w:r>
        <w:rPr>
          <w:szCs w:val="24"/>
        </w:rPr>
        <w:t>Hasil Pengujian Sistem informasi Aplikasi Android Kapasitas Sampah Organik, Anorganik, dan Logam</w:t>
      </w:r>
      <w:bookmarkEnd w:id="179"/>
      <w:r>
        <w:rPr>
          <w:szCs w:val="24"/>
        </w:rPr>
        <w:t xml:space="preserve"> menggunakan NodeMcu.</w:t>
      </w:r>
    </w:p>
    <w:tbl>
      <w:tblPr>
        <w:tblW w:w="6660" w:type="dxa"/>
        <w:tblInd w:w="12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8"/>
        <w:gridCol w:w="1275"/>
        <w:gridCol w:w="1700"/>
        <w:gridCol w:w="2267"/>
      </w:tblGrid>
      <w:tr w:rsidR="00376BC3" w14:paraId="4645E420" w14:textId="77777777" w:rsidTr="00376BC3">
        <w:trPr>
          <w:trHeight w:val="287"/>
        </w:trPr>
        <w:tc>
          <w:tcPr>
            <w:tcW w:w="1418" w:type="dxa"/>
            <w:tcBorders>
              <w:top w:val="single" w:sz="4" w:space="0" w:color="000000"/>
              <w:left w:val="single" w:sz="4" w:space="0" w:color="000000"/>
              <w:bottom w:val="single" w:sz="4" w:space="0" w:color="000000"/>
              <w:right w:val="single" w:sz="4" w:space="0" w:color="000000"/>
            </w:tcBorders>
            <w:vAlign w:val="center"/>
            <w:hideMark/>
          </w:tcPr>
          <w:p w14:paraId="69FDB967" w14:textId="77777777" w:rsidR="00376BC3" w:rsidRDefault="00376BC3">
            <w:pPr>
              <w:pStyle w:val="TableParagraph"/>
              <w:spacing w:line="256" w:lineRule="auto"/>
              <w:ind w:left="103" w:right="94"/>
              <w:jc w:val="center"/>
              <w:rPr>
                <w:b/>
                <w:sz w:val="24"/>
                <w:szCs w:val="24"/>
                <w:lang w:val="id-ID"/>
              </w:rPr>
            </w:pPr>
            <w:r>
              <w:rPr>
                <w:b/>
                <w:sz w:val="24"/>
                <w:szCs w:val="24"/>
                <w:lang w:val="id-ID"/>
              </w:rPr>
              <w:t>Percobaan</w:t>
            </w:r>
          </w:p>
        </w:tc>
        <w:tc>
          <w:tcPr>
            <w:tcW w:w="1275" w:type="dxa"/>
            <w:tcBorders>
              <w:top w:val="single" w:sz="4" w:space="0" w:color="000000"/>
              <w:left w:val="single" w:sz="4" w:space="0" w:color="000000"/>
              <w:bottom w:val="single" w:sz="4" w:space="0" w:color="000000"/>
              <w:right w:val="single" w:sz="4" w:space="0" w:color="000000"/>
            </w:tcBorders>
            <w:vAlign w:val="center"/>
            <w:hideMark/>
          </w:tcPr>
          <w:p w14:paraId="45BE84A0" w14:textId="77777777" w:rsidR="00376BC3" w:rsidRDefault="00376BC3">
            <w:pPr>
              <w:pStyle w:val="TableParagraph"/>
              <w:spacing w:line="256" w:lineRule="auto"/>
              <w:ind w:left="141"/>
              <w:jc w:val="center"/>
              <w:rPr>
                <w:b/>
                <w:sz w:val="24"/>
                <w:szCs w:val="24"/>
                <w:lang w:val="id-ID"/>
              </w:rPr>
            </w:pPr>
            <w:r>
              <w:rPr>
                <w:b/>
                <w:sz w:val="24"/>
                <w:szCs w:val="24"/>
                <w:lang w:val="id-ID"/>
              </w:rPr>
              <w:t>Pengujian</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38F2D0A8" w14:textId="77777777" w:rsidR="00376BC3" w:rsidRDefault="00376BC3">
            <w:pPr>
              <w:pStyle w:val="TableParagraph"/>
              <w:spacing w:line="256" w:lineRule="auto"/>
              <w:ind w:left="103"/>
              <w:jc w:val="center"/>
              <w:rPr>
                <w:b/>
                <w:sz w:val="24"/>
                <w:szCs w:val="24"/>
                <w:lang w:val="id-ID"/>
              </w:rPr>
            </w:pPr>
            <w:r>
              <w:rPr>
                <w:b/>
                <w:sz w:val="24"/>
                <w:szCs w:val="24"/>
                <w:lang w:val="id-ID"/>
              </w:rPr>
              <w:t>Kondisi</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563B9166" w14:textId="77777777" w:rsidR="00376BC3" w:rsidRDefault="00376BC3">
            <w:pPr>
              <w:pStyle w:val="TableParagraph"/>
              <w:spacing w:line="256" w:lineRule="auto"/>
              <w:ind w:left="103"/>
              <w:jc w:val="center"/>
              <w:rPr>
                <w:b/>
                <w:sz w:val="24"/>
                <w:szCs w:val="24"/>
                <w:lang w:val="id-ID"/>
              </w:rPr>
            </w:pPr>
            <w:r>
              <w:rPr>
                <w:b/>
                <w:sz w:val="24"/>
                <w:szCs w:val="24"/>
                <w:lang w:val="id-ID"/>
              </w:rPr>
              <w:t>Hasil</w:t>
            </w:r>
          </w:p>
        </w:tc>
      </w:tr>
      <w:tr w:rsidR="00376BC3" w14:paraId="029F80EB" w14:textId="77777777" w:rsidTr="00376BC3">
        <w:trPr>
          <w:trHeight w:val="30"/>
        </w:trPr>
        <w:tc>
          <w:tcPr>
            <w:tcW w:w="1418" w:type="dxa"/>
            <w:tcBorders>
              <w:top w:val="single" w:sz="4" w:space="0" w:color="000000"/>
              <w:left w:val="single" w:sz="4" w:space="0" w:color="000000"/>
              <w:bottom w:val="single" w:sz="4" w:space="0" w:color="000000"/>
              <w:right w:val="single" w:sz="4" w:space="0" w:color="000000"/>
            </w:tcBorders>
            <w:vAlign w:val="center"/>
            <w:hideMark/>
          </w:tcPr>
          <w:p w14:paraId="024D72F3" w14:textId="77777777" w:rsidR="00376BC3" w:rsidRDefault="00376BC3">
            <w:pPr>
              <w:pStyle w:val="TableParagraph"/>
              <w:spacing w:line="256" w:lineRule="auto"/>
              <w:ind w:left="103" w:right="91"/>
              <w:jc w:val="center"/>
              <w:rPr>
                <w:sz w:val="24"/>
                <w:szCs w:val="24"/>
                <w:lang w:val="id-ID"/>
              </w:rPr>
            </w:pPr>
            <w:r>
              <w:rPr>
                <w:sz w:val="24"/>
                <w:szCs w:val="24"/>
                <w:lang w:val="id-ID"/>
              </w:rPr>
              <w:t>1</w:t>
            </w:r>
          </w:p>
        </w:tc>
        <w:tc>
          <w:tcPr>
            <w:tcW w:w="1275" w:type="dxa"/>
            <w:tcBorders>
              <w:top w:val="single" w:sz="4" w:space="0" w:color="000000"/>
              <w:left w:val="single" w:sz="4" w:space="0" w:color="000000"/>
              <w:bottom w:val="single" w:sz="4" w:space="0" w:color="000000"/>
              <w:right w:val="single" w:sz="4" w:space="0" w:color="000000"/>
            </w:tcBorders>
            <w:vAlign w:val="center"/>
            <w:hideMark/>
          </w:tcPr>
          <w:p w14:paraId="703F8727" w14:textId="77777777" w:rsidR="00376BC3" w:rsidRDefault="00376BC3">
            <w:pPr>
              <w:pStyle w:val="TableParagraph"/>
              <w:spacing w:line="256" w:lineRule="auto"/>
              <w:ind w:left="110"/>
              <w:jc w:val="center"/>
              <w:rPr>
                <w:i/>
                <w:sz w:val="24"/>
                <w:szCs w:val="24"/>
                <w:lang w:val="id-ID"/>
              </w:rPr>
            </w:pPr>
            <w:r>
              <w:rPr>
                <w:sz w:val="24"/>
                <w:szCs w:val="24"/>
                <w:lang w:val="id-ID"/>
              </w:rPr>
              <w:t>Sensor ultrasonik 2</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5030C9D2" w14:textId="77777777" w:rsidR="00376BC3" w:rsidRDefault="00376BC3">
            <w:pPr>
              <w:pStyle w:val="TableParagraph"/>
              <w:spacing w:line="256" w:lineRule="auto"/>
              <w:ind w:left="103" w:right="88"/>
              <w:jc w:val="center"/>
              <w:rPr>
                <w:sz w:val="24"/>
                <w:szCs w:val="24"/>
                <w:lang w:val="id-ID"/>
              </w:rPr>
            </w:pPr>
            <w:r>
              <w:rPr>
                <w:sz w:val="24"/>
                <w:szCs w:val="24"/>
                <w:lang w:val="id-ID"/>
              </w:rPr>
              <w:t>Tinggi sampah logam 28 cm</w:t>
            </w:r>
          </w:p>
        </w:tc>
        <w:tc>
          <w:tcPr>
            <w:tcW w:w="2268" w:type="dxa"/>
            <w:tcBorders>
              <w:top w:val="single" w:sz="4" w:space="0" w:color="000000"/>
              <w:left w:val="single" w:sz="4" w:space="0" w:color="000000"/>
              <w:bottom w:val="single" w:sz="4" w:space="0" w:color="000000"/>
              <w:right w:val="single" w:sz="4" w:space="0" w:color="000000"/>
            </w:tcBorders>
            <w:hideMark/>
          </w:tcPr>
          <w:p w14:paraId="7ABB685C" w14:textId="77777777" w:rsidR="00376BC3" w:rsidRDefault="00376BC3">
            <w:pPr>
              <w:pStyle w:val="ListParagraph"/>
              <w:spacing w:line="256" w:lineRule="auto"/>
              <w:ind w:left="0"/>
              <w:jc w:val="center"/>
              <w:rPr>
                <w:noProof/>
                <w:szCs w:val="24"/>
                <w:lang w:val="id-ID"/>
              </w:rPr>
            </w:pPr>
            <w:r>
              <w:rPr>
                <w:noProof/>
                <w:szCs w:val="24"/>
                <w:lang w:val="id-ID"/>
              </w:rPr>
              <w:t>Aplikasi menampilkan info kapasitas logam 100%</w:t>
            </w:r>
          </w:p>
        </w:tc>
      </w:tr>
      <w:tr w:rsidR="00376BC3" w14:paraId="4223FA6D" w14:textId="77777777" w:rsidTr="00376BC3">
        <w:trPr>
          <w:trHeight w:val="30"/>
        </w:trPr>
        <w:tc>
          <w:tcPr>
            <w:tcW w:w="1418" w:type="dxa"/>
            <w:tcBorders>
              <w:top w:val="single" w:sz="4" w:space="0" w:color="000000"/>
              <w:left w:val="single" w:sz="4" w:space="0" w:color="000000"/>
              <w:bottom w:val="single" w:sz="4" w:space="0" w:color="000000"/>
              <w:right w:val="single" w:sz="4" w:space="0" w:color="000000"/>
            </w:tcBorders>
            <w:vAlign w:val="center"/>
            <w:hideMark/>
          </w:tcPr>
          <w:p w14:paraId="3C2175A3" w14:textId="77777777" w:rsidR="00376BC3" w:rsidRDefault="00376BC3">
            <w:pPr>
              <w:pStyle w:val="TableParagraph"/>
              <w:spacing w:line="256" w:lineRule="auto"/>
              <w:ind w:left="103" w:right="91"/>
              <w:jc w:val="center"/>
              <w:rPr>
                <w:sz w:val="24"/>
                <w:szCs w:val="24"/>
                <w:lang w:val="id-ID"/>
              </w:rPr>
            </w:pPr>
            <w:r>
              <w:rPr>
                <w:sz w:val="24"/>
                <w:szCs w:val="24"/>
                <w:lang w:val="id-ID"/>
              </w:rPr>
              <w:t>2</w:t>
            </w:r>
          </w:p>
        </w:tc>
        <w:tc>
          <w:tcPr>
            <w:tcW w:w="1275" w:type="dxa"/>
            <w:tcBorders>
              <w:top w:val="single" w:sz="4" w:space="0" w:color="000000"/>
              <w:left w:val="single" w:sz="4" w:space="0" w:color="000000"/>
              <w:bottom w:val="single" w:sz="4" w:space="0" w:color="000000"/>
              <w:right w:val="single" w:sz="4" w:space="0" w:color="000000"/>
            </w:tcBorders>
            <w:vAlign w:val="center"/>
            <w:hideMark/>
          </w:tcPr>
          <w:p w14:paraId="6AAAC5E2" w14:textId="77777777" w:rsidR="00376BC3" w:rsidRDefault="00376BC3">
            <w:pPr>
              <w:pStyle w:val="TableParagraph"/>
              <w:spacing w:line="256" w:lineRule="auto"/>
              <w:ind w:left="110"/>
              <w:jc w:val="center"/>
              <w:rPr>
                <w:sz w:val="24"/>
                <w:szCs w:val="24"/>
                <w:lang w:val="id-ID"/>
              </w:rPr>
            </w:pPr>
            <w:r>
              <w:rPr>
                <w:sz w:val="24"/>
                <w:szCs w:val="24"/>
                <w:lang w:val="id-ID"/>
              </w:rPr>
              <w:t>Sensor ultrasonik 2</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34764D83" w14:textId="77777777" w:rsidR="00376BC3" w:rsidRDefault="00376BC3">
            <w:pPr>
              <w:pStyle w:val="TableParagraph"/>
              <w:spacing w:line="256" w:lineRule="auto"/>
              <w:ind w:left="103" w:right="88"/>
              <w:jc w:val="center"/>
              <w:rPr>
                <w:sz w:val="24"/>
                <w:szCs w:val="24"/>
                <w:lang w:val="id-ID"/>
              </w:rPr>
            </w:pPr>
            <w:r>
              <w:rPr>
                <w:sz w:val="24"/>
                <w:szCs w:val="24"/>
                <w:lang w:val="id-ID"/>
              </w:rPr>
              <w:t>Tinggi sampah logam 14 cm</w:t>
            </w:r>
          </w:p>
        </w:tc>
        <w:tc>
          <w:tcPr>
            <w:tcW w:w="2268" w:type="dxa"/>
            <w:tcBorders>
              <w:top w:val="single" w:sz="4" w:space="0" w:color="000000"/>
              <w:left w:val="single" w:sz="4" w:space="0" w:color="000000"/>
              <w:bottom w:val="single" w:sz="4" w:space="0" w:color="000000"/>
              <w:right w:val="single" w:sz="4" w:space="0" w:color="000000"/>
            </w:tcBorders>
            <w:hideMark/>
          </w:tcPr>
          <w:p w14:paraId="39886F56" w14:textId="77777777" w:rsidR="00376BC3" w:rsidRDefault="00376BC3">
            <w:pPr>
              <w:pStyle w:val="ListParagraph"/>
              <w:spacing w:line="256" w:lineRule="auto"/>
              <w:ind w:left="0"/>
              <w:jc w:val="center"/>
              <w:rPr>
                <w:noProof/>
                <w:szCs w:val="24"/>
                <w:lang w:val="id-ID"/>
              </w:rPr>
            </w:pPr>
            <w:r>
              <w:rPr>
                <w:noProof/>
                <w:szCs w:val="24"/>
                <w:lang w:val="id-ID"/>
              </w:rPr>
              <w:t>Aplikasi menampilkan info kapasitas logam 50%</w:t>
            </w:r>
          </w:p>
        </w:tc>
      </w:tr>
      <w:tr w:rsidR="00376BC3" w14:paraId="1C62BC7D" w14:textId="77777777" w:rsidTr="00376BC3">
        <w:trPr>
          <w:trHeight w:val="30"/>
        </w:trPr>
        <w:tc>
          <w:tcPr>
            <w:tcW w:w="1418" w:type="dxa"/>
            <w:tcBorders>
              <w:top w:val="single" w:sz="4" w:space="0" w:color="000000"/>
              <w:left w:val="single" w:sz="4" w:space="0" w:color="000000"/>
              <w:bottom w:val="single" w:sz="4" w:space="0" w:color="000000"/>
              <w:right w:val="single" w:sz="4" w:space="0" w:color="000000"/>
            </w:tcBorders>
            <w:vAlign w:val="center"/>
            <w:hideMark/>
          </w:tcPr>
          <w:p w14:paraId="794B0CAC" w14:textId="77777777" w:rsidR="00376BC3" w:rsidRDefault="00376BC3">
            <w:pPr>
              <w:pStyle w:val="TableParagraph"/>
              <w:spacing w:line="256" w:lineRule="auto"/>
              <w:ind w:left="103" w:right="91"/>
              <w:jc w:val="center"/>
              <w:rPr>
                <w:sz w:val="24"/>
                <w:szCs w:val="24"/>
                <w:lang w:val="id-ID"/>
              </w:rPr>
            </w:pPr>
            <w:r>
              <w:rPr>
                <w:sz w:val="24"/>
                <w:szCs w:val="24"/>
                <w:lang w:val="id-ID"/>
              </w:rPr>
              <w:t>3</w:t>
            </w:r>
          </w:p>
        </w:tc>
        <w:tc>
          <w:tcPr>
            <w:tcW w:w="1275" w:type="dxa"/>
            <w:tcBorders>
              <w:top w:val="single" w:sz="4" w:space="0" w:color="000000"/>
              <w:left w:val="single" w:sz="4" w:space="0" w:color="000000"/>
              <w:bottom w:val="single" w:sz="4" w:space="0" w:color="000000"/>
              <w:right w:val="single" w:sz="4" w:space="0" w:color="000000"/>
            </w:tcBorders>
            <w:vAlign w:val="center"/>
            <w:hideMark/>
          </w:tcPr>
          <w:p w14:paraId="4F3223F6" w14:textId="77777777" w:rsidR="00376BC3" w:rsidRDefault="00376BC3">
            <w:pPr>
              <w:pStyle w:val="TableParagraph"/>
              <w:spacing w:line="256" w:lineRule="auto"/>
              <w:ind w:left="110"/>
              <w:jc w:val="center"/>
              <w:rPr>
                <w:sz w:val="24"/>
                <w:szCs w:val="24"/>
                <w:lang w:val="id-ID"/>
              </w:rPr>
            </w:pPr>
            <w:r>
              <w:rPr>
                <w:sz w:val="24"/>
                <w:szCs w:val="24"/>
                <w:lang w:val="id-ID"/>
              </w:rPr>
              <w:t>Sensor ultrasonik 3</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519A6969" w14:textId="77777777" w:rsidR="00376BC3" w:rsidRDefault="00376BC3">
            <w:pPr>
              <w:pStyle w:val="TableParagraph"/>
              <w:spacing w:line="256" w:lineRule="auto"/>
              <w:ind w:left="103" w:right="88"/>
              <w:jc w:val="center"/>
              <w:rPr>
                <w:sz w:val="24"/>
                <w:szCs w:val="24"/>
                <w:lang w:val="id-ID"/>
              </w:rPr>
            </w:pPr>
            <w:r>
              <w:rPr>
                <w:sz w:val="24"/>
                <w:szCs w:val="24"/>
                <w:lang w:val="id-ID"/>
              </w:rPr>
              <w:t>Tinggi sampah organik 10 cm</w:t>
            </w:r>
          </w:p>
        </w:tc>
        <w:tc>
          <w:tcPr>
            <w:tcW w:w="2268" w:type="dxa"/>
            <w:tcBorders>
              <w:top w:val="single" w:sz="4" w:space="0" w:color="000000"/>
              <w:left w:val="single" w:sz="4" w:space="0" w:color="000000"/>
              <w:bottom w:val="single" w:sz="4" w:space="0" w:color="000000"/>
              <w:right w:val="single" w:sz="4" w:space="0" w:color="000000"/>
            </w:tcBorders>
            <w:hideMark/>
          </w:tcPr>
          <w:p w14:paraId="2BCAC134" w14:textId="77777777" w:rsidR="00376BC3" w:rsidRDefault="00376BC3">
            <w:pPr>
              <w:pStyle w:val="ListParagraph"/>
              <w:spacing w:line="256" w:lineRule="auto"/>
              <w:ind w:left="0"/>
              <w:jc w:val="center"/>
              <w:rPr>
                <w:noProof/>
                <w:szCs w:val="24"/>
                <w:lang w:val="id-ID"/>
              </w:rPr>
            </w:pPr>
            <w:r>
              <w:rPr>
                <w:noProof/>
                <w:szCs w:val="24"/>
                <w:lang w:val="id-ID"/>
              </w:rPr>
              <w:t xml:space="preserve">Aplikasi menampilkan info kapasitas organik 45% </w:t>
            </w:r>
          </w:p>
        </w:tc>
      </w:tr>
      <w:tr w:rsidR="00376BC3" w14:paraId="073257AE" w14:textId="77777777" w:rsidTr="00376BC3">
        <w:trPr>
          <w:trHeight w:val="1190"/>
        </w:trPr>
        <w:tc>
          <w:tcPr>
            <w:tcW w:w="1418" w:type="dxa"/>
            <w:tcBorders>
              <w:top w:val="single" w:sz="4" w:space="0" w:color="000000"/>
              <w:left w:val="single" w:sz="4" w:space="0" w:color="000000"/>
              <w:bottom w:val="single" w:sz="4" w:space="0" w:color="000000"/>
              <w:right w:val="single" w:sz="4" w:space="0" w:color="000000"/>
            </w:tcBorders>
            <w:vAlign w:val="center"/>
            <w:hideMark/>
          </w:tcPr>
          <w:p w14:paraId="12E5BDA9" w14:textId="77777777" w:rsidR="00376BC3" w:rsidRDefault="00376BC3">
            <w:pPr>
              <w:pStyle w:val="TableParagraph"/>
              <w:spacing w:line="256" w:lineRule="auto"/>
              <w:ind w:left="103" w:right="91"/>
              <w:jc w:val="center"/>
              <w:rPr>
                <w:sz w:val="24"/>
                <w:szCs w:val="24"/>
                <w:lang w:val="id-ID"/>
              </w:rPr>
            </w:pPr>
            <w:r>
              <w:rPr>
                <w:sz w:val="24"/>
                <w:szCs w:val="24"/>
                <w:lang w:val="id-ID"/>
              </w:rPr>
              <w:t>4</w:t>
            </w:r>
          </w:p>
        </w:tc>
        <w:tc>
          <w:tcPr>
            <w:tcW w:w="1275" w:type="dxa"/>
            <w:tcBorders>
              <w:top w:val="single" w:sz="4" w:space="0" w:color="000000"/>
              <w:left w:val="single" w:sz="4" w:space="0" w:color="000000"/>
              <w:bottom w:val="single" w:sz="4" w:space="0" w:color="000000"/>
              <w:right w:val="single" w:sz="4" w:space="0" w:color="000000"/>
            </w:tcBorders>
            <w:vAlign w:val="center"/>
            <w:hideMark/>
          </w:tcPr>
          <w:p w14:paraId="12A9C35B" w14:textId="77777777" w:rsidR="00376BC3" w:rsidRDefault="00376BC3">
            <w:pPr>
              <w:pStyle w:val="TableParagraph"/>
              <w:spacing w:line="256" w:lineRule="auto"/>
              <w:ind w:left="110"/>
              <w:jc w:val="center"/>
              <w:rPr>
                <w:sz w:val="24"/>
                <w:szCs w:val="24"/>
                <w:lang w:val="id-ID"/>
              </w:rPr>
            </w:pPr>
            <w:r>
              <w:rPr>
                <w:sz w:val="24"/>
                <w:szCs w:val="24"/>
                <w:lang w:val="id-ID"/>
              </w:rPr>
              <w:t>Sensor ultrasonik 3</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15B82E10" w14:textId="77777777" w:rsidR="00376BC3" w:rsidRDefault="00376BC3">
            <w:pPr>
              <w:pStyle w:val="TableParagraph"/>
              <w:spacing w:line="256" w:lineRule="auto"/>
              <w:ind w:left="103" w:right="88"/>
              <w:jc w:val="center"/>
              <w:rPr>
                <w:sz w:val="24"/>
                <w:szCs w:val="24"/>
                <w:lang w:val="id-ID"/>
              </w:rPr>
            </w:pPr>
            <w:r>
              <w:rPr>
                <w:sz w:val="24"/>
                <w:szCs w:val="24"/>
                <w:lang w:val="id-ID"/>
              </w:rPr>
              <w:t>Tinggi sampah organik 22  cm</w:t>
            </w:r>
          </w:p>
        </w:tc>
        <w:tc>
          <w:tcPr>
            <w:tcW w:w="2268" w:type="dxa"/>
            <w:tcBorders>
              <w:top w:val="single" w:sz="4" w:space="0" w:color="000000"/>
              <w:left w:val="single" w:sz="4" w:space="0" w:color="000000"/>
              <w:bottom w:val="single" w:sz="4" w:space="0" w:color="000000"/>
              <w:right w:val="single" w:sz="4" w:space="0" w:color="000000"/>
            </w:tcBorders>
            <w:hideMark/>
          </w:tcPr>
          <w:p w14:paraId="55CBD189" w14:textId="77777777" w:rsidR="00376BC3" w:rsidRDefault="00376BC3">
            <w:pPr>
              <w:pStyle w:val="ListParagraph"/>
              <w:spacing w:line="256" w:lineRule="auto"/>
              <w:ind w:left="0"/>
              <w:jc w:val="center"/>
              <w:rPr>
                <w:noProof/>
                <w:szCs w:val="24"/>
                <w:lang w:val="id-ID"/>
              </w:rPr>
            </w:pPr>
            <w:r>
              <w:rPr>
                <w:noProof/>
                <w:szCs w:val="24"/>
                <w:lang w:val="id-ID"/>
              </w:rPr>
              <w:t>Aplikasi menampilkan info kapasitas organik 100%</w:t>
            </w:r>
          </w:p>
        </w:tc>
      </w:tr>
      <w:tr w:rsidR="00376BC3" w14:paraId="3B09CB0D" w14:textId="77777777" w:rsidTr="00376BC3">
        <w:trPr>
          <w:trHeight w:val="30"/>
        </w:trPr>
        <w:tc>
          <w:tcPr>
            <w:tcW w:w="1418" w:type="dxa"/>
            <w:tcBorders>
              <w:top w:val="single" w:sz="4" w:space="0" w:color="000000"/>
              <w:left w:val="single" w:sz="4" w:space="0" w:color="000000"/>
              <w:bottom w:val="single" w:sz="4" w:space="0" w:color="000000"/>
              <w:right w:val="single" w:sz="4" w:space="0" w:color="000000"/>
            </w:tcBorders>
            <w:vAlign w:val="center"/>
            <w:hideMark/>
          </w:tcPr>
          <w:p w14:paraId="315A58B2" w14:textId="77777777" w:rsidR="00376BC3" w:rsidRDefault="00376BC3">
            <w:pPr>
              <w:pStyle w:val="TableParagraph"/>
              <w:spacing w:line="256" w:lineRule="auto"/>
              <w:ind w:left="103" w:right="91"/>
              <w:jc w:val="center"/>
              <w:rPr>
                <w:sz w:val="24"/>
                <w:szCs w:val="24"/>
                <w:lang w:val="id-ID"/>
              </w:rPr>
            </w:pPr>
            <w:r>
              <w:rPr>
                <w:sz w:val="24"/>
                <w:szCs w:val="24"/>
                <w:lang w:val="id-ID"/>
              </w:rPr>
              <w:t>5</w:t>
            </w:r>
          </w:p>
        </w:tc>
        <w:tc>
          <w:tcPr>
            <w:tcW w:w="1275" w:type="dxa"/>
            <w:tcBorders>
              <w:top w:val="single" w:sz="4" w:space="0" w:color="000000"/>
              <w:left w:val="single" w:sz="4" w:space="0" w:color="000000"/>
              <w:bottom w:val="single" w:sz="4" w:space="0" w:color="000000"/>
              <w:right w:val="single" w:sz="4" w:space="0" w:color="000000"/>
            </w:tcBorders>
            <w:vAlign w:val="center"/>
            <w:hideMark/>
          </w:tcPr>
          <w:p w14:paraId="72097E20" w14:textId="77777777" w:rsidR="00376BC3" w:rsidRDefault="00376BC3">
            <w:pPr>
              <w:pStyle w:val="TableParagraph"/>
              <w:spacing w:line="256" w:lineRule="auto"/>
              <w:ind w:left="110"/>
              <w:jc w:val="center"/>
              <w:rPr>
                <w:sz w:val="24"/>
                <w:szCs w:val="24"/>
                <w:lang w:val="id-ID"/>
              </w:rPr>
            </w:pPr>
            <w:r>
              <w:rPr>
                <w:sz w:val="24"/>
                <w:szCs w:val="24"/>
                <w:lang w:val="id-ID"/>
              </w:rPr>
              <w:t>Sensor ultrasonik 4</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71388D2E" w14:textId="77777777" w:rsidR="00376BC3" w:rsidRDefault="00376BC3">
            <w:pPr>
              <w:pStyle w:val="TableParagraph"/>
              <w:spacing w:line="256" w:lineRule="auto"/>
              <w:ind w:left="103" w:right="88"/>
              <w:jc w:val="center"/>
              <w:rPr>
                <w:sz w:val="24"/>
                <w:szCs w:val="24"/>
                <w:lang w:val="id-ID"/>
              </w:rPr>
            </w:pPr>
            <w:r>
              <w:rPr>
                <w:sz w:val="24"/>
                <w:szCs w:val="24"/>
                <w:lang w:val="id-ID"/>
              </w:rPr>
              <w:t>Tinggi sampah anorganik 28 cm</w:t>
            </w:r>
          </w:p>
        </w:tc>
        <w:tc>
          <w:tcPr>
            <w:tcW w:w="2268" w:type="dxa"/>
            <w:tcBorders>
              <w:top w:val="single" w:sz="4" w:space="0" w:color="000000"/>
              <w:left w:val="single" w:sz="4" w:space="0" w:color="000000"/>
              <w:bottom w:val="single" w:sz="4" w:space="0" w:color="000000"/>
              <w:right w:val="single" w:sz="4" w:space="0" w:color="000000"/>
            </w:tcBorders>
            <w:hideMark/>
          </w:tcPr>
          <w:p w14:paraId="218D0BC8" w14:textId="77777777" w:rsidR="00376BC3" w:rsidRDefault="00376BC3">
            <w:pPr>
              <w:pStyle w:val="ListParagraph"/>
              <w:spacing w:line="256" w:lineRule="auto"/>
              <w:ind w:left="0"/>
              <w:jc w:val="center"/>
              <w:rPr>
                <w:b/>
                <w:noProof/>
                <w:szCs w:val="24"/>
                <w:lang w:val="id-ID"/>
              </w:rPr>
            </w:pPr>
            <w:r>
              <w:rPr>
                <w:noProof/>
                <w:szCs w:val="24"/>
                <w:lang w:val="id-ID"/>
              </w:rPr>
              <w:t>Aplikasi menampilkan info kapasitas anorganik 100%</w:t>
            </w:r>
          </w:p>
        </w:tc>
      </w:tr>
      <w:tr w:rsidR="00376BC3" w14:paraId="0FB629ED" w14:textId="77777777" w:rsidTr="00376BC3">
        <w:trPr>
          <w:trHeight w:val="30"/>
        </w:trPr>
        <w:tc>
          <w:tcPr>
            <w:tcW w:w="1418" w:type="dxa"/>
            <w:tcBorders>
              <w:top w:val="single" w:sz="4" w:space="0" w:color="000000"/>
              <w:left w:val="single" w:sz="4" w:space="0" w:color="000000"/>
              <w:bottom w:val="single" w:sz="4" w:space="0" w:color="000000"/>
              <w:right w:val="single" w:sz="4" w:space="0" w:color="000000"/>
            </w:tcBorders>
            <w:vAlign w:val="center"/>
            <w:hideMark/>
          </w:tcPr>
          <w:p w14:paraId="01BF91EF" w14:textId="77777777" w:rsidR="00376BC3" w:rsidRDefault="00376BC3">
            <w:pPr>
              <w:pStyle w:val="TableParagraph"/>
              <w:spacing w:line="256" w:lineRule="auto"/>
              <w:ind w:left="103" w:right="91"/>
              <w:jc w:val="center"/>
              <w:rPr>
                <w:sz w:val="24"/>
                <w:szCs w:val="24"/>
                <w:lang w:val="id-ID"/>
              </w:rPr>
            </w:pPr>
            <w:r>
              <w:rPr>
                <w:sz w:val="24"/>
                <w:szCs w:val="24"/>
                <w:lang w:val="id-ID"/>
              </w:rPr>
              <w:t>6</w:t>
            </w:r>
          </w:p>
        </w:tc>
        <w:tc>
          <w:tcPr>
            <w:tcW w:w="1275" w:type="dxa"/>
            <w:tcBorders>
              <w:top w:val="single" w:sz="4" w:space="0" w:color="000000"/>
              <w:left w:val="single" w:sz="4" w:space="0" w:color="000000"/>
              <w:bottom w:val="single" w:sz="4" w:space="0" w:color="000000"/>
              <w:right w:val="single" w:sz="4" w:space="0" w:color="000000"/>
            </w:tcBorders>
            <w:vAlign w:val="center"/>
            <w:hideMark/>
          </w:tcPr>
          <w:p w14:paraId="2D4E39FE" w14:textId="77777777" w:rsidR="00376BC3" w:rsidRDefault="00376BC3">
            <w:pPr>
              <w:pStyle w:val="TableParagraph"/>
              <w:spacing w:line="256" w:lineRule="auto"/>
              <w:ind w:left="110"/>
              <w:jc w:val="center"/>
              <w:rPr>
                <w:sz w:val="24"/>
                <w:szCs w:val="24"/>
                <w:lang w:val="id-ID"/>
              </w:rPr>
            </w:pPr>
            <w:r>
              <w:rPr>
                <w:sz w:val="24"/>
                <w:szCs w:val="24"/>
                <w:lang w:val="id-ID"/>
              </w:rPr>
              <w:t>Sensor ultrasonik 4</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2D1399A6" w14:textId="77777777" w:rsidR="00376BC3" w:rsidRDefault="00376BC3">
            <w:pPr>
              <w:pStyle w:val="TableParagraph"/>
              <w:spacing w:line="256" w:lineRule="auto"/>
              <w:ind w:left="103" w:right="88"/>
              <w:jc w:val="center"/>
              <w:rPr>
                <w:sz w:val="24"/>
                <w:szCs w:val="24"/>
                <w:lang w:val="id-ID"/>
              </w:rPr>
            </w:pPr>
            <w:r>
              <w:rPr>
                <w:sz w:val="24"/>
                <w:szCs w:val="24"/>
                <w:lang w:val="id-ID"/>
              </w:rPr>
              <w:t>Tinggi sampah anorganik 0 cm</w:t>
            </w:r>
          </w:p>
        </w:tc>
        <w:tc>
          <w:tcPr>
            <w:tcW w:w="2268" w:type="dxa"/>
            <w:tcBorders>
              <w:top w:val="single" w:sz="4" w:space="0" w:color="000000"/>
              <w:left w:val="single" w:sz="4" w:space="0" w:color="000000"/>
              <w:bottom w:val="single" w:sz="4" w:space="0" w:color="000000"/>
              <w:right w:val="single" w:sz="4" w:space="0" w:color="000000"/>
            </w:tcBorders>
            <w:hideMark/>
          </w:tcPr>
          <w:p w14:paraId="63FA2DA6" w14:textId="77777777" w:rsidR="00376BC3" w:rsidRDefault="00376BC3">
            <w:pPr>
              <w:pStyle w:val="ListParagraph"/>
              <w:spacing w:line="256" w:lineRule="auto"/>
              <w:ind w:left="0"/>
              <w:jc w:val="center"/>
              <w:rPr>
                <w:noProof/>
                <w:szCs w:val="24"/>
                <w:lang w:val="id-ID"/>
              </w:rPr>
            </w:pPr>
            <w:r>
              <w:rPr>
                <w:noProof/>
                <w:szCs w:val="24"/>
                <w:lang w:val="id-ID"/>
              </w:rPr>
              <w:t>Aplikasi menampilkan info kapasitas organik 0%</w:t>
            </w:r>
          </w:p>
        </w:tc>
      </w:tr>
    </w:tbl>
    <w:p w14:paraId="5A731CCC" w14:textId="77777777" w:rsidR="00376BC3" w:rsidRDefault="00376BC3" w:rsidP="00376BC3">
      <w:pPr>
        <w:pStyle w:val="NoSpacing"/>
        <w:ind w:left="1276"/>
        <w:jc w:val="both"/>
        <w:rPr>
          <w:szCs w:val="24"/>
          <w:lang w:val="en-US"/>
        </w:rPr>
      </w:pPr>
    </w:p>
    <w:p w14:paraId="0D24A4B1" w14:textId="77777777" w:rsidR="00376BC3" w:rsidRDefault="00376BC3" w:rsidP="00376BC3">
      <w:pPr>
        <w:pStyle w:val="NoSpacing"/>
        <w:spacing w:line="480" w:lineRule="auto"/>
        <w:ind w:left="1276"/>
        <w:jc w:val="both"/>
        <w:rPr>
          <w:szCs w:val="24"/>
        </w:rPr>
      </w:pPr>
      <w:r>
        <w:rPr>
          <w:szCs w:val="24"/>
        </w:rPr>
        <w:t>Hasil pengujian sistem informasi diatas menunjukan beberapa keadaan diantaranya yaitu:</w:t>
      </w:r>
    </w:p>
    <w:p w14:paraId="51CEC0F7" w14:textId="77777777" w:rsidR="00376BC3" w:rsidRDefault="00376BC3" w:rsidP="00213EE8">
      <w:pPr>
        <w:pStyle w:val="NoSpacing"/>
        <w:numPr>
          <w:ilvl w:val="0"/>
          <w:numId w:val="38"/>
        </w:numPr>
        <w:spacing w:line="480" w:lineRule="auto"/>
        <w:ind w:left="1701" w:hanging="425"/>
        <w:jc w:val="both"/>
        <w:rPr>
          <w:szCs w:val="24"/>
        </w:rPr>
      </w:pPr>
      <w:r>
        <w:rPr>
          <w:szCs w:val="24"/>
        </w:rPr>
        <w:t>Pengujian dilakukan dengan tinggi sampah yang bervariasi</w:t>
      </w:r>
    </w:p>
    <w:p w14:paraId="03CD9315" w14:textId="77777777" w:rsidR="00376BC3" w:rsidRDefault="00376BC3" w:rsidP="00213EE8">
      <w:pPr>
        <w:pStyle w:val="NoSpacing"/>
        <w:numPr>
          <w:ilvl w:val="0"/>
          <w:numId w:val="38"/>
        </w:numPr>
        <w:spacing w:after="240" w:line="480" w:lineRule="auto"/>
        <w:ind w:left="1701" w:hanging="425"/>
        <w:jc w:val="both"/>
        <w:rPr>
          <w:szCs w:val="24"/>
        </w:rPr>
      </w:pPr>
      <w:r>
        <w:rPr>
          <w:szCs w:val="24"/>
        </w:rPr>
        <w:t>Aplikasi android dapat menampilkan pembacaan tinggi sampah dengan angka dalam % seperti yang telah ditentukan</w:t>
      </w:r>
    </w:p>
    <w:p w14:paraId="00904DD2" w14:textId="77777777" w:rsidR="00376BC3" w:rsidRDefault="00376BC3" w:rsidP="00376BC3">
      <w:pPr>
        <w:pStyle w:val="NoSpacing"/>
        <w:spacing w:after="240"/>
        <w:jc w:val="both"/>
        <w:rPr>
          <w:szCs w:val="24"/>
        </w:rPr>
      </w:pPr>
    </w:p>
    <w:p w14:paraId="3B0625D0" w14:textId="77777777" w:rsidR="00376BC3" w:rsidRDefault="00376BC3" w:rsidP="00213EE8">
      <w:pPr>
        <w:pStyle w:val="ListParagraph"/>
        <w:numPr>
          <w:ilvl w:val="0"/>
          <w:numId w:val="39"/>
        </w:numPr>
        <w:autoSpaceDN w:val="0"/>
        <w:spacing w:after="160"/>
        <w:ind w:left="1276" w:hanging="709"/>
        <w:rPr>
          <w:b/>
          <w:szCs w:val="24"/>
        </w:rPr>
      </w:pPr>
      <w:r>
        <w:rPr>
          <w:b/>
          <w:szCs w:val="24"/>
        </w:rPr>
        <w:t>Pengujian koneksi</w:t>
      </w:r>
    </w:p>
    <w:p w14:paraId="75E58310" w14:textId="77777777" w:rsidR="00376BC3" w:rsidRDefault="00376BC3" w:rsidP="00376BC3">
      <w:pPr>
        <w:pStyle w:val="ListParagraph"/>
        <w:ind w:left="1276" w:firstLine="567"/>
        <w:jc w:val="both"/>
        <w:rPr>
          <w:b/>
          <w:szCs w:val="24"/>
        </w:rPr>
      </w:pPr>
      <w:r>
        <w:rPr>
          <w:noProof/>
          <w:szCs w:val="24"/>
        </w:rPr>
        <w:t xml:space="preserve">Pengujian koneksi wifi pada NODEMCU ESP8266 ini dilakukan dengan cara mengukur jarak koneksi wifi dan hotspot dari perangkat </w:t>
      </w:r>
      <w:r>
        <w:rPr>
          <w:i/>
          <w:noProof/>
          <w:szCs w:val="24"/>
        </w:rPr>
        <w:t>smartphone</w:t>
      </w:r>
      <w:r>
        <w:rPr>
          <w:noProof/>
          <w:szCs w:val="24"/>
        </w:rPr>
        <w:t xml:space="preserve"> pada alat. Hasil pengujian tertuang seperti pada tabel 5.2 berikut:</w:t>
      </w:r>
    </w:p>
    <w:p w14:paraId="00E1F4B4" w14:textId="77777777" w:rsidR="00376BC3" w:rsidRDefault="00376BC3" w:rsidP="00376BC3">
      <w:pPr>
        <w:pStyle w:val="NoSpacing"/>
        <w:spacing w:after="240"/>
        <w:ind w:left="1276"/>
        <w:jc w:val="both"/>
        <w:rPr>
          <w:szCs w:val="24"/>
        </w:rPr>
      </w:pPr>
      <w:r>
        <w:rPr>
          <w:szCs w:val="24"/>
        </w:rPr>
        <w:t>Tabel 5.2</w:t>
      </w:r>
      <w:r>
        <w:rPr>
          <w:noProof/>
          <w:szCs w:val="24"/>
        </w:rPr>
        <w:t xml:space="preserve"> </w:t>
      </w:r>
      <w:r>
        <w:rPr>
          <w:szCs w:val="24"/>
        </w:rPr>
        <w:t>Hasil Pengujian Koneksi WiFi</w:t>
      </w:r>
    </w:p>
    <w:tbl>
      <w:tblPr>
        <w:tblStyle w:val="TableGrid0"/>
        <w:tblW w:w="6662" w:type="dxa"/>
        <w:tblInd w:w="1384" w:type="dxa"/>
        <w:tblLayout w:type="fixed"/>
        <w:tblLook w:val="04A0" w:firstRow="1" w:lastRow="0" w:firstColumn="1" w:lastColumn="0" w:noHBand="0" w:noVBand="1"/>
      </w:tblPr>
      <w:tblGrid>
        <w:gridCol w:w="1417"/>
        <w:gridCol w:w="1134"/>
        <w:gridCol w:w="1276"/>
        <w:gridCol w:w="2835"/>
      </w:tblGrid>
      <w:tr w:rsidR="00376BC3" w14:paraId="131ED242" w14:textId="77777777" w:rsidTr="00D77769">
        <w:trPr>
          <w:trHeight w:val="497"/>
        </w:trPr>
        <w:tc>
          <w:tcPr>
            <w:tcW w:w="1417" w:type="dxa"/>
            <w:tcBorders>
              <w:top w:val="single" w:sz="4" w:space="0" w:color="auto"/>
              <w:left w:val="single" w:sz="4" w:space="0" w:color="auto"/>
              <w:bottom w:val="single" w:sz="4" w:space="0" w:color="auto"/>
              <w:right w:val="single" w:sz="4" w:space="0" w:color="auto"/>
            </w:tcBorders>
            <w:vAlign w:val="center"/>
            <w:hideMark/>
          </w:tcPr>
          <w:p w14:paraId="7775427A" w14:textId="77777777" w:rsidR="00376BC3" w:rsidRDefault="00376BC3" w:rsidP="00376BC3">
            <w:pPr>
              <w:spacing w:after="240" w:line="240" w:lineRule="auto"/>
              <w:ind w:left="55"/>
              <w:jc w:val="center"/>
              <w:rPr>
                <w:b/>
                <w:szCs w:val="24"/>
              </w:rPr>
            </w:pPr>
            <w:r>
              <w:rPr>
                <w:b/>
                <w:szCs w:val="24"/>
              </w:rPr>
              <w:t>Pengujian</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8843F26" w14:textId="77777777" w:rsidR="00376BC3" w:rsidRDefault="00376BC3" w:rsidP="00376BC3">
            <w:pPr>
              <w:spacing w:after="240" w:line="240" w:lineRule="auto"/>
              <w:ind w:left="55"/>
              <w:jc w:val="center"/>
              <w:rPr>
                <w:szCs w:val="24"/>
              </w:rPr>
            </w:pPr>
            <w:r>
              <w:rPr>
                <w:b/>
                <w:szCs w:val="24"/>
              </w:rPr>
              <w:t>Kondisi</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47791B6" w14:textId="77777777" w:rsidR="00376BC3" w:rsidRDefault="00376BC3" w:rsidP="00376BC3">
            <w:pPr>
              <w:spacing w:after="240" w:line="240" w:lineRule="auto"/>
              <w:jc w:val="center"/>
              <w:rPr>
                <w:szCs w:val="24"/>
              </w:rPr>
            </w:pPr>
            <w:r>
              <w:rPr>
                <w:b/>
                <w:szCs w:val="24"/>
              </w:rPr>
              <w:t>Halangan</w:t>
            </w:r>
          </w:p>
        </w:tc>
        <w:tc>
          <w:tcPr>
            <w:tcW w:w="2835" w:type="dxa"/>
            <w:tcBorders>
              <w:top w:val="single" w:sz="4" w:space="0" w:color="auto"/>
              <w:left w:val="single" w:sz="4" w:space="0" w:color="auto"/>
              <w:bottom w:val="single" w:sz="4" w:space="0" w:color="auto"/>
              <w:right w:val="single" w:sz="4" w:space="0" w:color="auto"/>
            </w:tcBorders>
            <w:vAlign w:val="center"/>
            <w:hideMark/>
          </w:tcPr>
          <w:p w14:paraId="6A1DC516" w14:textId="77777777" w:rsidR="00376BC3" w:rsidRDefault="00376BC3" w:rsidP="00376BC3">
            <w:pPr>
              <w:spacing w:after="240" w:line="240" w:lineRule="auto"/>
              <w:jc w:val="center"/>
              <w:rPr>
                <w:szCs w:val="24"/>
              </w:rPr>
            </w:pPr>
            <w:r>
              <w:rPr>
                <w:b/>
                <w:szCs w:val="24"/>
              </w:rPr>
              <w:t>Hasil Koneksi ESP8266</w:t>
            </w:r>
          </w:p>
        </w:tc>
      </w:tr>
      <w:tr w:rsidR="00376BC3" w14:paraId="7B094BF3" w14:textId="77777777" w:rsidTr="00D77769">
        <w:trPr>
          <w:trHeight w:val="597"/>
        </w:trPr>
        <w:tc>
          <w:tcPr>
            <w:tcW w:w="1417" w:type="dxa"/>
            <w:vMerge w:val="restart"/>
            <w:tcBorders>
              <w:top w:val="single" w:sz="4" w:space="0" w:color="auto"/>
              <w:left w:val="single" w:sz="4" w:space="0" w:color="auto"/>
              <w:bottom w:val="single" w:sz="4" w:space="0" w:color="auto"/>
              <w:right w:val="single" w:sz="4" w:space="0" w:color="auto"/>
            </w:tcBorders>
            <w:hideMark/>
          </w:tcPr>
          <w:p w14:paraId="2074EBB8" w14:textId="77777777" w:rsidR="00376BC3" w:rsidRDefault="00376BC3" w:rsidP="00997908">
            <w:pPr>
              <w:spacing w:after="240" w:line="276" w:lineRule="auto"/>
              <w:jc w:val="center"/>
              <w:rPr>
                <w:szCs w:val="24"/>
              </w:rPr>
            </w:pPr>
            <w:r>
              <w:rPr>
                <w:szCs w:val="24"/>
              </w:rPr>
              <w:t>Hotspot pada smartphone</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083BF18" w14:textId="77777777" w:rsidR="00376BC3" w:rsidRDefault="00376BC3" w:rsidP="00997908">
            <w:pPr>
              <w:spacing w:after="240" w:line="276" w:lineRule="auto"/>
              <w:jc w:val="center"/>
              <w:rPr>
                <w:szCs w:val="24"/>
              </w:rPr>
            </w:pPr>
            <w:r>
              <w:rPr>
                <w:szCs w:val="24"/>
              </w:rPr>
              <w:t>1 m</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1946DFFA" w14:textId="77777777" w:rsidR="00376BC3" w:rsidRDefault="00376BC3" w:rsidP="00997908">
            <w:pPr>
              <w:spacing w:after="240" w:line="276" w:lineRule="auto"/>
              <w:jc w:val="center"/>
              <w:rPr>
                <w:szCs w:val="24"/>
              </w:rPr>
            </w:pPr>
            <w:r>
              <w:rPr>
                <w:szCs w:val="24"/>
              </w:rPr>
              <w:t>Tanpa Halangan</w:t>
            </w:r>
          </w:p>
        </w:tc>
        <w:tc>
          <w:tcPr>
            <w:tcW w:w="2835" w:type="dxa"/>
            <w:tcBorders>
              <w:top w:val="single" w:sz="4" w:space="0" w:color="auto"/>
              <w:left w:val="single" w:sz="4" w:space="0" w:color="auto"/>
              <w:bottom w:val="single" w:sz="4" w:space="0" w:color="auto"/>
              <w:right w:val="single" w:sz="4" w:space="0" w:color="auto"/>
            </w:tcBorders>
            <w:vAlign w:val="center"/>
            <w:hideMark/>
          </w:tcPr>
          <w:p w14:paraId="4F0B2EA5" w14:textId="77777777" w:rsidR="00376BC3" w:rsidRDefault="00376BC3" w:rsidP="00997908">
            <w:pPr>
              <w:spacing w:after="240" w:line="276" w:lineRule="auto"/>
              <w:jc w:val="center"/>
              <w:rPr>
                <w:szCs w:val="24"/>
              </w:rPr>
            </w:pPr>
            <w:r>
              <w:rPr>
                <w:szCs w:val="24"/>
              </w:rPr>
              <w:t>Terkoneksi, Sinyal Kuat</w:t>
            </w:r>
          </w:p>
        </w:tc>
      </w:tr>
      <w:tr w:rsidR="00376BC3" w14:paraId="3BF607A7" w14:textId="77777777" w:rsidTr="00D77769">
        <w:trPr>
          <w:trHeight w:val="495"/>
        </w:trPr>
        <w:tc>
          <w:tcPr>
            <w:tcW w:w="1417" w:type="dxa"/>
            <w:vMerge/>
            <w:tcBorders>
              <w:top w:val="single" w:sz="4" w:space="0" w:color="auto"/>
              <w:left w:val="single" w:sz="4" w:space="0" w:color="auto"/>
              <w:bottom w:val="single" w:sz="4" w:space="0" w:color="auto"/>
              <w:right w:val="single" w:sz="4" w:space="0" w:color="auto"/>
            </w:tcBorders>
            <w:vAlign w:val="center"/>
            <w:hideMark/>
          </w:tcPr>
          <w:p w14:paraId="2EB3AB94" w14:textId="77777777" w:rsidR="00376BC3" w:rsidRDefault="00376BC3" w:rsidP="00997908">
            <w:pPr>
              <w:spacing w:line="276" w:lineRule="auto"/>
              <w:rPr>
                <w:rFonts w:eastAsia="Times New Roman" w:cs="Times New Roman"/>
                <w:szCs w:val="24"/>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3DCA21CF" w14:textId="77777777" w:rsidR="00376BC3" w:rsidRDefault="00376BC3" w:rsidP="00997908">
            <w:pPr>
              <w:spacing w:after="240" w:line="276" w:lineRule="auto"/>
              <w:jc w:val="center"/>
              <w:rPr>
                <w:szCs w:val="24"/>
              </w:rPr>
            </w:pPr>
            <w:r>
              <w:rPr>
                <w:szCs w:val="24"/>
              </w:rPr>
              <w:t>5 m</w:t>
            </w: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0E7FE243" w14:textId="77777777" w:rsidR="00376BC3" w:rsidRDefault="00376BC3" w:rsidP="00997908">
            <w:pPr>
              <w:spacing w:line="276" w:lineRule="auto"/>
              <w:rPr>
                <w:rFonts w:eastAsia="Times New Roman" w:cs="Times New Roman"/>
                <w:szCs w:val="24"/>
              </w:rPr>
            </w:pPr>
          </w:p>
        </w:tc>
        <w:tc>
          <w:tcPr>
            <w:tcW w:w="2835" w:type="dxa"/>
            <w:tcBorders>
              <w:top w:val="single" w:sz="4" w:space="0" w:color="auto"/>
              <w:left w:val="single" w:sz="4" w:space="0" w:color="auto"/>
              <w:bottom w:val="single" w:sz="4" w:space="0" w:color="auto"/>
              <w:right w:val="single" w:sz="4" w:space="0" w:color="auto"/>
            </w:tcBorders>
            <w:vAlign w:val="center"/>
            <w:hideMark/>
          </w:tcPr>
          <w:p w14:paraId="5B17D292" w14:textId="77777777" w:rsidR="00376BC3" w:rsidRDefault="00376BC3" w:rsidP="00997908">
            <w:pPr>
              <w:spacing w:after="240" w:line="276" w:lineRule="auto"/>
              <w:jc w:val="center"/>
              <w:rPr>
                <w:szCs w:val="24"/>
              </w:rPr>
            </w:pPr>
            <w:r>
              <w:rPr>
                <w:szCs w:val="24"/>
              </w:rPr>
              <w:t>Terkoneksi, Sinyal Kuat</w:t>
            </w:r>
          </w:p>
        </w:tc>
      </w:tr>
      <w:tr w:rsidR="00376BC3" w14:paraId="746960D7" w14:textId="77777777" w:rsidTr="00D77769">
        <w:trPr>
          <w:trHeight w:val="361"/>
        </w:trPr>
        <w:tc>
          <w:tcPr>
            <w:tcW w:w="1417" w:type="dxa"/>
            <w:vMerge/>
            <w:tcBorders>
              <w:top w:val="single" w:sz="4" w:space="0" w:color="auto"/>
              <w:left w:val="single" w:sz="4" w:space="0" w:color="auto"/>
              <w:bottom w:val="single" w:sz="4" w:space="0" w:color="auto"/>
              <w:right w:val="single" w:sz="4" w:space="0" w:color="auto"/>
            </w:tcBorders>
            <w:vAlign w:val="center"/>
            <w:hideMark/>
          </w:tcPr>
          <w:p w14:paraId="6890589F" w14:textId="77777777" w:rsidR="00376BC3" w:rsidRDefault="00376BC3" w:rsidP="00997908">
            <w:pPr>
              <w:spacing w:line="276" w:lineRule="auto"/>
              <w:rPr>
                <w:rFonts w:eastAsia="Times New Roman" w:cs="Times New Roman"/>
                <w:szCs w:val="24"/>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04A4CC7E" w14:textId="77777777" w:rsidR="00376BC3" w:rsidRDefault="00376BC3" w:rsidP="00997908">
            <w:pPr>
              <w:spacing w:after="240" w:line="276" w:lineRule="auto"/>
              <w:jc w:val="center"/>
              <w:rPr>
                <w:szCs w:val="24"/>
              </w:rPr>
            </w:pPr>
            <w:r>
              <w:rPr>
                <w:szCs w:val="24"/>
              </w:rPr>
              <w:t>10 m</w:t>
            </w: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4145B37F" w14:textId="77777777" w:rsidR="00376BC3" w:rsidRDefault="00376BC3" w:rsidP="00997908">
            <w:pPr>
              <w:spacing w:line="276" w:lineRule="auto"/>
              <w:rPr>
                <w:rFonts w:eastAsia="Times New Roman" w:cs="Times New Roman"/>
                <w:szCs w:val="24"/>
              </w:rPr>
            </w:pPr>
          </w:p>
        </w:tc>
        <w:tc>
          <w:tcPr>
            <w:tcW w:w="2835" w:type="dxa"/>
            <w:tcBorders>
              <w:top w:val="single" w:sz="4" w:space="0" w:color="auto"/>
              <w:left w:val="single" w:sz="4" w:space="0" w:color="auto"/>
              <w:bottom w:val="single" w:sz="4" w:space="0" w:color="auto"/>
              <w:right w:val="single" w:sz="4" w:space="0" w:color="auto"/>
            </w:tcBorders>
            <w:vAlign w:val="center"/>
            <w:hideMark/>
          </w:tcPr>
          <w:p w14:paraId="2A03F20B" w14:textId="77777777" w:rsidR="00376BC3" w:rsidRDefault="00376BC3" w:rsidP="00997908">
            <w:pPr>
              <w:spacing w:after="240" w:line="276" w:lineRule="auto"/>
              <w:jc w:val="center"/>
              <w:rPr>
                <w:szCs w:val="24"/>
              </w:rPr>
            </w:pPr>
            <w:r>
              <w:rPr>
                <w:szCs w:val="24"/>
              </w:rPr>
              <w:t>Terkoneksi, Sinyal Kuat</w:t>
            </w:r>
          </w:p>
        </w:tc>
      </w:tr>
      <w:tr w:rsidR="00376BC3" w14:paraId="68C95BC1" w14:textId="77777777" w:rsidTr="00D77769">
        <w:trPr>
          <w:trHeight w:val="419"/>
        </w:trPr>
        <w:tc>
          <w:tcPr>
            <w:tcW w:w="1417" w:type="dxa"/>
            <w:vMerge/>
            <w:tcBorders>
              <w:top w:val="single" w:sz="4" w:space="0" w:color="auto"/>
              <w:left w:val="single" w:sz="4" w:space="0" w:color="auto"/>
              <w:bottom w:val="single" w:sz="4" w:space="0" w:color="auto"/>
              <w:right w:val="single" w:sz="4" w:space="0" w:color="auto"/>
            </w:tcBorders>
            <w:vAlign w:val="center"/>
            <w:hideMark/>
          </w:tcPr>
          <w:p w14:paraId="09B517F0" w14:textId="77777777" w:rsidR="00376BC3" w:rsidRDefault="00376BC3" w:rsidP="00997908">
            <w:pPr>
              <w:spacing w:line="276" w:lineRule="auto"/>
              <w:rPr>
                <w:rFonts w:eastAsia="Times New Roman" w:cs="Times New Roman"/>
                <w:szCs w:val="24"/>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0364012C" w14:textId="77777777" w:rsidR="00376BC3" w:rsidRDefault="00376BC3" w:rsidP="00997908">
            <w:pPr>
              <w:spacing w:after="240" w:line="276" w:lineRule="auto"/>
              <w:jc w:val="center"/>
              <w:rPr>
                <w:szCs w:val="24"/>
              </w:rPr>
            </w:pPr>
            <w:r>
              <w:rPr>
                <w:szCs w:val="24"/>
              </w:rPr>
              <w:t>15 m</w:t>
            </w: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2E8DA431" w14:textId="77777777" w:rsidR="00376BC3" w:rsidRDefault="00376BC3" w:rsidP="00997908">
            <w:pPr>
              <w:spacing w:line="276" w:lineRule="auto"/>
              <w:rPr>
                <w:rFonts w:eastAsia="Times New Roman" w:cs="Times New Roman"/>
                <w:szCs w:val="24"/>
              </w:rPr>
            </w:pPr>
          </w:p>
        </w:tc>
        <w:tc>
          <w:tcPr>
            <w:tcW w:w="2835" w:type="dxa"/>
            <w:tcBorders>
              <w:top w:val="single" w:sz="4" w:space="0" w:color="auto"/>
              <w:left w:val="single" w:sz="4" w:space="0" w:color="auto"/>
              <w:bottom w:val="single" w:sz="4" w:space="0" w:color="auto"/>
              <w:right w:val="single" w:sz="4" w:space="0" w:color="auto"/>
            </w:tcBorders>
            <w:vAlign w:val="center"/>
            <w:hideMark/>
          </w:tcPr>
          <w:p w14:paraId="0AE0AFEA" w14:textId="77777777" w:rsidR="00376BC3" w:rsidRDefault="00376BC3" w:rsidP="00997908">
            <w:pPr>
              <w:spacing w:after="240" w:line="276" w:lineRule="auto"/>
              <w:jc w:val="center"/>
              <w:rPr>
                <w:szCs w:val="24"/>
              </w:rPr>
            </w:pPr>
            <w:r>
              <w:rPr>
                <w:szCs w:val="24"/>
              </w:rPr>
              <w:t>Terkoneksi, Sinyal Sedang</w:t>
            </w:r>
          </w:p>
        </w:tc>
      </w:tr>
      <w:tr w:rsidR="00376BC3" w14:paraId="4D0DF3EF" w14:textId="77777777" w:rsidTr="00D77769">
        <w:trPr>
          <w:trHeight w:val="314"/>
        </w:trPr>
        <w:tc>
          <w:tcPr>
            <w:tcW w:w="1417" w:type="dxa"/>
            <w:vMerge/>
            <w:tcBorders>
              <w:top w:val="single" w:sz="4" w:space="0" w:color="auto"/>
              <w:left w:val="single" w:sz="4" w:space="0" w:color="auto"/>
              <w:bottom w:val="single" w:sz="4" w:space="0" w:color="auto"/>
              <w:right w:val="single" w:sz="4" w:space="0" w:color="auto"/>
            </w:tcBorders>
            <w:vAlign w:val="center"/>
            <w:hideMark/>
          </w:tcPr>
          <w:p w14:paraId="0FD1DA5A" w14:textId="77777777" w:rsidR="00376BC3" w:rsidRDefault="00376BC3" w:rsidP="00997908">
            <w:pPr>
              <w:spacing w:line="276" w:lineRule="auto"/>
              <w:rPr>
                <w:rFonts w:eastAsia="Times New Roman" w:cs="Times New Roman"/>
                <w:szCs w:val="24"/>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00B25D01" w14:textId="77777777" w:rsidR="00376BC3" w:rsidRDefault="00376BC3" w:rsidP="00997908">
            <w:pPr>
              <w:spacing w:after="240" w:line="276" w:lineRule="auto"/>
              <w:jc w:val="center"/>
              <w:rPr>
                <w:szCs w:val="24"/>
              </w:rPr>
            </w:pPr>
            <w:r>
              <w:rPr>
                <w:szCs w:val="24"/>
              </w:rPr>
              <w:t>20 m</w:t>
            </w: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55A6AC94" w14:textId="77777777" w:rsidR="00376BC3" w:rsidRDefault="00376BC3" w:rsidP="00997908">
            <w:pPr>
              <w:spacing w:line="276" w:lineRule="auto"/>
              <w:rPr>
                <w:rFonts w:eastAsia="Times New Roman" w:cs="Times New Roman"/>
                <w:szCs w:val="24"/>
              </w:rPr>
            </w:pPr>
          </w:p>
        </w:tc>
        <w:tc>
          <w:tcPr>
            <w:tcW w:w="2835" w:type="dxa"/>
            <w:tcBorders>
              <w:top w:val="single" w:sz="4" w:space="0" w:color="auto"/>
              <w:left w:val="single" w:sz="4" w:space="0" w:color="auto"/>
              <w:bottom w:val="single" w:sz="4" w:space="0" w:color="auto"/>
              <w:right w:val="single" w:sz="4" w:space="0" w:color="auto"/>
            </w:tcBorders>
            <w:vAlign w:val="center"/>
            <w:hideMark/>
          </w:tcPr>
          <w:p w14:paraId="763792F7" w14:textId="77777777" w:rsidR="00376BC3" w:rsidRDefault="00376BC3" w:rsidP="00997908">
            <w:pPr>
              <w:spacing w:after="240" w:line="276" w:lineRule="auto"/>
              <w:ind w:left="98" w:right="59"/>
              <w:jc w:val="center"/>
              <w:rPr>
                <w:szCs w:val="24"/>
              </w:rPr>
            </w:pPr>
            <w:r>
              <w:rPr>
                <w:szCs w:val="24"/>
              </w:rPr>
              <w:t>Tidak Terkoneksi</w:t>
            </w:r>
          </w:p>
        </w:tc>
      </w:tr>
      <w:tr w:rsidR="00376BC3" w14:paraId="0A6FAEBC" w14:textId="77777777" w:rsidTr="00D77769">
        <w:trPr>
          <w:trHeight w:val="349"/>
        </w:trPr>
        <w:tc>
          <w:tcPr>
            <w:tcW w:w="1417" w:type="dxa"/>
            <w:vMerge/>
            <w:tcBorders>
              <w:top w:val="single" w:sz="4" w:space="0" w:color="auto"/>
              <w:left w:val="single" w:sz="4" w:space="0" w:color="auto"/>
              <w:bottom w:val="single" w:sz="4" w:space="0" w:color="auto"/>
              <w:right w:val="single" w:sz="4" w:space="0" w:color="auto"/>
            </w:tcBorders>
            <w:vAlign w:val="center"/>
            <w:hideMark/>
          </w:tcPr>
          <w:p w14:paraId="2B53E860" w14:textId="77777777" w:rsidR="00376BC3" w:rsidRDefault="00376BC3" w:rsidP="00997908">
            <w:pPr>
              <w:spacing w:line="276" w:lineRule="auto"/>
              <w:rPr>
                <w:rFonts w:eastAsia="Times New Roman" w:cs="Times New Roman"/>
                <w:szCs w:val="24"/>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4D066877" w14:textId="77777777" w:rsidR="00376BC3" w:rsidRDefault="00376BC3" w:rsidP="00997908">
            <w:pPr>
              <w:spacing w:after="240" w:line="276" w:lineRule="auto"/>
              <w:jc w:val="center"/>
              <w:rPr>
                <w:szCs w:val="24"/>
              </w:rPr>
            </w:pPr>
            <w:r>
              <w:rPr>
                <w:szCs w:val="24"/>
              </w:rPr>
              <w:t>1 m</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09E282E9" w14:textId="77777777" w:rsidR="00376BC3" w:rsidRDefault="00376BC3" w:rsidP="00997908">
            <w:pPr>
              <w:spacing w:after="240" w:line="276" w:lineRule="auto"/>
              <w:jc w:val="center"/>
              <w:rPr>
                <w:szCs w:val="24"/>
              </w:rPr>
            </w:pPr>
            <w:r>
              <w:rPr>
                <w:szCs w:val="24"/>
              </w:rPr>
              <w:t>Ada Halangan Dinding</w:t>
            </w:r>
          </w:p>
        </w:tc>
        <w:tc>
          <w:tcPr>
            <w:tcW w:w="2835" w:type="dxa"/>
            <w:tcBorders>
              <w:top w:val="single" w:sz="4" w:space="0" w:color="auto"/>
              <w:left w:val="single" w:sz="4" w:space="0" w:color="auto"/>
              <w:bottom w:val="single" w:sz="4" w:space="0" w:color="auto"/>
              <w:right w:val="single" w:sz="4" w:space="0" w:color="auto"/>
            </w:tcBorders>
            <w:vAlign w:val="center"/>
            <w:hideMark/>
          </w:tcPr>
          <w:p w14:paraId="51C4EAC7" w14:textId="77777777" w:rsidR="00376BC3" w:rsidRDefault="00376BC3" w:rsidP="00997908">
            <w:pPr>
              <w:spacing w:after="240" w:line="276" w:lineRule="auto"/>
              <w:jc w:val="center"/>
              <w:rPr>
                <w:szCs w:val="24"/>
              </w:rPr>
            </w:pPr>
            <w:r>
              <w:rPr>
                <w:szCs w:val="24"/>
              </w:rPr>
              <w:t>Terkoneksi, Sinyal Kuat</w:t>
            </w:r>
          </w:p>
        </w:tc>
      </w:tr>
      <w:tr w:rsidR="00376BC3" w14:paraId="3935BA9F" w14:textId="77777777" w:rsidTr="00D77769">
        <w:trPr>
          <w:trHeight w:val="549"/>
        </w:trPr>
        <w:tc>
          <w:tcPr>
            <w:tcW w:w="1417" w:type="dxa"/>
            <w:vMerge/>
            <w:tcBorders>
              <w:top w:val="single" w:sz="4" w:space="0" w:color="auto"/>
              <w:left w:val="single" w:sz="4" w:space="0" w:color="auto"/>
              <w:bottom w:val="single" w:sz="4" w:space="0" w:color="auto"/>
              <w:right w:val="single" w:sz="4" w:space="0" w:color="auto"/>
            </w:tcBorders>
            <w:vAlign w:val="center"/>
            <w:hideMark/>
          </w:tcPr>
          <w:p w14:paraId="798F1EFC" w14:textId="77777777" w:rsidR="00376BC3" w:rsidRDefault="00376BC3" w:rsidP="00997908">
            <w:pPr>
              <w:spacing w:line="276" w:lineRule="auto"/>
              <w:rPr>
                <w:rFonts w:eastAsia="Times New Roman" w:cs="Times New Roman"/>
                <w:szCs w:val="24"/>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02A4AEB3" w14:textId="77777777" w:rsidR="00376BC3" w:rsidRDefault="00376BC3" w:rsidP="00997908">
            <w:pPr>
              <w:spacing w:after="240" w:line="276" w:lineRule="auto"/>
              <w:jc w:val="center"/>
              <w:rPr>
                <w:szCs w:val="24"/>
              </w:rPr>
            </w:pPr>
            <w:r>
              <w:rPr>
                <w:szCs w:val="24"/>
              </w:rPr>
              <w:t>5 m</w:t>
            </w: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02CEB3F7" w14:textId="77777777" w:rsidR="00376BC3" w:rsidRDefault="00376BC3" w:rsidP="00997908">
            <w:pPr>
              <w:spacing w:line="276" w:lineRule="auto"/>
              <w:rPr>
                <w:rFonts w:eastAsia="Times New Roman" w:cs="Times New Roman"/>
                <w:szCs w:val="24"/>
              </w:rPr>
            </w:pPr>
          </w:p>
        </w:tc>
        <w:tc>
          <w:tcPr>
            <w:tcW w:w="2835" w:type="dxa"/>
            <w:tcBorders>
              <w:top w:val="single" w:sz="4" w:space="0" w:color="auto"/>
              <w:left w:val="single" w:sz="4" w:space="0" w:color="auto"/>
              <w:bottom w:val="single" w:sz="4" w:space="0" w:color="auto"/>
              <w:right w:val="single" w:sz="4" w:space="0" w:color="auto"/>
            </w:tcBorders>
            <w:vAlign w:val="center"/>
            <w:hideMark/>
          </w:tcPr>
          <w:p w14:paraId="4EDAC148" w14:textId="77777777" w:rsidR="00376BC3" w:rsidRDefault="00376BC3" w:rsidP="00997908">
            <w:pPr>
              <w:spacing w:after="240" w:line="276" w:lineRule="auto"/>
              <w:jc w:val="center"/>
              <w:rPr>
                <w:szCs w:val="24"/>
              </w:rPr>
            </w:pPr>
            <w:r>
              <w:rPr>
                <w:szCs w:val="24"/>
              </w:rPr>
              <w:t>Terkoneksi, Sinyal Kuat</w:t>
            </w:r>
          </w:p>
        </w:tc>
      </w:tr>
      <w:tr w:rsidR="00376BC3" w14:paraId="4A742178" w14:textId="77777777" w:rsidTr="00D77769">
        <w:trPr>
          <w:trHeight w:val="403"/>
        </w:trPr>
        <w:tc>
          <w:tcPr>
            <w:tcW w:w="1417" w:type="dxa"/>
            <w:vMerge/>
            <w:tcBorders>
              <w:top w:val="single" w:sz="4" w:space="0" w:color="auto"/>
              <w:left w:val="single" w:sz="4" w:space="0" w:color="auto"/>
              <w:bottom w:val="single" w:sz="4" w:space="0" w:color="auto"/>
              <w:right w:val="single" w:sz="4" w:space="0" w:color="auto"/>
            </w:tcBorders>
            <w:vAlign w:val="center"/>
            <w:hideMark/>
          </w:tcPr>
          <w:p w14:paraId="5D45454B" w14:textId="77777777" w:rsidR="00376BC3" w:rsidRDefault="00376BC3" w:rsidP="00997908">
            <w:pPr>
              <w:spacing w:line="276" w:lineRule="auto"/>
              <w:rPr>
                <w:rFonts w:eastAsia="Times New Roman" w:cs="Times New Roman"/>
                <w:szCs w:val="24"/>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45803ECA" w14:textId="77777777" w:rsidR="00376BC3" w:rsidRDefault="00376BC3" w:rsidP="00997908">
            <w:pPr>
              <w:spacing w:after="240" w:line="276" w:lineRule="auto"/>
              <w:jc w:val="center"/>
              <w:rPr>
                <w:szCs w:val="24"/>
              </w:rPr>
            </w:pPr>
            <w:r>
              <w:rPr>
                <w:szCs w:val="24"/>
              </w:rPr>
              <w:t>10 m</w:t>
            </w: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63F59E7A" w14:textId="77777777" w:rsidR="00376BC3" w:rsidRDefault="00376BC3" w:rsidP="00997908">
            <w:pPr>
              <w:spacing w:line="276" w:lineRule="auto"/>
              <w:rPr>
                <w:rFonts w:eastAsia="Times New Roman" w:cs="Times New Roman"/>
                <w:szCs w:val="24"/>
              </w:rPr>
            </w:pPr>
          </w:p>
        </w:tc>
        <w:tc>
          <w:tcPr>
            <w:tcW w:w="2835" w:type="dxa"/>
            <w:tcBorders>
              <w:top w:val="single" w:sz="4" w:space="0" w:color="auto"/>
              <w:left w:val="single" w:sz="4" w:space="0" w:color="auto"/>
              <w:bottom w:val="single" w:sz="4" w:space="0" w:color="auto"/>
              <w:right w:val="single" w:sz="4" w:space="0" w:color="auto"/>
            </w:tcBorders>
            <w:vAlign w:val="center"/>
            <w:hideMark/>
          </w:tcPr>
          <w:p w14:paraId="60CD9904" w14:textId="77777777" w:rsidR="00376BC3" w:rsidRDefault="00376BC3" w:rsidP="00997908">
            <w:pPr>
              <w:spacing w:after="240" w:line="276" w:lineRule="auto"/>
              <w:jc w:val="center"/>
              <w:rPr>
                <w:szCs w:val="24"/>
              </w:rPr>
            </w:pPr>
            <w:r>
              <w:rPr>
                <w:szCs w:val="24"/>
              </w:rPr>
              <w:t>Terkoneksi,  Sinyal Lemah</w:t>
            </w:r>
          </w:p>
        </w:tc>
      </w:tr>
      <w:tr w:rsidR="00376BC3" w14:paraId="35108701" w14:textId="77777777" w:rsidTr="00D77769">
        <w:trPr>
          <w:trHeight w:val="70"/>
        </w:trPr>
        <w:tc>
          <w:tcPr>
            <w:tcW w:w="1417" w:type="dxa"/>
            <w:vMerge/>
            <w:tcBorders>
              <w:top w:val="single" w:sz="4" w:space="0" w:color="auto"/>
              <w:left w:val="single" w:sz="4" w:space="0" w:color="auto"/>
              <w:bottom w:val="single" w:sz="4" w:space="0" w:color="auto"/>
              <w:right w:val="single" w:sz="4" w:space="0" w:color="auto"/>
            </w:tcBorders>
            <w:vAlign w:val="center"/>
            <w:hideMark/>
          </w:tcPr>
          <w:p w14:paraId="6434CB76" w14:textId="77777777" w:rsidR="00376BC3" w:rsidRDefault="00376BC3" w:rsidP="00997908">
            <w:pPr>
              <w:spacing w:line="276" w:lineRule="auto"/>
              <w:rPr>
                <w:rFonts w:eastAsia="Times New Roman" w:cs="Times New Roman"/>
                <w:szCs w:val="24"/>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586E6A06" w14:textId="77777777" w:rsidR="00376BC3" w:rsidRDefault="00376BC3" w:rsidP="00997908">
            <w:pPr>
              <w:spacing w:after="240" w:line="276" w:lineRule="auto"/>
              <w:jc w:val="center"/>
              <w:rPr>
                <w:szCs w:val="24"/>
              </w:rPr>
            </w:pPr>
            <w:r>
              <w:rPr>
                <w:szCs w:val="24"/>
              </w:rPr>
              <w:t>20 m</w:t>
            </w: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1EE64132" w14:textId="77777777" w:rsidR="00376BC3" w:rsidRDefault="00376BC3" w:rsidP="00997908">
            <w:pPr>
              <w:spacing w:line="276" w:lineRule="auto"/>
              <w:rPr>
                <w:rFonts w:eastAsia="Times New Roman" w:cs="Times New Roman"/>
                <w:szCs w:val="24"/>
              </w:rPr>
            </w:pPr>
          </w:p>
        </w:tc>
        <w:tc>
          <w:tcPr>
            <w:tcW w:w="2835" w:type="dxa"/>
            <w:tcBorders>
              <w:top w:val="single" w:sz="4" w:space="0" w:color="auto"/>
              <w:left w:val="single" w:sz="4" w:space="0" w:color="auto"/>
              <w:bottom w:val="single" w:sz="4" w:space="0" w:color="auto"/>
              <w:right w:val="single" w:sz="4" w:space="0" w:color="auto"/>
            </w:tcBorders>
            <w:vAlign w:val="center"/>
            <w:hideMark/>
          </w:tcPr>
          <w:p w14:paraId="025FECEA" w14:textId="77777777" w:rsidR="00376BC3" w:rsidRDefault="00376BC3" w:rsidP="00997908">
            <w:pPr>
              <w:spacing w:after="240" w:line="276" w:lineRule="auto"/>
              <w:jc w:val="center"/>
              <w:rPr>
                <w:szCs w:val="24"/>
              </w:rPr>
            </w:pPr>
            <w:r>
              <w:rPr>
                <w:szCs w:val="24"/>
              </w:rPr>
              <w:t>Tidak Terkoneksi</w:t>
            </w:r>
          </w:p>
        </w:tc>
      </w:tr>
      <w:tr w:rsidR="00376BC3" w14:paraId="7B90A2A6" w14:textId="77777777" w:rsidTr="00D77769">
        <w:trPr>
          <w:trHeight w:val="175"/>
        </w:trPr>
        <w:tc>
          <w:tcPr>
            <w:tcW w:w="1417" w:type="dxa"/>
            <w:vMerge/>
            <w:tcBorders>
              <w:top w:val="single" w:sz="4" w:space="0" w:color="auto"/>
              <w:left w:val="single" w:sz="4" w:space="0" w:color="auto"/>
              <w:bottom w:val="single" w:sz="4" w:space="0" w:color="auto"/>
              <w:right w:val="single" w:sz="4" w:space="0" w:color="auto"/>
            </w:tcBorders>
            <w:vAlign w:val="center"/>
            <w:hideMark/>
          </w:tcPr>
          <w:p w14:paraId="5617FB78" w14:textId="77777777" w:rsidR="00376BC3" w:rsidRDefault="00376BC3" w:rsidP="00997908">
            <w:pPr>
              <w:spacing w:line="276" w:lineRule="auto"/>
              <w:rPr>
                <w:rFonts w:eastAsia="Times New Roman" w:cs="Times New Roman"/>
                <w:szCs w:val="24"/>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71170DB9" w14:textId="77777777" w:rsidR="00376BC3" w:rsidRDefault="00376BC3" w:rsidP="00997908">
            <w:pPr>
              <w:spacing w:after="240" w:line="276" w:lineRule="auto"/>
              <w:jc w:val="center"/>
              <w:rPr>
                <w:szCs w:val="24"/>
              </w:rPr>
            </w:pPr>
            <w:r>
              <w:rPr>
                <w:szCs w:val="24"/>
              </w:rPr>
              <w:t>20 m</w:t>
            </w: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1C7657F6" w14:textId="77777777" w:rsidR="00376BC3" w:rsidRDefault="00376BC3" w:rsidP="00997908">
            <w:pPr>
              <w:spacing w:line="276" w:lineRule="auto"/>
              <w:rPr>
                <w:rFonts w:eastAsia="Times New Roman" w:cs="Times New Roman"/>
                <w:szCs w:val="24"/>
              </w:rPr>
            </w:pPr>
          </w:p>
        </w:tc>
        <w:tc>
          <w:tcPr>
            <w:tcW w:w="2835" w:type="dxa"/>
            <w:tcBorders>
              <w:top w:val="single" w:sz="4" w:space="0" w:color="auto"/>
              <w:left w:val="single" w:sz="4" w:space="0" w:color="auto"/>
              <w:bottom w:val="single" w:sz="4" w:space="0" w:color="auto"/>
              <w:right w:val="single" w:sz="4" w:space="0" w:color="auto"/>
            </w:tcBorders>
            <w:vAlign w:val="center"/>
            <w:hideMark/>
          </w:tcPr>
          <w:p w14:paraId="0319459F" w14:textId="77777777" w:rsidR="00376BC3" w:rsidRDefault="00376BC3" w:rsidP="00997908">
            <w:pPr>
              <w:spacing w:after="240" w:line="276" w:lineRule="auto"/>
              <w:ind w:left="28"/>
              <w:jc w:val="center"/>
              <w:rPr>
                <w:szCs w:val="24"/>
              </w:rPr>
            </w:pPr>
            <w:r>
              <w:rPr>
                <w:szCs w:val="24"/>
              </w:rPr>
              <w:t>Tidak Terkoneksi</w:t>
            </w:r>
          </w:p>
        </w:tc>
      </w:tr>
      <w:tr w:rsidR="00376BC3" w14:paraId="1ACC9D9D" w14:textId="77777777" w:rsidTr="00D77769">
        <w:trPr>
          <w:trHeight w:val="70"/>
        </w:trPr>
        <w:tc>
          <w:tcPr>
            <w:tcW w:w="1417" w:type="dxa"/>
            <w:vMerge/>
            <w:tcBorders>
              <w:top w:val="single" w:sz="4" w:space="0" w:color="auto"/>
              <w:left w:val="single" w:sz="4" w:space="0" w:color="auto"/>
              <w:bottom w:val="single" w:sz="4" w:space="0" w:color="auto"/>
              <w:right w:val="single" w:sz="4" w:space="0" w:color="auto"/>
            </w:tcBorders>
            <w:vAlign w:val="center"/>
            <w:hideMark/>
          </w:tcPr>
          <w:p w14:paraId="76BCBBDB" w14:textId="77777777" w:rsidR="00376BC3" w:rsidRDefault="00376BC3" w:rsidP="00997908">
            <w:pPr>
              <w:spacing w:line="276" w:lineRule="auto"/>
              <w:rPr>
                <w:rFonts w:eastAsia="Times New Roman" w:cs="Times New Roman"/>
                <w:szCs w:val="24"/>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417FB393" w14:textId="77777777" w:rsidR="00376BC3" w:rsidRDefault="00376BC3" w:rsidP="00997908">
            <w:pPr>
              <w:spacing w:after="240" w:line="276" w:lineRule="auto"/>
              <w:jc w:val="center"/>
              <w:rPr>
                <w:szCs w:val="24"/>
              </w:rPr>
            </w:pPr>
            <w:r>
              <w:rPr>
                <w:szCs w:val="24"/>
              </w:rPr>
              <w:t>20 m</w:t>
            </w: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5B18E159" w14:textId="77777777" w:rsidR="00376BC3" w:rsidRDefault="00376BC3" w:rsidP="00997908">
            <w:pPr>
              <w:spacing w:line="276" w:lineRule="auto"/>
              <w:rPr>
                <w:rFonts w:eastAsia="Times New Roman" w:cs="Times New Roman"/>
                <w:szCs w:val="24"/>
              </w:rPr>
            </w:pPr>
          </w:p>
        </w:tc>
        <w:tc>
          <w:tcPr>
            <w:tcW w:w="2835" w:type="dxa"/>
            <w:tcBorders>
              <w:top w:val="single" w:sz="4" w:space="0" w:color="auto"/>
              <w:left w:val="single" w:sz="4" w:space="0" w:color="auto"/>
              <w:bottom w:val="single" w:sz="4" w:space="0" w:color="auto"/>
              <w:right w:val="single" w:sz="4" w:space="0" w:color="auto"/>
            </w:tcBorders>
            <w:vAlign w:val="center"/>
            <w:hideMark/>
          </w:tcPr>
          <w:p w14:paraId="6489F017" w14:textId="77777777" w:rsidR="00376BC3" w:rsidRDefault="00376BC3" w:rsidP="00997908">
            <w:pPr>
              <w:spacing w:after="240" w:line="276" w:lineRule="auto"/>
              <w:jc w:val="center"/>
              <w:rPr>
                <w:szCs w:val="24"/>
              </w:rPr>
            </w:pPr>
            <w:r>
              <w:rPr>
                <w:szCs w:val="24"/>
              </w:rPr>
              <w:t>Tidak Terkoneksi</w:t>
            </w:r>
          </w:p>
        </w:tc>
      </w:tr>
    </w:tbl>
    <w:p w14:paraId="36C76228" w14:textId="77777777" w:rsidR="00376BC3" w:rsidRDefault="00376BC3" w:rsidP="00376BC3">
      <w:pPr>
        <w:pStyle w:val="NoSpacing"/>
        <w:jc w:val="both"/>
        <w:rPr>
          <w:szCs w:val="24"/>
        </w:rPr>
      </w:pPr>
    </w:p>
    <w:p w14:paraId="29FB7F44" w14:textId="77777777" w:rsidR="00D77769" w:rsidRDefault="00D77769" w:rsidP="00376BC3">
      <w:pPr>
        <w:pStyle w:val="NoSpacing"/>
        <w:jc w:val="both"/>
        <w:rPr>
          <w:szCs w:val="24"/>
        </w:rPr>
      </w:pPr>
    </w:p>
    <w:p w14:paraId="304E297F" w14:textId="77777777" w:rsidR="00D77769" w:rsidRDefault="00D77769" w:rsidP="00376BC3">
      <w:pPr>
        <w:pStyle w:val="NoSpacing"/>
        <w:jc w:val="both"/>
        <w:rPr>
          <w:szCs w:val="24"/>
        </w:rPr>
      </w:pPr>
    </w:p>
    <w:p w14:paraId="419AC627" w14:textId="77777777" w:rsidR="00D77769" w:rsidRDefault="00D77769" w:rsidP="00376BC3">
      <w:pPr>
        <w:pStyle w:val="NoSpacing"/>
        <w:jc w:val="both"/>
        <w:rPr>
          <w:szCs w:val="24"/>
        </w:rPr>
      </w:pPr>
    </w:p>
    <w:p w14:paraId="69B097EA" w14:textId="77777777" w:rsidR="00D77769" w:rsidRDefault="00D77769" w:rsidP="00376BC3">
      <w:pPr>
        <w:pStyle w:val="NoSpacing"/>
        <w:jc w:val="both"/>
        <w:rPr>
          <w:szCs w:val="24"/>
        </w:rPr>
      </w:pPr>
    </w:p>
    <w:p w14:paraId="36C0CC5E" w14:textId="77777777" w:rsidR="00D77769" w:rsidRDefault="00D77769" w:rsidP="00376BC3">
      <w:pPr>
        <w:pStyle w:val="NoSpacing"/>
        <w:jc w:val="both"/>
        <w:rPr>
          <w:szCs w:val="24"/>
        </w:rPr>
      </w:pPr>
    </w:p>
    <w:p w14:paraId="1D6CFC41" w14:textId="77777777" w:rsidR="00D77769" w:rsidRDefault="00D77769" w:rsidP="00376BC3">
      <w:pPr>
        <w:pStyle w:val="NoSpacing"/>
        <w:jc w:val="both"/>
        <w:rPr>
          <w:szCs w:val="24"/>
        </w:rPr>
      </w:pPr>
    </w:p>
    <w:p w14:paraId="791615BD" w14:textId="77777777" w:rsidR="00D77769" w:rsidRDefault="00D77769" w:rsidP="00376BC3">
      <w:pPr>
        <w:pStyle w:val="NoSpacing"/>
        <w:jc w:val="both"/>
        <w:rPr>
          <w:szCs w:val="24"/>
        </w:rPr>
      </w:pPr>
    </w:p>
    <w:p w14:paraId="5F4CE27A" w14:textId="77777777" w:rsidR="00D77769" w:rsidRDefault="00D77769" w:rsidP="00376BC3">
      <w:pPr>
        <w:pStyle w:val="NoSpacing"/>
        <w:jc w:val="both"/>
        <w:rPr>
          <w:szCs w:val="24"/>
        </w:rPr>
      </w:pPr>
    </w:p>
    <w:p w14:paraId="2399550A" w14:textId="77777777" w:rsidR="00D77769" w:rsidRDefault="00D77769" w:rsidP="00376BC3">
      <w:pPr>
        <w:pStyle w:val="NoSpacing"/>
        <w:jc w:val="both"/>
        <w:rPr>
          <w:szCs w:val="24"/>
        </w:rPr>
      </w:pPr>
    </w:p>
    <w:p w14:paraId="1A0D755F" w14:textId="77777777" w:rsidR="00376BC3" w:rsidRDefault="00376BC3" w:rsidP="00213EE8">
      <w:pPr>
        <w:pStyle w:val="NoSpacing"/>
        <w:numPr>
          <w:ilvl w:val="0"/>
          <w:numId w:val="39"/>
        </w:numPr>
        <w:spacing w:line="480" w:lineRule="auto"/>
        <w:ind w:left="1276" w:hanging="709"/>
        <w:jc w:val="both"/>
        <w:rPr>
          <w:szCs w:val="24"/>
        </w:rPr>
      </w:pPr>
      <w:r>
        <w:rPr>
          <w:b/>
          <w:szCs w:val="24"/>
        </w:rPr>
        <w:t>Pengujian Aplikasi dan Database</w:t>
      </w:r>
    </w:p>
    <w:p w14:paraId="63DB4344" w14:textId="32E16B88" w:rsidR="00376BC3" w:rsidRPr="00D77769" w:rsidRDefault="00376BC3" w:rsidP="00D77769">
      <w:pPr>
        <w:pStyle w:val="ListParagraph"/>
        <w:ind w:left="1276" w:firstLine="567"/>
        <w:jc w:val="both"/>
        <w:rPr>
          <w:rFonts w:eastAsia="SimSun"/>
          <w:noProof/>
          <w:szCs w:val="24"/>
          <w:lang w:eastAsia="zh-CN"/>
        </w:rPr>
      </w:pPr>
      <w:r>
        <w:rPr>
          <w:szCs w:val="24"/>
        </w:rPr>
        <w:t xml:space="preserve"> </w:t>
      </w:r>
      <w:r>
        <w:rPr>
          <w:noProof/>
          <w:szCs w:val="24"/>
        </w:rPr>
        <w:t>Pengujian aplikasi dan database NodeMcu ESP8266 ini dilakukan dengan cara mengukur keakuratan sensor dan aplikasi. Hasil pengujian tertuang seperti pada tabel 5.3 berikut:</w:t>
      </w:r>
    </w:p>
    <w:p w14:paraId="16043792" w14:textId="77777777" w:rsidR="00376BC3" w:rsidRDefault="00376BC3" w:rsidP="00D77769">
      <w:pPr>
        <w:pStyle w:val="ListParagraph"/>
        <w:spacing w:line="240" w:lineRule="auto"/>
        <w:ind w:left="1276"/>
        <w:jc w:val="both"/>
        <w:rPr>
          <w:noProof/>
          <w:szCs w:val="24"/>
        </w:rPr>
      </w:pPr>
      <w:r>
        <w:rPr>
          <w:noProof/>
          <w:szCs w:val="24"/>
        </w:rPr>
        <w:t xml:space="preserve">Tabel 5.3 Hasil Pengujian Aplikasi dan </w:t>
      </w:r>
      <w:r>
        <w:rPr>
          <w:i/>
          <w:noProof/>
          <w:szCs w:val="24"/>
        </w:rPr>
        <w:t>Database</w:t>
      </w:r>
    </w:p>
    <w:p w14:paraId="3AD48E04" w14:textId="77777777" w:rsidR="00376BC3" w:rsidRDefault="00376BC3" w:rsidP="00D77769">
      <w:pPr>
        <w:pStyle w:val="ListParagraph"/>
        <w:spacing w:line="240" w:lineRule="auto"/>
        <w:ind w:left="1276"/>
        <w:jc w:val="both"/>
        <w:rPr>
          <w:b/>
          <w:szCs w:val="24"/>
        </w:rPr>
      </w:pPr>
    </w:p>
    <w:tbl>
      <w:tblPr>
        <w:tblStyle w:val="TableGrid0"/>
        <w:tblpPr w:leftFromText="180" w:rightFromText="180" w:vertAnchor="text" w:horzAnchor="page" w:tblpX="3630" w:tblpY="-166"/>
        <w:tblW w:w="0" w:type="auto"/>
        <w:tblLayout w:type="fixed"/>
        <w:tblLook w:val="04A0" w:firstRow="1" w:lastRow="0" w:firstColumn="1" w:lastColumn="0" w:noHBand="0" w:noVBand="1"/>
      </w:tblPr>
      <w:tblGrid>
        <w:gridCol w:w="1310"/>
        <w:gridCol w:w="1257"/>
        <w:gridCol w:w="1256"/>
        <w:gridCol w:w="1559"/>
        <w:gridCol w:w="1276"/>
      </w:tblGrid>
      <w:tr w:rsidR="00376BC3" w14:paraId="4125490C" w14:textId="77777777" w:rsidTr="00D77769">
        <w:trPr>
          <w:trHeight w:val="696"/>
        </w:trPr>
        <w:tc>
          <w:tcPr>
            <w:tcW w:w="1310" w:type="dxa"/>
            <w:tcBorders>
              <w:top w:val="single" w:sz="4" w:space="0" w:color="auto"/>
              <w:left w:val="single" w:sz="4" w:space="0" w:color="auto"/>
              <w:bottom w:val="single" w:sz="4" w:space="0" w:color="auto"/>
              <w:right w:val="single" w:sz="4" w:space="0" w:color="auto"/>
            </w:tcBorders>
            <w:vAlign w:val="center"/>
            <w:hideMark/>
          </w:tcPr>
          <w:p w14:paraId="07590F37" w14:textId="77777777" w:rsidR="00376BC3" w:rsidRDefault="00376BC3" w:rsidP="00D77769">
            <w:pPr>
              <w:pStyle w:val="ListParagraph"/>
              <w:spacing w:after="240" w:line="240" w:lineRule="auto"/>
              <w:ind w:left="0"/>
              <w:rPr>
                <w:b/>
                <w:noProof/>
                <w:szCs w:val="24"/>
              </w:rPr>
            </w:pPr>
            <w:r>
              <w:rPr>
                <w:b/>
                <w:noProof/>
                <w:szCs w:val="24"/>
              </w:rPr>
              <w:t>Percobaan</w:t>
            </w:r>
          </w:p>
        </w:tc>
        <w:tc>
          <w:tcPr>
            <w:tcW w:w="1257" w:type="dxa"/>
            <w:tcBorders>
              <w:top w:val="single" w:sz="4" w:space="0" w:color="auto"/>
              <w:left w:val="single" w:sz="4" w:space="0" w:color="auto"/>
              <w:bottom w:val="single" w:sz="4" w:space="0" w:color="auto"/>
              <w:right w:val="single" w:sz="4" w:space="0" w:color="auto"/>
            </w:tcBorders>
            <w:vAlign w:val="center"/>
            <w:hideMark/>
          </w:tcPr>
          <w:p w14:paraId="7EA969B3" w14:textId="77777777" w:rsidR="00376BC3" w:rsidRDefault="00376BC3" w:rsidP="00D77769">
            <w:pPr>
              <w:pStyle w:val="ListParagraph"/>
              <w:spacing w:after="240" w:line="240" w:lineRule="auto"/>
              <w:ind w:left="0"/>
              <w:jc w:val="center"/>
              <w:rPr>
                <w:b/>
                <w:noProof/>
                <w:szCs w:val="24"/>
              </w:rPr>
            </w:pPr>
            <w:r>
              <w:rPr>
                <w:b/>
                <w:noProof/>
                <w:szCs w:val="24"/>
              </w:rPr>
              <w:t>Pengujian</w:t>
            </w:r>
          </w:p>
        </w:tc>
        <w:tc>
          <w:tcPr>
            <w:tcW w:w="1256" w:type="dxa"/>
            <w:tcBorders>
              <w:top w:val="single" w:sz="4" w:space="0" w:color="auto"/>
              <w:left w:val="single" w:sz="4" w:space="0" w:color="auto"/>
              <w:bottom w:val="single" w:sz="4" w:space="0" w:color="auto"/>
              <w:right w:val="single" w:sz="4" w:space="0" w:color="auto"/>
            </w:tcBorders>
            <w:vAlign w:val="center"/>
            <w:hideMark/>
          </w:tcPr>
          <w:p w14:paraId="4448E51F" w14:textId="77777777" w:rsidR="00376BC3" w:rsidRDefault="00376BC3" w:rsidP="00D77769">
            <w:pPr>
              <w:pStyle w:val="ListParagraph"/>
              <w:spacing w:after="240" w:line="240" w:lineRule="auto"/>
              <w:ind w:left="0"/>
              <w:jc w:val="center"/>
              <w:rPr>
                <w:b/>
                <w:noProof/>
                <w:szCs w:val="24"/>
              </w:rPr>
            </w:pPr>
            <w:r>
              <w:rPr>
                <w:b/>
                <w:noProof/>
                <w:szCs w:val="24"/>
              </w:rPr>
              <w:t>Database</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B8AC216" w14:textId="77777777" w:rsidR="00376BC3" w:rsidRDefault="00376BC3" w:rsidP="00D77769">
            <w:pPr>
              <w:pStyle w:val="ListParagraph"/>
              <w:spacing w:after="240" w:line="240" w:lineRule="auto"/>
              <w:ind w:left="0"/>
              <w:jc w:val="center"/>
              <w:rPr>
                <w:b/>
                <w:noProof/>
                <w:szCs w:val="24"/>
              </w:rPr>
            </w:pPr>
            <w:r>
              <w:rPr>
                <w:b/>
                <w:noProof/>
                <w:szCs w:val="24"/>
              </w:rPr>
              <w:t>Aplikasi</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5448814" w14:textId="77777777" w:rsidR="00376BC3" w:rsidRDefault="00376BC3" w:rsidP="00D77769">
            <w:pPr>
              <w:pStyle w:val="ListParagraph"/>
              <w:spacing w:after="240" w:line="240" w:lineRule="auto"/>
              <w:ind w:left="0"/>
              <w:jc w:val="center"/>
              <w:rPr>
                <w:b/>
                <w:noProof/>
                <w:szCs w:val="24"/>
              </w:rPr>
            </w:pPr>
            <w:r>
              <w:rPr>
                <w:b/>
                <w:noProof/>
                <w:szCs w:val="24"/>
              </w:rPr>
              <w:t>Hasil pengujian</w:t>
            </w:r>
          </w:p>
        </w:tc>
      </w:tr>
      <w:tr w:rsidR="00376BC3" w14:paraId="27CB3FAF" w14:textId="77777777" w:rsidTr="00D77769">
        <w:trPr>
          <w:trHeight w:val="1455"/>
        </w:trPr>
        <w:tc>
          <w:tcPr>
            <w:tcW w:w="1310" w:type="dxa"/>
            <w:tcBorders>
              <w:top w:val="single" w:sz="4" w:space="0" w:color="auto"/>
              <w:left w:val="single" w:sz="4" w:space="0" w:color="auto"/>
              <w:bottom w:val="single" w:sz="4" w:space="0" w:color="auto"/>
              <w:right w:val="single" w:sz="4" w:space="0" w:color="auto"/>
            </w:tcBorders>
            <w:vAlign w:val="center"/>
          </w:tcPr>
          <w:p w14:paraId="4E702CC5" w14:textId="77777777" w:rsidR="00376BC3" w:rsidRDefault="00376BC3" w:rsidP="00D77769">
            <w:pPr>
              <w:pStyle w:val="ListParagraph"/>
              <w:spacing w:after="240" w:line="240" w:lineRule="auto"/>
              <w:ind w:left="0"/>
              <w:jc w:val="center"/>
              <w:rPr>
                <w:noProof/>
                <w:szCs w:val="24"/>
              </w:rPr>
            </w:pPr>
          </w:p>
          <w:p w14:paraId="4072727C" w14:textId="77777777" w:rsidR="00376BC3" w:rsidRDefault="00376BC3" w:rsidP="00D77769">
            <w:pPr>
              <w:pStyle w:val="ListParagraph"/>
              <w:spacing w:after="240" w:line="240" w:lineRule="auto"/>
              <w:ind w:left="0"/>
              <w:jc w:val="center"/>
              <w:rPr>
                <w:noProof/>
                <w:szCs w:val="24"/>
              </w:rPr>
            </w:pPr>
            <w:r>
              <w:rPr>
                <w:noProof/>
                <w:szCs w:val="24"/>
              </w:rPr>
              <w:t>1</w:t>
            </w:r>
          </w:p>
        </w:tc>
        <w:tc>
          <w:tcPr>
            <w:tcW w:w="1257" w:type="dxa"/>
            <w:tcBorders>
              <w:top w:val="single" w:sz="4" w:space="0" w:color="auto"/>
              <w:left w:val="single" w:sz="4" w:space="0" w:color="auto"/>
              <w:bottom w:val="single" w:sz="4" w:space="0" w:color="auto"/>
              <w:right w:val="single" w:sz="4" w:space="0" w:color="auto"/>
            </w:tcBorders>
            <w:vAlign w:val="center"/>
            <w:hideMark/>
          </w:tcPr>
          <w:p w14:paraId="019ECEA0" w14:textId="77777777" w:rsidR="00376BC3" w:rsidRDefault="00376BC3" w:rsidP="00D77769">
            <w:pPr>
              <w:pStyle w:val="ListParagraph"/>
              <w:spacing w:after="240" w:line="240" w:lineRule="auto"/>
              <w:ind w:left="0"/>
              <w:jc w:val="center"/>
              <w:rPr>
                <w:noProof/>
                <w:szCs w:val="24"/>
              </w:rPr>
            </w:pPr>
            <w:r>
              <w:rPr>
                <w:noProof/>
                <w:szCs w:val="24"/>
              </w:rPr>
              <w:t>Sensor ultrasonik logam</w:t>
            </w:r>
          </w:p>
        </w:tc>
        <w:tc>
          <w:tcPr>
            <w:tcW w:w="1256" w:type="dxa"/>
            <w:tcBorders>
              <w:top w:val="single" w:sz="4" w:space="0" w:color="auto"/>
              <w:left w:val="single" w:sz="4" w:space="0" w:color="auto"/>
              <w:bottom w:val="single" w:sz="4" w:space="0" w:color="auto"/>
              <w:right w:val="single" w:sz="4" w:space="0" w:color="auto"/>
            </w:tcBorders>
            <w:vAlign w:val="center"/>
            <w:hideMark/>
          </w:tcPr>
          <w:p w14:paraId="44697FDB" w14:textId="77777777" w:rsidR="00376BC3" w:rsidRDefault="00376BC3" w:rsidP="00D77769">
            <w:pPr>
              <w:pStyle w:val="ListParagraph"/>
              <w:spacing w:after="240" w:line="240" w:lineRule="auto"/>
              <w:ind w:left="0"/>
              <w:jc w:val="center"/>
              <w:rPr>
                <w:noProof/>
                <w:szCs w:val="24"/>
              </w:rPr>
            </w:pPr>
            <w:r>
              <w:rPr>
                <w:noProof/>
                <w:szCs w:val="24"/>
              </w:rPr>
              <w:t>Tinggi sampah 28 cm</w:t>
            </w:r>
          </w:p>
        </w:tc>
        <w:tc>
          <w:tcPr>
            <w:tcW w:w="1559" w:type="dxa"/>
            <w:tcBorders>
              <w:top w:val="single" w:sz="4" w:space="0" w:color="auto"/>
              <w:left w:val="single" w:sz="4" w:space="0" w:color="auto"/>
              <w:bottom w:val="single" w:sz="4" w:space="0" w:color="auto"/>
              <w:right w:val="single" w:sz="4" w:space="0" w:color="auto"/>
            </w:tcBorders>
            <w:vAlign w:val="center"/>
            <w:hideMark/>
          </w:tcPr>
          <w:p w14:paraId="1E5AC316" w14:textId="77777777" w:rsidR="00376BC3" w:rsidRDefault="00376BC3" w:rsidP="00D77769">
            <w:pPr>
              <w:pStyle w:val="ListParagraph"/>
              <w:spacing w:after="240" w:line="240" w:lineRule="auto"/>
              <w:ind w:left="0"/>
              <w:jc w:val="center"/>
              <w:rPr>
                <w:noProof/>
                <w:szCs w:val="24"/>
              </w:rPr>
            </w:pPr>
            <w:r>
              <w:rPr>
                <w:noProof/>
                <w:szCs w:val="24"/>
              </w:rPr>
              <w:t>Menampilkan nilai 28%</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AFAEFB9" w14:textId="77777777" w:rsidR="00376BC3" w:rsidRDefault="00376BC3" w:rsidP="00D77769">
            <w:pPr>
              <w:pStyle w:val="ListParagraph"/>
              <w:spacing w:after="240" w:line="240" w:lineRule="auto"/>
              <w:ind w:left="0"/>
              <w:jc w:val="center"/>
              <w:rPr>
                <w:noProof/>
                <w:szCs w:val="24"/>
              </w:rPr>
            </w:pPr>
            <w:r>
              <w:rPr>
                <w:noProof/>
                <w:szCs w:val="24"/>
              </w:rPr>
              <w:t>Nilai tidak akurat saat membaca deteksi sampah</w:t>
            </w:r>
          </w:p>
        </w:tc>
      </w:tr>
      <w:tr w:rsidR="00376BC3" w14:paraId="4770797C" w14:textId="77777777" w:rsidTr="00D77769">
        <w:trPr>
          <w:trHeight w:val="1395"/>
        </w:trPr>
        <w:tc>
          <w:tcPr>
            <w:tcW w:w="1310" w:type="dxa"/>
            <w:tcBorders>
              <w:top w:val="single" w:sz="4" w:space="0" w:color="auto"/>
              <w:left w:val="single" w:sz="4" w:space="0" w:color="auto"/>
              <w:bottom w:val="single" w:sz="4" w:space="0" w:color="auto"/>
              <w:right w:val="single" w:sz="4" w:space="0" w:color="auto"/>
            </w:tcBorders>
            <w:vAlign w:val="center"/>
          </w:tcPr>
          <w:p w14:paraId="3B56EE3F" w14:textId="77777777" w:rsidR="00376BC3" w:rsidRDefault="00376BC3" w:rsidP="00D77769">
            <w:pPr>
              <w:pStyle w:val="ListParagraph"/>
              <w:spacing w:after="240" w:line="240" w:lineRule="auto"/>
              <w:ind w:left="0"/>
              <w:jc w:val="center"/>
              <w:rPr>
                <w:noProof/>
                <w:szCs w:val="24"/>
              </w:rPr>
            </w:pPr>
          </w:p>
          <w:p w14:paraId="10FEC048" w14:textId="77777777" w:rsidR="00376BC3" w:rsidRDefault="00376BC3" w:rsidP="00D77769">
            <w:pPr>
              <w:pStyle w:val="ListParagraph"/>
              <w:spacing w:after="240" w:line="240" w:lineRule="auto"/>
              <w:ind w:left="0"/>
              <w:jc w:val="center"/>
              <w:rPr>
                <w:noProof/>
                <w:szCs w:val="24"/>
              </w:rPr>
            </w:pPr>
            <w:r>
              <w:rPr>
                <w:noProof/>
                <w:szCs w:val="24"/>
              </w:rPr>
              <w:t>2</w:t>
            </w:r>
          </w:p>
        </w:tc>
        <w:tc>
          <w:tcPr>
            <w:tcW w:w="1257" w:type="dxa"/>
            <w:tcBorders>
              <w:top w:val="single" w:sz="4" w:space="0" w:color="auto"/>
              <w:left w:val="single" w:sz="4" w:space="0" w:color="auto"/>
              <w:bottom w:val="single" w:sz="4" w:space="0" w:color="auto"/>
              <w:right w:val="single" w:sz="4" w:space="0" w:color="auto"/>
            </w:tcBorders>
            <w:vAlign w:val="center"/>
          </w:tcPr>
          <w:p w14:paraId="18233205" w14:textId="77777777" w:rsidR="00376BC3" w:rsidRDefault="00376BC3" w:rsidP="00D77769">
            <w:pPr>
              <w:pStyle w:val="ListParagraph"/>
              <w:spacing w:after="240" w:line="240" w:lineRule="auto"/>
              <w:ind w:left="0"/>
              <w:jc w:val="center"/>
              <w:rPr>
                <w:noProof/>
                <w:szCs w:val="24"/>
              </w:rPr>
            </w:pPr>
            <w:r>
              <w:rPr>
                <w:noProof/>
                <w:szCs w:val="24"/>
              </w:rPr>
              <w:t>Sensor ultrasonik organik</w:t>
            </w:r>
          </w:p>
          <w:p w14:paraId="1942B592" w14:textId="77777777" w:rsidR="00376BC3" w:rsidRDefault="00376BC3" w:rsidP="00D77769">
            <w:pPr>
              <w:pStyle w:val="ListParagraph"/>
              <w:spacing w:after="240" w:line="240" w:lineRule="auto"/>
              <w:ind w:left="0"/>
              <w:jc w:val="center"/>
              <w:rPr>
                <w:noProof/>
                <w:szCs w:val="24"/>
              </w:rPr>
            </w:pPr>
          </w:p>
        </w:tc>
        <w:tc>
          <w:tcPr>
            <w:tcW w:w="1256" w:type="dxa"/>
            <w:tcBorders>
              <w:top w:val="single" w:sz="4" w:space="0" w:color="auto"/>
              <w:left w:val="single" w:sz="4" w:space="0" w:color="auto"/>
              <w:bottom w:val="single" w:sz="4" w:space="0" w:color="auto"/>
              <w:right w:val="single" w:sz="4" w:space="0" w:color="auto"/>
            </w:tcBorders>
            <w:vAlign w:val="center"/>
            <w:hideMark/>
          </w:tcPr>
          <w:p w14:paraId="2F3C6E05" w14:textId="77777777" w:rsidR="00376BC3" w:rsidRDefault="00376BC3" w:rsidP="00D77769">
            <w:pPr>
              <w:pStyle w:val="ListParagraph"/>
              <w:spacing w:after="240" w:line="240" w:lineRule="auto"/>
              <w:ind w:left="0"/>
              <w:jc w:val="center"/>
              <w:rPr>
                <w:noProof/>
                <w:szCs w:val="24"/>
              </w:rPr>
            </w:pPr>
            <w:r>
              <w:rPr>
                <w:noProof/>
                <w:szCs w:val="24"/>
              </w:rPr>
              <w:t>Tinggi sampah 2 cm</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C557056" w14:textId="77777777" w:rsidR="00376BC3" w:rsidRDefault="00376BC3" w:rsidP="00D77769">
            <w:pPr>
              <w:pStyle w:val="ListParagraph"/>
              <w:spacing w:after="240" w:line="240" w:lineRule="auto"/>
              <w:ind w:left="0"/>
              <w:jc w:val="center"/>
              <w:rPr>
                <w:noProof/>
                <w:szCs w:val="24"/>
              </w:rPr>
            </w:pPr>
            <w:r>
              <w:rPr>
                <w:noProof/>
                <w:szCs w:val="24"/>
              </w:rPr>
              <w:t>Menampilkan nilai 20%</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4C367C3" w14:textId="77777777" w:rsidR="00376BC3" w:rsidRDefault="00376BC3" w:rsidP="00D77769">
            <w:pPr>
              <w:pStyle w:val="ListParagraph"/>
              <w:spacing w:after="240" w:line="240" w:lineRule="auto"/>
              <w:ind w:left="0"/>
              <w:jc w:val="center"/>
              <w:rPr>
                <w:noProof/>
                <w:szCs w:val="24"/>
              </w:rPr>
            </w:pPr>
            <w:r>
              <w:rPr>
                <w:noProof/>
                <w:szCs w:val="24"/>
              </w:rPr>
              <w:t>Nilai tidak akurat saat membaca deteksi sampah</w:t>
            </w:r>
          </w:p>
        </w:tc>
      </w:tr>
      <w:tr w:rsidR="00376BC3" w14:paraId="36855AFD" w14:textId="77777777" w:rsidTr="00D77769">
        <w:trPr>
          <w:trHeight w:val="1319"/>
        </w:trPr>
        <w:tc>
          <w:tcPr>
            <w:tcW w:w="1310" w:type="dxa"/>
            <w:tcBorders>
              <w:top w:val="single" w:sz="4" w:space="0" w:color="auto"/>
              <w:left w:val="single" w:sz="4" w:space="0" w:color="auto"/>
              <w:bottom w:val="single" w:sz="4" w:space="0" w:color="auto"/>
              <w:right w:val="single" w:sz="4" w:space="0" w:color="auto"/>
            </w:tcBorders>
            <w:vAlign w:val="center"/>
          </w:tcPr>
          <w:p w14:paraId="40F15520" w14:textId="77777777" w:rsidR="00376BC3" w:rsidRDefault="00376BC3" w:rsidP="00D77769">
            <w:pPr>
              <w:pStyle w:val="ListParagraph"/>
              <w:spacing w:after="240" w:line="240" w:lineRule="auto"/>
              <w:ind w:left="0"/>
              <w:jc w:val="center"/>
              <w:rPr>
                <w:noProof/>
                <w:szCs w:val="24"/>
              </w:rPr>
            </w:pPr>
          </w:p>
          <w:p w14:paraId="055B869E" w14:textId="77777777" w:rsidR="00376BC3" w:rsidRDefault="00376BC3" w:rsidP="00D77769">
            <w:pPr>
              <w:pStyle w:val="ListParagraph"/>
              <w:spacing w:after="240" w:line="240" w:lineRule="auto"/>
              <w:ind w:left="0"/>
              <w:jc w:val="center"/>
              <w:rPr>
                <w:noProof/>
                <w:szCs w:val="24"/>
              </w:rPr>
            </w:pPr>
            <w:r>
              <w:rPr>
                <w:noProof/>
                <w:szCs w:val="24"/>
              </w:rPr>
              <w:t>3</w:t>
            </w:r>
          </w:p>
        </w:tc>
        <w:tc>
          <w:tcPr>
            <w:tcW w:w="1257" w:type="dxa"/>
            <w:tcBorders>
              <w:top w:val="single" w:sz="4" w:space="0" w:color="auto"/>
              <w:left w:val="single" w:sz="4" w:space="0" w:color="auto"/>
              <w:bottom w:val="single" w:sz="4" w:space="0" w:color="auto"/>
              <w:right w:val="single" w:sz="4" w:space="0" w:color="auto"/>
            </w:tcBorders>
            <w:vAlign w:val="center"/>
            <w:hideMark/>
          </w:tcPr>
          <w:p w14:paraId="234814A5" w14:textId="77777777" w:rsidR="00376BC3" w:rsidRDefault="00376BC3" w:rsidP="00D77769">
            <w:pPr>
              <w:pStyle w:val="ListParagraph"/>
              <w:spacing w:after="240" w:line="240" w:lineRule="auto"/>
              <w:ind w:left="0"/>
              <w:jc w:val="center"/>
              <w:rPr>
                <w:noProof/>
                <w:szCs w:val="24"/>
              </w:rPr>
            </w:pPr>
            <w:r>
              <w:rPr>
                <w:noProof/>
                <w:szCs w:val="24"/>
              </w:rPr>
              <w:t>Sensor anorganik</w:t>
            </w:r>
          </w:p>
        </w:tc>
        <w:tc>
          <w:tcPr>
            <w:tcW w:w="1256" w:type="dxa"/>
            <w:tcBorders>
              <w:top w:val="single" w:sz="4" w:space="0" w:color="auto"/>
              <w:left w:val="single" w:sz="4" w:space="0" w:color="auto"/>
              <w:bottom w:val="single" w:sz="4" w:space="0" w:color="auto"/>
              <w:right w:val="single" w:sz="4" w:space="0" w:color="auto"/>
            </w:tcBorders>
            <w:vAlign w:val="center"/>
            <w:hideMark/>
          </w:tcPr>
          <w:p w14:paraId="1F4CCF17" w14:textId="77777777" w:rsidR="00376BC3" w:rsidRDefault="00376BC3" w:rsidP="00D77769">
            <w:pPr>
              <w:pStyle w:val="ListParagraph"/>
              <w:spacing w:after="240" w:line="240" w:lineRule="auto"/>
              <w:ind w:left="0"/>
              <w:jc w:val="center"/>
              <w:rPr>
                <w:noProof/>
                <w:szCs w:val="24"/>
              </w:rPr>
            </w:pPr>
            <w:r>
              <w:rPr>
                <w:noProof/>
                <w:szCs w:val="24"/>
              </w:rPr>
              <w:t>Tinggi sampah 4 cm</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0B17454" w14:textId="77777777" w:rsidR="00376BC3" w:rsidRDefault="00376BC3" w:rsidP="00D77769">
            <w:pPr>
              <w:pStyle w:val="ListParagraph"/>
              <w:spacing w:after="240" w:line="240" w:lineRule="auto"/>
              <w:ind w:left="0"/>
              <w:jc w:val="center"/>
              <w:rPr>
                <w:noProof/>
                <w:szCs w:val="24"/>
              </w:rPr>
            </w:pPr>
            <w:r>
              <w:rPr>
                <w:noProof/>
                <w:szCs w:val="24"/>
              </w:rPr>
              <w:t>Menampilkan nilai 28%</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2C8A597" w14:textId="77777777" w:rsidR="00376BC3" w:rsidRDefault="00376BC3" w:rsidP="00D77769">
            <w:pPr>
              <w:pStyle w:val="ListParagraph"/>
              <w:spacing w:after="240" w:line="240" w:lineRule="auto"/>
              <w:ind w:left="0"/>
              <w:jc w:val="center"/>
              <w:rPr>
                <w:noProof/>
                <w:szCs w:val="24"/>
              </w:rPr>
            </w:pPr>
            <w:r>
              <w:rPr>
                <w:noProof/>
                <w:szCs w:val="24"/>
              </w:rPr>
              <w:t>Nilai tidak akurat saat membaca deteksi sampah</w:t>
            </w:r>
          </w:p>
        </w:tc>
      </w:tr>
      <w:tr w:rsidR="00376BC3" w14:paraId="77764F27" w14:textId="77777777" w:rsidTr="00D77769">
        <w:trPr>
          <w:trHeight w:val="304"/>
        </w:trPr>
        <w:tc>
          <w:tcPr>
            <w:tcW w:w="1310" w:type="dxa"/>
            <w:tcBorders>
              <w:top w:val="single" w:sz="4" w:space="0" w:color="auto"/>
              <w:left w:val="single" w:sz="4" w:space="0" w:color="auto"/>
              <w:bottom w:val="single" w:sz="4" w:space="0" w:color="auto"/>
              <w:right w:val="single" w:sz="4" w:space="0" w:color="auto"/>
            </w:tcBorders>
            <w:vAlign w:val="center"/>
          </w:tcPr>
          <w:p w14:paraId="35005A2D" w14:textId="77777777" w:rsidR="00376BC3" w:rsidRDefault="00376BC3" w:rsidP="00D77769">
            <w:pPr>
              <w:pStyle w:val="ListParagraph"/>
              <w:spacing w:after="240"/>
              <w:ind w:left="0"/>
              <w:jc w:val="center"/>
              <w:rPr>
                <w:noProof/>
                <w:szCs w:val="24"/>
              </w:rPr>
            </w:pPr>
          </w:p>
          <w:p w14:paraId="69904803" w14:textId="77777777" w:rsidR="00376BC3" w:rsidRDefault="00376BC3" w:rsidP="00D77769">
            <w:pPr>
              <w:pStyle w:val="ListParagraph"/>
              <w:spacing w:after="240"/>
              <w:ind w:left="0"/>
              <w:jc w:val="center"/>
              <w:rPr>
                <w:noProof/>
                <w:szCs w:val="24"/>
              </w:rPr>
            </w:pPr>
            <w:r>
              <w:rPr>
                <w:noProof/>
                <w:szCs w:val="24"/>
              </w:rPr>
              <w:t>4</w:t>
            </w:r>
          </w:p>
        </w:tc>
        <w:tc>
          <w:tcPr>
            <w:tcW w:w="1257" w:type="dxa"/>
            <w:tcBorders>
              <w:top w:val="single" w:sz="4" w:space="0" w:color="auto"/>
              <w:left w:val="single" w:sz="4" w:space="0" w:color="auto"/>
              <w:bottom w:val="single" w:sz="4" w:space="0" w:color="auto"/>
              <w:right w:val="single" w:sz="4" w:space="0" w:color="auto"/>
            </w:tcBorders>
            <w:vAlign w:val="center"/>
            <w:hideMark/>
          </w:tcPr>
          <w:p w14:paraId="5F2788DC" w14:textId="77777777" w:rsidR="00376BC3" w:rsidRDefault="00376BC3" w:rsidP="00D77769">
            <w:pPr>
              <w:pStyle w:val="ListParagraph"/>
              <w:spacing w:after="240" w:line="240" w:lineRule="auto"/>
              <w:ind w:left="0"/>
              <w:jc w:val="center"/>
              <w:rPr>
                <w:noProof/>
                <w:szCs w:val="24"/>
              </w:rPr>
            </w:pPr>
            <w:r>
              <w:rPr>
                <w:noProof/>
                <w:szCs w:val="24"/>
              </w:rPr>
              <w:t>Sensor logam</w:t>
            </w:r>
          </w:p>
        </w:tc>
        <w:tc>
          <w:tcPr>
            <w:tcW w:w="1256" w:type="dxa"/>
            <w:tcBorders>
              <w:top w:val="single" w:sz="4" w:space="0" w:color="auto"/>
              <w:left w:val="single" w:sz="4" w:space="0" w:color="auto"/>
              <w:bottom w:val="single" w:sz="4" w:space="0" w:color="auto"/>
              <w:right w:val="single" w:sz="4" w:space="0" w:color="auto"/>
            </w:tcBorders>
            <w:vAlign w:val="center"/>
            <w:hideMark/>
          </w:tcPr>
          <w:p w14:paraId="0ABA3DBC" w14:textId="77777777" w:rsidR="00376BC3" w:rsidRDefault="00376BC3" w:rsidP="00D77769">
            <w:pPr>
              <w:pStyle w:val="ListParagraph"/>
              <w:spacing w:after="240" w:line="240" w:lineRule="auto"/>
              <w:ind w:left="0"/>
              <w:jc w:val="center"/>
              <w:rPr>
                <w:noProof/>
                <w:szCs w:val="24"/>
              </w:rPr>
            </w:pPr>
            <w:r>
              <w:rPr>
                <w:noProof/>
                <w:szCs w:val="24"/>
              </w:rPr>
              <w:t>Tinggi sampah 2 cm</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5DF18A9" w14:textId="77777777" w:rsidR="00376BC3" w:rsidRDefault="00376BC3" w:rsidP="00D77769">
            <w:pPr>
              <w:pStyle w:val="ListParagraph"/>
              <w:spacing w:after="240" w:line="240" w:lineRule="auto"/>
              <w:ind w:left="0"/>
              <w:jc w:val="center"/>
              <w:rPr>
                <w:noProof/>
                <w:szCs w:val="24"/>
              </w:rPr>
            </w:pPr>
            <w:r>
              <w:rPr>
                <w:noProof/>
                <w:szCs w:val="24"/>
              </w:rPr>
              <w:t>Menampilkan nilai 5%</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AC1CA2E" w14:textId="77777777" w:rsidR="00376BC3" w:rsidRDefault="00376BC3" w:rsidP="00D77769">
            <w:pPr>
              <w:pStyle w:val="ListParagraph"/>
              <w:spacing w:after="240" w:line="240" w:lineRule="auto"/>
              <w:ind w:left="0"/>
              <w:jc w:val="center"/>
              <w:rPr>
                <w:noProof/>
                <w:szCs w:val="24"/>
              </w:rPr>
            </w:pPr>
            <w:r>
              <w:rPr>
                <w:noProof/>
                <w:szCs w:val="24"/>
              </w:rPr>
              <w:t>Berhasil mendeteksi sampah</w:t>
            </w:r>
          </w:p>
        </w:tc>
      </w:tr>
      <w:tr w:rsidR="00376BC3" w14:paraId="19BD8535" w14:textId="77777777" w:rsidTr="00D77769">
        <w:trPr>
          <w:trHeight w:val="304"/>
        </w:trPr>
        <w:tc>
          <w:tcPr>
            <w:tcW w:w="1310" w:type="dxa"/>
            <w:tcBorders>
              <w:top w:val="single" w:sz="4" w:space="0" w:color="auto"/>
              <w:left w:val="single" w:sz="4" w:space="0" w:color="auto"/>
              <w:bottom w:val="single" w:sz="4" w:space="0" w:color="auto"/>
              <w:right w:val="single" w:sz="4" w:space="0" w:color="auto"/>
            </w:tcBorders>
            <w:vAlign w:val="center"/>
          </w:tcPr>
          <w:p w14:paraId="10C78288" w14:textId="77777777" w:rsidR="00376BC3" w:rsidRDefault="00376BC3" w:rsidP="00D77769">
            <w:pPr>
              <w:pStyle w:val="ListParagraph"/>
              <w:spacing w:after="240" w:line="240" w:lineRule="auto"/>
              <w:ind w:left="0"/>
              <w:jc w:val="center"/>
              <w:rPr>
                <w:noProof/>
                <w:szCs w:val="24"/>
              </w:rPr>
            </w:pPr>
          </w:p>
          <w:p w14:paraId="50E75C85" w14:textId="77777777" w:rsidR="00376BC3" w:rsidRDefault="00376BC3" w:rsidP="00D77769">
            <w:pPr>
              <w:pStyle w:val="ListParagraph"/>
              <w:spacing w:after="240" w:line="240" w:lineRule="auto"/>
              <w:ind w:left="0"/>
              <w:jc w:val="center"/>
              <w:rPr>
                <w:noProof/>
                <w:szCs w:val="24"/>
              </w:rPr>
            </w:pPr>
            <w:r>
              <w:rPr>
                <w:noProof/>
                <w:szCs w:val="24"/>
              </w:rPr>
              <w:t>5</w:t>
            </w:r>
          </w:p>
        </w:tc>
        <w:tc>
          <w:tcPr>
            <w:tcW w:w="1257" w:type="dxa"/>
            <w:tcBorders>
              <w:top w:val="single" w:sz="4" w:space="0" w:color="auto"/>
              <w:left w:val="single" w:sz="4" w:space="0" w:color="auto"/>
              <w:bottom w:val="single" w:sz="4" w:space="0" w:color="auto"/>
              <w:right w:val="single" w:sz="4" w:space="0" w:color="auto"/>
            </w:tcBorders>
            <w:vAlign w:val="center"/>
            <w:hideMark/>
          </w:tcPr>
          <w:p w14:paraId="56D52E3C" w14:textId="77777777" w:rsidR="00376BC3" w:rsidRDefault="00376BC3" w:rsidP="00D77769">
            <w:pPr>
              <w:pStyle w:val="ListParagraph"/>
              <w:spacing w:after="240" w:line="240" w:lineRule="auto"/>
              <w:ind w:left="0"/>
              <w:jc w:val="center"/>
              <w:rPr>
                <w:noProof/>
                <w:szCs w:val="24"/>
              </w:rPr>
            </w:pPr>
            <w:r>
              <w:rPr>
                <w:noProof/>
                <w:szCs w:val="24"/>
              </w:rPr>
              <w:t>Sensor organik</w:t>
            </w:r>
          </w:p>
        </w:tc>
        <w:tc>
          <w:tcPr>
            <w:tcW w:w="1256" w:type="dxa"/>
            <w:tcBorders>
              <w:top w:val="single" w:sz="4" w:space="0" w:color="auto"/>
              <w:left w:val="single" w:sz="4" w:space="0" w:color="auto"/>
              <w:bottom w:val="single" w:sz="4" w:space="0" w:color="auto"/>
              <w:right w:val="single" w:sz="4" w:space="0" w:color="auto"/>
            </w:tcBorders>
            <w:vAlign w:val="center"/>
            <w:hideMark/>
          </w:tcPr>
          <w:p w14:paraId="4B5B9E6B" w14:textId="77777777" w:rsidR="00376BC3" w:rsidRDefault="00376BC3" w:rsidP="00D77769">
            <w:pPr>
              <w:pStyle w:val="ListParagraph"/>
              <w:spacing w:after="240" w:line="240" w:lineRule="auto"/>
              <w:ind w:left="0"/>
              <w:jc w:val="center"/>
              <w:rPr>
                <w:noProof/>
                <w:szCs w:val="24"/>
              </w:rPr>
            </w:pPr>
            <w:r>
              <w:rPr>
                <w:noProof/>
                <w:szCs w:val="24"/>
              </w:rPr>
              <w:t>Tinggi sampah 4 cm</w:t>
            </w:r>
          </w:p>
        </w:tc>
        <w:tc>
          <w:tcPr>
            <w:tcW w:w="1559" w:type="dxa"/>
            <w:tcBorders>
              <w:top w:val="single" w:sz="4" w:space="0" w:color="auto"/>
              <w:left w:val="single" w:sz="4" w:space="0" w:color="auto"/>
              <w:bottom w:val="single" w:sz="4" w:space="0" w:color="auto"/>
              <w:right w:val="single" w:sz="4" w:space="0" w:color="auto"/>
            </w:tcBorders>
            <w:vAlign w:val="center"/>
            <w:hideMark/>
          </w:tcPr>
          <w:p w14:paraId="14D95AEC" w14:textId="77777777" w:rsidR="00376BC3" w:rsidRDefault="00376BC3" w:rsidP="00D77769">
            <w:pPr>
              <w:pStyle w:val="ListParagraph"/>
              <w:spacing w:after="240" w:line="240" w:lineRule="auto"/>
              <w:ind w:left="0"/>
              <w:jc w:val="center"/>
              <w:rPr>
                <w:noProof/>
                <w:szCs w:val="24"/>
              </w:rPr>
            </w:pPr>
            <w:r>
              <w:rPr>
                <w:noProof/>
                <w:szCs w:val="24"/>
              </w:rPr>
              <w:t>Menampilkan nilai 2%</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181C05C" w14:textId="77777777" w:rsidR="00376BC3" w:rsidRDefault="00376BC3" w:rsidP="00D77769">
            <w:pPr>
              <w:pStyle w:val="ListParagraph"/>
              <w:spacing w:after="240" w:line="240" w:lineRule="auto"/>
              <w:ind w:left="0"/>
              <w:jc w:val="center"/>
              <w:rPr>
                <w:noProof/>
                <w:szCs w:val="24"/>
              </w:rPr>
            </w:pPr>
            <w:r>
              <w:rPr>
                <w:noProof/>
                <w:szCs w:val="24"/>
              </w:rPr>
              <w:t>Berhasil mendeteksi sampah</w:t>
            </w:r>
          </w:p>
        </w:tc>
      </w:tr>
      <w:tr w:rsidR="00376BC3" w14:paraId="1757FD12" w14:textId="77777777" w:rsidTr="00D77769">
        <w:trPr>
          <w:trHeight w:val="304"/>
        </w:trPr>
        <w:tc>
          <w:tcPr>
            <w:tcW w:w="1310" w:type="dxa"/>
            <w:tcBorders>
              <w:top w:val="single" w:sz="4" w:space="0" w:color="auto"/>
              <w:left w:val="single" w:sz="4" w:space="0" w:color="auto"/>
              <w:bottom w:val="single" w:sz="4" w:space="0" w:color="auto"/>
              <w:right w:val="single" w:sz="4" w:space="0" w:color="auto"/>
            </w:tcBorders>
            <w:vAlign w:val="center"/>
          </w:tcPr>
          <w:p w14:paraId="16ABF86E" w14:textId="77777777" w:rsidR="00376BC3" w:rsidRDefault="00376BC3" w:rsidP="00D77769">
            <w:pPr>
              <w:pStyle w:val="ListParagraph"/>
              <w:spacing w:after="240" w:line="240" w:lineRule="auto"/>
              <w:ind w:left="0"/>
              <w:jc w:val="center"/>
              <w:rPr>
                <w:noProof/>
                <w:szCs w:val="24"/>
              </w:rPr>
            </w:pPr>
          </w:p>
          <w:p w14:paraId="5E6653F3" w14:textId="77777777" w:rsidR="00376BC3" w:rsidRDefault="00376BC3" w:rsidP="00D77769">
            <w:pPr>
              <w:pStyle w:val="ListParagraph"/>
              <w:spacing w:after="240" w:line="240" w:lineRule="auto"/>
              <w:ind w:left="0"/>
              <w:jc w:val="center"/>
              <w:rPr>
                <w:noProof/>
                <w:szCs w:val="24"/>
              </w:rPr>
            </w:pPr>
            <w:r>
              <w:rPr>
                <w:noProof/>
                <w:szCs w:val="24"/>
              </w:rPr>
              <w:t>6</w:t>
            </w:r>
          </w:p>
        </w:tc>
        <w:tc>
          <w:tcPr>
            <w:tcW w:w="1257" w:type="dxa"/>
            <w:tcBorders>
              <w:top w:val="single" w:sz="4" w:space="0" w:color="auto"/>
              <w:left w:val="single" w:sz="4" w:space="0" w:color="auto"/>
              <w:bottom w:val="single" w:sz="4" w:space="0" w:color="auto"/>
              <w:right w:val="single" w:sz="4" w:space="0" w:color="auto"/>
            </w:tcBorders>
            <w:vAlign w:val="center"/>
            <w:hideMark/>
          </w:tcPr>
          <w:p w14:paraId="16AF6FC4" w14:textId="77777777" w:rsidR="00376BC3" w:rsidRDefault="00376BC3" w:rsidP="00D77769">
            <w:pPr>
              <w:pStyle w:val="ListParagraph"/>
              <w:spacing w:after="240" w:line="240" w:lineRule="auto"/>
              <w:ind w:left="0"/>
              <w:jc w:val="center"/>
              <w:rPr>
                <w:noProof/>
                <w:szCs w:val="24"/>
              </w:rPr>
            </w:pPr>
            <w:r>
              <w:rPr>
                <w:noProof/>
                <w:szCs w:val="24"/>
              </w:rPr>
              <w:t>Sensor anorganik</w:t>
            </w:r>
          </w:p>
        </w:tc>
        <w:tc>
          <w:tcPr>
            <w:tcW w:w="1256" w:type="dxa"/>
            <w:tcBorders>
              <w:top w:val="single" w:sz="4" w:space="0" w:color="auto"/>
              <w:left w:val="single" w:sz="4" w:space="0" w:color="auto"/>
              <w:bottom w:val="single" w:sz="4" w:space="0" w:color="auto"/>
              <w:right w:val="single" w:sz="4" w:space="0" w:color="auto"/>
            </w:tcBorders>
            <w:vAlign w:val="center"/>
            <w:hideMark/>
          </w:tcPr>
          <w:p w14:paraId="635F678D" w14:textId="77777777" w:rsidR="00376BC3" w:rsidRDefault="00376BC3" w:rsidP="00D77769">
            <w:pPr>
              <w:pStyle w:val="ListParagraph"/>
              <w:spacing w:after="240" w:line="240" w:lineRule="auto"/>
              <w:ind w:left="0"/>
              <w:jc w:val="center"/>
              <w:rPr>
                <w:noProof/>
                <w:szCs w:val="24"/>
              </w:rPr>
            </w:pPr>
            <w:r>
              <w:rPr>
                <w:noProof/>
                <w:szCs w:val="24"/>
              </w:rPr>
              <w:t>Tinggi sampah 2 cm</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E1472A6" w14:textId="77777777" w:rsidR="00376BC3" w:rsidRDefault="00376BC3" w:rsidP="00D77769">
            <w:pPr>
              <w:pStyle w:val="ListParagraph"/>
              <w:spacing w:after="240" w:line="240" w:lineRule="auto"/>
              <w:ind w:left="0"/>
              <w:jc w:val="center"/>
              <w:rPr>
                <w:noProof/>
                <w:szCs w:val="24"/>
              </w:rPr>
            </w:pPr>
            <w:r>
              <w:rPr>
                <w:noProof/>
                <w:szCs w:val="24"/>
              </w:rPr>
              <w:t>Menampilkan nilai 2%</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17F2FC2" w14:textId="77777777" w:rsidR="00376BC3" w:rsidRDefault="00376BC3" w:rsidP="00D77769">
            <w:pPr>
              <w:pStyle w:val="ListParagraph"/>
              <w:spacing w:after="240" w:line="240" w:lineRule="auto"/>
              <w:ind w:left="0"/>
              <w:jc w:val="center"/>
              <w:rPr>
                <w:noProof/>
                <w:szCs w:val="24"/>
              </w:rPr>
            </w:pPr>
            <w:r>
              <w:rPr>
                <w:noProof/>
                <w:szCs w:val="24"/>
              </w:rPr>
              <w:t>Berhasil membaca dengan akurat</w:t>
            </w:r>
          </w:p>
        </w:tc>
      </w:tr>
    </w:tbl>
    <w:p w14:paraId="25945BFB" w14:textId="77777777" w:rsidR="00376BC3" w:rsidRDefault="00376BC3" w:rsidP="00376BC3">
      <w:pPr>
        <w:pStyle w:val="NoSpacing"/>
        <w:jc w:val="both"/>
        <w:rPr>
          <w:szCs w:val="24"/>
        </w:rPr>
      </w:pPr>
    </w:p>
    <w:p w14:paraId="2A2DA555" w14:textId="1ABD4547" w:rsidR="00C7079D" w:rsidRPr="00461D7B" w:rsidRDefault="00C7079D" w:rsidP="00461D7B">
      <w:pPr>
        <w:ind w:left="1474" w:firstLine="567"/>
        <w:jc w:val="both"/>
        <w:rPr>
          <w:rFonts w:eastAsia="SimSun" w:cs="Times New Roman"/>
          <w:szCs w:val="24"/>
          <w:lang w:eastAsia="zh-CN"/>
        </w:rPr>
      </w:pPr>
    </w:p>
    <w:p w14:paraId="7703DC9F" w14:textId="77777777" w:rsidR="00997908" w:rsidRDefault="00997908" w:rsidP="00461D7B">
      <w:pPr>
        <w:pStyle w:val="Heading1"/>
        <w:jc w:val="center"/>
        <w:rPr>
          <w:rFonts w:eastAsia="SimSun"/>
          <w:noProof/>
          <w:lang w:eastAsia="zh-CN"/>
        </w:rPr>
      </w:pPr>
      <w:bookmarkStart w:id="180" w:name="_Toc71322613"/>
      <w:bookmarkStart w:id="181" w:name="_Toc71938309"/>
    </w:p>
    <w:p w14:paraId="1108E017" w14:textId="77777777" w:rsidR="00997908" w:rsidRDefault="00997908" w:rsidP="00461D7B">
      <w:pPr>
        <w:pStyle w:val="Heading1"/>
        <w:jc w:val="center"/>
        <w:rPr>
          <w:rFonts w:eastAsia="SimSun"/>
          <w:noProof/>
          <w:lang w:eastAsia="zh-CN"/>
        </w:rPr>
      </w:pPr>
    </w:p>
    <w:p w14:paraId="1C8985D5" w14:textId="77777777" w:rsidR="00997908" w:rsidRDefault="00997908" w:rsidP="00461D7B">
      <w:pPr>
        <w:pStyle w:val="Heading1"/>
        <w:jc w:val="center"/>
        <w:rPr>
          <w:rFonts w:eastAsia="SimSun"/>
          <w:noProof/>
          <w:lang w:eastAsia="zh-CN"/>
        </w:rPr>
      </w:pPr>
    </w:p>
    <w:p w14:paraId="62E00E0D" w14:textId="77777777" w:rsidR="00997908" w:rsidRDefault="00997908" w:rsidP="00461D7B">
      <w:pPr>
        <w:pStyle w:val="Heading1"/>
        <w:jc w:val="center"/>
        <w:rPr>
          <w:rFonts w:eastAsia="SimSun"/>
          <w:noProof/>
          <w:lang w:eastAsia="zh-CN"/>
        </w:rPr>
      </w:pPr>
    </w:p>
    <w:p w14:paraId="4887E21D" w14:textId="77777777" w:rsidR="00997908" w:rsidRDefault="00997908" w:rsidP="00461D7B">
      <w:pPr>
        <w:pStyle w:val="Heading1"/>
        <w:jc w:val="center"/>
        <w:rPr>
          <w:rFonts w:eastAsia="SimSun"/>
          <w:noProof/>
          <w:lang w:eastAsia="zh-CN"/>
        </w:rPr>
      </w:pPr>
    </w:p>
    <w:p w14:paraId="1FFA40C3" w14:textId="77777777" w:rsidR="00997908" w:rsidRDefault="00997908" w:rsidP="00461D7B">
      <w:pPr>
        <w:pStyle w:val="Heading1"/>
        <w:jc w:val="center"/>
        <w:rPr>
          <w:rFonts w:eastAsia="SimSun"/>
          <w:noProof/>
          <w:lang w:eastAsia="zh-CN"/>
        </w:rPr>
      </w:pPr>
    </w:p>
    <w:p w14:paraId="5E934497" w14:textId="77777777" w:rsidR="00997908" w:rsidRDefault="00997908" w:rsidP="00461D7B">
      <w:pPr>
        <w:pStyle w:val="Heading1"/>
        <w:jc w:val="center"/>
        <w:rPr>
          <w:rFonts w:eastAsia="SimSun"/>
          <w:noProof/>
          <w:lang w:eastAsia="zh-CN"/>
        </w:rPr>
      </w:pPr>
    </w:p>
    <w:p w14:paraId="52BB4732" w14:textId="77777777" w:rsidR="00997908" w:rsidRDefault="00997908" w:rsidP="00461D7B">
      <w:pPr>
        <w:pStyle w:val="Heading1"/>
        <w:jc w:val="center"/>
        <w:rPr>
          <w:rFonts w:eastAsia="SimSun"/>
          <w:noProof/>
          <w:lang w:eastAsia="zh-CN"/>
        </w:rPr>
      </w:pPr>
    </w:p>
    <w:p w14:paraId="75A72A0B" w14:textId="77777777" w:rsidR="00997908" w:rsidRDefault="00997908" w:rsidP="00461D7B">
      <w:pPr>
        <w:pStyle w:val="Heading1"/>
        <w:jc w:val="center"/>
        <w:rPr>
          <w:rFonts w:eastAsia="SimSun"/>
          <w:noProof/>
          <w:lang w:eastAsia="zh-CN"/>
        </w:rPr>
      </w:pPr>
    </w:p>
    <w:p w14:paraId="2904E2E1" w14:textId="77777777" w:rsidR="00997908" w:rsidRDefault="00997908" w:rsidP="00461D7B">
      <w:pPr>
        <w:pStyle w:val="Heading1"/>
        <w:jc w:val="center"/>
        <w:rPr>
          <w:rFonts w:eastAsia="SimSun"/>
          <w:noProof/>
          <w:lang w:eastAsia="zh-CN"/>
        </w:rPr>
      </w:pPr>
    </w:p>
    <w:p w14:paraId="3B80A762" w14:textId="77777777" w:rsidR="00997908" w:rsidRDefault="00997908" w:rsidP="00461D7B">
      <w:pPr>
        <w:pStyle w:val="Heading1"/>
        <w:jc w:val="center"/>
        <w:rPr>
          <w:rFonts w:eastAsia="SimSun"/>
          <w:noProof/>
          <w:lang w:eastAsia="zh-CN"/>
        </w:rPr>
      </w:pPr>
    </w:p>
    <w:p w14:paraId="51A225AE" w14:textId="77777777" w:rsidR="00997908" w:rsidRDefault="00997908" w:rsidP="00461D7B">
      <w:pPr>
        <w:pStyle w:val="Heading1"/>
        <w:jc w:val="center"/>
        <w:rPr>
          <w:rFonts w:eastAsia="SimSun"/>
          <w:noProof/>
          <w:lang w:eastAsia="zh-CN"/>
        </w:rPr>
      </w:pPr>
    </w:p>
    <w:p w14:paraId="548C5E33" w14:textId="77777777" w:rsidR="00997908" w:rsidRDefault="00997908" w:rsidP="00461D7B">
      <w:pPr>
        <w:pStyle w:val="Heading1"/>
        <w:jc w:val="center"/>
        <w:rPr>
          <w:rFonts w:eastAsia="SimSun"/>
          <w:noProof/>
          <w:lang w:eastAsia="zh-CN"/>
        </w:rPr>
      </w:pPr>
    </w:p>
    <w:p w14:paraId="2806AA23" w14:textId="77777777" w:rsidR="00997908" w:rsidRDefault="00997908" w:rsidP="00461D7B">
      <w:pPr>
        <w:pStyle w:val="Heading1"/>
        <w:jc w:val="center"/>
        <w:rPr>
          <w:rFonts w:eastAsia="SimSun"/>
          <w:noProof/>
          <w:lang w:eastAsia="zh-CN"/>
        </w:rPr>
      </w:pPr>
    </w:p>
    <w:p w14:paraId="22B9D1DD" w14:textId="77777777" w:rsidR="00997908" w:rsidRDefault="00997908" w:rsidP="00461D7B">
      <w:pPr>
        <w:pStyle w:val="Heading1"/>
        <w:jc w:val="center"/>
        <w:rPr>
          <w:rFonts w:eastAsia="SimSun"/>
          <w:noProof/>
          <w:lang w:eastAsia="zh-CN"/>
        </w:rPr>
      </w:pPr>
    </w:p>
    <w:p w14:paraId="4DB4DA42" w14:textId="77777777" w:rsidR="00997908" w:rsidRDefault="00997908" w:rsidP="00461D7B">
      <w:pPr>
        <w:pStyle w:val="Heading1"/>
        <w:jc w:val="center"/>
        <w:rPr>
          <w:rFonts w:eastAsia="SimSun"/>
          <w:noProof/>
          <w:lang w:eastAsia="zh-CN"/>
        </w:rPr>
      </w:pPr>
    </w:p>
    <w:p w14:paraId="2E26010D" w14:textId="77777777" w:rsidR="00997908" w:rsidRDefault="00997908" w:rsidP="00997908">
      <w:pPr>
        <w:rPr>
          <w:rFonts w:eastAsia="SimSun"/>
          <w:lang w:eastAsia="zh-CN"/>
        </w:rPr>
      </w:pPr>
    </w:p>
    <w:p w14:paraId="0BAA011C" w14:textId="77777777" w:rsidR="00367E15" w:rsidRDefault="00367E15" w:rsidP="00367E15">
      <w:pPr>
        <w:pStyle w:val="Heading1"/>
        <w:rPr>
          <w:noProof/>
        </w:rPr>
        <w:sectPr w:rsidR="00367E15" w:rsidSect="004159D1">
          <w:headerReference w:type="default" r:id="rId61"/>
          <w:footerReference w:type="default" r:id="rId62"/>
          <w:pgSz w:w="11906" w:h="16838"/>
          <w:pgMar w:top="2268" w:right="1701" w:bottom="1701" w:left="2268" w:header="708" w:footer="708" w:gutter="0"/>
          <w:cols w:space="708"/>
          <w:titlePg/>
          <w:docGrid w:linePitch="360"/>
        </w:sectPr>
      </w:pPr>
      <w:bookmarkStart w:id="182" w:name="_Toc73620652"/>
    </w:p>
    <w:p w14:paraId="09631BB4" w14:textId="1367AECF" w:rsidR="00461D7B" w:rsidRDefault="00461D7B" w:rsidP="00367E15">
      <w:pPr>
        <w:pStyle w:val="Heading1"/>
        <w:jc w:val="center"/>
        <w:rPr>
          <w:noProof/>
        </w:rPr>
      </w:pPr>
      <w:r>
        <w:rPr>
          <w:noProof/>
        </w:rPr>
        <w:t>BAB VI</w:t>
      </w:r>
      <w:bookmarkEnd w:id="180"/>
      <w:bookmarkEnd w:id="181"/>
      <w:bookmarkEnd w:id="182"/>
    </w:p>
    <w:p w14:paraId="3A2A7101" w14:textId="77777777" w:rsidR="00461D7B" w:rsidRPr="008F1F58" w:rsidRDefault="00461D7B" w:rsidP="00461D7B">
      <w:pPr>
        <w:pStyle w:val="Heading1"/>
        <w:jc w:val="center"/>
        <w:rPr>
          <w:noProof/>
        </w:rPr>
      </w:pPr>
      <w:bookmarkStart w:id="183" w:name="_Toc71322614"/>
      <w:bookmarkStart w:id="184" w:name="_Toc71938310"/>
      <w:bookmarkStart w:id="185" w:name="_Toc73620653"/>
      <w:r>
        <w:rPr>
          <w:noProof/>
        </w:rPr>
        <w:t>KESIMPULAN DAN SARAN</w:t>
      </w:r>
      <w:bookmarkEnd w:id="183"/>
      <w:bookmarkEnd w:id="184"/>
      <w:bookmarkEnd w:id="185"/>
    </w:p>
    <w:p w14:paraId="093DF814" w14:textId="77777777" w:rsidR="00461D7B" w:rsidRDefault="00461D7B" w:rsidP="00461D7B">
      <w:pPr>
        <w:tabs>
          <w:tab w:val="left" w:pos="2657"/>
        </w:tabs>
      </w:pPr>
    </w:p>
    <w:p w14:paraId="2962BA09" w14:textId="77777777" w:rsidR="00461D7B" w:rsidRDefault="00461D7B" w:rsidP="00213EE8">
      <w:pPr>
        <w:pStyle w:val="Heading14"/>
        <w:numPr>
          <w:ilvl w:val="0"/>
          <w:numId w:val="33"/>
        </w:numPr>
        <w:ind w:left="567" w:hanging="567"/>
      </w:pPr>
      <w:bookmarkStart w:id="186" w:name="_Toc71322615"/>
      <w:bookmarkStart w:id="187" w:name="_Toc71938311"/>
      <w:r>
        <w:t>Kesimpulan</w:t>
      </w:r>
      <w:bookmarkEnd w:id="186"/>
      <w:bookmarkEnd w:id="187"/>
    </w:p>
    <w:p w14:paraId="4B87A989" w14:textId="77777777" w:rsidR="00461D7B" w:rsidRDefault="00461D7B" w:rsidP="00461D7B">
      <w:pPr>
        <w:ind w:left="567" w:firstLine="567"/>
        <w:jc w:val="both"/>
        <w:rPr>
          <w:rFonts w:cs="Times New Roman"/>
          <w:szCs w:val="24"/>
        </w:rPr>
      </w:pPr>
      <w:r>
        <w:rPr>
          <w:rFonts w:cs="Times New Roman"/>
          <w:szCs w:val="24"/>
        </w:rPr>
        <w:t>Berdasarkan hasil penelitian</w:t>
      </w:r>
      <w:r w:rsidRPr="00343CCE">
        <w:rPr>
          <w:rFonts w:cs="Times New Roman"/>
          <w:szCs w:val="24"/>
        </w:rPr>
        <w:t xml:space="preserve"> yang telah dilakukan, maka dapat diambil beberapa kesimpulan antara lain</w:t>
      </w:r>
      <w:r>
        <w:rPr>
          <w:rFonts w:cs="Times New Roman"/>
          <w:szCs w:val="24"/>
        </w:rPr>
        <w:t>.</w:t>
      </w:r>
    </w:p>
    <w:p w14:paraId="2E7FC470" w14:textId="77777777" w:rsidR="00461D7B" w:rsidRPr="00A57140" w:rsidRDefault="00461D7B" w:rsidP="00213EE8">
      <w:pPr>
        <w:pStyle w:val="ListParagraph"/>
        <w:numPr>
          <w:ilvl w:val="0"/>
          <w:numId w:val="35"/>
        </w:numPr>
        <w:ind w:left="993"/>
        <w:jc w:val="both"/>
        <w:rPr>
          <w:rFonts w:cs="Times New Roman"/>
          <w:szCs w:val="24"/>
        </w:rPr>
      </w:pPr>
      <w:r w:rsidRPr="00A57140">
        <w:rPr>
          <w:rFonts w:cs="Times New Roman"/>
          <w:szCs w:val="24"/>
        </w:rPr>
        <w:t>NodeMcu berfungsi sebagai modul wifi untuk meengirimkan data sensor dan status komponen yang sedang berlangsung secara realtime.</w:t>
      </w:r>
    </w:p>
    <w:p w14:paraId="769FC417" w14:textId="77777777" w:rsidR="00461D7B" w:rsidRPr="00A57140" w:rsidRDefault="00461D7B" w:rsidP="00213EE8">
      <w:pPr>
        <w:pStyle w:val="ListParagraph"/>
        <w:numPr>
          <w:ilvl w:val="0"/>
          <w:numId w:val="35"/>
        </w:numPr>
        <w:ind w:left="993"/>
        <w:jc w:val="both"/>
        <w:rPr>
          <w:rFonts w:cs="Times New Roman"/>
          <w:szCs w:val="24"/>
        </w:rPr>
      </w:pPr>
      <w:r w:rsidRPr="00A57140">
        <w:rPr>
          <w:rFonts w:cs="Times New Roman"/>
          <w:szCs w:val="24"/>
        </w:rPr>
        <w:t>Pembacaan dari ketiga sensor ultrasonik benar dan terkirim ke database dan aplikasi android menampilkan data dari ketiga sensor.</w:t>
      </w:r>
    </w:p>
    <w:p w14:paraId="6A32AA87" w14:textId="77777777" w:rsidR="00461D7B" w:rsidRPr="00A57140" w:rsidRDefault="00461D7B" w:rsidP="00213EE8">
      <w:pPr>
        <w:pStyle w:val="ListParagraph"/>
        <w:numPr>
          <w:ilvl w:val="0"/>
          <w:numId w:val="35"/>
        </w:numPr>
        <w:ind w:left="993"/>
        <w:jc w:val="both"/>
        <w:rPr>
          <w:rFonts w:cs="Times New Roman"/>
          <w:szCs w:val="24"/>
        </w:rPr>
      </w:pPr>
      <w:r w:rsidRPr="00A57140">
        <w:rPr>
          <w:rFonts w:cs="Times New Roman"/>
          <w:szCs w:val="24"/>
        </w:rPr>
        <w:t>Aplikasi android berhasil menampilkan data yang diinputkan oleh sensor ultrasonik dan petugas sampah dapat memantau kapasitas sampah dari jarak dekat maupun dari jarak jauh.</w:t>
      </w:r>
    </w:p>
    <w:p w14:paraId="34C4E6C5" w14:textId="77777777" w:rsidR="00461D7B" w:rsidRDefault="00461D7B" w:rsidP="005B125B">
      <w:pPr>
        <w:pStyle w:val="ListParagraph"/>
        <w:spacing w:line="240" w:lineRule="auto"/>
        <w:ind w:left="924"/>
        <w:jc w:val="both"/>
        <w:rPr>
          <w:rFonts w:cs="Times New Roman"/>
          <w:szCs w:val="24"/>
        </w:rPr>
      </w:pPr>
    </w:p>
    <w:p w14:paraId="00D5D25C" w14:textId="77777777" w:rsidR="00461D7B" w:rsidRDefault="00461D7B" w:rsidP="00213EE8">
      <w:pPr>
        <w:pStyle w:val="Heading14"/>
        <w:numPr>
          <w:ilvl w:val="0"/>
          <w:numId w:val="33"/>
        </w:numPr>
        <w:ind w:left="567" w:hanging="567"/>
      </w:pPr>
      <w:bookmarkStart w:id="188" w:name="_Toc71322616"/>
      <w:bookmarkStart w:id="189" w:name="_Toc71938312"/>
      <w:r>
        <w:t>Saran</w:t>
      </w:r>
      <w:bookmarkEnd w:id="188"/>
      <w:bookmarkEnd w:id="189"/>
    </w:p>
    <w:p w14:paraId="25F3CF24" w14:textId="77777777" w:rsidR="00461D7B" w:rsidRPr="00DE13C4" w:rsidRDefault="00461D7B" w:rsidP="00461D7B">
      <w:pPr>
        <w:ind w:left="567" w:firstLine="567"/>
        <w:jc w:val="both"/>
        <w:rPr>
          <w:rFonts w:cs="Times New Roman"/>
          <w:noProof/>
          <w:szCs w:val="24"/>
        </w:rPr>
      </w:pPr>
      <w:r w:rsidRPr="00DE13C4">
        <w:rPr>
          <w:rFonts w:cs="Times New Roman"/>
          <w:szCs w:val="24"/>
        </w:rPr>
        <w:t>Berdasarkan kesimpulan diatas, terdapat beberapa saran yang dapat disampaikan agara dapat dikembangkan lebih lanjut antara lain</w:t>
      </w:r>
      <w:r w:rsidRPr="00DE13C4">
        <w:rPr>
          <w:rFonts w:cs="Times New Roman"/>
          <w:noProof/>
          <w:szCs w:val="24"/>
        </w:rPr>
        <w:t xml:space="preserve"> :</w:t>
      </w:r>
    </w:p>
    <w:p w14:paraId="424CD8ED" w14:textId="1AD3102F" w:rsidR="005A7298" w:rsidRPr="005A7298" w:rsidRDefault="00461D7B" w:rsidP="00213EE8">
      <w:pPr>
        <w:pStyle w:val="ListParagraph"/>
        <w:numPr>
          <w:ilvl w:val="0"/>
          <w:numId w:val="34"/>
        </w:numPr>
        <w:ind w:left="992" w:hanging="425"/>
        <w:jc w:val="both"/>
        <w:rPr>
          <w:rFonts w:cs="Times New Roman"/>
          <w:noProof/>
          <w:szCs w:val="24"/>
        </w:rPr>
      </w:pPr>
      <w:r w:rsidRPr="00DE13C4">
        <w:rPr>
          <w:rFonts w:cs="Times New Roman"/>
          <w:noProof/>
          <w:szCs w:val="24"/>
        </w:rPr>
        <w:t>Aplikasi andro</w:t>
      </w:r>
      <w:r w:rsidR="005A7298">
        <w:rPr>
          <w:rFonts w:cs="Times New Roman"/>
          <w:noProof/>
          <w:szCs w:val="24"/>
        </w:rPr>
        <w:t>id ini dapat dikembangkan</w:t>
      </w:r>
      <w:r w:rsidR="005A7298">
        <w:rPr>
          <w:rFonts w:cs="Times New Roman"/>
          <w:noProof/>
          <w:szCs w:val="24"/>
          <w:lang w:val="en-US"/>
        </w:rPr>
        <w:t xml:space="preserve"> dengan menambahkan tombol refresh</w:t>
      </w:r>
      <w:r w:rsidR="005A7298">
        <w:rPr>
          <w:rFonts w:cs="Times New Roman"/>
          <w:noProof/>
          <w:szCs w:val="24"/>
        </w:rPr>
        <w:t xml:space="preserve"> agar info dapat diperbarui</w:t>
      </w:r>
      <w:r w:rsidR="005A7298">
        <w:rPr>
          <w:rFonts w:cs="Times New Roman"/>
          <w:noProof/>
          <w:szCs w:val="24"/>
          <w:lang w:val="en-US"/>
        </w:rPr>
        <w:t xml:space="preserve"> tanpa mengulang kembali aplikasi</w:t>
      </w:r>
      <w:r w:rsidR="005A7298">
        <w:rPr>
          <w:rFonts w:cs="Times New Roman"/>
          <w:noProof/>
          <w:szCs w:val="24"/>
        </w:rPr>
        <w:t xml:space="preserve"> </w:t>
      </w:r>
    </w:p>
    <w:p w14:paraId="61EF10EF" w14:textId="604C72E0" w:rsidR="00461D7B" w:rsidRPr="00461D7B" w:rsidRDefault="00461D7B" w:rsidP="00213EE8">
      <w:pPr>
        <w:pStyle w:val="ListParagraph"/>
        <w:numPr>
          <w:ilvl w:val="0"/>
          <w:numId w:val="34"/>
        </w:numPr>
        <w:ind w:left="992" w:hanging="425"/>
        <w:jc w:val="both"/>
        <w:rPr>
          <w:rFonts w:cs="Times New Roman"/>
          <w:szCs w:val="24"/>
        </w:rPr>
      </w:pPr>
      <w:r>
        <w:rPr>
          <w:rFonts w:cs="Times New Roman"/>
          <w:noProof/>
          <w:szCs w:val="24"/>
        </w:rPr>
        <w:t xml:space="preserve">Aplikasi </w:t>
      </w:r>
      <w:r w:rsidRPr="00DE13C4">
        <w:rPr>
          <w:rFonts w:cs="Times New Roman"/>
          <w:noProof/>
          <w:szCs w:val="24"/>
        </w:rPr>
        <w:t xml:space="preserve"> ini dapat dikembangkan den</w:t>
      </w:r>
      <w:r>
        <w:rPr>
          <w:rFonts w:cs="Times New Roman"/>
          <w:noProof/>
          <w:szCs w:val="24"/>
        </w:rPr>
        <w:t>gan menambahkan menu lainnya agar pengguna bisa memonitoring dengan</w:t>
      </w:r>
      <w:r w:rsidR="005A7298">
        <w:rPr>
          <w:rFonts w:cs="Times New Roman"/>
          <w:noProof/>
          <w:szCs w:val="24"/>
          <w:lang w:val="en-US"/>
        </w:rPr>
        <w:t xml:space="preserve"> baik</w:t>
      </w:r>
      <w:r>
        <w:rPr>
          <w:rFonts w:cs="Times New Roman"/>
          <w:noProof/>
          <w:szCs w:val="24"/>
        </w:rPr>
        <w:t xml:space="preserve"> secara realtime </w:t>
      </w:r>
    </w:p>
    <w:p w14:paraId="72E2ED57" w14:textId="77777777" w:rsidR="00461D7B" w:rsidRDefault="00461D7B" w:rsidP="00461D7B">
      <w:pPr>
        <w:pStyle w:val="ListParagraph"/>
        <w:ind w:left="992"/>
        <w:jc w:val="both"/>
        <w:rPr>
          <w:rFonts w:eastAsia="SimSun" w:cs="Times New Roman"/>
          <w:szCs w:val="24"/>
          <w:lang w:eastAsia="zh-CN"/>
        </w:rPr>
      </w:pPr>
    </w:p>
    <w:p w14:paraId="0D44CF67" w14:textId="77777777" w:rsidR="005B125B" w:rsidRPr="005B125B" w:rsidRDefault="005B125B" w:rsidP="00461D7B">
      <w:pPr>
        <w:pStyle w:val="ListParagraph"/>
        <w:ind w:left="992"/>
        <w:jc w:val="both"/>
        <w:rPr>
          <w:rFonts w:eastAsia="SimSun" w:cs="Times New Roman"/>
          <w:szCs w:val="24"/>
          <w:lang w:eastAsia="zh-CN"/>
        </w:rPr>
      </w:pPr>
    </w:p>
    <w:p w14:paraId="46AB4958" w14:textId="25C47BF1" w:rsidR="005E66F4" w:rsidRPr="00416B04" w:rsidRDefault="005E66F4" w:rsidP="00416B04">
      <w:pPr>
        <w:pStyle w:val="Heading1"/>
        <w:jc w:val="center"/>
        <w:rPr>
          <w:szCs w:val="24"/>
          <w:lang w:val="id-ID"/>
        </w:rPr>
      </w:pPr>
      <w:bookmarkStart w:id="190" w:name="_Toc73620654"/>
      <w:r>
        <w:rPr>
          <w:lang w:val="en-US"/>
        </w:rPr>
        <w:t>DAFTAR PUSTAKA</w:t>
      </w:r>
      <w:bookmarkEnd w:id="125"/>
      <w:bookmarkEnd w:id="126"/>
      <w:bookmarkEnd w:id="190"/>
    </w:p>
    <w:p w14:paraId="34298332" w14:textId="77777777" w:rsidR="005E66F4" w:rsidRDefault="005E66F4" w:rsidP="005E66F4">
      <w:pPr>
        <w:jc w:val="both"/>
        <w:rPr>
          <w:lang w:val="en-US"/>
        </w:rPr>
      </w:pPr>
    </w:p>
    <w:p w14:paraId="3BE3FB9F" w14:textId="63999A37" w:rsidR="00C42688" w:rsidRPr="00C42688" w:rsidRDefault="005E66F4" w:rsidP="00C42688">
      <w:pPr>
        <w:widowControl w:val="0"/>
        <w:autoSpaceDE w:val="0"/>
        <w:autoSpaceDN w:val="0"/>
        <w:adjustRightInd w:val="0"/>
        <w:spacing w:line="360" w:lineRule="auto"/>
        <w:ind w:left="640" w:hanging="640"/>
        <w:jc w:val="both"/>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42688" w:rsidRPr="00C42688">
        <w:rPr>
          <w:rFonts w:cs="Times New Roman"/>
          <w:noProof/>
          <w:szCs w:val="24"/>
        </w:rPr>
        <w:t>[1]</w:t>
      </w:r>
      <w:r w:rsidR="00C42688" w:rsidRPr="00C42688">
        <w:rPr>
          <w:rFonts w:cs="Times New Roman"/>
          <w:noProof/>
          <w:szCs w:val="24"/>
        </w:rPr>
        <w:tab/>
        <w:t xml:space="preserve">G. Hamdi and Krisnawati, “Membangun Aplikasi Berbasis Android ‘Pembelajaran Psikotes’ Menggunakan App Inventor,” </w:t>
      </w:r>
      <w:r w:rsidR="00C42688" w:rsidRPr="00C42688">
        <w:rPr>
          <w:rFonts w:cs="Times New Roman"/>
          <w:i/>
          <w:iCs/>
          <w:noProof/>
          <w:szCs w:val="24"/>
        </w:rPr>
        <w:t>J. DASI Vol. 12 No. 4 DESEMBER 2011</w:t>
      </w:r>
      <w:r w:rsidR="00C42688" w:rsidRPr="00C42688">
        <w:rPr>
          <w:rFonts w:cs="Times New Roman"/>
          <w:noProof/>
          <w:szCs w:val="24"/>
        </w:rPr>
        <w:t>, vol. 12, no. 4, p. 28, 2011.</w:t>
      </w:r>
    </w:p>
    <w:p w14:paraId="3438E5D1" w14:textId="77777777" w:rsidR="00C42688" w:rsidRPr="00C42688" w:rsidRDefault="00C42688" w:rsidP="00C42688">
      <w:pPr>
        <w:widowControl w:val="0"/>
        <w:autoSpaceDE w:val="0"/>
        <w:autoSpaceDN w:val="0"/>
        <w:adjustRightInd w:val="0"/>
        <w:spacing w:line="360" w:lineRule="auto"/>
        <w:ind w:left="640" w:hanging="640"/>
        <w:jc w:val="both"/>
        <w:rPr>
          <w:rFonts w:cs="Times New Roman"/>
          <w:noProof/>
          <w:szCs w:val="24"/>
        </w:rPr>
      </w:pPr>
      <w:r w:rsidRPr="00C42688">
        <w:rPr>
          <w:rFonts w:cs="Times New Roman"/>
          <w:noProof/>
          <w:szCs w:val="24"/>
        </w:rPr>
        <w:t>[2]</w:t>
      </w:r>
      <w:r w:rsidRPr="00C42688">
        <w:rPr>
          <w:rFonts w:cs="Times New Roman"/>
          <w:noProof/>
          <w:szCs w:val="24"/>
        </w:rPr>
        <w:tab/>
        <w:t>L. T. Akhir, “PENGEMBANGAN APLIKASI TEMPAT SAMPAH PINTAR BERBASIS WEBSITE DAN MOBILE,” 2020.</w:t>
      </w:r>
    </w:p>
    <w:p w14:paraId="05D561B7" w14:textId="77777777" w:rsidR="00C42688" w:rsidRPr="00C42688" w:rsidRDefault="00C42688" w:rsidP="00C42688">
      <w:pPr>
        <w:widowControl w:val="0"/>
        <w:autoSpaceDE w:val="0"/>
        <w:autoSpaceDN w:val="0"/>
        <w:adjustRightInd w:val="0"/>
        <w:spacing w:line="360" w:lineRule="auto"/>
        <w:ind w:left="640" w:hanging="640"/>
        <w:jc w:val="both"/>
        <w:rPr>
          <w:rFonts w:cs="Times New Roman"/>
          <w:noProof/>
          <w:szCs w:val="24"/>
        </w:rPr>
      </w:pPr>
      <w:r w:rsidRPr="00C42688">
        <w:rPr>
          <w:rFonts w:cs="Times New Roman"/>
          <w:noProof/>
          <w:szCs w:val="24"/>
        </w:rPr>
        <w:t>[3]</w:t>
      </w:r>
      <w:r w:rsidRPr="00C42688">
        <w:rPr>
          <w:rFonts w:cs="Times New Roman"/>
          <w:noProof/>
          <w:szCs w:val="24"/>
        </w:rPr>
        <w:tab/>
        <w:t>M. Mukrim, A. L. Mabrur, F. Sains, D. A. N. Teknologi, and U. I. N. A. Makassar, “RANCANG BANGUN SISTEM SMART TRASH CAN BERBASIS ANDROID,” 2016.</w:t>
      </w:r>
    </w:p>
    <w:p w14:paraId="66125456" w14:textId="77777777" w:rsidR="00C42688" w:rsidRPr="00C42688" w:rsidRDefault="00C42688" w:rsidP="00C42688">
      <w:pPr>
        <w:widowControl w:val="0"/>
        <w:autoSpaceDE w:val="0"/>
        <w:autoSpaceDN w:val="0"/>
        <w:adjustRightInd w:val="0"/>
        <w:spacing w:line="360" w:lineRule="auto"/>
        <w:ind w:left="640" w:hanging="640"/>
        <w:jc w:val="both"/>
        <w:rPr>
          <w:rFonts w:cs="Times New Roman"/>
          <w:noProof/>
          <w:szCs w:val="24"/>
        </w:rPr>
      </w:pPr>
      <w:r w:rsidRPr="00C42688">
        <w:rPr>
          <w:rFonts w:cs="Times New Roman"/>
          <w:noProof/>
          <w:szCs w:val="24"/>
        </w:rPr>
        <w:t>[4]</w:t>
      </w:r>
      <w:r w:rsidRPr="00C42688">
        <w:rPr>
          <w:rFonts w:cs="Times New Roman"/>
          <w:noProof/>
          <w:szCs w:val="24"/>
        </w:rPr>
        <w:tab/>
        <w:t>R. Yahya, “Purwarupa Kotak Sampah Pintar Berbasis IoT (Internet Of Things),” no. Agustus, pp. 1–15, 2018.</w:t>
      </w:r>
    </w:p>
    <w:p w14:paraId="683A638C" w14:textId="77777777" w:rsidR="00C42688" w:rsidRPr="00C42688" w:rsidRDefault="00C42688" w:rsidP="00C42688">
      <w:pPr>
        <w:widowControl w:val="0"/>
        <w:autoSpaceDE w:val="0"/>
        <w:autoSpaceDN w:val="0"/>
        <w:adjustRightInd w:val="0"/>
        <w:spacing w:line="360" w:lineRule="auto"/>
        <w:ind w:left="640" w:hanging="640"/>
        <w:jc w:val="both"/>
        <w:rPr>
          <w:rFonts w:cs="Times New Roman"/>
          <w:noProof/>
          <w:szCs w:val="24"/>
        </w:rPr>
      </w:pPr>
      <w:r w:rsidRPr="00C42688">
        <w:rPr>
          <w:rFonts w:cs="Times New Roman"/>
          <w:noProof/>
          <w:szCs w:val="24"/>
        </w:rPr>
        <w:t>[5]</w:t>
      </w:r>
      <w:r w:rsidRPr="00C42688">
        <w:rPr>
          <w:rFonts w:cs="Times New Roman"/>
          <w:noProof/>
          <w:szCs w:val="24"/>
        </w:rPr>
        <w:tab/>
        <w:t xml:space="preserve">A. Wafi, H. Setyawan, and S. Ariyani, “Prototipe Sistem Smart Trash Berbasis IOT (Internet Of Things) dengan Aplikasi Android,” </w:t>
      </w:r>
      <w:r w:rsidRPr="00C42688">
        <w:rPr>
          <w:rFonts w:cs="Times New Roman"/>
          <w:i/>
          <w:iCs/>
          <w:noProof/>
          <w:szCs w:val="24"/>
        </w:rPr>
        <w:t>J. Tek. Elektro dan Komputasi</w:t>
      </w:r>
      <w:r w:rsidRPr="00C42688">
        <w:rPr>
          <w:rFonts w:cs="Times New Roman"/>
          <w:noProof/>
          <w:szCs w:val="24"/>
        </w:rPr>
        <w:t>, vol. 2, no. 1, pp. 20–29, 2020, doi: 10.32528/elkom.v2i1.3134.</w:t>
      </w:r>
    </w:p>
    <w:p w14:paraId="2309D8D0" w14:textId="77777777" w:rsidR="00C42688" w:rsidRPr="00C42688" w:rsidRDefault="00C42688" w:rsidP="00C42688">
      <w:pPr>
        <w:widowControl w:val="0"/>
        <w:autoSpaceDE w:val="0"/>
        <w:autoSpaceDN w:val="0"/>
        <w:adjustRightInd w:val="0"/>
        <w:spacing w:line="360" w:lineRule="auto"/>
        <w:ind w:left="640" w:hanging="640"/>
        <w:jc w:val="both"/>
        <w:rPr>
          <w:rFonts w:cs="Times New Roman"/>
          <w:noProof/>
          <w:szCs w:val="24"/>
        </w:rPr>
      </w:pPr>
      <w:r w:rsidRPr="00C42688">
        <w:rPr>
          <w:rFonts w:cs="Times New Roman"/>
          <w:noProof/>
          <w:szCs w:val="24"/>
        </w:rPr>
        <w:t>[6]</w:t>
      </w:r>
      <w:r w:rsidRPr="00C42688">
        <w:rPr>
          <w:rFonts w:cs="Times New Roman"/>
          <w:noProof/>
          <w:szCs w:val="24"/>
        </w:rPr>
        <w:tab/>
        <w:t>A. Herliana and P. M. Rasyid, “SISTEM INFORMASI MONITORING PENGEMBANGAN SOFTWARE PADA TAHAP,” no. 1, pp. 41–50, 2016.</w:t>
      </w:r>
    </w:p>
    <w:p w14:paraId="4BCF6D11" w14:textId="77777777" w:rsidR="00C42688" w:rsidRPr="00C42688" w:rsidRDefault="00C42688" w:rsidP="00C42688">
      <w:pPr>
        <w:widowControl w:val="0"/>
        <w:autoSpaceDE w:val="0"/>
        <w:autoSpaceDN w:val="0"/>
        <w:adjustRightInd w:val="0"/>
        <w:spacing w:line="360" w:lineRule="auto"/>
        <w:ind w:left="640" w:hanging="640"/>
        <w:jc w:val="both"/>
        <w:rPr>
          <w:rFonts w:cs="Times New Roman"/>
          <w:noProof/>
          <w:szCs w:val="24"/>
        </w:rPr>
      </w:pPr>
      <w:r w:rsidRPr="00C42688">
        <w:rPr>
          <w:rFonts w:cs="Times New Roman"/>
          <w:noProof/>
          <w:szCs w:val="24"/>
        </w:rPr>
        <w:t>[7]</w:t>
      </w:r>
      <w:r w:rsidRPr="00C42688">
        <w:rPr>
          <w:rFonts w:cs="Times New Roman"/>
          <w:noProof/>
          <w:szCs w:val="24"/>
        </w:rPr>
        <w:tab/>
        <w:t>A. E. Widodo, “Otomatisasi Pemilah Sampah Berbasis Arduino Uno,” vol. 6, no. 1, pp. 12–18, 2020.</w:t>
      </w:r>
    </w:p>
    <w:p w14:paraId="6F980648" w14:textId="77777777" w:rsidR="00C42688" w:rsidRPr="00C42688" w:rsidRDefault="00C42688" w:rsidP="00C42688">
      <w:pPr>
        <w:widowControl w:val="0"/>
        <w:autoSpaceDE w:val="0"/>
        <w:autoSpaceDN w:val="0"/>
        <w:adjustRightInd w:val="0"/>
        <w:spacing w:line="360" w:lineRule="auto"/>
        <w:ind w:left="640" w:hanging="640"/>
        <w:jc w:val="both"/>
        <w:rPr>
          <w:rFonts w:cs="Times New Roman"/>
          <w:noProof/>
          <w:szCs w:val="24"/>
        </w:rPr>
      </w:pPr>
      <w:r w:rsidRPr="00C42688">
        <w:rPr>
          <w:rFonts w:cs="Times New Roman"/>
          <w:noProof/>
          <w:szCs w:val="24"/>
        </w:rPr>
        <w:t>[8]</w:t>
      </w:r>
      <w:r w:rsidRPr="00C42688">
        <w:rPr>
          <w:rFonts w:cs="Times New Roman"/>
          <w:noProof/>
          <w:szCs w:val="24"/>
        </w:rPr>
        <w:tab/>
        <w:t>B. Arduino, R. Uno, A. Wuryanto, N. Hidayatun, M. Rosmiati, and Y. Maysaroh, “Perancangan Sistem Tempat Sampah Pintar Dengan Sensor HCRSF04,” vol. XXI, no. 1, 2019, doi: 10.31294/p.v20i2.</w:t>
      </w:r>
    </w:p>
    <w:p w14:paraId="3635E195" w14:textId="77777777" w:rsidR="00C42688" w:rsidRPr="00C42688" w:rsidRDefault="00C42688" w:rsidP="00C42688">
      <w:pPr>
        <w:widowControl w:val="0"/>
        <w:autoSpaceDE w:val="0"/>
        <w:autoSpaceDN w:val="0"/>
        <w:adjustRightInd w:val="0"/>
        <w:spacing w:line="360" w:lineRule="auto"/>
        <w:ind w:left="640" w:hanging="640"/>
        <w:jc w:val="both"/>
        <w:rPr>
          <w:rFonts w:cs="Times New Roman"/>
          <w:noProof/>
          <w:szCs w:val="24"/>
        </w:rPr>
      </w:pPr>
      <w:r w:rsidRPr="00C42688">
        <w:rPr>
          <w:rFonts w:cs="Times New Roman"/>
          <w:noProof/>
          <w:szCs w:val="24"/>
        </w:rPr>
        <w:t>[9]</w:t>
      </w:r>
      <w:r w:rsidRPr="00C42688">
        <w:rPr>
          <w:rFonts w:cs="Times New Roman"/>
          <w:noProof/>
          <w:szCs w:val="24"/>
        </w:rPr>
        <w:tab/>
        <w:t>T. Informatika and R. Server, “Jurnal manajemen dan teknik informatika,” vol. 02, no. 01, 2018.</w:t>
      </w:r>
    </w:p>
    <w:p w14:paraId="4C1BDA7C" w14:textId="77777777" w:rsidR="00C42688" w:rsidRPr="00C42688" w:rsidRDefault="00C42688" w:rsidP="00C42688">
      <w:pPr>
        <w:widowControl w:val="0"/>
        <w:autoSpaceDE w:val="0"/>
        <w:autoSpaceDN w:val="0"/>
        <w:adjustRightInd w:val="0"/>
        <w:spacing w:line="360" w:lineRule="auto"/>
        <w:ind w:left="640" w:hanging="640"/>
        <w:jc w:val="both"/>
        <w:rPr>
          <w:rFonts w:cs="Times New Roman"/>
          <w:noProof/>
        </w:rPr>
      </w:pPr>
      <w:r w:rsidRPr="00C42688">
        <w:rPr>
          <w:rFonts w:cs="Times New Roman"/>
          <w:noProof/>
          <w:szCs w:val="24"/>
        </w:rPr>
        <w:t>[10]</w:t>
      </w:r>
      <w:r w:rsidRPr="00C42688">
        <w:rPr>
          <w:rFonts w:cs="Times New Roman"/>
          <w:noProof/>
          <w:szCs w:val="24"/>
        </w:rPr>
        <w:tab/>
        <w:t>B. A. B. Iii and P. Sistem, “Blok Diagram,” pp. 29–44.</w:t>
      </w:r>
    </w:p>
    <w:p w14:paraId="767CAC24" w14:textId="77777777" w:rsidR="005E66F4" w:rsidRPr="005E66F4" w:rsidRDefault="005E66F4" w:rsidP="00C42688">
      <w:pPr>
        <w:spacing w:line="360" w:lineRule="auto"/>
        <w:jc w:val="both"/>
        <w:rPr>
          <w:lang w:val="en-US"/>
        </w:rPr>
      </w:pPr>
      <w:r>
        <w:rPr>
          <w:lang w:val="en-US"/>
        </w:rPr>
        <w:fldChar w:fldCharType="end"/>
      </w:r>
    </w:p>
    <w:p w14:paraId="27E4D285" w14:textId="53339C3E" w:rsidR="005E66F4" w:rsidRPr="005E66F4" w:rsidRDefault="0095770F" w:rsidP="005E66F4">
      <w:pPr>
        <w:rPr>
          <w:lang w:val="en-US"/>
        </w:rPr>
      </w:pPr>
      <w:r>
        <w:rPr>
          <w:lang w:val="en-US"/>
        </w:rPr>
        <w:t xml:space="preserve"> </w:t>
      </w:r>
    </w:p>
    <w:p w14:paraId="106D1275" w14:textId="77777777" w:rsidR="005E66F4" w:rsidRPr="005E66F4" w:rsidRDefault="005E66F4" w:rsidP="005E66F4">
      <w:pPr>
        <w:rPr>
          <w:lang w:val="en-US"/>
        </w:rPr>
      </w:pPr>
    </w:p>
    <w:p w14:paraId="3EE132D8" w14:textId="77777777" w:rsidR="004159D1" w:rsidRDefault="004159D1" w:rsidP="005E66F4">
      <w:pPr>
        <w:rPr>
          <w:lang w:val="en-US"/>
        </w:rPr>
        <w:sectPr w:rsidR="004159D1" w:rsidSect="004159D1">
          <w:headerReference w:type="default" r:id="rId63"/>
          <w:footerReference w:type="default" r:id="rId64"/>
          <w:pgSz w:w="11906" w:h="16838"/>
          <w:pgMar w:top="2268" w:right="1701" w:bottom="1701" w:left="2268" w:header="708" w:footer="708" w:gutter="0"/>
          <w:cols w:space="708"/>
          <w:titlePg/>
          <w:docGrid w:linePitch="360"/>
        </w:sectPr>
      </w:pPr>
    </w:p>
    <w:p w14:paraId="0DAB4EB1" w14:textId="77777777" w:rsidR="004159D1" w:rsidRDefault="004159D1" w:rsidP="004159D1">
      <w:pPr>
        <w:jc w:val="center"/>
        <w:rPr>
          <w:b/>
          <w:sz w:val="144"/>
          <w:lang w:val="en-US"/>
        </w:rPr>
      </w:pPr>
    </w:p>
    <w:p w14:paraId="73362CEE" w14:textId="77777777" w:rsidR="0009170F" w:rsidRDefault="004159D1" w:rsidP="004159D1">
      <w:pPr>
        <w:jc w:val="center"/>
        <w:rPr>
          <w:b/>
          <w:sz w:val="144"/>
          <w:lang w:val="en-US"/>
        </w:rPr>
        <w:sectPr w:rsidR="0009170F" w:rsidSect="004159D1">
          <w:pgSz w:w="11906" w:h="16838"/>
          <w:pgMar w:top="2268" w:right="1701" w:bottom="1701" w:left="2268" w:header="708" w:footer="708" w:gutter="0"/>
          <w:cols w:space="708"/>
          <w:titlePg/>
          <w:docGrid w:linePitch="360"/>
        </w:sectPr>
      </w:pPr>
      <w:r w:rsidRPr="004159D1">
        <w:rPr>
          <w:b/>
          <w:sz w:val="144"/>
          <w:lang w:val="en-US"/>
        </w:rPr>
        <w:t>LAMPIRAN</w:t>
      </w:r>
    </w:p>
    <w:p w14:paraId="6F76BC59" w14:textId="030CD777" w:rsidR="0009170F" w:rsidRPr="00B55FA8" w:rsidRDefault="0009170F" w:rsidP="0009170F">
      <w:pPr>
        <w:pStyle w:val="Caption"/>
        <w:rPr>
          <w:b/>
          <w:i w:val="0"/>
          <w:color w:val="000000" w:themeColor="text1"/>
          <w:sz w:val="24"/>
          <w:lang w:val="en-US"/>
        </w:rPr>
      </w:pPr>
      <w:bookmarkStart w:id="191" w:name="_Toc73435719"/>
      <w:r w:rsidRPr="00B55FA8">
        <w:rPr>
          <w:b/>
          <w:i w:val="0"/>
          <w:color w:val="000000" w:themeColor="text1"/>
          <w:sz w:val="24"/>
        </w:rPr>
        <w:t xml:space="preserve">Lampiran </w:t>
      </w:r>
      <w:r w:rsidRPr="00B55FA8">
        <w:rPr>
          <w:b/>
          <w:i w:val="0"/>
          <w:color w:val="000000" w:themeColor="text1"/>
          <w:sz w:val="24"/>
        </w:rPr>
        <w:fldChar w:fldCharType="begin"/>
      </w:r>
      <w:r w:rsidRPr="00B55FA8">
        <w:rPr>
          <w:b/>
          <w:i w:val="0"/>
          <w:color w:val="000000" w:themeColor="text1"/>
          <w:sz w:val="24"/>
        </w:rPr>
        <w:instrText xml:space="preserve"> SEQ Lampiran \* ARABIC </w:instrText>
      </w:r>
      <w:r w:rsidRPr="00B55FA8">
        <w:rPr>
          <w:b/>
          <w:i w:val="0"/>
          <w:color w:val="000000" w:themeColor="text1"/>
          <w:sz w:val="24"/>
        </w:rPr>
        <w:fldChar w:fldCharType="separate"/>
      </w:r>
      <w:r w:rsidR="00713366">
        <w:rPr>
          <w:b/>
          <w:i w:val="0"/>
          <w:noProof/>
          <w:color w:val="000000" w:themeColor="text1"/>
          <w:sz w:val="24"/>
        </w:rPr>
        <w:t>1</w:t>
      </w:r>
      <w:r w:rsidRPr="00B55FA8">
        <w:rPr>
          <w:b/>
          <w:i w:val="0"/>
          <w:color w:val="000000" w:themeColor="text1"/>
          <w:sz w:val="24"/>
        </w:rPr>
        <w:fldChar w:fldCharType="end"/>
      </w:r>
      <w:r w:rsidRPr="00B55FA8">
        <w:rPr>
          <w:b/>
          <w:i w:val="0"/>
          <w:color w:val="000000" w:themeColor="text1"/>
          <w:sz w:val="24"/>
          <w:lang w:val="en-US"/>
        </w:rPr>
        <w:t xml:space="preserve"> </w:t>
      </w:r>
      <w:r w:rsidR="001C1A75" w:rsidRPr="00B55FA8">
        <w:rPr>
          <w:b/>
          <w:i w:val="0"/>
          <w:color w:val="000000" w:themeColor="text1"/>
          <w:sz w:val="24"/>
          <w:lang w:val="en-US"/>
        </w:rPr>
        <w:t xml:space="preserve">Program Pembacaan </w:t>
      </w:r>
      <w:r w:rsidR="00B55FA8" w:rsidRPr="00B55FA8">
        <w:rPr>
          <w:b/>
          <w:i w:val="0"/>
          <w:color w:val="000000" w:themeColor="text1"/>
          <w:sz w:val="24"/>
          <w:lang w:val="en-US"/>
        </w:rPr>
        <w:t>Sampah</w:t>
      </w:r>
      <w:r w:rsidR="001C1A75" w:rsidRPr="00B55FA8">
        <w:rPr>
          <w:b/>
          <w:i w:val="0"/>
          <w:color w:val="000000" w:themeColor="text1"/>
          <w:sz w:val="24"/>
          <w:lang w:val="en-US"/>
        </w:rPr>
        <w:t xml:space="preserve"> </w:t>
      </w:r>
      <w:r w:rsidRPr="00B55FA8">
        <w:rPr>
          <w:b/>
          <w:i w:val="0"/>
          <w:color w:val="000000" w:themeColor="text1"/>
          <w:sz w:val="24"/>
          <w:lang w:val="en-US"/>
        </w:rPr>
        <w:t>php</w:t>
      </w:r>
      <w:bookmarkEnd w:id="191"/>
    </w:p>
    <w:p w14:paraId="4CEEF5E9" w14:textId="77777777" w:rsidR="0009170F" w:rsidRPr="0009170F" w:rsidRDefault="0009170F" w:rsidP="0009170F">
      <w:pPr>
        <w:rPr>
          <w:lang w:val="en-US"/>
        </w:rPr>
      </w:pPr>
    </w:p>
    <w:p w14:paraId="73D6106C" w14:textId="283C6674" w:rsidR="0009170F" w:rsidRPr="0009170F" w:rsidRDefault="0009170F" w:rsidP="0009170F">
      <w:pPr>
        <w:rPr>
          <w:rFonts w:ascii="Courier New" w:hAnsi="Courier New" w:cs="Courier New"/>
          <w:lang w:val="en-US"/>
        </w:rPr>
      </w:pPr>
      <w:r w:rsidRPr="0009170F">
        <w:rPr>
          <w:rFonts w:ascii="Courier New" w:hAnsi="Courier New" w:cs="Courier New"/>
          <w:lang w:val="en-US"/>
        </w:rPr>
        <w:t>include('koneksi1.php');</w:t>
      </w:r>
    </w:p>
    <w:p w14:paraId="7640F385"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ab/>
        <w:t>$anorganik = $_GET['anorganik'];</w:t>
      </w:r>
    </w:p>
    <w:p w14:paraId="34CB31EC"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ab/>
        <w:t>$logam = $_GET['logam'];</w:t>
      </w:r>
    </w:p>
    <w:p w14:paraId="488B8F81" w14:textId="2FDD0AB6" w:rsidR="0009170F" w:rsidRPr="0009170F" w:rsidRDefault="0009170F" w:rsidP="0009170F">
      <w:pPr>
        <w:rPr>
          <w:rFonts w:ascii="Courier New" w:hAnsi="Courier New" w:cs="Courier New"/>
          <w:lang w:val="en-US"/>
        </w:rPr>
      </w:pPr>
      <w:r w:rsidRPr="0009170F">
        <w:rPr>
          <w:rFonts w:ascii="Courier New" w:hAnsi="Courier New" w:cs="Courier New"/>
          <w:lang w:val="en-US"/>
        </w:rPr>
        <w:tab/>
        <w:t>$organik = $_GET['organik'];</w:t>
      </w:r>
      <w:r w:rsidRPr="0009170F">
        <w:rPr>
          <w:rFonts w:ascii="Courier New" w:hAnsi="Courier New" w:cs="Courier New"/>
          <w:lang w:val="en-US"/>
        </w:rPr>
        <w:tab/>
      </w:r>
      <w:r w:rsidRPr="0009170F">
        <w:rPr>
          <w:rFonts w:ascii="Courier New" w:hAnsi="Courier New" w:cs="Courier New"/>
          <w:lang w:val="en-US"/>
        </w:rPr>
        <w:tab/>
      </w:r>
    </w:p>
    <w:p w14:paraId="2D0D3183"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 xml:space="preserve">    $sql = "INSERT into jenis_sampah(ORGANIK, ANORGANIK, LOGAM) VALUES('$organik','$anorganik','$logam')";</w:t>
      </w:r>
    </w:p>
    <w:p w14:paraId="745B2E21" w14:textId="29472E81" w:rsidR="0009170F" w:rsidRPr="0009170F" w:rsidRDefault="0009170F" w:rsidP="0009170F">
      <w:pPr>
        <w:rPr>
          <w:rFonts w:ascii="Courier New" w:hAnsi="Courier New" w:cs="Courier New"/>
          <w:lang w:val="en-US"/>
        </w:rPr>
      </w:pPr>
      <w:r w:rsidRPr="0009170F">
        <w:rPr>
          <w:rFonts w:ascii="Courier New" w:hAnsi="Courier New" w:cs="Courier New"/>
          <w:lang w:val="en-US"/>
        </w:rPr>
        <w:t xml:space="preserve">    $stmt = $PDO-&gt;prepare($sql);</w:t>
      </w:r>
    </w:p>
    <w:p w14:paraId="17ADC196" w14:textId="7FACA3F6" w:rsidR="0009170F" w:rsidRPr="0009170F" w:rsidRDefault="0009170F" w:rsidP="0009170F">
      <w:pPr>
        <w:rPr>
          <w:rFonts w:ascii="Courier New" w:hAnsi="Courier New" w:cs="Courier New"/>
          <w:lang w:val="en-US"/>
        </w:rPr>
      </w:pPr>
      <w:r w:rsidRPr="0009170F">
        <w:rPr>
          <w:rFonts w:ascii="Courier New" w:hAnsi="Courier New" w:cs="Courier New"/>
          <w:lang w:val="en-US"/>
        </w:rPr>
        <w:t xml:space="preserve">    $stmt-&gt;bindParam(':anorganik', $anorganik);</w:t>
      </w:r>
    </w:p>
    <w:p w14:paraId="7FE85DC5"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 xml:space="preserve">    if($stmt-&gt;execute()) {</w:t>
      </w:r>
    </w:p>
    <w:p w14:paraId="10625D4F"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 xml:space="preserve">        echo "sukses gaes";</w:t>
      </w:r>
    </w:p>
    <w:p w14:paraId="28A2543A"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 xml:space="preserve">    }else{</w:t>
      </w:r>
    </w:p>
    <w:p w14:paraId="7685F535"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 xml:space="preserve">        echo "gagal gaes";</w:t>
      </w:r>
    </w:p>
    <w:p w14:paraId="54B60562" w14:textId="77777777" w:rsidR="0009170F" w:rsidRDefault="0009170F" w:rsidP="0009170F">
      <w:pPr>
        <w:rPr>
          <w:rFonts w:ascii="Courier New" w:hAnsi="Courier New" w:cs="Courier New"/>
          <w:lang w:val="en-US"/>
        </w:rPr>
        <w:sectPr w:rsidR="0009170F" w:rsidSect="00ED3BCD">
          <w:footerReference w:type="first" r:id="rId65"/>
          <w:pgSz w:w="11906" w:h="16838"/>
          <w:pgMar w:top="2268" w:right="1701" w:bottom="1701" w:left="2268" w:header="708" w:footer="708" w:gutter="0"/>
          <w:pgNumType w:fmt="upperLetter" w:start="1"/>
          <w:cols w:space="708"/>
          <w:titlePg/>
          <w:docGrid w:linePitch="360"/>
        </w:sectPr>
      </w:pPr>
      <w:r w:rsidRPr="0009170F">
        <w:rPr>
          <w:rFonts w:ascii="Courier New" w:hAnsi="Courier New" w:cs="Courier New"/>
          <w:lang w:val="en-US"/>
        </w:rPr>
        <w:t xml:space="preserve">    }</w:t>
      </w:r>
    </w:p>
    <w:p w14:paraId="1AE4F8E9" w14:textId="44606C8A" w:rsidR="0009170F" w:rsidRPr="00B55FA8" w:rsidRDefault="0009170F" w:rsidP="0009170F">
      <w:pPr>
        <w:pStyle w:val="Caption"/>
        <w:rPr>
          <w:b/>
          <w:i w:val="0"/>
          <w:color w:val="000000" w:themeColor="text1"/>
          <w:sz w:val="24"/>
          <w:lang w:val="en-US"/>
        </w:rPr>
      </w:pPr>
      <w:bookmarkStart w:id="192" w:name="_Toc73435720"/>
      <w:r w:rsidRPr="00B55FA8">
        <w:rPr>
          <w:b/>
          <w:i w:val="0"/>
          <w:color w:val="000000" w:themeColor="text1"/>
          <w:sz w:val="24"/>
        </w:rPr>
        <w:t xml:space="preserve">Lampiran </w:t>
      </w:r>
      <w:r w:rsidRPr="00B55FA8">
        <w:rPr>
          <w:b/>
          <w:i w:val="0"/>
          <w:color w:val="000000" w:themeColor="text1"/>
          <w:sz w:val="24"/>
        </w:rPr>
        <w:fldChar w:fldCharType="begin"/>
      </w:r>
      <w:r w:rsidRPr="00B55FA8">
        <w:rPr>
          <w:b/>
          <w:i w:val="0"/>
          <w:color w:val="000000" w:themeColor="text1"/>
          <w:sz w:val="24"/>
        </w:rPr>
        <w:instrText xml:space="preserve"> SEQ Lampiran \* ARABIC </w:instrText>
      </w:r>
      <w:r w:rsidRPr="00B55FA8">
        <w:rPr>
          <w:b/>
          <w:i w:val="0"/>
          <w:color w:val="000000" w:themeColor="text1"/>
          <w:sz w:val="24"/>
        </w:rPr>
        <w:fldChar w:fldCharType="separate"/>
      </w:r>
      <w:r w:rsidR="00713366">
        <w:rPr>
          <w:b/>
          <w:i w:val="0"/>
          <w:noProof/>
          <w:color w:val="000000" w:themeColor="text1"/>
          <w:sz w:val="24"/>
        </w:rPr>
        <w:t>2</w:t>
      </w:r>
      <w:r w:rsidRPr="00B55FA8">
        <w:rPr>
          <w:b/>
          <w:i w:val="0"/>
          <w:color w:val="000000" w:themeColor="text1"/>
          <w:sz w:val="24"/>
        </w:rPr>
        <w:fldChar w:fldCharType="end"/>
      </w:r>
      <w:r w:rsidRPr="00B55FA8">
        <w:rPr>
          <w:b/>
          <w:i w:val="0"/>
          <w:color w:val="000000" w:themeColor="text1"/>
          <w:sz w:val="24"/>
          <w:lang w:val="en-US"/>
        </w:rPr>
        <w:t xml:space="preserve"> </w:t>
      </w:r>
      <w:r w:rsidR="001C1A75" w:rsidRPr="00B55FA8">
        <w:rPr>
          <w:b/>
          <w:i w:val="0"/>
          <w:color w:val="000000" w:themeColor="text1"/>
          <w:sz w:val="24"/>
          <w:lang w:val="en-US"/>
        </w:rPr>
        <w:t xml:space="preserve">Program Pembacaan Sampah </w:t>
      </w:r>
      <w:r w:rsidRPr="00B55FA8">
        <w:rPr>
          <w:b/>
          <w:i w:val="0"/>
          <w:color w:val="000000" w:themeColor="text1"/>
          <w:sz w:val="24"/>
          <w:lang w:val="en-US"/>
        </w:rPr>
        <w:t>Ano</w:t>
      </w:r>
      <w:r w:rsidR="001C1A75" w:rsidRPr="00B55FA8">
        <w:rPr>
          <w:b/>
          <w:i w:val="0"/>
          <w:color w:val="000000" w:themeColor="text1"/>
          <w:sz w:val="24"/>
          <w:lang w:val="en-US"/>
        </w:rPr>
        <w:t>rganik . php</w:t>
      </w:r>
      <w:bookmarkEnd w:id="192"/>
      <w:r w:rsidR="001C1A75" w:rsidRPr="00B55FA8">
        <w:rPr>
          <w:b/>
          <w:i w:val="0"/>
          <w:color w:val="000000" w:themeColor="text1"/>
          <w:sz w:val="24"/>
          <w:lang w:val="en-US"/>
        </w:rPr>
        <w:t xml:space="preserve"> </w:t>
      </w:r>
    </w:p>
    <w:p w14:paraId="373C8A91" w14:textId="77777777" w:rsidR="0009170F" w:rsidRPr="0009170F" w:rsidRDefault="0009170F" w:rsidP="0009170F">
      <w:pPr>
        <w:rPr>
          <w:lang w:val="en-US"/>
        </w:rPr>
      </w:pPr>
    </w:p>
    <w:p w14:paraId="6444A665" w14:textId="32B19A46" w:rsidR="0009170F" w:rsidRPr="0009170F" w:rsidRDefault="0009170F" w:rsidP="0009170F">
      <w:pPr>
        <w:rPr>
          <w:rFonts w:ascii="Courier New" w:hAnsi="Courier New" w:cs="Courier New"/>
          <w:lang w:val="en-US"/>
        </w:rPr>
      </w:pPr>
      <w:r w:rsidRPr="0009170F">
        <w:rPr>
          <w:rFonts w:ascii="Courier New" w:hAnsi="Courier New" w:cs="Courier New"/>
          <w:lang w:val="en-US"/>
        </w:rPr>
        <w:t>include "koneksi.php";</w:t>
      </w:r>
    </w:p>
    <w:p w14:paraId="5E2DD4D1" w14:textId="2A9F0C8F" w:rsidR="0009170F" w:rsidRPr="0009170F" w:rsidRDefault="0009170F" w:rsidP="0009170F">
      <w:pPr>
        <w:rPr>
          <w:rFonts w:ascii="Courier New" w:hAnsi="Courier New" w:cs="Courier New"/>
          <w:lang w:val="en-US"/>
        </w:rPr>
      </w:pPr>
      <w:r w:rsidRPr="0009170F">
        <w:rPr>
          <w:rFonts w:ascii="Courier New" w:hAnsi="Courier New" w:cs="Courier New"/>
          <w:lang w:val="en-US"/>
        </w:rPr>
        <w:t>$data = mysqli_query($conn,"select * from jenis_sam</w:t>
      </w:r>
      <w:r>
        <w:rPr>
          <w:rFonts w:ascii="Courier New" w:hAnsi="Courier New" w:cs="Courier New"/>
          <w:lang w:val="en-US"/>
        </w:rPr>
        <w:t>pah order by id desc limit 1");</w:t>
      </w:r>
    </w:p>
    <w:p w14:paraId="1F4A4D70"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while($result=mysqli_fetch_array($data)){</w:t>
      </w:r>
    </w:p>
    <w:p w14:paraId="008990AB"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ab/>
        <w:t>$data1 = $result["ANORGANIK"];</w:t>
      </w:r>
    </w:p>
    <w:p w14:paraId="387F8E78"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ab/>
        <w:t>$persen=0;</w:t>
      </w:r>
    </w:p>
    <w:p w14:paraId="315E68B8" w14:textId="77777777" w:rsidR="0009170F" w:rsidRDefault="0009170F" w:rsidP="0009170F">
      <w:pPr>
        <w:rPr>
          <w:rFonts w:ascii="Courier New" w:hAnsi="Courier New" w:cs="Courier New"/>
          <w:lang w:val="en-US"/>
        </w:rPr>
      </w:pPr>
      <w:r w:rsidRPr="0009170F">
        <w:rPr>
          <w:rFonts w:ascii="Courier New" w:hAnsi="Courier New" w:cs="Courier New"/>
          <w:lang w:val="en-US"/>
        </w:rPr>
        <w:tab/>
        <w:t>$persen = $data1 / 23 * 100;</w:t>
      </w:r>
      <w:r w:rsidRPr="0009170F">
        <w:rPr>
          <w:rFonts w:ascii="Courier New" w:hAnsi="Courier New" w:cs="Courier New"/>
          <w:lang w:val="en-US"/>
        </w:rPr>
        <w:tab/>
        <w:t>echo intval($persen);//echo "||";</w:t>
      </w:r>
    </w:p>
    <w:p w14:paraId="0DE4228E" w14:textId="77777777" w:rsidR="0009170F" w:rsidRDefault="0009170F" w:rsidP="0009170F">
      <w:pPr>
        <w:rPr>
          <w:rFonts w:ascii="Courier New" w:hAnsi="Courier New" w:cs="Courier New"/>
          <w:lang w:val="en-US"/>
        </w:rPr>
      </w:pPr>
    </w:p>
    <w:p w14:paraId="040E4E8C" w14:textId="77777777" w:rsidR="0009170F" w:rsidRDefault="0009170F" w:rsidP="0009170F">
      <w:pPr>
        <w:rPr>
          <w:rFonts w:ascii="Courier New" w:hAnsi="Courier New" w:cs="Courier New"/>
          <w:lang w:val="en-US"/>
        </w:rPr>
      </w:pPr>
    </w:p>
    <w:p w14:paraId="33E803BD" w14:textId="77777777" w:rsidR="0009170F" w:rsidRDefault="0009170F" w:rsidP="0009170F">
      <w:pPr>
        <w:rPr>
          <w:rFonts w:ascii="Courier New" w:hAnsi="Courier New" w:cs="Courier New"/>
          <w:lang w:val="en-US"/>
        </w:rPr>
      </w:pPr>
    </w:p>
    <w:p w14:paraId="66E429F2" w14:textId="77777777" w:rsidR="0009170F" w:rsidRDefault="0009170F" w:rsidP="0009170F">
      <w:pPr>
        <w:rPr>
          <w:rFonts w:ascii="Courier New" w:hAnsi="Courier New" w:cs="Courier New"/>
          <w:lang w:val="en-US"/>
        </w:rPr>
      </w:pPr>
    </w:p>
    <w:p w14:paraId="5A2A2345" w14:textId="77777777" w:rsidR="0009170F" w:rsidRDefault="0009170F" w:rsidP="0009170F">
      <w:pPr>
        <w:rPr>
          <w:rFonts w:ascii="Courier New" w:hAnsi="Courier New" w:cs="Courier New"/>
          <w:lang w:val="en-US"/>
        </w:rPr>
      </w:pPr>
    </w:p>
    <w:p w14:paraId="1D97FFA9" w14:textId="77777777" w:rsidR="0009170F" w:rsidRDefault="0009170F" w:rsidP="0009170F">
      <w:pPr>
        <w:rPr>
          <w:rFonts w:ascii="Courier New" w:hAnsi="Courier New" w:cs="Courier New"/>
          <w:lang w:val="en-US"/>
        </w:rPr>
      </w:pPr>
    </w:p>
    <w:p w14:paraId="6B37B7F4" w14:textId="77777777" w:rsidR="0009170F" w:rsidRDefault="0009170F" w:rsidP="0009170F">
      <w:pPr>
        <w:rPr>
          <w:rFonts w:ascii="Courier New" w:hAnsi="Courier New" w:cs="Courier New"/>
          <w:lang w:val="en-US"/>
        </w:rPr>
      </w:pPr>
    </w:p>
    <w:p w14:paraId="5399095F" w14:textId="77777777" w:rsidR="0009170F" w:rsidRDefault="0009170F" w:rsidP="0009170F">
      <w:pPr>
        <w:rPr>
          <w:rFonts w:ascii="Courier New" w:hAnsi="Courier New" w:cs="Courier New"/>
          <w:lang w:val="en-US"/>
        </w:rPr>
      </w:pPr>
    </w:p>
    <w:p w14:paraId="3109538F" w14:textId="77777777" w:rsidR="0009170F" w:rsidRDefault="0009170F" w:rsidP="0009170F">
      <w:pPr>
        <w:rPr>
          <w:rFonts w:ascii="Courier New" w:hAnsi="Courier New" w:cs="Courier New"/>
          <w:lang w:val="en-US"/>
        </w:rPr>
      </w:pPr>
    </w:p>
    <w:p w14:paraId="4DD76AD1" w14:textId="77777777" w:rsidR="0009170F" w:rsidRDefault="0009170F" w:rsidP="0009170F">
      <w:pPr>
        <w:rPr>
          <w:rFonts w:ascii="Courier New" w:hAnsi="Courier New" w:cs="Courier New"/>
          <w:lang w:val="en-US"/>
        </w:rPr>
      </w:pPr>
    </w:p>
    <w:p w14:paraId="5C29B3E8" w14:textId="77777777" w:rsidR="0009170F" w:rsidRDefault="0009170F" w:rsidP="0009170F">
      <w:pPr>
        <w:rPr>
          <w:rFonts w:ascii="Courier New" w:hAnsi="Courier New" w:cs="Courier New"/>
          <w:lang w:val="en-US"/>
        </w:rPr>
      </w:pPr>
    </w:p>
    <w:p w14:paraId="46E7BF45" w14:textId="77777777" w:rsidR="0009170F" w:rsidRDefault="0009170F" w:rsidP="0009170F">
      <w:pPr>
        <w:rPr>
          <w:rFonts w:ascii="Courier New" w:hAnsi="Courier New" w:cs="Courier New"/>
          <w:lang w:val="en-US"/>
        </w:rPr>
      </w:pPr>
    </w:p>
    <w:p w14:paraId="43A19ACD" w14:textId="77777777" w:rsidR="0009170F" w:rsidRDefault="0009170F" w:rsidP="0009170F">
      <w:pPr>
        <w:rPr>
          <w:rFonts w:ascii="Courier New" w:hAnsi="Courier New" w:cs="Courier New"/>
          <w:lang w:val="en-US"/>
        </w:rPr>
      </w:pPr>
    </w:p>
    <w:p w14:paraId="29BC710F" w14:textId="77777777" w:rsidR="0009170F" w:rsidRDefault="0009170F" w:rsidP="0009170F">
      <w:pPr>
        <w:rPr>
          <w:rFonts w:ascii="Courier New" w:hAnsi="Courier New" w:cs="Courier New"/>
          <w:lang w:val="en-US"/>
        </w:rPr>
      </w:pPr>
    </w:p>
    <w:p w14:paraId="3D4A03F9" w14:textId="61BE9171" w:rsidR="0009170F" w:rsidRPr="00B55FA8" w:rsidRDefault="0009170F" w:rsidP="0009170F">
      <w:pPr>
        <w:pStyle w:val="Caption"/>
        <w:rPr>
          <w:b/>
          <w:i w:val="0"/>
          <w:color w:val="000000" w:themeColor="text1"/>
          <w:sz w:val="24"/>
          <w:lang w:val="en-US"/>
        </w:rPr>
      </w:pPr>
      <w:bookmarkStart w:id="193" w:name="_Toc73435721"/>
      <w:r w:rsidRPr="00B55FA8">
        <w:rPr>
          <w:b/>
          <w:i w:val="0"/>
          <w:color w:val="000000" w:themeColor="text1"/>
          <w:sz w:val="24"/>
        </w:rPr>
        <w:t xml:space="preserve">Lampiran </w:t>
      </w:r>
      <w:r w:rsidRPr="00B55FA8">
        <w:rPr>
          <w:b/>
          <w:i w:val="0"/>
          <w:color w:val="000000" w:themeColor="text1"/>
          <w:sz w:val="24"/>
        </w:rPr>
        <w:fldChar w:fldCharType="begin"/>
      </w:r>
      <w:r w:rsidRPr="00B55FA8">
        <w:rPr>
          <w:b/>
          <w:i w:val="0"/>
          <w:color w:val="000000" w:themeColor="text1"/>
          <w:sz w:val="24"/>
        </w:rPr>
        <w:instrText xml:space="preserve"> SEQ Lampiran \* ARABIC </w:instrText>
      </w:r>
      <w:r w:rsidRPr="00B55FA8">
        <w:rPr>
          <w:b/>
          <w:i w:val="0"/>
          <w:color w:val="000000" w:themeColor="text1"/>
          <w:sz w:val="24"/>
        </w:rPr>
        <w:fldChar w:fldCharType="separate"/>
      </w:r>
      <w:r w:rsidR="00713366">
        <w:rPr>
          <w:b/>
          <w:i w:val="0"/>
          <w:noProof/>
          <w:color w:val="000000" w:themeColor="text1"/>
          <w:sz w:val="24"/>
        </w:rPr>
        <w:t>3</w:t>
      </w:r>
      <w:r w:rsidRPr="00B55FA8">
        <w:rPr>
          <w:b/>
          <w:i w:val="0"/>
          <w:color w:val="000000" w:themeColor="text1"/>
          <w:sz w:val="24"/>
        </w:rPr>
        <w:fldChar w:fldCharType="end"/>
      </w:r>
      <w:r w:rsidRPr="00B55FA8">
        <w:rPr>
          <w:b/>
          <w:i w:val="0"/>
          <w:color w:val="000000" w:themeColor="text1"/>
          <w:sz w:val="24"/>
          <w:lang w:val="en-US"/>
        </w:rPr>
        <w:t xml:space="preserve"> </w:t>
      </w:r>
      <w:r w:rsidR="001C1A75" w:rsidRPr="00B55FA8">
        <w:rPr>
          <w:b/>
          <w:i w:val="0"/>
          <w:color w:val="000000" w:themeColor="text1"/>
          <w:sz w:val="24"/>
          <w:lang w:val="en-US"/>
        </w:rPr>
        <w:t xml:space="preserve">Program  Pembacaan Sampah </w:t>
      </w:r>
      <w:r w:rsidRPr="00B55FA8">
        <w:rPr>
          <w:b/>
          <w:i w:val="0"/>
          <w:color w:val="000000" w:themeColor="text1"/>
          <w:sz w:val="24"/>
          <w:lang w:val="en-US"/>
        </w:rPr>
        <w:t>Log</w:t>
      </w:r>
      <w:r w:rsidR="001C1A75" w:rsidRPr="00B55FA8">
        <w:rPr>
          <w:b/>
          <w:i w:val="0"/>
          <w:color w:val="000000" w:themeColor="text1"/>
          <w:sz w:val="24"/>
          <w:lang w:val="en-US"/>
        </w:rPr>
        <w:t xml:space="preserve">am </w:t>
      </w:r>
      <w:r w:rsidRPr="00B55FA8">
        <w:rPr>
          <w:b/>
          <w:i w:val="0"/>
          <w:color w:val="000000" w:themeColor="text1"/>
          <w:sz w:val="24"/>
          <w:lang w:val="en-US"/>
        </w:rPr>
        <w:t>php</w:t>
      </w:r>
      <w:bookmarkEnd w:id="193"/>
    </w:p>
    <w:p w14:paraId="0698DA29" w14:textId="77777777" w:rsidR="0009170F" w:rsidRPr="0009170F" w:rsidRDefault="0009170F" w:rsidP="0009170F">
      <w:pPr>
        <w:rPr>
          <w:lang w:val="en-US"/>
        </w:rPr>
      </w:pPr>
    </w:p>
    <w:p w14:paraId="5EABED30" w14:textId="5C679B58" w:rsidR="0009170F" w:rsidRPr="0009170F" w:rsidRDefault="0009170F" w:rsidP="0009170F">
      <w:pPr>
        <w:rPr>
          <w:rFonts w:ascii="Courier New" w:hAnsi="Courier New" w:cs="Courier New"/>
          <w:lang w:val="en-US"/>
        </w:rPr>
      </w:pPr>
      <w:r w:rsidRPr="0009170F">
        <w:rPr>
          <w:rFonts w:ascii="Courier New" w:hAnsi="Courier New" w:cs="Courier New"/>
          <w:lang w:val="en-US"/>
        </w:rPr>
        <w:t>include "koneks</w:t>
      </w:r>
      <w:r>
        <w:rPr>
          <w:rFonts w:ascii="Courier New" w:hAnsi="Courier New" w:cs="Courier New"/>
          <w:lang w:val="en-US"/>
        </w:rPr>
        <w:t>i.php";</w:t>
      </w:r>
    </w:p>
    <w:p w14:paraId="04758140" w14:textId="04764411" w:rsidR="0009170F" w:rsidRPr="0009170F" w:rsidRDefault="0009170F" w:rsidP="0009170F">
      <w:pPr>
        <w:rPr>
          <w:rFonts w:ascii="Courier New" w:hAnsi="Courier New" w:cs="Courier New"/>
          <w:lang w:val="en-US"/>
        </w:rPr>
      </w:pPr>
      <w:r w:rsidRPr="0009170F">
        <w:rPr>
          <w:rFonts w:ascii="Courier New" w:hAnsi="Courier New" w:cs="Courier New"/>
          <w:lang w:val="en-US"/>
        </w:rPr>
        <w:t>$data = mysqli_query($conn,"select * from jenis_sam</w:t>
      </w:r>
      <w:r>
        <w:rPr>
          <w:rFonts w:ascii="Courier New" w:hAnsi="Courier New" w:cs="Courier New"/>
          <w:lang w:val="en-US"/>
        </w:rPr>
        <w:t>pah order by id desc limit 1");</w:t>
      </w:r>
    </w:p>
    <w:p w14:paraId="2AEC179E"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while($result=mysqli_fetch_array($data)){</w:t>
      </w:r>
    </w:p>
    <w:p w14:paraId="3E52D80C"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ab/>
        <w:t>$data1 = $result["LOGAM"];</w:t>
      </w:r>
    </w:p>
    <w:p w14:paraId="0B37216D"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ab/>
        <w:t>$persen=0;</w:t>
      </w:r>
    </w:p>
    <w:p w14:paraId="5D09F6A3"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ab/>
        <w:t>$persen = $data1 / 23 * 100;</w:t>
      </w:r>
    </w:p>
    <w:p w14:paraId="6247B337"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ab/>
        <w:t>echo intval($persen);</w:t>
      </w:r>
    </w:p>
    <w:p w14:paraId="5B8731C9" w14:textId="73B32350" w:rsidR="0009170F" w:rsidRDefault="0009170F" w:rsidP="0009170F">
      <w:pPr>
        <w:rPr>
          <w:rFonts w:ascii="Courier New" w:hAnsi="Courier New" w:cs="Courier New"/>
          <w:lang w:val="en-US"/>
        </w:rPr>
      </w:pPr>
      <w:r w:rsidRPr="0009170F">
        <w:rPr>
          <w:rFonts w:ascii="Courier New" w:hAnsi="Courier New" w:cs="Courier New"/>
          <w:lang w:val="en-US"/>
        </w:rPr>
        <w:tab/>
        <w:t>//echo "||";</w:t>
      </w:r>
    </w:p>
    <w:p w14:paraId="30F5FF95" w14:textId="77777777" w:rsidR="0009170F" w:rsidRDefault="0009170F" w:rsidP="0009170F">
      <w:pPr>
        <w:rPr>
          <w:rFonts w:ascii="Courier New" w:hAnsi="Courier New" w:cs="Courier New"/>
          <w:lang w:val="en-US"/>
        </w:rPr>
      </w:pPr>
    </w:p>
    <w:p w14:paraId="28758A42" w14:textId="77777777" w:rsidR="0009170F" w:rsidRDefault="0009170F" w:rsidP="0009170F">
      <w:pPr>
        <w:rPr>
          <w:rFonts w:ascii="Courier New" w:hAnsi="Courier New" w:cs="Courier New"/>
          <w:lang w:val="en-US"/>
        </w:rPr>
        <w:sectPr w:rsidR="0009170F" w:rsidSect="00ED3BCD">
          <w:footerReference w:type="default" r:id="rId66"/>
          <w:pgSz w:w="11906" w:h="16838"/>
          <w:pgMar w:top="2268" w:right="1701" w:bottom="1701" w:left="2268" w:header="708" w:footer="708" w:gutter="0"/>
          <w:pgNumType w:fmt="upperLetter"/>
          <w:cols w:space="708"/>
          <w:titlePg/>
          <w:docGrid w:linePitch="360"/>
        </w:sectPr>
      </w:pPr>
    </w:p>
    <w:p w14:paraId="178C3B9F" w14:textId="4045E187" w:rsidR="0009170F" w:rsidRPr="00B55FA8" w:rsidRDefault="0009170F" w:rsidP="0009170F">
      <w:pPr>
        <w:pStyle w:val="Caption"/>
        <w:rPr>
          <w:b/>
          <w:i w:val="0"/>
          <w:color w:val="000000" w:themeColor="text1"/>
          <w:sz w:val="24"/>
          <w:lang w:val="en-US"/>
        </w:rPr>
      </w:pPr>
      <w:bookmarkStart w:id="194" w:name="_Toc73435722"/>
      <w:r w:rsidRPr="00B55FA8">
        <w:rPr>
          <w:b/>
          <w:i w:val="0"/>
          <w:color w:val="000000" w:themeColor="text1"/>
          <w:sz w:val="24"/>
        </w:rPr>
        <w:t xml:space="preserve">Lampiran </w:t>
      </w:r>
      <w:r w:rsidRPr="00B55FA8">
        <w:rPr>
          <w:b/>
          <w:i w:val="0"/>
          <w:color w:val="000000" w:themeColor="text1"/>
          <w:sz w:val="24"/>
        </w:rPr>
        <w:fldChar w:fldCharType="begin"/>
      </w:r>
      <w:r w:rsidRPr="00B55FA8">
        <w:rPr>
          <w:b/>
          <w:i w:val="0"/>
          <w:color w:val="000000" w:themeColor="text1"/>
          <w:sz w:val="24"/>
        </w:rPr>
        <w:instrText xml:space="preserve"> SEQ Lampiran \* ARABIC </w:instrText>
      </w:r>
      <w:r w:rsidRPr="00B55FA8">
        <w:rPr>
          <w:b/>
          <w:i w:val="0"/>
          <w:color w:val="000000" w:themeColor="text1"/>
          <w:sz w:val="24"/>
        </w:rPr>
        <w:fldChar w:fldCharType="separate"/>
      </w:r>
      <w:r w:rsidR="00713366">
        <w:rPr>
          <w:b/>
          <w:i w:val="0"/>
          <w:noProof/>
          <w:color w:val="000000" w:themeColor="text1"/>
          <w:sz w:val="24"/>
        </w:rPr>
        <w:t>4</w:t>
      </w:r>
      <w:r w:rsidRPr="00B55FA8">
        <w:rPr>
          <w:b/>
          <w:i w:val="0"/>
          <w:color w:val="000000" w:themeColor="text1"/>
          <w:sz w:val="24"/>
        </w:rPr>
        <w:fldChar w:fldCharType="end"/>
      </w:r>
      <w:r w:rsidRPr="00B55FA8">
        <w:rPr>
          <w:b/>
          <w:i w:val="0"/>
          <w:color w:val="000000" w:themeColor="text1"/>
          <w:sz w:val="24"/>
          <w:lang w:val="en-US"/>
        </w:rPr>
        <w:t xml:space="preserve"> </w:t>
      </w:r>
      <w:r w:rsidR="001C1A75" w:rsidRPr="00B55FA8">
        <w:rPr>
          <w:b/>
          <w:i w:val="0"/>
          <w:color w:val="000000" w:themeColor="text1"/>
          <w:sz w:val="24"/>
          <w:lang w:val="en-US"/>
        </w:rPr>
        <w:t xml:space="preserve">Progran Pembacaan Sampah </w:t>
      </w:r>
      <w:r w:rsidRPr="00B55FA8">
        <w:rPr>
          <w:b/>
          <w:i w:val="0"/>
          <w:color w:val="000000" w:themeColor="text1"/>
          <w:sz w:val="24"/>
          <w:lang w:val="en-US"/>
        </w:rPr>
        <w:t>Or</w:t>
      </w:r>
      <w:r w:rsidR="001C1A75" w:rsidRPr="00B55FA8">
        <w:rPr>
          <w:b/>
          <w:i w:val="0"/>
          <w:color w:val="000000" w:themeColor="text1"/>
          <w:sz w:val="24"/>
          <w:lang w:val="en-US"/>
        </w:rPr>
        <w:t xml:space="preserve">ganik </w:t>
      </w:r>
      <w:r w:rsidRPr="00B55FA8">
        <w:rPr>
          <w:b/>
          <w:i w:val="0"/>
          <w:color w:val="000000" w:themeColor="text1"/>
          <w:sz w:val="24"/>
          <w:lang w:val="en-US"/>
        </w:rPr>
        <w:t>.php</w:t>
      </w:r>
      <w:bookmarkEnd w:id="194"/>
    </w:p>
    <w:p w14:paraId="5B4923D7" w14:textId="77777777" w:rsidR="0009170F" w:rsidRPr="0009170F" w:rsidRDefault="0009170F" w:rsidP="0009170F">
      <w:pPr>
        <w:rPr>
          <w:lang w:val="en-US"/>
        </w:rPr>
      </w:pPr>
    </w:p>
    <w:p w14:paraId="56CB600D" w14:textId="4051A74E" w:rsidR="0009170F" w:rsidRPr="0009170F" w:rsidRDefault="0009170F" w:rsidP="0009170F">
      <w:pPr>
        <w:rPr>
          <w:rFonts w:ascii="Courier New" w:hAnsi="Courier New" w:cs="Courier New"/>
          <w:lang w:val="en-US"/>
        </w:rPr>
      </w:pPr>
      <w:r>
        <w:rPr>
          <w:rFonts w:ascii="Courier New" w:hAnsi="Courier New" w:cs="Courier New"/>
          <w:lang w:val="en-US"/>
        </w:rPr>
        <w:t>include "koneksi.php";</w:t>
      </w:r>
    </w:p>
    <w:p w14:paraId="1C21AB68" w14:textId="03C1E3ED" w:rsidR="0009170F" w:rsidRPr="0009170F" w:rsidRDefault="0009170F" w:rsidP="0009170F">
      <w:pPr>
        <w:rPr>
          <w:rFonts w:ascii="Courier New" w:hAnsi="Courier New" w:cs="Courier New"/>
          <w:lang w:val="en-US"/>
        </w:rPr>
      </w:pPr>
      <w:r w:rsidRPr="0009170F">
        <w:rPr>
          <w:rFonts w:ascii="Courier New" w:hAnsi="Courier New" w:cs="Courier New"/>
          <w:lang w:val="en-US"/>
        </w:rPr>
        <w:t>$data = mysqli_query($conn,"select * from jenis_sam</w:t>
      </w:r>
      <w:r>
        <w:rPr>
          <w:rFonts w:ascii="Courier New" w:hAnsi="Courier New" w:cs="Courier New"/>
          <w:lang w:val="en-US"/>
        </w:rPr>
        <w:t>pah order by id desc limit 1");</w:t>
      </w:r>
    </w:p>
    <w:p w14:paraId="52B97046"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while($result=mysqli_fetch_array($data)){</w:t>
      </w:r>
    </w:p>
    <w:p w14:paraId="2F150FD0"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ab/>
        <w:t>$data1 = $result["ORGANIK"];</w:t>
      </w:r>
    </w:p>
    <w:p w14:paraId="560C64FE"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ab/>
        <w:t>$persen=0;</w:t>
      </w:r>
    </w:p>
    <w:p w14:paraId="348B5A96"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ab/>
        <w:t>$persen = $data1 / 23 * 100;</w:t>
      </w:r>
    </w:p>
    <w:p w14:paraId="611EFF10"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ab/>
        <w:t>echo intval($persen);</w:t>
      </w:r>
    </w:p>
    <w:p w14:paraId="7D2BE918" w14:textId="77777777" w:rsidR="0009170F" w:rsidRPr="0009170F" w:rsidRDefault="0009170F" w:rsidP="0009170F">
      <w:pPr>
        <w:rPr>
          <w:rFonts w:ascii="Courier New" w:hAnsi="Courier New" w:cs="Courier New"/>
          <w:lang w:val="en-US"/>
        </w:rPr>
      </w:pPr>
      <w:r w:rsidRPr="0009170F">
        <w:rPr>
          <w:rFonts w:ascii="Courier New" w:hAnsi="Courier New" w:cs="Courier New"/>
          <w:lang w:val="en-US"/>
        </w:rPr>
        <w:tab/>
        <w:t>//echo "||";</w:t>
      </w:r>
    </w:p>
    <w:p w14:paraId="685AC2CE" w14:textId="189A2738" w:rsidR="0009170F" w:rsidRDefault="0009170F" w:rsidP="0009170F">
      <w:pPr>
        <w:rPr>
          <w:rFonts w:ascii="Courier New" w:hAnsi="Courier New" w:cs="Courier New"/>
          <w:lang w:val="en-US"/>
        </w:rPr>
      </w:pPr>
      <w:r w:rsidRPr="0009170F">
        <w:rPr>
          <w:rFonts w:ascii="Courier New" w:hAnsi="Courier New" w:cs="Courier New"/>
          <w:lang w:val="en-US"/>
        </w:rPr>
        <w:t>}</w:t>
      </w:r>
    </w:p>
    <w:p w14:paraId="780FBB1D" w14:textId="77777777" w:rsidR="0009170F" w:rsidRDefault="0009170F" w:rsidP="0009170F">
      <w:pPr>
        <w:rPr>
          <w:rFonts w:ascii="Courier New" w:hAnsi="Courier New" w:cs="Courier New"/>
          <w:lang w:val="en-US"/>
        </w:rPr>
      </w:pPr>
    </w:p>
    <w:p w14:paraId="0E8A4006" w14:textId="77777777" w:rsidR="0009170F" w:rsidRDefault="0009170F" w:rsidP="0009170F">
      <w:pPr>
        <w:rPr>
          <w:rFonts w:ascii="Courier New" w:hAnsi="Courier New" w:cs="Courier New"/>
          <w:lang w:val="en-US"/>
        </w:rPr>
      </w:pPr>
    </w:p>
    <w:p w14:paraId="68C6DCA7" w14:textId="77777777" w:rsidR="0009170F" w:rsidRDefault="0009170F" w:rsidP="0009170F">
      <w:pPr>
        <w:rPr>
          <w:rFonts w:ascii="Courier New" w:hAnsi="Courier New" w:cs="Courier New"/>
          <w:lang w:val="en-US"/>
        </w:rPr>
      </w:pPr>
    </w:p>
    <w:p w14:paraId="29C237F0" w14:textId="77777777" w:rsidR="00B55FA8" w:rsidRDefault="00B55FA8" w:rsidP="0009170F">
      <w:pPr>
        <w:rPr>
          <w:rFonts w:ascii="Courier New" w:hAnsi="Courier New" w:cs="Courier New"/>
          <w:lang w:val="en-US"/>
        </w:rPr>
        <w:sectPr w:rsidR="00B55FA8" w:rsidSect="00ED3BCD">
          <w:pgSz w:w="11906" w:h="16838"/>
          <w:pgMar w:top="2268" w:right="1701" w:bottom="1701" w:left="2268" w:header="708" w:footer="708" w:gutter="0"/>
          <w:pgNumType w:fmt="upperLetter"/>
          <w:cols w:space="708"/>
          <w:titlePg/>
          <w:docGrid w:linePitch="360"/>
        </w:sectPr>
      </w:pPr>
    </w:p>
    <w:p w14:paraId="62438396" w14:textId="056E2A11" w:rsidR="00B55FA8" w:rsidRPr="00B55FA8" w:rsidRDefault="00B55FA8" w:rsidP="00B55FA8">
      <w:pPr>
        <w:pStyle w:val="Caption"/>
        <w:keepNext/>
        <w:rPr>
          <w:b/>
          <w:i w:val="0"/>
          <w:color w:val="000000" w:themeColor="text1"/>
          <w:sz w:val="24"/>
        </w:rPr>
      </w:pPr>
      <w:bookmarkStart w:id="195" w:name="_Toc73435723"/>
      <w:r w:rsidRPr="00B55FA8">
        <w:rPr>
          <w:b/>
          <w:i w:val="0"/>
          <w:color w:val="000000" w:themeColor="text1"/>
          <w:sz w:val="24"/>
        </w:rPr>
        <w:t xml:space="preserve">Lampiran </w:t>
      </w:r>
      <w:r w:rsidRPr="00B55FA8">
        <w:rPr>
          <w:b/>
          <w:i w:val="0"/>
          <w:color w:val="000000" w:themeColor="text1"/>
          <w:sz w:val="24"/>
        </w:rPr>
        <w:fldChar w:fldCharType="begin"/>
      </w:r>
      <w:r w:rsidRPr="00B55FA8">
        <w:rPr>
          <w:b/>
          <w:i w:val="0"/>
          <w:color w:val="000000" w:themeColor="text1"/>
          <w:sz w:val="24"/>
        </w:rPr>
        <w:instrText xml:space="preserve"> SEQ Lampiran \* ARABIC </w:instrText>
      </w:r>
      <w:r w:rsidRPr="00B55FA8">
        <w:rPr>
          <w:b/>
          <w:i w:val="0"/>
          <w:color w:val="000000" w:themeColor="text1"/>
          <w:sz w:val="24"/>
        </w:rPr>
        <w:fldChar w:fldCharType="separate"/>
      </w:r>
      <w:r w:rsidR="00713366">
        <w:rPr>
          <w:b/>
          <w:i w:val="0"/>
          <w:noProof/>
          <w:color w:val="000000" w:themeColor="text1"/>
          <w:sz w:val="24"/>
        </w:rPr>
        <w:t>5</w:t>
      </w:r>
      <w:r w:rsidRPr="00B55FA8">
        <w:rPr>
          <w:b/>
          <w:i w:val="0"/>
          <w:color w:val="000000" w:themeColor="text1"/>
          <w:sz w:val="24"/>
        </w:rPr>
        <w:fldChar w:fldCharType="end"/>
      </w:r>
      <w:r w:rsidRPr="00B55FA8">
        <w:rPr>
          <w:b/>
          <w:i w:val="0"/>
          <w:color w:val="000000" w:themeColor="text1"/>
          <w:sz w:val="24"/>
          <w:lang w:val="en-US"/>
        </w:rPr>
        <w:t xml:space="preserve"> Progam Coding Aplikasi</w:t>
      </w:r>
      <w:bookmarkEnd w:id="195"/>
    </w:p>
    <w:p w14:paraId="300BCE88" w14:textId="33D2FEF5" w:rsidR="0009170F" w:rsidRDefault="00B55FA8" w:rsidP="00B55FA8">
      <w:pPr>
        <w:rPr>
          <w:rFonts w:ascii="Courier New" w:hAnsi="Courier New" w:cs="Courier New"/>
          <w:lang w:val="en-US"/>
        </w:rPr>
      </w:pPr>
      <w:r>
        <w:rPr>
          <w:rFonts w:ascii="Courier New" w:hAnsi="Courier New" w:cs="Courier New"/>
          <w:noProof/>
          <w:lang w:val="en-US"/>
        </w:rPr>
        <w:drawing>
          <wp:inline distT="0" distB="0" distL="0" distR="0" wp14:anchorId="0AA72834" wp14:editId="1812A9A4">
            <wp:extent cx="4024879" cy="636104"/>
            <wp:effectExtent l="0" t="0" r="0" b="0"/>
            <wp:docPr id="16221" name="Picture 16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1" name="blocks (5).png"/>
                    <pic:cNvPicPr/>
                  </pic:nvPicPr>
                  <pic:blipFill>
                    <a:blip r:embed="rId67">
                      <a:extLst>
                        <a:ext uri="{28A0092B-C50C-407E-A947-70E740481C1C}">
                          <a14:useLocalDpi xmlns:a14="http://schemas.microsoft.com/office/drawing/2010/main" val="0"/>
                        </a:ext>
                      </a:extLst>
                    </a:blip>
                    <a:stretch>
                      <a:fillRect/>
                    </a:stretch>
                  </pic:blipFill>
                  <pic:spPr>
                    <a:xfrm>
                      <a:off x="0" y="0"/>
                      <a:ext cx="4330281" cy="684371"/>
                    </a:xfrm>
                    <a:prstGeom prst="rect">
                      <a:avLst/>
                    </a:prstGeom>
                  </pic:spPr>
                </pic:pic>
              </a:graphicData>
            </a:graphic>
          </wp:inline>
        </w:drawing>
      </w:r>
      <w:r>
        <w:rPr>
          <w:rFonts w:ascii="Courier New" w:hAnsi="Courier New" w:cs="Courier New"/>
          <w:noProof/>
          <w:lang w:val="en-US"/>
        </w:rPr>
        <w:drawing>
          <wp:inline distT="0" distB="0" distL="0" distR="0" wp14:anchorId="4274E3AC" wp14:editId="4C357580">
            <wp:extent cx="4124739" cy="1225937"/>
            <wp:effectExtent l="0" t="0" r="0" b="0"/>
            <wp:docPr id="16226" name="Picture 16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 name="blocks.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205995" cy="1250088"/>
                    </a:xfrm>
                    <a:prstGeom prst="rect">
                      <a:avLst/>
                    </a:prstGeom>
                  </pic:spPr>
                </pic:pic>
              </a:graphicData>
            </a:graphic>
          </wp:inline>
        </w:drawing>
      </w:r>
      <w:r>
        <w:rPr>
          <w:rFonts w:ascii="Courier New" w:hAnsi="Courier New" w:cs="Courier New"/>
          <w:noProof/>
          <w:lang w:val="en-US"/>
        </w:rPr>
        <w:drawing>
          <wp:inline distT="0" distB="0" distL="0" distR="0" wp14:anchorId="12AD0EE6" wp14:editId="5B7FA270">
            <wp:extent cx="2723322" cy="1620886"/>
            <wp:effectExtent l="0" t="0" r="1270" b="0"/>
            <wp:docPr id="16224" name="Picture 16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4" name="blocks (2).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740509" cy="1631115"/>
                    </a:xfrm>
                    <a:prstGeom prst="rect">
                      <a:avLst/>
                    </a:prstGeom>
                  </pic:spPr>
                </pic:pic>
              </a:graphicData>
            </a:graphic>
          </wp:inline>
        </w:drawing>
      </w:r>
      <w:r>
        <w:rPr>
          <w:rFonts w:ascii="Courier New" w:hAnsi="Courier New" w:cs="Courier New"/>
          <w:noProof/>
          <w:lang w:val="en-US"/>
        </w:rPr>
        <w:drawing>
          <wp:inline distT="0" distB="0" distL="0" distR="0" wp14:anchorId="408BC6E2" wp14:editId="6156A67C">
            <wp:extent cx="2564296" cy="1526236"/>
            <wp:effectExtent l="0" t="0" r="7620" b="0"/>
            <wp:docPr id="16225" name="Picture 16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 name="blocks (1).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578500" cy="1534690"/>
                    </a:xfrm>
                    <a:prstGeom prst="rect">
                      <a:avLst/>
                    </a:prstGeom>
                  </pic:spPr>
                </pic:pic>
              </a:graphicData>
            </a:graphic>
          </wp:inline>
        </w:drawing>
      </w:r>
      <w:r>
        <w:rPr>
          <w:rFonts w:ascii="Courier New" w:hAnsi="Courier New" w:cs="Courier New"/>
          <w:noProof/>
          <w:lang w:val="en-US"/>
        </w:rPr>
        <w:drawing>
          <wp:inline distT="0" distB="0" distL="0" distR="0" wp14:anchorId="3F1662FB" wp14:editId="41482011">
            <wp:extent cx="3061252" cy="1822018"/>
            <wp:effectExtent l="0" t="0" r="6350" b="6985"/>
            <wp:docPr id="16223" name="Picture 16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3" name="blocks (3).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066017" cy="1824854"/>
                    </a:xfrm>
                    <a:prstGeom prst="rect">
                      <a:avLst/>
                    </a:prstGeom>
                  </pic:spPr>
                </pic:pic>
              </a:graphicData>
            </a:graphic>
          </wp:inline>
        </w:drawing>
      </w:r>
      <w:r>
        <w:rPr>
          <w:rFonts w:ascii="Courier New" w:hAnsi="Courier New" w:cs="Courier New"/>
          <w:noProof/>
          <w:lang w:val="en-US"/>
        </w:rPr>
        <w:drawing>
          <wp:inline distT="0" distB="0" distL="0" distR="0" wp14:anchorId="66D89F37" wp14:editId="45560E38">
            <wp:extent cx="1510748" cy="511838"/>
            <wp:effectExtent l="0" t="0" r="0" b="2540"/>
            <wp:docPr id="16222" name="Picture 16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2" name="blocks (4).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516210" cy="513689"/>
                    </a:xfrm>
                    <a:prstGeom prst="rect">
                      <a:avLst/>
                    </a:prstGeom>
                  </pic:spPr>
                </pic:pic>
              </a:graphicData>
            </a:graphic>
          </wp:inline>
        </w:drawing>
      </w:r>
    </w:p>
    <w:p w14:paraId="4FFF0568" w14:textId="77777777" w:rsidR="0009170F" w:rsidRDefault="0009170F" w:rsidP="0009170F">
      <w:pPr>
        <w:rPr>
          <w:rFonts w:ascii="Courier New" w:hAnsi="Courier New" w:cs="Courier New"/>
          <w:lang w:val="en-US"/>
        </w:rPr>
      </w:pPr>
    </w:p>
    <w:p w14:paraId="279CCFFB" w14:textId="77777777" w:rsidR="0009170F" w:rsidRDefault="0009170F" w:rsidP="0009170F">
      <w:pPr>
        <w:rPr>
          <w:rFonts w:ascii="Courier New" w:hAnsi="Courier New" w:cs="Courier New"/>
          <w:lang w:val="en-US"/>
        </w:rPr>
      </w:pPr>
    </w:p>
    <w:p w14:paraId="17D49FBB" w14:textId="77777777" w:rsidR="0009170F" w:rsidRDefault="0009170F" w:rsidP="0009170F">
      <w:pPr>
        <w:rPr>
          <w:rFonts w:ascii="Courier New" w:hAnsi="Courier New" w:cs="Courier New"/>
          <w:lang w:val="en-US"/>
        </w:rPr>
        <w:sectPr w:rsidR="0009170F" w:rsidSect="00ED3BCD">
          <w:pgSz w:w="11906" w:h="16838"/>
          <w:pgMar w:top="2268" w:right="1701" w:bottom="1701" w:left="2268" w:header="708" w:footer="708" w:gutter="0"/>
          <w:pgNumType w:fmt="upperLetter"/>
          <w:cols w:space="708"/>
          <w:titlePg/>
          <w:docGrid w:linePitch="360"/>
        </w:sectPr>
      </w:pPr>
    </w:p>
    <w:p w14:paraId="0B060909" w14:textId="016244AF" w:rsidR="0009170F" w:rsidRPr="00B55FA8" w:rsidRDefault="0009170F" w:rsidP="0009170F">
      <w:pPr>
        <w:pStyle w:val="Caption"/>
        <w:keepNext/>
        <w:rPr>
          <w:b/>
          <w:i w:val="0"/>
          <w:color w:val="000000" w:themeColor="text1"/>
          <w:sz w:val="24"/>
        </w:rPr>
      </w:pPr>
      <w:bookmarkStart w:id="196" w:name="_Toc73435724"/>
      <w:r w:rsidRPr="00B55FA8">
        <w:rPr>
          <w:b/>
          <w:i w:val="0"/>
          <w:color w:val="000000" w:themeColor="text1"/>
          <w:sz w:val="24"/>
        </w:rPr>
        <w:t xml:space="preserve">Lampiran </w:t>
      </w:r>
      <w:r w:rsidRPr="00B55FA8">
        <w:rPr>
          <w:b/>
          <w:i w:val="0"/>
          <w:color w:val="000000" w:themeColor="text1"/>
          <w:sz w:val="24"/>
        </w:rPr>
        <w:fldChar w:fldCharType="begin"/>
      </w:r>
      <w:r w:rsidRPr="00B55FA8">
        <w:rPr>
          <w:b/>
          <w:i w:val="0"/>
          <w:color w:val="000000" w:themeColor="text1"/>
          <w:sz w:val="24"/>
        </w:rPr>
        <w:instrText xml:space="preserve"> SEQ Lampiran \* ARABIC </w:instrText>
      </w:r>
      <w:r w:rsidRPr="00B55FA8">
        <w:rPr>
          <w:b/>
          <w:i w:val="0"/>
          <w:color w:val="000000" w:themeColor="text1"/>
          <w:sz w:val="24"/>
        </w:rPr>
        <w:fldChar w:fldCharType="separate"/>
      </w:r>
      <w:r w:rsidR="00713366">
        <w:rPr>
          <w:b/>
          <w:i w:val="0"/>
          <w:noProof/>
          <w:color w:val="000000" w:themeColor="text1"/>
          <w:sz w:val="24"/>
        </w:rPr>
        <w:t>6</w:t>
      </w:r>
      <w:r w:rsidRPr="00B55FA8">
        <w:rPr>
          <w:b/>
          <w:i w:val="0"/>
          <w:color w:val="000000" w:themeColor="text1"/>
          <w:sz w:val="24"/>
        </w:rPr>
        <w:fldChar w:fldCharType="end"/>
      </w:r>
      <w:r w:rsidR="001C1A75" w:rsidRPr="00B55FA8">
        <w:rPr>
          <w:b/>
          <w:i w:val="0"/>
          <w:color w:val="000000" w:themeColor="text1"/>
          <w:sz w:val="24"/>
          <w:lang w:val="en-US"/>
        </w:rPr>
        <w:t xml:space="preserve"> Surat Kesedian P</w:t>
      </w:r>
      <w:r w:rsidRPr="00B55FA8">
        <w:rPr>
          <w:b/>
          <w:i w:val="0"/>
          <w:color w:val="000000" w:themeColor="text1"/>
          <w:sz w:val="24"/>
          <w:lang w:val="en-US"/>
        </w:rPr>
        <w:t>embimbing 1</w:t>
      </w:r>
      <w:bookmarkEnd w:id="196"/>
    </w:p>
    <w:p w14:paraId="66ACFE14" w14:textId="07B33C8B" w:rsidR="0009170F" w:rsidRDefault="000F6E37" w:rsidP="0009170F">
      <w:pPr>
        <w:keepNext/>
      </w:pPr>
      <w:r>
        <w:rPr>
          <w:noProof/>
          <w:lang w:val="en-US"/>
        </w:rPr>
        <w:drawing>
          <wp:inline distT="0" distB="0" distL="0" distR="0" wp14:anchorId="0226618A" wp14:editId="5432CA11">
            <wp:extent cx="5039995" cy="7004685"/>
            <wp:effectExtent l="0" t="0" r="8255" b="5715"/>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yib pmbing 1.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39995" cy="7004685"/>
                    </a:xfrm>
                    <a:prstGeom prst="rect">
                      <a:avLst/>
                    </a:prstGeom>
                  </pic:spPr>
                </pic:pic>
              </a:graphicData>
            </a:graphic>
          </wp:inline>
        </w:drawing>
      </w:r>
    </w:p>
    <w:p w14:paraId="5C367192" w14:textId="77777777" w:rsidR="0009170F" w:rsidRDefault="0009170F" w:rsidP="0009170F">
      <w:pPr>
        <w:pStyle w:val="Caption"/>
        <w:keepNext/>
        <w:rPr>
          <w:rFonts w:eastAsia="SimSun"/>
          <w:lang w:eastAsia="zh-CN"/>
        </w:rPr>
      </w:pPr>
    </w:p>
    <w:p w14:paraId="2FAFD12C" w14:textId="77777777" w:rsidR="0009170F" w:rsidRDefault="0009170F" w:rsidP="0009170F">
      <w:pPr>
        <w:pStyle w:val="Caption"/>
        <w:keepNext/>
        <w:rPr>
          <w:rFonts w:eastAsia="SimSun"/>
          <w:lang w:eastAsia="zh-CN"/>
        </w:rPr>
      </w:pPr>
    </w:p>
    <w:p w14:paraId="7738267A" w14:textId="2C8499D0" w:rsidR="0009170F" w:rsidRPr="00B55FA8" w:rsidRDefault="0009170F" w:rsidP="0009170F">
      <w:pPr>
        <w:pStyle w:val="Caption"/>
        <w:keepNext/>
        <w:rPr>
          <w:b/>
          <w:i w:val="0"/>
          <w:color w:val="000000" w:themeColor="text1"/>
          <w:sz w:val="24"/>
        </w:rPr>
      </w:pPr>
      <w:bookmarkStart w:id="197" w:name="_Toc73435725"/>
      <w:r w:rsidRPr="00B55FA8">
        <w:rPr>
          <w:b/>
          <w:i w:val="0"/>
          <w:color w:val="000000" w:themeColor="text1"/>
          <w:sz w:val="24"/>
        </w:rPr>
        <w:t xml:space="preserve">Lampiran </w:t>
      </w:r>
      <w:r w:rsidRPr="00B55FA8">
        <w:rPr>
          <w:b/>
          <w:i w:val="0"/>
          <w:color w:val="000000" w:themeColor="text1"/>
          <w:sz w:val="24"/>
        </w:rPr>
        <w:fldChar w:fldCharType="begin"/>
      </w:r>
      <w:r w:rsidRPr="00B55FA8">
        <w:rPr>
          <w:b/>
          <w:i w:val="0"/>
          <w:color w:val="000000" w:themeColor="text1"/>
          <w:sz w:val="24"/>
        </w:rPr>
        <w:instrText xml:space="preserve"> SEQ Lampiran \* ARABIC </w:instrText>
      </w:r>
      <w:r w:rsidRPr="00B55FA8">
        <w:rPr>
          <w:b/>
          <w:i w:val="0"/>
          <w:color w:val="000000" w:themeColor="text1"/>
          <w:sz w:val="24"/>
        </w:rPr>
        <w:fldChar w:fldCharType="separate"/>
      </w:r>
      <w:r w:rsidR="00713366">
        <w:rPr>
          <w:b/>
          <w:i w:val="0"/>
          <w:noProof/>
          <w:color w:val="000000" w:themeColor="text1"/>
          <w:sz w:val="24"/>
        </w:rPr>
        <w:t>7</w:t>
      </w:r>
      <w:r w:rsidRPr="00B55FA8">
        <w:rPr>
          <w:b/>
          <w:i w:val="0"/>
          <w:color w:val="000000" w:themeColor="text1"/>
          <w:sz w:val="24"/>
        </w:rPr>
        <w:fldChar w:fldCharType="end"/>
      </w:r>
      <w:r w:rsidR="001C1A75" w:rsidRPr="00B55FA8">
        <w:rPr>
          <w:b/>
          <w:i w:val="0"/>
          <w:color w:val="000000" w:themeColor="text1"/>
          <w:sz w:val="24"/>
          <w:lang w:val="en-US"/>
        </w:rPr>
        <w:t xml:space="preserve"> Surat Kesedian Pembimbing </w:t>
      </w:r>
      <w:r w:rsidRPr="00B55FA8">
        <w:rPr>
          <w:b/>
          <w:i w:val="0"/>
          <w:color w:val="000000" w:themeColor="text1"/>
          <w:sz w:val="24"/>
          <w:lang w:val="en-US"/>
        </w:rPr>
        <w:t xml:space="preserve"> 2</w:t>
      </w:r>
      <w:bookmarkEnd w:id="197"/>
    </w:p>
    <w:p w14:paraId="4369D9B0" w14:textId="3D767132" w:rsidR="005E66F4" w:rsidRPr="0009170F" w:rsidRDefault="000F6E37" w:rsidP="0009170F">
      <w:pPr>
        <w:rPr>
          <w:rFonts w:ascii="Courier New" w:hAnsi="Courier New" w:cs="Courier New"/>
          <w:lang w:val="en-US"/>
        </w:rPr>
      </w:pPr>
      <w:r>
        <w:rPr>
          <w:rFonts w:ascii="Courier New" w:hAnsi="Courier New" w:cs="Courier New"/>
          <w:noProof/>
          <w:lang w:val="en-US"/>
        </w:rPr>
        <w:drawing>
          <wp:inline distT="0" distB="0" distL="0" distR="0" wp14:anchorId="03E161B6" wp14:editId="0FF90727">
            <wp:extent cx="5039995" cy="6936105"/>
            <wp:effectExtent l="0" t="0" r="8255" b="0"/>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yib pmbing 2.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6936105"/>
                    </a:xfrm>
                    <a:prstGeom prst="rect">
                      <a:avLst/>
                    </a:prstGeom>
                  </pic:spPr>
                </pic:pic>
              </a:graphicData>
            </a:graphic>
          </wp:inline>
        </w:drawing>
      </w:r>
    </w:p>
    <w:p w14:paraId="7C2DC422" w14:textId="04D8670B" w:rsidR="0009170F" w:rsidRPr="00B55FA8" w:rsidRDefault="0009170F" w:rsidP="0009170F">
      <w:pPr>
        <w:pStyle w:val="Caption"/>
        <w:keepNext/>
        <w:rPr>
          <w:b/>
          <w:i w:val="0"/>
          <w:color w:val="000000" w:themeColor="text1"/>
          <w:sz w:val="24"/>
        </w:rPr>
      </w:pPr>
      <w:bookmarkStart w:id="198" w:name="_Toc73435726"/>
      <w:r w:rsidRPr="00B55FA8">
        <w:rPr>
          <w:b/>
          <w:i w:val="0"/>
          <w:color w:val="000000" w:themeColor="text1"/>
          <w:sz w:val="24"/>
        </w:rPr>
        <w:t xml:space="preserve">Lampiran </w:t>
      </w:r>
      <w:r w:rsidRPr="00B55FA8">
        <w:rPr>
          <w:b/>
          <w:i w:val="0"/>
          <w:color w:val="000000" w:themeColor="text1"/>
          <w:sz w:val="24"/>
        </w:rPr>
        <w:fldChar w:fldCharType="begin"/>
      </w:r>
      <w:r w:rsidRPr="00B55FA8">
        <w:rPr>
          <w:b/>
          <w:i w:val="0"/>
          <w:color w:val="000000" w:themeColor="text1"/>
          <w:sz w:val="24"/>
        </w:rPr>
        <w:instrText xml:space="preserve"> SEQ Lampiran \* ARABIC </w:instrText>
      </w:r>
      <w:r w:rsidRPr="00B55FA8">
        <w:rPr>
          <w:b/>
          <w:i w:val="0"/>
          <w:color w:val="000000" w:themeColor="text1"/>
          <w:sz w:val="24"/>
        </w:rPr>
        <w:fldChar w:fldCharType="separate"/>
      </w:r>
      <w:r w:rsidR="00713366">
        <w:rPr>
          <w:b/>
          <w:i w:val="0"/>
          <w:noProof/>
          <w:color w:val="000000" w:themeColor="text1"/>
          <w:sz w:val="24"/>
        </w:rPr>
        <w:t>8</w:t>
      </w:r>
      <w:r w:rsidRPr="00B55FA8">
        <w:rPr>
          <w:b/>
          <w:i w:val="0"/>
          <w:color w:val="000000" w:themeColor="text1"/>
          <w:sz w:val="24"/>
        </w:rPr>
        <w:fldChar w:fldCharType="end"/>
      </w:r>
      <w:r w:rsidRPr="00B55FA8">
        <w:rPr>
          <w:b/>
          <w:i w:val="0"/>
          <w:color w:val="000000" w:themeColor="text1"/>
          <w:sz w:val="24"/>
          <w:lang w:val="en-US"/>
        </w:rPr>
        <w:t xml:space="preserve"> Surat Observasi TA</w:t>
      </w:r>
      <w:bookmarkEnd w:id="198"/>
    </w:p>
    <w:p w14:paraId="6516D96A" w14:textId="77777777" w:rsidR="006132AB" w:rsidRDefault="006132AB" w:rsidP="004159D1">
      <w:pPr>
        <w:jc w:val="center"/>
        <w:rPr>
          <w:b/>
          <w:lang w:val="en-US"/>
        </w:rPr>
        <w:sectPr w:rsidR="006132AB" w:rsidSect="00ED3BCD">
          <w:pgSz w:w="11906" w:h="16838"/>
          <w:pgMar w:top="2268" w:right="1701" w:bottom="1701" w:left="2268" w:header="708" w:footer="708" w:gutter="0"/>
          <w:pgNumType w:fmt="upperLetter"/>
          <w:cols w:space="708"/>
          <w:titlePg/>
          <w:docGrid w:linePitch="360"/>
        </w:sectPr>
      </w:pPr>
      <w:r>
        <w:rPr>
          <w:b/>
          <w:noProof/>
          <w:lang w:val="en-US"/>
        </w:rPr>
        <w:drawing>
          <wp:inline distT="0" distB="0" distL="0" distR="0" wp14:anchorId="3E4FDF4C" wp14:editId="776911CA">
            <wp:extent cx="5039995" cy="7144385"/>
            <wp:effectExtent l="0" t="0" r="8255" b="0"/>
            <wp:docPr id="16208" name="Picture 16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8" name="WhatsApp Image 2021-05-30 at 10.36.41.jpeg"/>
                    <pic:cNvPicPr/>
                  </pic:nvPicPr>
                  <pic:blipFill>
                    <a:blip r:embed="rId75">
                      <a:extLst>
                        <a:ext uri="{28A0092B-C50C-407E-A947-70E740481C1C}">
                          <a14:useLocalDpi xmlns:a14="http://schemas.microsoft.com/office/drawing/2010/main" val="0"/>
                        </a:ext>
                      </a:extLst>
                    </a:blip>
                    <a:stretch>
                      <a:fillRect/>
                    </a:stretch>
                  </pic:blipFill>
                  <pic:spPr>
                    <a:xfrm>
                      <a:off x="0" y="0"/>
                      <a:ext cx="5039995" cy="7144385"/>
                    </a:xfrm>
                    <a:prstGeom prst="rect">
                      <a:avLst/>
                    </a:prstGeom>
                  </pic:spPr>
                </pic:pic>
              </a:graphicData>
            </a:graphic>
          </wp:inline>
        </w:drawing>
      </w:r>
    </w:p>
    <w:p w14:paraId="40DDCDDA" w14:textId="041789C8" w:rsidR="001C1A75" w:rsidRPr="00B55FA8" w:rsidRDefault="001C1A75" w:rsidP="001C1A75">
      <w:pPr>
        <w:pStyle w:val="Caption"/>
        <w:keepNext/>
        <w:rPr>
          <w:b/>
          <w:i w:val="0"/>
          <w:color w:val="000000" w:themeColor="text1"/>
          <w:sz w:val="24"/>
        </w:rPr>
      </w:pPr>
      <w:bookmarkStart w:id="199" w:name="_Toc73435727"/>
      <w:r w:rsidRPr="00B55FA8">
        <w:rPr>
          <w:b/>
          <w:i w:val="0"/>
          <w:color w:val="000000" w:themeColor="text1"/>
          <w:sz w:val="24"/>
        </w:rPr>
        <w:t xml:space="preserve">Lampiran </w:t>
      </w:r>
      <w:r w:rsidRPr="00B55FA8">
        <w:rPr>
          <w:b/>
          <w:i w:val="0"/>
          <w:color w:val="000000" w:themeColor="text1"/>
          <w:sz w:val="24"/>
        </w:rPr>
        <w:fldChar w:fldCharType="begin"/>
      </w:r>
      <w:r w:rsidRPr="00B55FA8">
        <w:rPr>
          <w:b/>
          <w:i w:val="0"/>
          <w:color w:val="000000" w:themeColor="text1"/>
          <w:sz w:val="24"/>
        </w:rPr>
        <w:instrText xml:space="preserve"> SEQ Lampiran \* ARABIC </w:instrText>
      </w:r>
      <w:r w:rsidRPr="00B55FA8">
        <w:rPr>
          <w:b/>
          <w:i w:val="0"/>
          <w:color w:val="000000" w:themeColor="text1"/>
          <w:sz w:val="24"/>
        </w:rPr>
        <w:fldChar w:fldCharType="separate"/>
      </w:r>
      <w:r w:rsidR="00713366">
        <w:rPr>
          <w:b/>
          <w:i w:val="0"/>
          <w:noProof/>
          <w:color w:val="000000" w:themeColor="text1"/>
          <w:sz w:val="24"/>
        </w:rPr>
        <w:t>9</w:t>
      </w:r>
      <w:r w:rsidRPr="00B55FA8">
        <w:rPr>
          <w:b/>
          <w:i w:val="0"/>
          <w:color w:val="000000" w:themeColor="text1"/>
          <w:sz w:val="24"/>
        </w:rPr>
        <w:fldChar w:fldCharType="end"/>
      </w:r>
      <w:r w:rsidRPr="00B55FA8">
        <w:rPr>
          <w:b/>
          <w:i w:val="0"/>
          <w:color w:val="000000" w:themeColor="text1"/>
          <w:sz w:val="24"/>
          <w:lang w:val="en-US"/>
        </w:rPr>
        <w:t xml:space="preserve"> Dokumentasi Observasi</w:t>
      </w:r>
      <w:bookmarkEnd w:id="199"/>
    </w:p>
    <w:p w14:paraId="728FE9FC" w14:textId="7AEB6E6E" w:rsidR="006132AB" w:rsidRPr="004159D1" w:rsidRDefault="006132AB" w:rsidP="001C1A75">
      <w:pPr>
        <w:jc w:val="center"/>
        <w:rPr>
          <w:b/>
          <w:lang w:val="en-US"/>
        </w:rPr>
      </w:pPr>
      <w:r>
        <w:rPr>
          <w:b/>
          <w:noProof/>
          <w:lang w:val="en-US"/>
        </w:rPr>
        <w:drawing>
          <wp:inline distT="0" distB="0" distL="0" distR="0" wp14:anchorId="779824DB" wp14:editId="7783E919">
            <wp:extent cx="3951798" cy="2703389"/>
            <wp:effectExtent l="0" t="0" r="0" b="1905"/>
            <wp:docPr id="16211" name="Picture 16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1" name="WhatsApp Image 2021-05-21 at 11.42.13.jpe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977770" cy="2721156"/>
                    </a:xfrm>
                    <a:prstGeom prst="rect">
                      <a:avLst/>
                    </a:prstGeom>
                  </pic:spPr>
                </pic:pic>
              </a:graphicData>
            </a:graphic>
          </wp:inline>
        </w:drawing>
      </w:r>
      <w:r>
        <w:rPr>
          <w:b/>
          <w:noProof/>
          <w:lang w:val="en-US"/>
        </w:rPr>
        <w:drawing>
          <wp:inline distT="0" distB="0" distL="0" distR="0" wp14:anchorId="61A96FE9" wp14:editId="6113794A">
            <wp:extent cx="3959750" cy="2532085"/>
            <wp:effectExtent l="0" t="0" r="3175" b="1905"/>
            <wp:docPr id="16213" name="Picture 16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3" name="WhatsApp Image 2021-05-21 at 11.42.15 - Copy.jpe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969413" cy="2538264"/>
                    </a:xfrm>
                    <a:prstGeom prst="rect">
                      <a:avLst/>
                    </a:prstGeom>
                  </pic:spPr>
                </pic:pic>
              </a:graphicData>
            </a:graphic>
          </wp:inline>
        </w:drawing>
      </w:r>
      <w:r>
        <w:rPr>
          <w:b/>
          <w:noProof/>
          <w:lang w:val="en-US"/>
        </w:rPr>
        <w:drawing>
          <wp:inline distT="0" distB="0" distL="0" distR="0" wp14:anchorId="0404D32B" wp14:editId="0149FBFD">
            <wp:extent cx="3951605" cy="2362113"/>
            <wp:effectExtent l="0" t="0" r="0" b="635"/>
            <wp:docPr id="16212" name="Picture 16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2" name="WhatsApp Image 2021-05-21 at 11.42.16.jpeg"/>
                    <pic:cNvPicPr/>
                  </pic:nvPicPr>
                  <pic:blipFill>
                    <a:blip r:embed="rId78">
                      <a:extLst>
                        <a:ext uri="{28A0092B-C50C-407E-A947-70E740481C1C}">
                          <a14:useLocalDpi xmlns:a14="http://schemas.microsoft.com/office/drawing/2010/main" val="0"/>
                        </a:ext>
                      </a:extLst>
                    </a:blip>
                    <a:stretch>
                      <a:fillRect/>
                    </a:stretch>
                  </pic:blipFill>
                  <pic:spPr>
                    <a:xfrm>
                      <a:off x="0" y="0"/>
                      <a:ext cx="3985101" cy="2382136"/>
                    </a:xfrm>
                    <a:prstGeom prst="rect">
                      <a:avLst/>
                    </a:prstGeom>
                  </pic:spPr>
                </pic:pic>
              </a:graphicData>
            </a:graphic>
          </wp:inline>
        </w:drawing>
      </w:r>
    </w:p>
    <w:sectPr w:rsidR="006132AB" w:rsidRPr="004159D1" w:rsidSect="00ED3BCD">
      <w:pgSz w:w="11906" w:h="16838"/>
      <w:pgMar w:top="2268" w:right="1701" w:bottom="1701" w:left="2268" w:header="708" w:footer="708" w:gutter="0"/>
      <w:pgNumType w:fmt="upperLetter"/>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EC417E" w14:textId="77777777" w:rsidR="008C2F0C" w:rsidRDefault="008C2F0C">
      <w:pPr>
        <w:spacing w:line="240" w:lineRule="auto"/>
      </w:pPr>
      <w:r>
        <w:separator/>
      </w:r>
    </w:p>
  </w:endnote>
  <w:endnote w:type="continuationSeparator" w:id="0">
    <w:p w14:paraId="1F61DFC5" w14:textId="77777777" w:rsidR="008C2F0C" w:rsidRDefault="008C2F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等线">
    <w:altName w:val="MS Gothic"/>
    <w:panose1 w:val="00000000000000000000"/>
    <w:charset w:val="80"/>
    <w:family w:val="roman"/>
    <w:notTrueType/>
    <w:pitch w:val="default"/>
  </w:font>
  <w:font w:name="等线 Light">
    <w:altName w:val="MS Gothic"/>
    <w:panose1 w:val="00000000000000000000"/>
    <w:charset w:val="80"/>
    <w:family w:val="roman"/>
    <w:notTrueType/>
    <w:pitch w:val="default"/>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mic Sans MS">
    <w:panose1 w:val="030F0702030302020204"/>
    <w:charset w:val="00"/>
    <w:family w:val="script"/>
    <w:pitch w:val="variable"/>
    <w:sig w:usb0="00000287" w:usb1="00000013" w:usb2="00000000" w:usb3="00000000" w:csb0="0000009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8922029"/>
      <w:docPartObj>
        <w:docPartGallery w:val="Page Numbers (Bottom of Page)"/>
        <w:docPartUnique/>
      </w:docPartObj>
    </w:sdtPr>
    <w:sdtEndPr>
      <w:rPr>
        <w:noProof/>
      </w:rPr>
    </w:sdtEndPr>
    <w:sdtContent>
      <w:p w14:paraId="40C404C1" w14:textId="3B965EDF" w:rsidR="007B7D65" w:rsidRDefault="007B7D65">
        <w:pPr>
          <w:pStyle w:val="Footer"/>
          <w:jc w:val="center"/>
        </w:pPr>
        <w:r>
          <w:fldChar w:fldCharType="begin"/>
        </w:r>
        <w:r>
          <w:instrText xml:space="preserve"> PAGE   \* MERGEFORMAT </w:instrText>
        </w:r>
        <w:r>
          <w:fldChar w:fldCharType="separate"/>
        </w:r>
        <w:r w:rsidR="008C2F0C">
          <w:rPr>
            <w:noProof/>
          </w:rPr>
          <w:t>i</w:t>
        </w:r>
        <w:r>
          <w:rPr>
            <w:noProof/>
          </w:rPr>
          <w:fldChar w:fldCharType="end"/>
        </w:r>
      </w:p>
    </w:sdtContent>
  </w:sdt>
  <w:p w14:paraId="4B5D449D" w14:textId="77777777" w:rsidR="007B7D65" w:rsidRDefault="007B7D65">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7981103"/>
      <w:docPartObj>
        <w:docPartGallery w:val="Page Numbers (Bottom of Page)"/>
        <w:docPartUnique/>
      </w:docPartObj>
    </w:sdtPr>
    <w:sdtEndPr>
      <w:rPr>
        <w:noProof/>
      </w:rPr>
    </w:sdtEndPr>
    <w:sdtContent>
      <w:p w14:paraId="3E73105A" w14:textId="5651B28F" w:rsidR="007B7D65" w:rsidRDefault="007B7D65">
        <w:pPr>
          <w:pStyle w:val="Footer"/>
          <w:jc w:val="center"/>
        </w:pPr>
        <w:r>
          <w:fldChar w:fldCharType="begin"/>
        </w:r>
        <w:r>
          <w:instrText xml:space="preserve"> PAGE   \* MERGEFORMAT </w:instrText>
        </w:r>
        <w:r>
          <w:fldChar w:fldCharType="separate"/>
        </w:r>
        <w:r w:rsidR="00713366">
          <w:rPr>
            <w:noProof/>
          </w:rPr>
          <w:t>H</w:t>
        </w:r>
        <w:r>
          <w:rPr>
            <w:noProof/>
          </w:rPr>
          <w:fldChar w:fldCharType="end"/>
        </w:r>
        <w:r>
          <w:rPr>
            <w:noProof/>
            <w:lang w:val="en-US"/>
          </w:rPr>
          <w:t>-1</w:t>
        </w:r>
      </w:p>
    </w:sdtContent>
  </w:sdt>
  <w:p w14:paraId="5F471C58" w14:textId="77777777" w:rsidR="007B7D65" w:rsidRDefault="007B7D6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A1D5F1" w14:textId="77777777" w:rsidR="007B7D65" w:rsidRDefault="007B7D65">
    <w:pPr>
      <w:pStyle w:val="Footer"/>
      <w:jc w:val="center"/>
    </w:pPr>
  </w:p>
  <w:p w14:paraId="79995B16" w14:textId="77777777" w:rsidR="007B7D65" w:rsidRDefault="007B7D6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2805418"/>
      <w:docPartObj>
        <w:docPartGallery w:val="Page Numbers (Bottom of Page)"/>
        <w:docPartUnique/>
      </w:docPartObj>
    </w:sdtPr>
    <w:sdtEndPr>
      <w:rPr>
        <w:noProof/>
      </w:rPr>
    </w:sdtEndPr>
    <w:sdtContent>
      <w:p w14:paraId="6DFFAB9A" w14:textId="77777777" w:rsidR="007B7D65" w:rsidRDefault="007B7D65">
        <w:pPr>
          <w:pStyle w:val="Footer"/>
          <w:jc w:val="center"/>
        </w:pPr>
        <w:r>
          <w:fldChar w:fldCharType="begin"/>
        </w:r>
        <w:r>
          <w:instrText xml:space="preserve"> PAGE   \* MERGEFORMAT </w:instrText>
        </w:r>
        <w:r>
          <w:fldChar w:fldCharType="separate"/>
        </w:r>
        <w:r w:rsidR="00713366">
          <w:rPr>
            <w:noProof/>
          </w:rPr>
          <w:t>52</w:t>
        </w:r>
        <w:r>
          <w:rPr>
            <w:noProof/>
          </w:rPr>
          <w:fldChar w:fldCharType="end"/>
        </w:r>
      </w:p>
    </w:sdtContent>
  </w:sdt>
  <w:p w14:paraId="04671C99" w14:textId="77777777" w:rsidR="007B7D65" w:rsidRPr="006278A7" w:rsidRDefault="007B7D65" w:rsidP="006278A7">
    <w:pPr>
      <w:pStyle w:val="Footer"/>
      <w:jc w:val="center"/>
      <w:rPr>
        <w:lang w:val="en-US"/>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A6402" w14:textId="127E11E5" w:rsidR="007B7D65" w:rsidRDefault="007B7D65">
    <w:pPr>
      <w:pStyle w:val="Footer"/>
      <w:jc w:val="center"/>
    </w:pPr>
  </w:p>
  <w:p w14:paraId="1FCA4087" w14:textId="77777777" w:rsidR="007B7D65" w:rsidRDefault="007B7D6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38763" w14:textId="2E5325DA" w:rsidR="007B7D65" w:rsidRDefault="007B7D65">
    <w:pPr>
      <w:pStyle w:val="Footer"/>
      <w:jc w:val="center"/>
    </w:pPr>
  </w:p>
  <w:p w14:paraId="1B934B6B" w14:textId="77777777" w:rsidR="007B7D65" w:rsidRDefault="007B7D6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878982" w14:textId="25D3E206" w:rsidR="007B7D65" w:rsidRDefault="007B7D65">
    <w:pPr>
      <w:pStyle w:val="Footer"/>
      <w:jc w:val="center"/>
    </w:pPr>
  </w:p>
  <w:p w14:paraId="08B30F0E" w14:textId="77777777" w:rsidR="007B7D65" w:rsidRDefault="007B7D6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C1AB32" w14:textId="14108F10" w:rsidR="007B7D65" w:rsidRDefault="007B7D65">
    <w:pPr>
      <w:pStyle w:val="Footer"/>
      <w:jc w:val="center"/>
    </w:pPr>
  </w:p>
  <w:p w14:paraId="0B8673FA" w14:textId="77777777" w:rsidR="007B7D65" w:rsidRDefault="007B7D65">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9663220"/>
      <w:docPartObj>
        <w:docPartGallery w:val="Page Numbers (Bottom of Page)"/>
        <w:docPartUnique/>
      </w:docPartObj>
    </w:sdtPr>
    <w:sdtEndPr>
      <w:rPr>
        <w:noProof/>
      </w:rPr>
    </w:sdtEndPr>
    <w:sdtContent>
      <w:p w14:paraId="5A4D07CB" w14:textId="631B0389" w:rsidR="007B7D65" w:rsidRDefault="007B7D65">
        <w:pPr>
          <w:pStyle w:val="Footer"/>
          <w:jc w:val="center"/>
        </w:pPr>
        <w:r>
          <w:fldChar w:fldCharType="begin"/>
        </w:r>
        <w:r>
          <w:instrText xml:space="preserve"> PAGE   \* MERGEFORMAT </w:instrText>
        </w:r>
        <w:r>
          <w:fldChar w:fldCharType="separate"/>
        </w:r>
        <w:r w:rsidR="00713366">
          <w:rPr>
            <w:noProof/>
          </w:rPr>
          <w:t>51</w:t>
        </w:r>
        <w:r>
          <w:rPr>
            <w:noProof/>
          </w:rPr>
          <w:fldChar w:fldCharType="end"/>
        </w:r>
      </w:p>
    </w:sdtContent>
  </w:sdt>
  <w:p w14:paraId="4F38BCEE" w14:textId="77777777" w:rsidR="007B7D65" w:rsidRDefault="007B7D65">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3533555"/>
      <w:docPartObj>
        <w:docPartGallery w:val="Page Numbers (Bottom of Page)"/>
        <w:docPartUnique/>
      </w:docPartObj>
    </w:sdtPr>
    <w:sdtEndPr>
      <w:rPr>
        <w:noProof/>
      </w:rPr>
    </w:sdtEndPr>
    <w:sdtContent>
      <w:p w14:paraId="5E7622AE" w14:textId="2BC8C3C2" w:rsidR="007B7D65" w:rsidRDefault="007B7D65">
        <w:pPr>
          <w:pStyle w:val="Footer"/>
          <w:jc w:val="center"/>
        </w:pPr>
        <w:r>
          <w:fldChar w:fldCharType="begin"/>
        </w:r>
        <w:r>
          <w:instrText xml:space="preserve"> PAGE   \* MERGEFORMAT </w:instrText>
        </w:r>
        <w:r>
          <w:fldChar w:fldCharType="separate"/>
        </w:r>
        <w:r w:rsidR="00713366">
          <w:rPr>
            <w:noProof/>
          </w:rPr>
          <w:t>I</w:t>
        </w:r>
        <w:r>
          <w:rPr>
            <w:noProof/>
          </w:rPr>
          <w:fldChar w:fldCharType="end"/>
        </w:r>
        <w:r>
          <w:rPr>
            <w:noProof/>
            <w:lang w:val="en-US"/>
          </w:rPr>
          <w:t>-1</w:t>
        </w:r>
      </w:p>
    </w:sdtContent>
  </w:sdt>
  <w:p w14:paraId="751D4D57" w14:textId="77777777" w:rsidR="007B7D65" w:rsidRPr="006278A7" w:rsidRDefault="007B7D65" w:rsidP="006278A7">
    <w:pPr>
      <w:pStyle w:val="Footer"/>
      <w:jc w:val="cen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A9F15" w14:textId="77777777" w:rsidR="008C2F0C" w:rsidRDefault="008C2F0C">
      <w:pPr>
        <w:spacing w:line="240" w:lineRule="auto"/>
      </w:pPr>
      <w:r>
        <w:separator/>
      </w:r>
    </w:p>
  </w:footnote>
  <w:footnote w:type="continuationSeparator" w:id="0">
    <w:p w14:paraId="6CD01FD6" w14:textId="77777777" w:rsidR="008C2F0C" w:rsidRDefault="008C2F0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2630210"/>
      <w:docPartObj>
        <w:docPartGallery w:val="Page Numbers (Top of Page)"/>
        <w:docPartUnique/>
      </w:docPartObj>
    </w:sdtPr>
    <w:sdtEndPr>
      <w:rPr>
        <w:noProof/>
      </w:rPr>
    </w:sdtEndPr>
    <w:sdtContent>
      <w:p w14:paraId="27FDF9C5" w14:textId="77777777" w:rsidR="007B7D65" w:rsidRDefault="007B7D65">
        <w:pPr>
          <w:pStyle w:val="Header"/>
          <w:jc w:val="right"/>
        </w:pPr>
        <w:r>
          <w:fldChar w:fldCharType="begin"/>
        </w:r>
        <w:r>
          <w:instrText xml:space="preserve"> PAGE   \* MERGEFORMAT </w:instrText>
        </w:r>
        <w:r>
          <w:fldChar w:fldCharType="separate"/>
        </w:r>
        <w:r w:rsidR="00713366">
          <w:rPr>
            <w:noProof/>
          </w:rPr>
          <w:t>6</w:t>
        </w:r>
        <w:r>
          <w:rPr>
            <w:noProof/>
          </w:rPr>
          <w:fldChar w:fldCharType="end"/>
        </w:r>
      </w:p>
    </w:sdtContent>
  </w:sdt>
  <w:p w14:paraId="5563C040" w14:textId="77777777" w:rsidR="007B7D65" w:rsidRDefault="007B7D6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2008817"/>
      <w:docPartObj>
        <w:docPartGallery w:val="Page Numbers (Top of Page)"/>
        <w:docPartUnique/>
      </w:docPartObj>
    </w:sdtPr>
    <w:sdtEndPr>
      <w:rPr>
        <w:noProof/>
      </w:rPr>
    </w:sdtEndPr>
    <w:sdtContent>
      <w:p w14:paraId="63EEF7EB" w14:textId="4A25E420" w:rsidR="007B7D65" w:rsidRDefault="007B7D65">
        <w:pPr>
          <w:pStyle w:val="Header"/>
          <w:jc w:val="right"/>
        </w:pPr>
        <w:r>
          <w:fldChar w:fldCharType="begin"/>
        </w:r>
        <w:r>
          <w:instrText xml:space="preserve"> PAGE   \* MERGEFORMAT </w:instrText>
        </w:r>
        <w:r>
          <w:fldChar w:fldCharType="separate"/>
        </w:r>
        <w:r w:rsidR="00713366">
          <w:rPr>
            <w:noProof/>
          </w:rPr>
          <w:t>29</w:t>
        </w:r>
        <w:r>
          <w:rPr>
            <w:noProof/>
          </w:rPr>
          <w:fldChar w:fldCharType="end"/>
        </w:r>
      </w:p>
    </w:sdtContent>
  </w:sdt>
  <w:p w14:paraId="660E5A95" w14:textId="77777777" w:rsidR="007B7D65" w:rsidRDefault="007B7D6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4674022"/>
      <w:docPartObj>
        <w:docPartGallery w:val="Page Numbers (Top of Page)"/>
        <w:docPartUnique/>
      </w:docPartObj>
    </w:sdtPr>
    <w:sdtEndPr>
      <w:rPr>
        <w:noProof/>
      </w:rPr>
    </w:sdtEndPr>
    <w:sdtContent>
      <w:p w14:paraId="6445EA25" w14:textId="77777777" w:rsidR="007B7D65" w:rsidRDefault="007B7D65">
        <w:pPr>
          <w:pStyle w:val="Header"/>
          <w:jc w:val="right"/>
        </w:pPr>
        <w:r>
          <w:fldChar w:fldCharType="begin"/>
        </w:r>
        <w:r>
          <w:instrText xml:space="preserve"> PAGE   \* MERGEFORMAT </w:instrText>
        </w:r>
        <w:r>
          <w:fldChar w:fldCharType="separate"/>
        </w:r>
        <w:r w:rsidR="00713366">
          <w:rPr>
            <w:noProof/>
          </w:rPr>
          <w:t>32</w:t>
        </w:r>
        <w:r>
          <w:rPr>
            <w:noProof/>
          </w:rPr>
          <w:fldChar w:fldCharType="end"/>
        </w:r>
      </w:p>
    </w:sdtContent>
  </w:sdt>
  <w:p w14:paraId="69347D3B" w14:textId="77777777" w:rsidR="007B7D65" w:rsidRDefault="007B7D6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0653770"/>
      <w:docPartObj>
        <w:docPartGallery w:val="Page Numbers (Top of Page)"/>
        <w:docPartUnique/>
      </w:docPartObj>
    </w:sdtPr>
    <w:sdtEndPr>
      <w:rPr>
        <w:noProof/>
      </w:rPr>
    </w:sdtEndPr>
    <w:sdtContent>
      <w:p w14:paraId="0C78D6FD" w14:textId="77777777" w:rsidR="007B7D65" w:rsidRDefault="007B7D65">
        <w:pPr>
          <w:pStyle w:val="Header"/>
          <w:jc w:val="right"/>
        </w:pPr>
        <w:r>
          <w:fldChar w:fldCharType="begin"/>
        </w:r>
        <w:r>
          <w:instrText xml:space="preserve"> PAGE   \* MERGEFORMAT </w:instrText>
        </w:r>
        <w:r>
          <w:fldChar w:fldCharType="separate"/>
        </w:r>
        <w:r w:rsidR="00713366">
          <w:rPr>
            <w:noProof/>
          </w:rPr>
          <w:t>44</w:t>
        </w:r>
        <w:r>
          <w:rPr>
            <w:noProof/>
          </w:rPr>
          <w:fldChar w:fldCharType="end"/>
        </w:r>
      </w:p>
    </w:sdtContent>
  </w:sdt>
  <w:p w14:paraId="12DC55D8" w14:textId="77777777" w:rsidR="007B7D65" w:rsidRDefault="007B7D6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7746464"/>
      <w:docPartObj>
        <w:docPartGallery w:val="Page Numbers (Top of Page)"/>
        <w:docPartUnique/>
      </w:docPartObj>
    </w:sdtPr>
    <w:sdtEndPr>
      <w:rPr>
        <w:noProof/>
      </w:rPr>
    </w:sdtEndPr>
    <w:sdtContent>
      <w:p w14:paraId="548E9551" w14:textId="77777777" w:rsidR="007B7D65" w:rsidRDefault="007B7D65">
        <w:pPr>
          <w:pStyle w:val="Header"/>
          <w:jc w:val="right"/>
        </w:pPr>
        <w:r>
          <w:fldChar w:fldCharType="begin"/>
        </w:r>
        <w:r>
          <w:instrText xml:space="preserve"> PAGE   \* MERGEFORMAT </w:instrText>
        </w:r>
        <w:r>
          <w:fldChar w:fldCharType="separate"/>
        </w:r>
        <w:r w:rsidR="00713366">
          <w:rPr>
            <w:noProof/>
          </w:rPr>
          <w:t>49</w:t>
        </w:r>
        <w:r>
          <w:rPr>
            <w:noProof/>
          </w:rPr>
          <w:fldChar w:fldCharType="end"/>
        </w:r>
      </w:p>
    </w:sdtContent>
  </w:sdt>
  <w:p w14:paraId="7D032348" w14:textId="77777777" w:rsidR="007B7D65" w:rsidRDefault="007B7D6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87737" w14:textId="4BDD718F" w:rsidR="007B7D65" w:rsidRDefault="007B7D65">
    <w:pPr>
      <w:pStyle w:val="Header"/>
      <w:jc w:val="right"/>
    </w:pPr>
  </w:p>
  <w:p w14:paraId="4D125F7B" w14:textId="77777777" w:rsidR="007B7D65" w:rsidRDefault="007B7D6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A5E61"/>
    <w:multiLevelType w:val="multilevel"/>
    <w:tmpl w:val="CD908CE4"/>
    <w:lvl w:ilvl="0">
      <w:start w:val="1"/>
      <w:numFmt w:val="decimal"/>
      <w:lvlText w:val="4.3.%1"/>
      <w:lvlJc w:val="left"/>
      <w:pPr>
        <w:ind w:left="2520" w:hanging="360"/>
      </w:pPr>
      <w:rPr>
        <w:rFonts w:hint="default"/>
        <w:i w:val="0"/>
      </w:rPr>
    </w:lvl>
    <w:lvl w:ilvl="1">
      <w:start w:val="1"/>
      <w:numFmt w:val="lowerLetter"/>
      <w:lvlText w:val="%2."/>
      <w:lvlJc w:val="left"/>
      <w:pPr>
        <w:ind w:left="1964" w:hanging="360"/>
      </w:pPr>
    </w:lvl>
    <w:lvl w:ilvl="2">
      <w:start w:val="1"/>
      <w:numFmt w:val="lowerRoman"/>
      <w:lvlText w:val="%3."/>
      <w:lvlJc w:val="right"/>
      <w:pPr>
        <w:ind w:left="2684" w:hanging="180"/>
      </w:pPr>
    </w:lvl>
    <w:lvl w:ilvl="3">
      <w:start w:val="1"/>
      <w:numFmt w:val="decimal"/>
      <w:lvlText w:val="%4."/>
      <w:lvlJc w:val="left"/>
      <w:pPr>
        <w:ind w:left="3404" w:hanging="360"/>
      </w:pPr>
    </w:lvl>
    <w:lvl w:ilvl="4">
      <w:start w:val="1"/>
      <w:numFmt w:val="lowerLetter"/>
      <w:lvlText w:val="%5."/>
      <w:lvlJc w:val="left"/>
      <w:pPr>
        <w:ind w:left="4124" w:hanging="360"/>
      </w:pPr>
    </w:lvl>
    <w:lvl w:ilvl="5">
      <w:start w:val="1"/>
      <w:numFmt w:val="lowerRoman"/>
      <w:lvlText w:val="%6."/>
      <w:lvlJc w:val="right"/>
      <w:pPr>
        <w:ind w:left="4844" w:hanging="180"/>
      </w:pPr>
    </w:lvl>
    <w:lvl w:ilvl="6">
      <w:start w:val="1"/>
      <w:numFmt w:val="decimal"/>
      <w:lvlText w:val="%7."/>
      <w:lvlJc w:val="left"/>
      <w:pPr>
        <w:ind w:left="5564" w:hanging="360"/>
      </w:pPr>
    </w:lvl>
    <w:lvl w:ilvl="7">
      <w:start w:val="1"/>
      <w:numFmt w:val="lowerLetter"/>
      <w:lvlText w:val="%8."/>
      <w:lvlJc w:val="left"/>
      <w:pPr>
        <w:ind w:left="6284" w:hanging="360"/>
      </w:pPr>
    </w:lvl>
    <w:lvl w:ilvl="8">
      <w:start w:val="1"/>
      <w:numFmt w:val="lowerRoman"/>
      <w:lvlText w:val="%9."/>
      <w:lvlJc w:val="right"/>
      <w:pPr>
        <w:ind w:left="7004" w:hanging="180"/>
      </w:pPr>
    </w:lvl>
  </w:abstractNum>
  <w:abstractNum w:abstractNumId="1">
    <w:nsid w:val="02C160B0"/>
    <w:multiLevelType w:val="multilevel"/>
    <w:tmpl w:val="02C160B0"/>
    <w:lvl w:ilvl="0">
      <w:start w:val="1"/>
      <w:numFmt w:val="decimal"/>
      <w:lvlText w:val="3.%1"/>
      <w:lvlJc w:val="center"/>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88621A0"/>
    <w:multiLevelType w:val="hybridMultilevel"/>
    <w:tmpl w:val="440AA22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0AAC07CD"/>
    <w:multiLevelType w:val="multilevel"/>
    <w:tmpl w:val="2D4C083A"/>
    <w:lvl w:ilvl="0">
      <w:start w:val="1"/>
      <w:numFmt w:val="decimal"/>
      <w:lvlText w:val="%1."/>
      <w:lvlJc w:val="left"/>
      <w:pPr>
        <w:ind w:left="720" w:hanging="360"/>
      </w:pPr>
    </w:lvl>
    <w:lvl w:ilvl="1">
      <w:start w:val="1"/>
      <w:numFmt w:val="decimal"/>
      <w:isLgl/>
      <w:lvlText w:val="%1.%2."/>
      <w:lvlJc w:val="left"/>
      <w:pPr>
        <w:ind w:left="1506" w:hanging="540"/>
      </w:pPr>
      <w:rPr>
        <w:rFonts w:hint="default"/>
      </w:rPr>
    </w:lvl>
    <w:lvl w:ilvl="2">
      <w:start w:val="1"/>
      <w:numFmt w:val="decimal"/>
      <w:isLgl/>
      <w:lvlText w:val="%1.%2.%3."/>
      <w:lvlJc w:val="left"/>
      <w:pPr>
        <w:ind w:left="1855" w:hanging="720"/>
      </w:pPr>
      <w:rPr>
        <w:rFonts w:hint="default"/>
        <w:b/>
      </w:rPr>
    </w:lvl>
    <w:lvl w:ilvl="3">
      <w:start w:val="1"/>
      <w:numFmt w:val="decimal"/>
      <w:isLgl/>
      <w:lvlText w:val="%1.%2.%3.%4."/>
      <w:lvlJc w:val="left"/>
      <w:pPr>
        <w:ind w:left="2898" w:hanging="720"/>
      </w:pPr>
      <w:rPr>
        <w:rFonts w:hint="default"/>
      </w:rPr>
    </w:lvl>
    <w:lvl w:ilvl="4">
      <w:start w:val="1"/>
      <w:numFmt w:val="decimal"/>
      <w:isLgl/>
      <w:lvlText w:val="%1.%2.%3.%4.%5."/>
      <w:lvlJc w:val="left"/>
      <w:pPr>
        <w:ind w:left="3864" w:hanging="1080"/>
      </w:pPr>
      <w:rPr>
        <w:rFonts w:hint="default"/>
      </w:rPr>
    </w:lvl>
    <w:lvl w:ilvl="5">
      <w:start w:val="1"/>
      <w:numFmt w:val="decimal"/>
      <w:isLgl/>
      <w:lvlText w:val="%1.%2.%3.%4.%5.%6."/>
      <w:lvlJc w:val="left"/>
      <w:pPr>
        <w:ind w:left="4470" w:hanging="1080"/>
      </w:pPr>
      <w:rPr>
        <w:rFonts w:hint="default"/>
      </w:rPr>
    </w:lvl>
    <w:lvl w:ilvl="6">
      <w:start w:val="1"/>
      <w:numFmt w:val="decimal"/>
      <w:isLgl/>
      <w:lvlText w:val="%1.%2.%3.%4.%5.%6.%7."/>
      <w:lvlJc w:val="left"/>
      <w:pPr>
        <w:ind w:left="5436" w:hanging="1440"/>
      </w:pPr>
      <w:rPr>
        <w:rFonts w:hint="default"/>
      </w:rPr>
    </w:lvl>
    <w:lvl w:ilvl="7">
      <w:start w:val="1"/>
      <w:numFmt w:val="decimal"/>
      <w:isLgl/>
      <w:lvlText w:val="%1.%2.%3.%4.%5.%6.%7.%8."/>
      <w:lvlJc w:val="left"/>
      <w:pPr>
        <w:ind w:left="6042" w:hanging="1440"/>
      </w:pPr>
      <w:rPr>
        <w:rFonts w:hint="default"/>
      </w:rPr>
    </w:lvl>
    <w:lvl w:ilvl="8">
      <w:start w:val="1"/>
      <w:numFmt w:val="decimal"/>
      <w:isLgl/>
      <w:lvlText w:val="%1.%2.%3.%4.%5.%6.%7.%8.%9."/>
      <w:lvlJc w:val="left"/>
      <w:pPr>
        <w:ind w:left="7008" w:hanging="1800"/>
      </w:pPr>
      <w:rPr>
        <w:rFonts w:hint="default"/>
      </w:rPr>
    </w:lvl>
  </w:abstractNum>
  <w:abstractNum w:abstractNumId="4">
    <w:nsid w:val="0BBE389F"/>
    <w:multiLevelType w:val="multilevel"/>
    <w:tmpl w:val="B46C3A58"/>
    <w:lvl w:ilvl="0">
      <w:start w:val="1"/>
      <w:numFmt w:val="lowerLetter"/>
      <w:lvlText w:val="%1."/>
      <w:lvlJc w:val="left"/>
      <w:pPr>
        <w:ind w:left="2204" w:hanging="360"/>
      </w:pPr>
    </w:lvl>
    <w:lvl w:ilvl="1">
      <w:start w:val="1"/>
      <w:numFmt w:val="lowerLetter"/>
      <w:lvlText w:val="%2."/>
      <w:lvlJc w:val="left"/>
      <w:pPr>
        <w:ind w:left="2924" w:hanging="360"/>
      </w:pPr>
    </w:lvl>
    <w:lvl w:ilvl="2">
      <w:start w:val="1"/>
      <w:numFmt w:val="lowerRoman"/>
      <w:lvlText w:val="%3."/>
      <w:lvlJc w:val="right"/>
      <w:pPr>
        <w:ind w:left="3644" w:hanging="180"/>
      </w:pPr>
    </w:lvl>
    <w:lvl w:ilvl="3">
      <w:start w:val="1"/>
      <w:numFmt w:val="decimal"/>
      <w:lvlText w:val="%4."/>
      <w:lvlJc w:val="left"/>
      <w:pPr>
        <w:ind w:left="4364" w:hanging="360"/>
      </w:pPr>
    </w:lvl>
    <w:lvl w:ilvl="4">
      <w:start w:val="1"/>
      <w:numFmt w:val="lowerLetter"/>
      <w:lvlText w:val="%5."/>
      <w:lvlJc w:val="left"/>
      <w:pPr>
        <w:ind w:left="5084" w:hanging="360"/>
      </w:pPr>
    </w:lvl>
    <w:lvl w:ilvl="5">
      <w:start w:val="1"/>
      <w:numFmt w:val="lowerRoman"/>
      <w:lvlText w:val="%6."/>
      <w:lvlJc w:val="right"/>
      <w:pPr>
        <w:ind w:left="5804" w:hanging="180"/>
      </w:pPr>
    </w:lvl>
    <w:lvl w:ilvl="6">
      <w:start w:val="1"/>
      <w:numFmt w:val="decimal"/>
      <w:lvlText w:val="%7."/>
      <w:lvlJc w:val="left"/>
      <w:pPr>
        <w:ind w:left="6524" w:hanging="360"/>
      </w:pPr>
    </w:lvl>
    <w:lvl w:ilvl="7">
      <w:start w:val="1"/>
      <w:numFmt w:val="lowerLetter"/>
      <w:lvlText w:val="%8."/>
      <w:lvlJc w:val="left"/>
      <w:pPr>
        <w:ind w:left="7244" w:hanging="360"/>
      </w:pPr>
    </w:lvl>
    <w:lvl w:ilvl="8">
      <w:start w:val="1"/>
      <w:numFmt w:val="lowerRoman"/>
      <w:lvlText w:val="%9."/>
      <w:lvlJc w:val="right"/>
      <w:pPr>
        <w:ind w:left="7964" w:hanging="180"/>
      </w:pPr>
    </w:lvl>
  </w:abstractNum>
  <w:abstractNum w:abstractNumId="5">
    <w:nsid w:val="0ED94711"/>
    <w:multiLevelType w:val="multilevel"/>
    <w:tmpl w:val="11229E4E"/>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110F325D"/>
    <w:multiLevelType w:val="multilevel"/>
    <w:tmpl w:val="110F325D"/>
    <w:lvl w:ilvl="0">
      <w:start w:val="1"/>
      <w:numFmt w:val="decimal"/>
      <w:lvlText w:val="%1."/>
      <w:lvlJc w:val="left"/>
      <w:pPr>
        <w:ind w:left="1636" w:hanging="360"/>
      </w:pPr>
      <w:rPr>
        <w:rFonts w:hint="default"/>
      </w:rPr>
    </w:lvl>
    <w:lvl w:ilvl="1">
      <w:start w:val="1"/>
      <w:numFmt w:val="lowerLetter"/>
      <w:lvlText w:val="%2."/>
      <w:lvlJc w:val="left"/>
      <w:pPr>
        <w:ind w:left="2356" w:hanging="360"/>
      </w:pPr>
    </w:lvl>
    <w:lvl w:ilvl="2">
      <w:start w:val="1"/>
      <w:numFmt w:val="lowerRoman"/>
      <w:lvlText w:val="%3."/>
      <w:lvlJc w:val="right"/>
      <w:pPr>
        <w:ind w:left="3076" w:hanging="180"/>
      </w:pPr>
    </w:lvl>
    <w:lvl w:ilvl="3">
      <w:start w:val="1"/>
      <w:numFmt w:val="decimal"/>
      <w:lvlText w:val="%4."/>
      <w:lvlJc w:val="left"/>
      <w:pPr>
        <w:ind w:left="3796" w:hanging="360"/>
      </w:pPr>
    </w:lvl>
    <w:lvl w:ilvl="4">
      <w:start w:val="1"/>
      <w:numFmt w:val="lowerLetter"/>
      <w:lvlText w:val="%5."/>
      <w:lvlJc w:val="left"/>
      <w:pPr>
        <w:ind w:left="4516" w:hanging="360"/>
      </w:pPr>
    </w:lvl>
    <w:lvl w:ilvl="5">
      <w:start w:val="1"/>
      <w:numFmt w:val="lowerRoman"/>
      <w:lvlText w:val="%6."/>
      <w:lvlJc w:val="right"/>
      <w:pPr>
        <w:ind w:left="5236" w:hanging="180"/>
      </w:pPr>
    </w:lvl>
    <w:lvl w:ilvl="6">
      <w:start w:val="1"/>
      <w:numFmt w:val="decimal"/>
      <w:lvlText w:val="%7."/>
      <w:lvlJc w:val="left"/>
      <w:pPr>
        <w:ind w:left="5956" w:hanging="360"/>
      </w:pPr>
    </w:lvl>
    <w:lvl w:ilvl="7">
      <w:start w:val="1"/>
      <w:numFmt w:val="lowerLetter"/>
      <w:lvlText w:val="%8."/>
      <w:lvlJc w:val="left"/>
      <w:pPr>
        <w:ind w:left="6676" w:hanging="360"/>
      </w:pPr>
    </w:lvl>
    <w:lvl w:ilvl="8">
      <w:start w:val="1"/>
      <w:numFmt w:val="lowerRoman"/>
      <w:lvlText w:val="%9."/>
      <w:lvlJc w:val="right"/>
      <w:pPr>
        <w:ind w:left="7396" w:hanging="180"/>
      </w:pPr>
    </w:lvl>
  </w:abstractNum>
  <w:abstractNum w:abstractNumId="7">
    <w:nsid w:val="141C2C6E"/>
    <w:multiLevelType w:val="hybridMultilevel"/>
    <w:tmpl w:val="66D09D88"/>
    <w:lvl w:ilvl="0" w:tplc="51F24450">
      <w:start w:val="1"/>
      <w:numFmt w:val="decimal"/>
      <w:lvlText w:val="5.1.%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B10C5B"/>
    <w:multiLevelType w:val="hybridMultilevel"/>
    <w:tmpl w:val="7CC28F6C"/>
    <w:lvl w:ilvl="0" w:tplc="4E1621B6">
      <w:start w:val="1"/>
      <w:numFmt w:val="lowerLetter"/>
      <w:lvlText w:val="%1."/>
      <w:lvlJc w:val="left"/>
      <w:pPr>
        <w:ind w:left="2716" w:hanging="360"/>
      </w:pPr>
      <w:rPr>
        <w:rFonts w:hint="default"/>
        <w:b w:val="0"/>
        <w:i w:val="0"/>
        <w:strike w:val="0"/>
        <w:dstrike w:val="0"/>
        <w:color w:val="000000"/>
        <w:sz w:val="24"/>
        <w:u w:val="none" w:color="000000"/>
        <w:vertAlign w:val="baseline"/>
      </w:rPr>
    </w:lvl>
    <w:lvl w:ilvl="1" w:tplc="04090019" w:tentative="1">
      <w:start w:val="1"/>
      <w:numFmt w:val="lowerLetter"/>
      <w:lvlText w:val="%2."/>
      <w:lvlJc w:val="left"/>
      <w:pPr>
        <w:ind w:left="3436" w:hanging="360"/>
      </w:pPr>
    </w:lvl>
    <w:lvl w:ilvl="2" w:tplc="0409001B" w:tentative="1">
      <w:start w:val="1"/>
      <w:numFmt w:val="lowerRoman"/>
      <w:lvlText w:val="%3."/>
      <w:lvlJc w:val="right"/>
      <w:pPr>
        <w:ind w:left="4156" w:hanging="180"/>
      </w:pPr>
    </w:lvl>
    <w:lvl w:ilvl="3" w:tplc="0409000F" w:tentative="1">
      <w:start w:val="1"/>
      <w:numFmt w:val="decimal"/>
      <w:lvlText w:val="%4."/>
      <w:lvlJc w:val="left"/>
      <w:pPr>
        <w:ind w:left="4876" w:hanging="360"/>
      </w:pPr>
    </w:lvl>
    <w:lvl w:ilvl="4" w:tplc="04090019" w:tentative="1">
      <w:start w:val="1"/>
      <w:numFmt w:val="lowerLetter"/>
      <w:lvlText w:val="%5."/>
      <w:lvlJc w:val="left"/>
      <w:pPr>
        <w:ind w:left="5596" w:hanging="360"/>
      </w:pPr>
    </w:lvl>
    <w:lvl w:ilvl="5" w:tplc="0409001B" w:tentative="1">
      <w:start w:val="1"/>
      <w:numFmt w:val="lowerRoman"/>
      <w:lvlText w:val="%6."/>
      <w:lvlJc w:val="right"/>
      <w:pPr>
        <w:ind w:left="6316" w:hanging="180"/>
      </w:pPr>
    </w:lvl>
    <w:lvl w:ilvl="6" w:tplc="0409000F" w:tentative="1">
      <w:start w:val="1"/>
      <w:numFmt w:val="decimal"/>
      <w:lvlText w:val="%7."/>
      <w:lvlJc w:val="left"/>
      <w:pPr>
        <w:ind w:left="7036" w:hanging="360"/>
      </w:pPr>
    </w:lvl>
    <w:lvl w:ilvl="7" w:tplc="04090019" w:tentative="1">
      <w:start w:val="1"/>
      <w:numFmt w:val="lowerLetter"/>
      <w:lvlText w:val="%8."/>
      <w:lvlJc w:val="left"/>
      <w:pPr>
        <w:ind w:left="7756" w:hanging="360"/>
      </w:pPr>
    </w:lvl>
    <w:lvl w:ilvl="8" w:tplc="0409001B" w:tentative="1">
      <w:start w:val="1"/>
      <w:numFmt w:val="lowerRoman"/>
      <w:lvlText w:val="%9."/>
      <w:lvlJc w:val="right"/>
      <w:pPr>
        <w:ind w:left="8476" w:hanging="180"/>
      </w:pPr>
    </w:lvl>
  </w:abstractNum>
  <w:abstractNum w:abstractNumId="9">
    <w:nsid w:val="19550550"/>
    <w:multiLevelType w:val="hybridMultilevel"/>
    <w:tmpl w:val="BACE1964"/>
    <w:lvl w:ilvl="0" w:tplc="6C9ACE8E">
      <w:start w:val="1"/>
      <w:numFmt w:val="decimal"/>
      <w:lvlText w:val="%1."/>
      <w:lvlJc w:val="left"/>
      <w:pPr>
        <w:ind w:left="360" w:hanging="360"/>
      </w:pPr>
      <w:rPr>
        <w:rFonts w:ascii="Times New Roman" w:hAnsi="Times New Roman" w:cs="Times New Roman" w:hint="default"/>
        <w:sz w:val="24"/>
        <w:szCs w:val="28"/>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0">
    <w:nsid w:val="19A92C02"/>
    <w:multiLevelType w:val="hybridMultilevel"/>
    <w:tmpl w:val="AF5E45FA"/>
    <w:lvl w:ilvl="0" w:tplc="114CD048">
      <w:start w:val="1"/>
      <w:numFmt w:val="decimal"/>
      <w:lvlText w:val="5.2.%1"/>
      <w:lvlJc w:val="left"/>
      <w:pPr>
        <w:ind w:left="720" w:hanging="360"/>
      </w:pPr>
      <w:rPr>
        <w:b/>
        <w:i w:val="0"/>
        <w:strike w:val="0"/>
        <w:dstrike w:val="0"/>
        <w:color w:val="000000"/>
        <w:sz w:val="24"/>
        <w:u w:val="none" w:color="000000"/>
        <w:effect w:val="none"/>
        <w:vertAlign w:val="base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1AB11EA2"/>
    <w:multiLevelType w:val="multilevel"/>
    <w:tmpl w:val="E02A4B46"/>
    <w:lvl w:ilvl="0">
      <w:start w:val="2"/>
      <w:numFmt w:val="decimal"/>
      <w:lvlText w:val="%1"/>
      <w:lvlJc w:val="left"/>
      <w:pPr>
        <w:ind w:left="480" w:hanging="480"/>
      </w:pPr>
      <w:rPr>
        <w:rFonts w:hint="default"/>
      </w:rPr>
    </w:lvl>
    <w:lvl w:ilvl="1">
      <w:start w:val="2"/>
      <w:numFmt w:val="decimal"/>
      <w:lvlText w:val="%1.%2"/>
      <w:lvlJc w:val="left"/>
      <w:pPr>
        <w:ind w:left="943" w:hanging="480"/>
      </w:pPr>
      <w:rPr>
        <w:rFonts w:hint="default"/>
      </w:rPr>
    </w:lvl>
    <w:lvl w:ilvl="2">
      <w:start w:val="9"/>
      <w:numFmt w:val="decimal"/>
      <w:lvlText w:val="%1.%2.%3"/>
      <w:lvlJc w:val="left"/>
      <w:pPr>
        <w:ind w:left="1646" w:hanging="720"/>
      </w:pPr>
      <w:rPr>
        <w:rFonts w:hint="default"/>
      </w:rPr>
    </w:lvl>
    <w:lvl w:ilvl="3">
      <w:start w:val="1"/>
      <w:numFmt w:val="decimal"/>
      <w:lvlText w:val="%1.%2.%3.%4"/>
      <w:lvlJc w:val="left"/>
      <w:pPr>
        <w:ind w:left="2109" w:hanging="720"/>
      </w:pPr>
      <w:rPr>
        <w:rFonts w:hint="default"/>
      </w:rPr>
    </w:lvl>
    <w:lvl w:ilvl="4">
      <w:start w:val="1"/>
      <w:numFmt w:val="decimal"/>
      <w:lvlText w:val="%1.%2.%3.%4.%5"/>
      <w:lvlJc w:val="left"/>
      <w:pPr>
        <w:ind w:left="2932" w:hanging="1080"/>
      </w:pPr>
      <w:rPr>
        <w:rFonts w:hint="default"/>
      </w:rPr>
    </w:lvl>
    <w:lvl w:ilvl="5">
      <w:start w:val="1"/>
      <w:numFmt w:val="decimal"/>
      <w:lvlText w:val="%1.%2.%3.%4.%5.%6"/>
      <w:lvlJc w:val="left"/>
      <w:pPr>
        <w:ind w:left="3395" w:hanging="1080"/>
      </w:pPr>
      <w:rPr>
        <w:rFonts w:hint="default"/>
      </w:rPr>
    </w:lvl>
    <w:lvl w:ilvl="6">
      <w:start w:val="1"/>
      <w:numFmt w:val="decimal"/>
      <w:lvlText w:val="%1.%2.%3.%4.%5.%6.%7"/>
      <w:lvlJc w:val="left"/>
      <w:pPr>
        <w:ind w:left="4218" w:hanging="1440"/>
      </w:pPr>
      <w:rPr>
        <w:rFonts w:hint="default"/>
      </w:rPr>
    </w:lvl>
    <w:lvl w:ilvl="7">
      <w:start w:val="1"/>
      <w:numFmt w:val="decimal"/>
      <w:lvlText w:val="%1.%2.%3.%4.%5.%6.%7.%8"/>
      <w:lvlJc w:val="left"/>
      <w:pPr>
        <w:ind w:left="4681" w:hanging="1440"/>
      </w:pPr>
      <w:rPr>
        <w:rFonts w:hint="default"/>
      </w:rPr>
    </w:lvl>
    <w:lvl w:ilvl="8">
      <w:start w:val="1"/>
      <w:numFmt w:val="decimal"/>
      <w:lvlText w:val="%1.%2.%3.%4.%5.%6.%7.%8.%9"/>
      <w:lvlJc w:val="left"/>
      <w:pPr>
        <w:ind w:left="5504" w:hanging="1800"/>
      </w:pPr>
      <w:rPr>
        <w:rFonts w:hint="default"/>
      </w:rPr>
    </w:lvl>
  </w:abstractNum>
  <w:abstractNum w:abstractNumId="12">
    <w:nsid w:val="220142B3"/>
    <w:multiLevelType w:val="multilevel"/>
    <w:tmpl w:val="220142B3"/>
    <w:lvl w:ilvl="0">
      <w:start w:val="1"/>
      <w:numFmt w:val="decimal"/>
      <w:lvlText w:val="4.2.%1"/>
      <w:lvlJc w:val="left"/>
      <w:pPr>
        <w:ind w:left="720" w:hanging="360"/>
      </w:pPr>
      <w:rPr>
        <w:rFonts w:hint="default"/>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2FD01B9"/>
    <w:multiLevelType w:val="multilevel"/>
    <w:tmpl w:val="46A6B848"/>
    <w:lvl w:ilvl="0">
      <w:start w:val="1"/>
      <w:numFmt w:val="decimal"/>
      <w:lvlText w:val="%1."/>
      <w:lvlJc w:val="left"/>
      <w:pPr>
        <w:ind w:left="1996" w:hanging="360"/>
      </w:pPr>
    </w:lvl>
    <w:lvl w:ilvl="1">
      <w:start w:val="2"/>
      <w:numFmt w:val="decimal"/>
      <w:isLgl/>
      <w:lvlText w:val="%1.%2"/>
      <w:lvlJc w:val="left"/>
      <w:pPr>
        <w:ind w:left="2236" w:hanging="600"/>
      </w:pPr>
      <w:rPr>
        <w:rFonts w:hint="default"/>
      </w:rPr>
    </w:lvl>
    <w:lvl w:ilvl="2">
      <w:start w:val="13"/>
      <w:numFmt w:val="decimal"/>
      <w:isLgl/>
      <w:lvlText w:val="%1.%2.%3"/>
      <w:lvlJc w:val="left"/>
      <w:pPr>
        <w:ind w:left="2356" w:hanging="720"/>
      </w:pPr>
      <w:rPr>
        <w:rFonts w:hint="default"/>
      </w:rPr>
    </w:lvl>
    <w:lvl w:ilvl="3">
      <w:start w:val="1"/>
      <w:numFmt w:val="decimal"/>
      <w:isLgl/>
      <w:lvlText w:val="%1.%2.%3.%4"/>
      <w:lvlJc w:val="left"/>
      <w:pPr>
        <w:ind w:left="2356" w:hanging="720"/>
      </w:pPr>
      <w:rPr>
        <w:rFonts w:hint="default"/>
      </w:rPr>
    </w:lvl>
    <w:lvl w:ilvl="4">
      <w:start w:val="1"/>
      <w:numFmt w:val="decimal"/>
      <w:isLgl/>
      <w:lvlText w:val="%1.%2.%3.%4.%5"/>
      <w:lvlJc w:val="left"/>
      <w:pPr>
        <w:ind w:left="2716" w:hanging="1080"/>
      </w:pPr>
      <w:rPr>
        <w:rFonts w:hint="default"/>
      </w:rPr>
    </w:lvl>
    <w:lvl w:ilvl="5">
      <w:start w:val="1"/>
      <w:numFmt w:val="decimal"/>
      <w:isLgl/>
      <w:lvlText w:val="%1.%2.%3.%4.%5.%6"/>
      <w:lvlJc w:val="left"/>
      <w:pPr>
        <w:ind w:left="2716" w:hanging="1080"/>
      </w:pPr>
      <w:rPr>
        <w:rFonts w:hint="default"/>
      </w:rPr>
    </w:lvl>
    <w:lvl w:ilvl="6">
      <w:start w:val="1"/>
      <w:numFmt w:val="decimal"/>
      <w:isLgl/>
      <w:lvlText w:val="%1.%2.%3.%4.%5.%6.%7"/>
      <w:lvlJc w:val="left"/>
      <w:pPr>
        <w:ind w:left="3076" w:hanging="1440"/>
      </w:pPr>
      <w:rPr>
        <w:rFonts w:hint="default"/>
      </w:rPr>
    </w:lvl>
    <w:lvl w:ilvl="7">
      <w:start w:val="1"/>
      <w:numFmt w:val="decimal"/>
      <w:isLgl/>
      <w:lvlText w:val="%1.%2.%3.%4.%5.%6.%7.%8"/>
      <w:lvlJc w:val="left"/>
      <w:pPr>
        <w:ind w:left="3076" w:hanging="1440"/>
      </w:pPr>
      <w:rPr>
        <w:rFonts w:hint="default"/>
      </w:rPr>
    </w:lvl>
    <w:lvl w:ilvl="8">
      <w:start w:val="1"/>
      <w:numFmt w:val="decimal"/>
      <w:isLgl/>
      <w:lvlText w:val="%1.%2.%3.%4.%5.%6.%7.%8.%9"/>
      <w:lvlJc w:val="left"/>
      <w:pPr>
        <w:ind w:left="3436" w:hanging="1800"/>
      </w:pPr>
      <w:rPr>
        <w:rFonts w:hint="default"/>
      </w:rPr>
    </w:lvl>
  </w:abstractNum>
  <w:abstractNum w:abstractNumId="14">
    <w:nsid w:val="240C0C00"/>
    <w:multiLevelType w:val="hybridMultilevel"/>
    <w:tmpl w:val="8F80ADCC"/>
    <w:lvl w:ilvl="0" w:tplc="95F0A2C0">
      <w:start w:val="1"/>
      <w:numFmt w:val="decimal"/>
      <w:lvlText w:val="%1."/>
      <w:lvlJc w:val="left"/>
      <w:pPr>
        <w:ind w:left="1854"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28E3541C"/>
    <w:multiLevelType w:val="multilevel"/>
    <w:tmpl w:val="0A48EA52"/>
    <w:lvl w:ilvl="0">
      <w:start w:val="1"/>
      <w:numFmt w:val="lowerLetter"/>
      <w:lvlText w:val="%1."/>
      <w:lvlJc w:val="left"/>
      <w:pPr>
        <w:ind w:left="2059" w:hanging="360"/>
      </w:pPr>
    </w:lvl>
    <w:lvl w:ilvl="1">
      <w:start w:val="1"/>
      <w:numFmt w:val="lowerLetter"/>
      <w:lvlText w:val="%2."/>
      <w:lvlJc w:val="left"/>
      <w:pPr>
        <w:ind w:left="2779" w:hanging="360"/>
      </w:pPr>
    </w:lvl>
    <w:lvl w:ilvl="2">
      <w:start w:val="1"/>
      <w:numFmt w:val="lowerRoman"/>
      <w:lvlText w:val="%3."/>
      <w:lvlJc w:val="right"/>
      <w:pPr>
        <w:ind w:left="3499" w:hanging="180"/>
      </w:pPr>
    </w:lvl>
    <w:lvl w:ilvl="3">
      <w:start w:val="1"/>
      <w:numFmt w:val="decimal"/>
      <w:lvlText w:val="%4."/>
      <w:lvlJc w:val="left"/>
      <w:pPr>
        <w:ind w:left="4219" w:hanging="360"/>
      </w:pPr>
    </w:lvl>
    <w:lvl w:ilvl="4">
      <w:start w:val="1"/>
      <w:numFmt w:val="lowerLetter"/>
      <w:lvlText w:val="%5."/>
      <w:lvlJc w:val="left"/>
      <w:pPr>
        <w:ind w:left="4939" w:hanging="360"/>
      </w:pPr>
    </w:lvl>
    <w:lvl w:ilvl="5">
      <w:start w:val="1"/>
      <w:numFmt w:val="lowerRoman"/>
      <w:lvlText w:val="%6."/>
      <w:lvlJc w:val="right"/>
      <w:pPr>
        <w:ind w:left="5659" w:hanging="180"/>
      </w:pPr>
    </w:lvl>
    <w:lvl w:ilvl="6">
      <w:start w:val="1"/>
      <w:numFmt w:val="decimal"/>
      <w:lvlText w:val="%7."/>
      <w:lvlJc w:val="left"/>
      <w:pPr>
        <w:ind w:left="6379" w:hanging="360"/>
      </w:pPr>
    </w:lvl>
    <w:lvl w:ilvl="7">
      <w:start w:val="1"/>
      <w:numFmt w:val="lowerLetter"/>
      <w:lvlText w:val="%8."/>
      <w:lvlJc w:val="left"/>
      <w:pPr>
        <w:ind w:left="7099" w:hanging="360"/>
      </w:pPr>
    </w:lvl>
    <w:lvl w:ilvl="8">
      <w:start w:val="1"/>
      <w:numFmt w:val="lowerRoman"/>
      <w:lvlText w:val="%9."/>
      <w:lvlJc w:val="right"/>
      <w:pPr>
        <w:ind w:left="7819" w:hanging="180"/>
      </w:pPr>
    </w:lvl>
  </w:abstractNum>
  <w:abstractNum w:abstractNumId="16">
    <w:nsid w:val="2991622B"/>
    <w:multiLevelType w:val="multilevel"/>
    <w:tmpl w:val="2991622B"/>
    <w:lvl w:ilvl="0">
      <w:start w:val="1"/>
      <w:numFmt w:val="decimal"/>
      <w:lvlText w:val="%1."/>
      <w:lvlJc w:val="left"/>
      <w:pPr>
        <w:ind w:left="1350" w:hanging="360"/>
      </w:pPr>
    </w:lvl>
    <w:lvl w:ilvl="1">
      <w:start w:val="1"/>
      <w:numFmt w:val="lowerLetter"/>
      <w:lvlText w:val="%2."/>
      <w:lvlJc w:val="left"/>
      <w:pPr>
        <w:ind w:left="2070" w:hanging="360"/>
      </w:pPr>
    </w:lvl>
    <w:lvl w:ilvl="2">
      <w:start w:val="1"/>
      <w:numFmt w:val="lowerRoman"/>
      <w:lvlText w:val="%3."/>
      <w:lvlJc w:val="right"/>
      <w:pPr>
        <w:ind w:left="2790" w:hanging="180"/>
      </w:pPr>
    </w:lvl>
    <w:lvl w:ilvl="3">
      <w:start w:val="1"/>
      <w:numFmt w:val="decimal"/>
      <w:lvlText w:val="%4."/>
      <w:lvlJc w:val="left"/>
      <w:pPr>
        <w:ind w:left="3510" w:hanging="360"/>
      </w:pPr>
    </w:lvl>
    <w:lvl w:ilvl="4">
      <w:start w:val="1"/>
      <w:numFmt w:val="lowerLetter"/>
      <w:lvlText w:val="%5."/>
      <w:lvlJc w:val="left"/>
      <w:pPr>
        <w:ind w:left="4230" w:hanging="360"/>
      </w:pPr>
    </w:lvl>
    <w:lvl w:ilvl="5">
      <w:start w:val="1"/>
      <w:numFmt w:val="lowerRoman"/>
      <w:lvlText w:val="%6."/>
      <w:lvlJc w:val="right"/>
      <w:pPr>
        <w:ind w:left="4950" w:hanging="180"/>
      </w:pPr>
    </w:lvl>
    <w:lvl w:ilvl="6">
      <w:start w:val="1"/>
      <w:numFmt w:val="decimal"/>
      <w:lvlText w:val="%7."/>
      <w:lvlJc w:val="left"/>
      <w:pPr>
        <w:ind w:left="5670" w:hanging="360"/>
      </w:pPr>
    </w:lvl>
    <w:lvl w:ilvl="7">
      <w:start w:val="1"/>
      <w:numFmt w:val="lowerLetter"/>
      <w:lvlText w:val="%8."/>
      <w:lvlJc w:val="left"/>
      <w:pPr>
        <w:ind w:left="6390" w:hanging="360"/>
      </w:pPr>
    </w:lvl>
    <w:lvl w:ilvl="8">
      <w:start w:val="1"/>
      <w:numFmt w:val="lowerRoman"/>
      <w:lvlText w:val="%9."/>
      <w:lvlJc w:val="right"/>
      <w:pPr>
        <w:ind w:left="7110" w:hanging="180"/>
      </w:pPr>
    </w:lvl>
  </w:abstractNum>
  <w:abstractNum w:abstractNumId="17">
    <w:nsid w:val="2A647D25"/>
    <w:multiLevelType w:val="hybridMultilevel"/>
    <w:tmpl w:val="22C430B0"/>
    <w:lvl w:ilvl="0" w:tplc="1CE83912">
      <w:start w:val="1"/>
      <w:numFmt w:val="decimal"/>
      <w:lvlText w:val="2.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BA10DD9"/>
    <w:multiLevelType w:val="multilevel"/>
    <w:tmpl w:val="0FD49392"/>
    <w:lvl w:ilvl="0">
      <w:start w:val="3"/>
      <w:numFmt w:val="decimal"/>
      <w:lvlText w:val="%1."/>
      <w:lvlJc w:val="left"/>
      <w:pPr>
        <w:ind w:left="2150" w:hanging="360"/>
      </w:pPr>
      <w:rPr>
        <w:rFonts w:hint="default"/>
      </w:rPr>
    </w:lvl>
    <w:lvl w:ilvl="1">
      <w:start w:val="1"/>
      <w:numFmt w:val="decimal"/>
      <w:isLgl/>
      <w:lvlText w:val="%1.%2"/>
      <w:lvlJc w:val="left"/>
      <w:pPr>
        <w:ind w:left="2270" w:hanging="480"/>
      </w:pPr>
      <w:rPr>
        <w:rFonts w:hint="default"/>
      </w:rPr>
    </w:lvl>
    <w:lvl w:ilvl="2">
      <w:start w:val="6"/>
      <w:numFmt w:val="decimal"/>
      <w:isLgl/>
      <w:lvlText w:val="%1.%2.%3"/>
      <w:lvlJc w:val="left"/>
      <w:pPr>
        <w:ind w:left="2510" w:hanging="720"/>
      </w:pPr>
      <w:rPr>
        <w:rFonts w:hint="default"/>
      </w:rPr>
    </w:lvl>
    <w:lvl w:ilvl="3">
      <w:start w:val="1"/>
      <w:numFmt w:val="decimal"/>
      <w:isLgl/>
      <w:lvlText w:val="%1.%2.%3.%4"/>
      <w:lvlJc w:val="left"/>
      <w:pPr>
        <w:ind w:left="2510" w:hanging="720"/>
      </w:pPr>
      <w:rPr>
        <w:rFonts w:hint="default"/>
      </w:rPr>
    </w:lvl>
    <w:lvl w:ilvl="4">
      <w:start w:val="1"/>
      <w:numFmt w:val="decimal"/>
      <w:isLgl/>
      <w:lvlText w:val="%1.%2.%3.%4.%5"/>
      <w:lvlJc w:val="left"/>
      <w:pPr>
        <w:ind w:left="2870" w:hanging="1080"/>
      </w:pPr>
      <w:rPr>
        <w:rFonts w:hint="default"/>
      </w:rPr>
    </w:lvl>
    <w:lvl w:ilvl="5">
      <w:start w:val="1"/>
      <w:numFmt w:val="decimal"/>
      <w:isLgl/>
      <w:lvlText w:val="%1.%2.%3.%4.%5.%6"/>
      <w:lvlJc w:val="left"/>
      <w:pPr>
        <w:ind w:left="2870" w:hanging="1080"/>
      </w:pPr>
      <w:rPr>
        <w:rFonts w:hint="default"/>
      </w:rPr>
    </w:lvl>
    <w:lvl w:ilvl="6">
      <w:start w:val="1"/>
      <w:numFmt w:val="decimal"/>
      <w:isLgl/>
      <w:lvlText w:val="%1.%2.%3.%4.%5.%6.%7"/>
      <w:lvlJc w:val="left"/>
      <w:pPr>
        <w:ind w:left="3230" w:hanging="1440"/>
      </w:pPr>
      <w:rPr>
        <w:rFonts w:hint="default"/>
      </w:rPr>
    </w:lvl>
    <w:lvl w:ilvl="7">
      <w:start w:val="1"/>
      <w:numFmt w:val="decimal"/>
      <w:isLgl/>
      <w:lvlText w:val="%1.%2.%3.%4.%5.%6.%7.%8"/>
      <w:lvlJc w:val="left"/>
      <w:pPr>
        <w:ind w:left="3230" w:hanging="1440"/>
      </w:pPr>
      <w:rPr>
        <w:rFonts w:hint="default"/>
      </w:rPr>
    </w:lvl>
    <w:lvl w:ilvl="8">
      <w:start w:val="1"/>
      <w:numFmt w:val="decimal"/>
      <w:isLgl/>
      <w:lvlText w:val="%1.%2.%3.%4.%5.%6.%7.%8.%9"/>
      <w:lvlJc w:val="left"/>
      <w:pPr>
        <w:ind w:left="3590" w:hanging="1800"/>
      </w:pPr>
      <w:rPr>
        <w:rFonts w:hint="default"/>
      </w:rPr>
    </w:lvl>
  </w:abstractNum>
  <w:abstractNum w:abstractNumId="19">
    <w:nsid w:val="2DE26BDF"/>
    <w:multiLevelType w:val="hybridMultilevel"/>
    <w:tmpl w:val="0B421E7C"/>
    <w:lvl w:ilvl="0" w:tplc="95F0A2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E7043C5"/>
    <w:multiLevelType w:val="hybridMultilevel"/>
    <w:tmpl w:val="24AC6324"/>
    <w:lvl w:ilvl="0" w:tplc="69067F90">
      <w:start w:val="1"/>
      <w:numFmt w:val="decimal"/>
      <w:pStyle w:val="Heading14"/>
      <w:lvlText w:val="6.%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31A37B14"/>
    <w:multiLevelType w:val="hybridMultilevel"/>
    <w:tmpl w:val="E54A0D58"/>
    <w:lvl w:ilvl="0" w:tplc="78B68074">
      <w:start w:val="1"/>
      <w:numFmt w:val="decimal"/>
      <w:pStyle w:val="Heading13"/>
      <w:lvlText w:val="5.1.%1"/>
      <w:lvlJc w:val="left"/>
      <w:pPr>
        <w:ind w:left="928" w:hanging="360"/>
      </w:p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start w:val="1"/>
      <w:numFmt w:val="decimal"/>
      <w:lvlText w:val="%4."/>
      <w:lvlJc w:val="left"/>
      <w:pPr>
        <w:ind w:left="3088" w:hanging="360"/>
      </w:pPr>
    </w:lvl>
    <w:lvl w:ilvl="4" w:tplc="04090019">
      <w:start w:val="1"/>
      <w:numFmt w:val="lowerLetter"/>
      <w:lvlText w:val="%5."/>
      <w:lvlJc w:val="left"/>
      <w:pPr>
        <w:ind w:left="3808" w:hanging="360"/>
      </w:pPr>
    </w:lvl>
    <w:lvl w:ilvl="5" w:tplc="0409001B">
      <w:start w:val="1"/>
      <w:numFmt w:val="lowerRoman"/>
      <w:lvlText w:val="%6."/>
      <w:lvlJc w:val="right"/>
      <w:pPr>
        <w:ind w:left="4528" w:hanging="180"/>
      </w:pPr>
    </w:lvl>
    <w:lvl w:ilvl="6" w:tplc="0409000F">
      <w:start w:val="1"/>
      <w:numFmt w:val="decimal"/>
      <w:lvlText w:val="%7."/>
      <w:lvlJc w:val="left"/>
      <w:pPr>
        <w:ind w:left="5248" w:hanging="360"/>
      </w:pPr>
    </w:lvl>
    <w:lvl w:ilvl="7" w:tplc="04090019">
      <w:start w:val="1"/>
      <w:numFmt w:val="lowerLetter"/>
      <w:lvlText w:val="%8."/>
      <w:lvlJc w:val="left"/>
      <w:pPr>
        <w:ind w:left="5968" w:hanging="360"/>
      </w:pPr>
    </w:lvl>
    <w:lvl w:ilvl="8" w:tplc="0409001B">
      <w:start w:val="1"/>
      <w:numFmt w:val="lowerRoman"/>
      <w:lvlText w:val="%9."/>
      <w:lvlJc w:val="right"/>
      <w:pPr>
        <w:ind w:left="6688" w:hanging="180"/>
      </w:pPr>
    </w:lvl>
  </w:abstractNum>
  <w:abstractNum w:abstractNumId="22">
    <w:nsid w:val="34073EB3"/>
    <w:multiLevelType w:val="hybridMultilevel"/>
    <w:tmpl w:val="411C41E2"/>
    <w:lvl w:ilvl="0" w:tplc="D6C877B8">
      <w:start w:val="2"/>
      <w:numFmt w:val="decimal"/>
      <w:lvlText w:val="5.2.%1"/>
      <w:lvlJc w:val="left"/>
      <w:pPr>
        <w:ind w:left="1854" w:hanging="360"/>
      </w:pPr>
      <w:rPr>
        <w:b/>
        <w:i w:val="0"/>
        <w:strike w:val="0"/>
        <w:dstrike w:val="0"/>
        <w:color w:val="000000"/>
        <w:sz w:val="24"/>
        <w:u w:val="none" w:color="000000"/>
        <w:effect w:val="none"/>
        <w:vertAlign w:val="base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34FA1D1F"/>
    <w:multiLevelType w:val="multilevel"/>
    <w:tmpl w:val="2F9E41C8"/>
    <w:lvl w:ilvl="0">
      <w:start w:val="1"/>
      <w:numFmt w:val="decimal"/>
      <w:lvlText w:val="3.1.%1"/>
      <w:lvlJc w:val="left"/>
      <w:pPr>
        <w:ind w:left="1271" w:hanging="360"/>
      </w:pPr>
      <w:rPr>
        <w:rFonts w:hint="default"/>
        <w:b/>
        <w:bCs/>
        <w:i w:val="0"/>
        <w:strike w:val="0"/>
        <w:dstrike w:val="0"/>
        <w:color w:val="000000"/>
        <w:sz w:val="24"/>
        <w:szCs w:val="24"/>
        <w:u w:val="none" w:color="000000"/>
        <w:vertAlign w:val="baseline"/>
      </w:rPr>
    </w:lvl>
    <w:lvl w:ilvl="1">
      <w:start w:val="1"/>
      <w:numFmt w:val="lowerLetter"/>
      <w:lvlText w:val="%2."/>
      <w:lvlJc w:val="left"/>
      <w:pPr>
        <w:ind w:left="1991" w:hanging="360"/>
      </w:pPr>
    </w:lvl>
    <w:lvl w:ilvl="2">
      <w:start w:val="1"/>
      <w:numFmt w:val="lowerRoman"/>
      <w:lvlText w:val="%3."/>
      <w:lvlJc w:val="right"/>
      <w:pPr>
        <w:ind w:left="2711" w:hanging="180"/>
      </w:pPr>
    </w:lvl>
    <w:lvl w:ilvl="3">
      <w:start w:val="1"/>
      <w:numFmt w:val="decimal"/>
      <w:lvlText w:val="%4."/>
      <w:lvlJc w:val="left"/>
      <w:pPr>
        <w:ind w:left="3431" w:hanging="360"/>
      </w:pPr>
    </w:lvl>
    <w:lvl w:ilvl="4">
      <w:start w:val="1"/>
      <w:numFmt w:val="lowerLetter"/>
      <w:lvlText w:val="%5."/>
      <w:lvlJc w:val="left"/>
      <w:pPr>
        <w:ind w:left="4151" w:hanging="360"/>
      </w:pPr>
    </w:lvl>
    <w:lvl w:ilvl="5">
      <w:start w:val="1"/>
      <w:numFmt w:val="lowerRoman"/>
      <w:lvlText w:val="%6."/>
      <w:lvlJc w:val="right"/>
      <w:pPr>
        <w:ind w:left="4871" w:hanging="180"/>
      </w:pPr>
    </w:lvl>
    <w:lvl w:ilvl="6">
      <w:start w:val="1"/>
      <w:numFmt w:val="decimal"/>
      <w:lvlText w:val="%7."/>
      <w:lvlJc w:val="left"/>
      <w:pPr>
        <w:ind w:left="5591" w:hanging="360"/>
      </w:pPr>
    </w:lvl>
    <w:lvl w:ilvl="7">
      <w:start w:val="1"/>
      <w:numFmt w:val="lowerLetter"/>
      <w:lvlText w:val="%8."/>
      <w:lvlJc w:val="left"/>
      <w:pPr>
        <w:ind w:left="6311" w:hanging="360"/>
      </w:pPr>
    </w:lvl>
    <w:lvl w:ilvl="8">
      <w:start w:val="1"/>
      <w:numFmt w:val="lowerRoman"/>
      <w:lvlText w:val="%9."/>
      <w:lvlJc w:val="right"/>
      <w:pPr>
        <w:ind w:left="7031" w:hanging="180"/>
      </w:pPr>
    </w:lvl>
  </w:abstractNum>
  <w:abstractNum w:abstractNumId="24">
    <w:nsid w:val="3A7976AE"/>
    <w:multiLevelType w:val="multilevel"/>
    <w:tmpl w:val="3A7976AE"/>
    <w:lvl w:ilvl="0">
      <w:start w:val="1"/>
      <w:numFmt w:val="decimal"/>
      <w:lvlText w:val="%1."/>
      <w:lvlJc w:val="left"/>
      <w:pPr>
        <w:ind w:left="1403"/>
      </w:pPr>
      <w:rPr>
        <w:rFonts w:hint="default"/>
        <w:b w:val="0"/>
        <w:i w:val="0"/>
        <w:strike w:val="0"/>
        <w:dstrike w:val="0"/>
        <w:color w:val="000000"/>
        <w:sz w:val="24"/>
        <w:u w:val="none" w:color="000000"/>
        <w:shd w:val="clear" w:color="auto" w:fill="auto"/>
        <w:vertAlign w:val="baseline"/>
      </w:rPr>
    </w:lvl>
    <w:lvl w:ilvl="1">
      <w:start w:val="1"/>
      <w:numFmt w:val="lowerLetter"/>
      <w:lvlText w:val="%2"/>
      <w:lvlJc w:val="left"/>
      <w:pPr>
        <w:ind w:left="2059"/>
      </w:pPr>
      <w:rPr>
        <w:rFonts w:ascii="Times New Roman" w:eastAsia="Times New Roman" w:hAnsi="Times New Roman" w:cs="Times New Roman"/>
        <w:b w:val="0"/>
        <w:i w:val="0"/>
        <w:strike w:val="0"/>
        <w:dstrike w:val="0"/>
        <w:color w:val="000000"/>
        <w:sz w:val="24"/>
        <w:u w:val="none" w:color="000000"/>
        <w:shd w:val="clear" w:color="auto" w:fill="auto"/>
        <w:vertAlign w:val="baseline"/>
      </w:rPr>
    </w:lvl>
    <w:lvl w:ilvl="2">
      <w:start w:val="1"/>
      <w:numFmt w:val="lowerRoman"/>
      <w:lvlText w:val="%3"/>
      <w:lvlJc w:val="left"/>
      <w:pPr>
        <w:ind w:left="2779"/>
      </w:pPr>
      <w:rPr>
        <w:rFonts w:ascii="Times New Roman" w:eastAsia="Times New Roman" w:hAnsi="Times New Roman" w:cs="Times New Roman"/>
        <w:b w:val="0"/>
        <w:i w:val="0"/>
        <w:strike w:val="0"/>
        <w:dstrike w:val="0"/>
        <w:color w:val="000000"/>
        <w:sz w:val="24"/>
        <w:u w:val="none" w:color="000000"/>
        <w:shd w:val="clear" w:color="auto" w:fill="auto"/>
        <w:vertAlign w:val="baseline"/>
      </w:rPr>
    </w:lvl>
    <w:lvl w:ilvl="3">
      <w:start w:val="1"/>
      <w:numFmt w:val="decimal"/>
      <w:lvlText w:val="%4"/>
      <w:lvlJc w:val="left"/>
      <w:pPr>
        <w:ind w:left="3499"/>
      </w:pPr>
      <w:rPr>
        <w:rFonts w:ascii="Times New Roman" w:eastAsia="Times New Roman" w:hAnsi="Times New Roman" w:cs="Times New Roman"/>
        <w:b w:val="0"/>
        <w:i w:val="0"/>
        <w:strike w:val="0"/>
        <w:dstrike w:val="0"/>
        <w:color w:val="000000"/>
        <w:sz w:val="24"/>
        <w:u w:val="none" w:color="000000"/>
        <w:shd w:val="clear" w:color="auto" w:fill="auto"/>
        <w:vertAlign w:val="baseline"/>
      </w:rPr>
    </w:lvl>
    <w:lvl w:ilvl="4">
      <w:start w:val="1"/>
      <w:numFmt w:val="lowerLetter"/>
      <w:lvlText w:val="%5"/>
      <w:lvlJc w:val="left"/>
      <w:pPr>
        <w:ind w:left="4219"/>
      </w:pPr>
      <w:rPr>
        <w:rFonts w:ascii="Times New Roman" w:eastAsia="Times New Roman" w:hAnsi="Times New Roman" w:cs="Times New Roman"/>
        <w:b w:val="0"/>
        <w:i w:val="0"/>
        <w:strike w:val="0"/>
        <w:dstrike w:val="0"/>
        <w:color w:val="000000"/>
        <w:sz w:val="24"/>
        <w:u w:val="none" w:color="000000"/>
        <w:shd w:val="clear" w:color="auto" w:fill="auto"/>
        <w:vertAlign w:val="baseline"/>
      </w:rPr>
    </w:lvl>
    <w:lvl w:ilvl="5">
      <w:start w:val="1"/>
      <w:numFmt w:val="lowerRoman"/>
      <w:lvlText w:val="%6"/>
      <w:lvlJc w:val="left"/>
      <w:pPr>
        <w:ind w:left="4939"/>
      </w:pPr>
      <w:rPr>
        <w:rFonts w:ascii="Times New Roman" w:eastAsia="Times New Roman" w:hAnsi="Times New Roman" w:cs="Times New Roman"/>
        <w:b w:val="0"/>
        <w:i w:val="0"/>
        <w:strike w:val="0"/>
        <w:dstrike w:val="0"/>
        <w:color w:val="000000"/>
        <w:sz w:val="24"/>
        <w:u w:val="none" w:color="000000"/>
        <w:shd w:val="clear" w:color="auto" w:fill="auto"/>
        <w:vertAlign w:val="baseline"/>
      </w:rPr>
    </w:lvl>
    <w:lvl w:ilvl="6">
      <w:start w:val="1"/>
      <w:numFmt w:val="decimal"/>
      <w:lvlText w:val="%7"/>
      <w:lvlJc w:val="left"/>
      <w:pPr>
        <w:ind w:left="5659"/>
      </w:pPr>
      <w:rPr>
        <w:rFonts w:ascii="Times New Roman" w:eastAsia="Times New Roman" w:hAnsi="Times New Roman" w:cs="Times New Roman"/>
        <w:b w:val="0"/>
        <w:i w:val="0"/>
        <w:strike w:val="0"/>
        <w:dstrike w:val="0"/>
        <w:color w:val="000000"/>
        <w:sz w:val="24"/>
        <w:u w:val="none" w:color="000000"/>
        <w:shd w:val="clear" w:color="auto" w:fill="auto"/>
        <w:vertAlign w:val="baseline"/>
      </w:rPr>
    </w:lvl>
    <w:lvl w:ilvl="7">
      <w:start w:val="1"/>
      <w:numFmt w:val="lowerLetter"/>
      <w:lvlText w:val="%8"/>
      <w:lvlJc w:val="left"/>
      <w:pPr>
        <w:ind w:left="6379"/>
      </w:pPr>
      <w:rPr>
        <w:rFonts w:ascii="Times New Roman" w:eastAsia="Times New Roman" w:hAnsi="Times New Roman" w:cs="Times New Roman"/>
        <w:b w:val="0"/>
        <w:i w:val="0"/>
        <w:strike w:val="0"/>
        <w:dstrike w:val="0"/>
        <w:color w:val="000000"/>
        <w:sz w:val="24"/>
        <w:u w:val="none" w:color="000000"/>
        <w:shd w:val="clear" w:color="auto" w:fill="auto"/>
        <w:vertAlign w:val="baseline"/>
      </w:rPr>
    </w:lvl>
    <w:lvl w:ilvl="8">
      <w:start w:val="1"/>
      <w:numFmt w:val="lowerRoman"/>
      <w:lvlText w:val="%9"/>
      <w:lvlJc w:val="left"/>
      <w:pPr>
        <w:ind w:left="7099"/>
      </w:pPr>
      <w:rPr>
        <w:rFonts w:ascii="Times New Roman" w:eastAsia="Times New Roman" w:hAnsi="Times New Roman" w:cs="Times New Roman"/>
        <w:b w:val="0"/>
        <w:i w:val="0"/>
        <w:strike w:val="0"/>
        <w:dstrike w:val="0"/>
        <w:color w:val="000000"/>
        <w:sz w:val="24"/>
        <w:u w:val="none" w:color="000000"/>
        <w:shd w:val="clear" w:color="auto" w:fill="auto"/>
        <w:vertAlign w:val="baseline"/>
      </w:rPr>
    </w:lvl>
  </w:abstractNum>
  <w:abstractNum w:abstractNumId="25">
    <w:nsid w:val="3C413A9B"/>
    <w:multiLevelType w:val="multilevel"/>
    <w:tmpl w:val="3C413A9B"/>
    <w:lvl w:ilvl="0">
      <w:start w:val="1"/>
      <w:numFmt w:val="decimal"/>
      <w:lvlText w:val="1.%1"/>
      <w:lvlJc w:val="left"/>
      <w:pPr>
        <w:ind w:left="720" w:hanging="360"/>
      </w:pPr>
      <w:rPr>
        <w:rFonts w:cs="Times New Roman"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3FF43DA5"/>
    <w:multiLevelType w:val="hybridMultilevel"/>
    <w:tmpl w:val="613A53DC"/>
    <w:lvl w:ilvl="0" w:tplc="4E1621B6">
      <w:start w:val="1"/>
      <w:numFmt w:val="lowerLetter"/>
      <w:lvlText w:val="%1."/>
      <w:lvlJc w:val="left"/>
      <w:pPr>
        <w:ind w:left="2716" w:hanging="360"/>
      </w:pPr>
      <w:rPr>
        <w:rFonts w:hint="default"/>
        <w:b w:val="0"/>
        <w:i w:val="0"/>
        <w:strike w:val="0"/>
        <w:dstrike w:val="0"/>
        <w:color w:val="000000"/>
        <w:sz w:val="24"/>
        <w:u w:val="none" w:color="000000"/>
        <w:vertAlign w:val="baseline"/>
      </w:rPr>
    </w:lvl>
    <w:lvl w:ilvl="1" w:tplc="04090019">
      <w:start w:val="1"/>
      <w:numFmt w:val="lowerLetter"/>
      <w:lvlText w:val="%2."/>
      <w:lvlJc w:val="left"/>
      <w:pPr>
        <w:ind w:left="3436" w:hanging="360"/>
      </w:pPr>
    </w:lvl>
    <w:lvl w:ilvl="2" w:tplc="0409001B" w:tentative="1">
      <w:start w:val="1"/>
      <w:numFmt w:val="lowerRoman"/>
      <w:lvlText w:val="%3."/>
      <w:lvlJc w:val="right"/>
      <w:pPr>
        <w:ind w:left="4156" w:hanging="180"/>
      </w:pPr>
    </w:lvl>
    <w:lvl w:ilvl="3" w:tplc="0409000F" w:tentative="1">
      <w:start w:val="1"/>
      <w:numFmt w:val="decimal"/>
      <w:lvlText w:val="%4."/>
      <w:lvlJc w:val="left"/>
      <w:pPr>
        <w:ind w:left="4876" w:hanging="360"/>
      </w:pPr>
    </w:lvl>
    <w:lvl w:ilvl="4" w:tplc="04090019" w:tentative="1">
      <w:start w:val="1"/>
      <w:numFmt w:val="lowerLetter"/>
      <w:lvlText w:val="%5."/>
      <w:lvlJc w:val="left"/>
      <w:pPr>
        <w:ind w:left="5596" w:hanging="360"/>
      </w:pPr>
    </w:lvl>
    <w:lvl w:ilvl="5" w:tplc="0409001B" w:tentative="1">
      <w:start w:val="1"/>
      <w:numFmt w:val="lowerRoman"/>
      <w:lvlText w:val="%6."/>
      <w:lvlJc w:val="right"/>
      <w:pPr>
        <w:ind w:left="6316" w:hanging="180"/>
      </w:pPr>
    </w:lvl>
    <w:lvl w:ilvl="6" w:tplc="0409000F" w:tentative="1">
      <w:start w:val="1"/>
      <w:numFmt w:val="decimal"/>
      <w:lvlText w:val="%7."/>
      <w:lvlJc w:val="left"/>
      <w:pPr>
        <w:ind w:left="7036" w:hanging="360"/>
      </w:pPr>
    </w:lvl>
    <w:lvl w:ilvl="7" w:tplc="04090019" w:tentative="1">
      <w:start w:val="1"/>
      <w:numFmt w:val="lowerLetter"/>
      <w:lvlText w:val="%8."/>
      <w:lvlJc w:val="left"/>
      <w:pPr>
        <w:ind w:left="7756" w:hanging="360"/>
      </w:pPr>
    </w:lvl>
    <w:lvl w:ilvl="8" w:tplc="0409001B" w:tentative="1">
      <w:start w:val="1"/>
      <w:numFmt w:val="lowerRoman"/>
      <w:lvlText w:val="%9."/>
      <w:lvlJc w:val="right"/>
      <w:pPr>
        <w:ind w:left="8476" w:hanging="180"/>
      </w:pPr>
    </w:lvl>
  </w:abstractNum>
  <w:abstractNum w:abstractNumId="27">
    <w:nsid w:val="4761098E"/>
    <w:multiLevelType w:val="multilevel"/>
    <w:tmpl w:val="4761098E"/>
    <w:lvl w:ilvl="0">
      <w:start w:val="1"/>
      <w:numFmt w:val="lowerLetter"/>
      <w:lvlText w:val="%1."/>
      <w:lvlJc w:val="left"/>
      <w:pPr>
        <w:ind w:left="7200" w:hanging="360"/>
      </w:pPr>
    </w:lvl>
    <w:lvl w:ilvl="1">
      <w:start w:val="1"/>
      <w:numFmt w:val="lowerLetter"/>
      <w:lvlText w:val="%2."/>
      <w:lvlJc w:val="left"/>
      <w:pPr>
        <w:ind w:left="7920" w:hanging="360"/>
      </w:pPr>
    </w:lvl>
    <w:lvl w:ilvl="2">
      <w:start w:val="1"/>
      <w:numFmt w:val="lowerRoman"/>
      <w:lvlText w:val="%3."/>
      <w:lvlJc w:val="right"/>
      <w:pPr>
        <w:ind w:left="8640" w:hanging="180"/>
      </w:pPr>
    </w:lvl>
    <w:lvl w:ilvl="3">
      <w:start w:val="1"/>
      <w:numFmt w:val="decimal"/>
      <w:lvlText w:val="%4."/>
      <w:lvlJc w:val="left"/>
      <w:pPr>
        <w:ind w:left="9360" w:hanging="360"/>
      </w:pPr>
    </w:lvl>
    <w:lvl w:ilvl="4">
      <w:start w:val="1"/>
      <w:numFmt w:val="lowerLetter"/>
      <w:lvlText w:val="%5."/>
      <w:lvlJc w:val="left"/>
      <w:pPr>
        <w:ind w:left="10080" w:hanging="360"/>
      </w:pPr>
    </w:lvl>
    <w:lvl w:ilvl="5">
      <w:start w:val="1"/>
      <w:numFmt w:val="lowerRoman"/>
      <w:lvlText w:val="%6."/>
      <w:lvlJc w:val="right"/>
      <w:pPr>
        <w:ind w:left="10800" w:hanging="180"/>
      </w:pPr>
    </w:lvl>
    <w:lvl w:ilvl="6">
      <w:start w:val="1"/>
      <w:numFmt w:val="decimal"/>
      <w:lvlText w:val="%7."/>
      <w:lvlJc w:val="left"/>
      <w:pPr>
        <w:ind w:left="11520" w:hanging="360"/>
      </w:pPr>
    </w:lvl>
    <w:lvl w:ilvl="7">
      <w:start w:val="1"/>
      <w:numFmt w:val="lowerLetter"/>
      <w:lvlText w:val="%8."/>
      <w:lvlJc w:val="left"/>
      <w:pPr>
        <w:ind w:left="12240" w:hanging="360"/>
      </w:pPr>
    </w:lvl>
    <w:lvl w:ilvl="8">
      <w:start w:val="1"/>
      <w:numFmt w:val="lowerRoman"/>
      <w:lvlText w:val="%9."/>
      <w:lvlJc w:val="right"/>
      <w:pPr>
        <w:ind w:left="12960" w:hanging="180"/>
      </w:pPr>
    </w:lvl>
  </w:abstractNum>
  <w:abstractNum w:abstractNumId="28">
    <w:nsid w:val="490D36D8"/>
    <w:multiLevelType w:val="hybridMultilevel"/>
    <w:tmpl w:val="7FD82938"/>
    <w:lvl w:ilvl="0" w:tplc="9BACB8D2">
      <w:start w:val="2"/>
      <w:numFmt w:val="decimal"/>
      <w:lvlText w:val="4.2.%1"/>
      <w:lvlJc w:val="left"/>
      <w:pPr>
        <w:ind w:left="78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A1E3088"/>
    <w:multiLevelType w:val="hybridMultilevel"/>
    <w:tmpl w:val="1ABE3500"/>
    <w:lvl w:ilvl="0" w:tplc="65C6BD54">
      <w:start w:val="1"/>
      <w:numFmt w:val="decimal"/>
      <w:lvlText w:val="%1."/>
      <w:lvlJc w:val="left"/>
      <w:pPr>
        <w:ind w:left="1080" w:hanging="360"/>
      </w:pPr>
      <w:rPr>
        <w:rFonts w:ascii="Times New Roman" w:hAnsi="Times New Roman" w:cs="Times New Roman" w:hint="default"/>
        <w:color w:val="auto"/>
        <w:sz w:val="24"/>
        <w:szCs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nsid w:val="4FC61466"/>
    <w:multiLevelType w:val="hybridMultilevel"/>
    <w:tmpl w:val="A2226730"/>
    <w:lvl w:ilvl="0" w:tplc="7D46726E">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04359BF"/>
    <w:multiLevelType w:val="multilevel"/>
    <w:tmpl w:val="504359BF"/>
    <w:lvl w:ilvl="0">
      <w:start w:val="1"/>
      <w:numFmt w:val="decimal"/>
      <w:lvlText w:val="%1."/>
      <w:lvlJc w:val="left"/>
      <w:pPr>
        <w:ind w:left="1898" w:hanging="360"/>
      </w:pPr>
    </w:lvl>
    <w:lvl w:ilvl="1">
      <w:start w:val="1"/>
      <w:numFmt w:val="lowerLetter"/>
      <w:lvlText w:val="%2."/>
      <w:lvlJc w:val="left"/>
      <w:pPr>
        <w:ind w:left="2618" w:hanging="360"/>
      </w:pPr>
    </w:lvl>
    <w:lvl w:ilvl="2">
      <w:start w:val="1"/>
      <w:numFmt w:val="lowerRoman"/>
      <w:lvlText w:val="%3."/>
      <w:lvlJc w:val="right"/>
      <w:pPr>
        <w:ind w:left="3338" w:hanging="180"/>
      </w:pPr>
    </w:lvl>
    <w:lvl w:ilvl="3">
      <w:start w:val="1"/>
      <w:numFmt w:val="decimal"/>
      <w:lvlText w:val="%4."/>
      <w:lvlJc w:val="left"/>
      <w:pPr>
        <w:ind w:left="4058" w:hanging="360"/>
      </w:pPr>
    </w:lvl>
    <w:lvl w:ilvl="4">
      <w:start w:val="1"/>
      <w:numFmt w:val="lowerLetter"/>
      <w:lvlText w:val="%5."/>
      <w:lvlJc w:val="left"/>
      <w:pPr>
        <w:ind w:left="4778" w:hanging="360"/>
      </w:pPr>
    </w:lvl>
    <w:lvl w:ilvl="5">
      <w:start w:val="1"/>
      <w:numFmt w:val="lowerRoman"/>
      <w:lvlText w:val="%6."/>
      <w:lvlJc w:val="right"/>
      <w:pPr>
        <w:ind w:left="5498" w:hanging="180"/>
      </w:pPr>
    </w:lvl>
    <w:lvl w:ilvl="6">
      <w:start w:val="1"/>
      <w:numFmt w:val="decimal"/>
      <w:lvlText w:val="%7."/>
      <w:lvlJc w:val="left"/>
      <w:pPr>
        <w:ind w:left="6218" w:hanging="360"/>
      </w:pPr>
    </w:lvl>
    <w:lvl w:ilvl="7">
      <w:start w:val="1"/>
      <w:numFmt w:val="lowerLetter"/>
      <w:lvlText w:val="%8."/>
      <w:lvlJc w:val="left"/>
      <w:pPr>
        <w:ind w:left="6938" w:hanging="360"/>
      </w:pPr>
    </w:lvl>
    <w:lvl w:ilvl="8">
      <w:start w:val="1"/>
      <w:numFmt w:val="lowerRoman"/>
      <w:lvlText w:val="%9."/>
      <w:lvlJc w:val="right"/>
      <w:pPr>
        <w:ind w:left="7658" w:hanging="180"/>
      </w:pPr>
    </w:lvl>
  </w:abstractNum>
  <w:abstractNum w:abstractNumId="32">
    <w:nsid w:val="51FB3FA3"/>
    <w:multiLevelType w:val="hybridMultilevel"/>
    <w:tmpl w:val="41BC2B6C"/>
    <w:lvl w:ilvl="0" w:tplc="3CE6C24E">
      <w:start w:val="1"/>
      <w:numFmt w:val="decimal"/>
      <w:pStyle w:val="Heading12"/>
      <w:lvlText w:val="5.%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55206A7E"/>
    <w:multiLevelType w:val="hybridMultilevel"/>
    <w:tmpl w:val="07EEA04C"/>
    <w:lvl w:ilvl="0" w:tplc="0530473A">
      <w:start w:val="1"/>
      <w:numFmt w:val="decimal"/>
      <w:lvlText w:val="5.%1"/>
      <w:lvlJc w:val="left"/>
      <w:pPr>
        <w:ind w:left="1854"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4">
    <w:nsid w:val="5CA27770"/>
    <w:multiLevelType w:val="hybridMultilevel"/>
    <w:tmpl w:val="A96C2494"/>
    <w:lvl w:ilvl="0" w:tplc="282C97C2">
      <w:start w:val="12"/>
      <w:numFmt w:val="decimal"/>
      <w:lvlText w:val="2.2.%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65007E0A"/>
    <w:multiLevelType w:val="multilevel"/>
    <w:tmpl w:val="55CE195A"/>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nsid w:val="65694966"/>
    <w:multiLevelType w:val="multilevel"/>
    <w:tmpl w:val="46B62368"/>
    <w:lvl w:ilvl="0">
      <w:start w:val="1"/>
      <w:numFmt w:val="decimal"/>
      <w:lvlText w:val="4.3.%1."/>
      <w:lvlJc w:val="left"/>
      <w:pPr>
        <w:ind w:left="720" w:hanging="360"/>
      </w:pPr>
      <w:rPr>
        <w:rFonts w:hint="default"/>
        <w:b/>
        <w:i w:val="0"/>
      </w:rPr>
    </w:lvl>
    <w:lvl w:ilvl="1">
      <w:start w:val="1"/>
      <w:numFmt w:val="lowerLetter"/>
      <w:lvlText w:val="%2."/>
      <w:lvlJc w:val="left"/>
      <w:pPr>
        <w:ind w:left="1440" w:hanging="360"/>
      </w:pPr>
    </w:lvl>
    <w:lvl w:ilvl="2">
      <w:start w:val="1"/>
      <w:numFmt w:val="decimal"/>
      <w:lvlText w:val="%3."/>
      <w:lvlJc w:val="left"/>
      <w:pPr>
        <w:ind w:left="2160" w:hanging="180"/>
      </w:pPr>
      <w:rPr>
        <w:rFonts w:hint="default"/>
      </w:r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66092957"/>
    <w:multiLevelType w:val="multilevel"/>
    <w:tmpl w:val="04188AC6"/>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8">
    <w:nsid w:val="684B58E9"/>
    <w:multiLevelType w:val="multilevel"/>
    <w:tmpl w:val="17C65DF2"/>
    <w:lvl w:ilvl="0">
      <w:start w:val="1"/>
      <w:numFmt w:val="decimal"/>
      <w:lvlText w:val="4.3.%1"/>
      <w:lvlJc w:val="left"/>
      <w:pPr>
        <w:ind w:left="2520" w:hanging="360"/>
      </w:pPr>
      <w:rPr>
        <w:rFonts w:hint="default"/>
        <w:i w:val="0"/>
      </w:rPr>
    </w:lvl>
    <w:lvl w:ilvl="1">
      <w:start w:val="1"/>
      <w:numFmt w:val="lowerLetter"/>
      <w:lvlText w:val="%2."/>
      <w:lvlJc w:val="left"/>
      <w:pPr>
        <w:ind w:left="1964" w:hanging="360"/>
      </w:pPr>
    </w:lvl>
    <w:lvl w:ilvl="2">
      <w:start w:val="1"/>
      <w:numFmt w:val="lowerRoman"/>
      <w:lvlText w:val="%3."/>
      <w:lvlJc w:val="right"/>
      <w:pPr>
        <w:ind w:left="2684" w:hanging="180"/>
      </w:pPr>
    </w:lvl>
    <w:lvl w:ilvl="3">
      <w:start w:val="1"/>
      <w:numFmt w:val="decimal"/>
      <w:lvlText w:val="%4."/>
      <w:lvlJc w:val="left"/>
      <w:pPr>
        <w:ind w:left="3404" w:hanging="360"/>
      </w:pPr>
      <w:rPr>
        <w:rFonts w:hint="default"/>
      </w:rPr>
    </w:lvl>
    <w:lvl w:ilvl="4">
      <w:start w:val="1"/>
      <w:numFmt w:val="lowerLetter"/>
      <w:lvlText w:val="%5."/>
      <w:lvlJc w:val="left"/>
      <w:pPr>
        <w:ind w:left="4124" w:hanging="360"/>
      </w:pPr>
    </w:lvl>
    <w:lvl w:ilvl="5">
      <w:start w:val="1"/>
      <w:numFmt w:val="lowerRoman"/>
      <w:lvlText w:val="%6."/>
      <w:lvlJc w:val="right"/>
      <w:pPr>
        <w:ind w:left="4844" w:hanging="180"/>
      </w:pPr>
    </w:lvl>
    <w:lvl w:ilvl="6">
      <w:start w:val="1"/>
      <w:numFmt w:val="decimal"/>
      <w:lvlText w:val="%7."/>
      <w:lvlJc w:val="left"/>
      <w:pPr>
        <w:ind w:left="5564" w:hanging="360"/>
      </w:pPr>
    </w:lvl>
    <w:lvl w:ilvl="7">
      <w:start w:val="1"/>
      <w:numFmt w:val="lowerLetter"/>
      <w:lvlText w:val="%8."/>
      <w:lvlJc w:val="left"/>
      <w:pPr>
        <w:ind w:left="6284" w:hanging="360"/>
      </w:pPr>
    </w:lvl>
    <w:lvl w:ilvl="8">
      <w:start w:val="1"/>
      <w:numFmt w:val="lowerRoman"/>
      <w:lvlText w:val="%9."/>
      <w:lvlJc w:val="right"/>
      <w:pPr>
        <w:ind w:left="7004" w:hanging="180"/>
      </w:pPr>
    </w:lvl>
  </w:abstractNum>
  <w:abstractNum w:abstractNumId="39">
    <w:nsid w:val="690B10C8"/>
    <w:multiLevelType w:val="multilevel"/>
    <w:tmpl w:val="690B10C8"/>
    <w:lvl w:ilvl="0">
      <w:start w:val="1"/>
      <w:numFmt w:val="decimal"/>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6A9A774C"/>
    <w:multiLevelType w:val="hybridMultilevel"/>
    <w:tmpl w:val="E80CAA4C"/>
    <w:lvl w:ilvl="0" w:tplc="04090019">
      <w:start w:val="1"/>
      <w:numFmt w:val="lowerLetter"/>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1">
    <w:nsid w:val="6AEF2474"/>
    <w:multiLevelType w:val="multilevel"/>
    <w:tmpl w:val="37B0B626"/>
    <w:lvl w:ilvl="0">
      <w:start w:val="1"/>
      <w:numFmt w:val="decimal"/>
      <w:lvlText w:val="%1."/>
      <w:lvlJc w:val="left"/>
      <w:pPr>
        <w:ind w:left="720" w:hanging="360"/>
      </w:pPr>
    </w:lvl>
    <w:lvl w:ilvl="1">
      <w:start w:val="3"/>
      <w:numFmt w:val="decimal"/>
      <w:isLgl/>
      <w:lvlText w:val="%1.%2"/>
      <w:lvlJc w:val="left"/>
      <w:pPr>
        <w:ind w:left="102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2">
    <w:nsid w:val="73E9761B"/>
    <w:multiLevelType w:val="multilevel"/>
    <w:tmpl w:val="73E9761B"/>
    <w:lvl w:ilvl="0">
      <w:start w:val="4"/>
      <w:numFmt w:val="decimal"/>
      <w:lvlText w:val="4.%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nsid w:val="747510A4"/>
    <w:multiLevelType w:val="multilevel"/>
    <w:tmpl w:val="5A42EC54"/>
    <w:lvl w:ilvl="0">
      <w:start w:val="1"/>
      <w:numFmt w:val="decimal"/>
      <w:lvlText w:val="1.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77135644"/>
    <w:multiLevelType w:val="multilevel"/>
    <w:tmpl w:val="77135644"/>
    <w:lvl w:ilvl="0">
      <w:start w:val="1"/>
      <w:numFmt w:val="decimal"/>
      <w:lvlText w:val="2.%1"/>
      <w:lvlJc w:val="left"/>
      <w:pPr>
        <w:ind w:left="720" w:hanging="360"/>
      </w:pPr>
      <w:rPr>
        <w:rFonts w:cs="Times New Roman"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5"/>
  </w:num>
  <w:num w:numId="2">
    <w:abstractNumId w:val="16"/>
  </w:num>
  <w:num w:numId="3">
    <w:abstractNumId w:val="43"/>
  </w:num>
  <w:num w:numId="4">
    <w:abstractNumId w:val="27"/>
  </w:num>
  <w:num w:numId="5">
    <w:abstractNumId w:val="44"/>
  </w:num>
  <w:num w:numId="6">
    <w:abstractNumId w:val="24"/>
  </w:num>
  <w:num w:numId="7">
    <w:abstractNumId w:val="1"/>
  </w:num>
  <w:num w:numId="8">
    <w:abstractNumId w:val="23"/>
  </w:num>
  <w:num w:numId="9">
    <w:abstractNumId w:val="13"/>
  </w:num>
  <w:num w:numId="10">
    <w:abstractNumId w:val="4"/>
  </w:num>
  <w:num w:numId="11">
    <w:abstractNumId w:val="40"/>
  </w:num>
  <w:num w:numId="12">
    <w:abstractNumId w:val="18"/>
  </w:num>
  <w:num w:numId="13">
    <w:abstractNumId w:val="15"/>
  </w:num>
  <w:num w:numId="14">
    <w:abstractNumId w:val="30"/>
  </w:num>
  <w:num w:numId="15">
    <w:abstractNumId w:val="17"/>
  </w:num>
  <w:num w:numId="16">
    <w:abstractNumId w:val="5"/>
  </w:num>
  <w:num w:numId="17">
    <w:abstractNumId w:val="34"/>
  </w:num>
  <w:num w:numId="18">
    <w:abstractNumId w:val="35"/>
  </w:num>
  <w:num w:numId="1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6"/>
  </w:num>
  <w:num w:numId="2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9"/>
  </w:num>
  <w:num w:numId="26">
    <w:abstractNumId w:val="12"/>
  </w:num>
  <w:num w:numId="27">
    <w:abstractNumId w:val="31"/>
  </w:num>
  <w:num w:numId="28">
    <w:abstractNumId w:val="0"/>
  </w:num>
  <w:num w:numId="29">
    <w:abstractNumId w:val="6"/>
  </w:num>
  <w:num w:numId="30">
    <w:abstractNumId w:val="42"/>
  </w:num>
  <w:num w:numId="31">
    <w:abstractNumId w:val="38"/>
  </w:num>
  <w:num w:numId="32">
    <w:abstractNumId w:val="19"/>
  </w:num>
  <w:num w:numId="33">
    <w:abstractNumId w:val="20"/>
  </w:num>
  <w:num w:numId="34">
    <w:abstractNumId w:val="29"/>
  </w:num>
  <w:num w:numId="35">
    <w:abstractNumId w:val="2"/>
  </w:num>
  <w:num w:numId="3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8"/>
  </w:num>
  <w:num w:numId="42">
    <w:abstractNumId w:val="11"/>
  </w:num>
  <w:num w:numId="43">
    <w:abstractNumId w:val="28"/>
  </w:num>
  <w:num w:numId="44">
    <w:abstractNumId w:val="7"/>
  </w:num>
  <w:num w:numId="45">
    <w:abstractNumId w:val="3"/>
  </w:num>
  <w:num w:numId="46">
    <w:abstractNumId w:val="41"/>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14ED"/>
    <w:rsid w:val="0001649B"/>
    <w:rsid w:val="00026C0F"/>
    <w:rsid w:val="0003271A"/>
    <w:rsid w:val="000560FF"/>
    <w:rsid w:val="000615F5"/>
    <w:rsid w:val="00063CF4"/>
    <w:rsid w:val="0009170F"/>
    <w:rsid w:val="00094A4E"/>
    <w:rsid w:val="000A06EE"/>
    <w:rsid w:val="000A4CF3"/>
    <w:rsid w:val="000B2050"/>
    <w:rsid w:val="000C18D4"/>
    <w:rsid w:val="000C2FA0"/>
    <w:rsid w:val="000C3D04"/>
    <w:rsid w:val="000E3B81"/>
    <w:rsid w:val="000F40F3"/>
    <w:rsid w:val="000F6E37"/>
    <w:rsid w:val="000F7A7E"/>
    <w:rsid w:val="001042C9"/>
    <w:rsid w:val="0010741F"/>
    <w:rsid w:val="00115CB3"/>
    <w:rsid w:val="001231A5"/>
    <w:rsid w:val="00126639"/>
    <w:rsid w:val="0013306D"/>
    <w:rsid w:val="00142F68"/>
    <w:rsid w:val="00144BB6"/>
    <w:rsid w:val="00146F8A"/>
    <w:rsid w:val="0015178B"/>
    <w:rsid w:val="0015464A"/>
    <w:rsid w:val="0015720B"/>
    <w:rsid w:val="00162A2D"/>
    <w:rsid w:val="00176228"/>
    <w:rsid w:val="0018483A"/>
    <w:rsid w:val="001879C6"/>
    <w:rsid w:val="001A5DBC"/>
    <w:rsid w:val="001A6EA4"/>
    <w:rsid w:val="001B2012"/>
    <w:rsid w:val="001C1A75"/>
    <w:rsid w:val="001C490A"/>
    <w:rsid w:val="00200BA7"/>
    <w:rsid w:val="00213EE8"/>
    <w:rsid w:val="00220508"/>
    <w:rsid w:val="00226C20"/>
    <w:rsid w:val="00264700"/>
    <w:rsid w:val="0027414A"/>
    <w:rsid w:val="002741EE"/>
    <w:rsid w:val="002B2EF6"/>
    <w:rsid w:val="002B42AB"/>
    <w:rsid w:val="002C1126"/>
    <w:rsid w:val="002C67C4"/>
    <w:rsid w:val="002F7BE8"/>
    <w:rsid w:val="00312F72"/>
    <w:rsid w:val="00332DA8"/>
    <w:rsid w:val="003442D9"/>
    <w:rsid w:val="00344389"/>
    <w:rsid w:val="00350EBA"/>
    <w:rsid w:val="00351F77"/>
    <w:rsid w:val="00361B5E"/>
    <w:rsid w:val="00367E15"/>
    <w:rsid w:val="00376BC3"/>
    <w:rsid w:val="0039325F"/>
    <w:rsid w:val="003A59FC"/>
    <w:rsid w:val="003A75D4"/>
    <w:rsid w:val="003C3605"/>
    <w:rsid w:val="003C65A2"/>
    <w:rsid w:val="003D24C9"/>
    <w:rsid w:val="003E2141"/>
    <w:rsid w:val="003F429C"/>
    <w:rsid w:val="0041419F"/>
    <w:rsid w:val="004159D1"/>
    <w:rsid w:val="00416B04"/>
    <w:rsid w:val="00420C09"/>
    <w:rsid w:val="00422E6E"/>
    <w:rsid w:val="004413CA"/>
    <w:rsid w:val="00442141"/>
    <w:rsid w:val="00461D7B"/>
    <w:rsid w:val="004640F5"/>
    <w:rsid w:val="00471BB1"/>
    <w:rsid w:val="00481D51"/>
    <w:rsid w:val="0048211D"/>
    <w:rsid w:val="004919F5"/>
    <w:rsid w:val="004C2D41"/>
    <w:rsid w:val="004D61CC"/>
    <w:rsid w:val="004D76C2"/>
    <w:rsid w:val="005035C3"/>
    <w:rsid w:val="0051210A"/>
    <w:rsid w:val="00527F9C"/>
    <w:rsid w:val="00556888"/>
    <w:rsid w:val="00566805"/>
    <w:rsid w:val="0058347C"/>
    <w:rsid w:val="005A7298"/>
    <w:rsid w:val="005B125B"/>
    <w:rsid w:val="005B357D"/>
    <w:rsid w:val="005B7188"/>
    <w:rsid w:val="005D14ED"/>
    <w:rsid w:val="005D50C0"/>
    <w:rsid w:val="005E1863"/>
    <w:rsid w:val="005E5A7F"/>
    <w:rsid w:val="005E64DE"/>
    <w:rsid w:val="005E66F4"/>
    <w:rsid w:val="00601369"/>
    <w:rsid w:val="006040C7"/>
    <w:rsid w:val="00607509"/>
    <w:rsid w:val="006132AB"/>
    <w:rsid w:val="006278A7"/>
    <w:rsid w:val="006402F5"/>
    <w:rsid w:val="0064297E"/>
    <w:rsid w:val="006819F1"/>
    <w:rsid w:val="00696628"/>
    <w:rsid w:val="006A2344"/>
    <w:rsid w:val="006B236F"/>
    <w:rsid w:val="006B499A"/>
    <w:rsid w:val="006B67F0"/>
    <w:rsid w:val="006D1DAC"/>
    <w:rsid w:val="0070597B"/>
    <w:rsid w:val="0070750F"/>
    <w:rsid w:val="00713366"/>
    <w:rsid w:val="00725020"/>
    <w:rsid w:val="00727C6A"/>
    <w:rsid w:val="00734E11"/>
    <w:rsid w:val="00734EBC"/>
    <w:rsid w:val="00766E03"/>
    <w:rsid w:val="00771195"/>
    <w:rsid w:val="00786F1A"/>
    <w:rsid w:val="007959BE"/>
    <w:rsid w:val="00797F81"/>
    <w:rsid w:val="007A29D9"/>
    <w:rsid w:val="007B1D03"/>
    <w:rsid w:val="007B3E52"/>
    <w:rsid w:val="007B7D65"/>
    <w:rsid w:val="007C45A9"/>
    <w:rsid w:val="007F1B75"/>
    <w:rsid w:val="007F62F5"/>
    <w:rsid w:val="007F7C15"/>
    <w:rsid w:val="00806B22"/>
    <w:rsid w:val="008113E3"/>
    <w:rsid w:val="00822694"/>
    <w:rsid w:val="0083027F"/>
    <w:rsid w:val="008500B3"/>
    <w:rsid w:val="008848AE"/>
    <w:rsid w:val="00890646"/>
    <w:rsid w:val="00894200"/>
    <w:rsid w:val="00895286"/>
    <w:rsid w:val="00895456"/>
    <w:rsid w:val="008A29C4"/>
    <w:rsid w:val="008A3732"/>
    <w:rsid w:val="008B2E22"/>
    <w:rsid w:val="008B3EF6"/>
    <w:rsid w:val="008B435E"/>
    <w:rsid w:val="008C1AFF"/>
    <w:rsid w:val="008C2F0C"/>
    <w:rsid w:val="008D14AD"/>
    <w:rsid w:val="008D1809"/>
    <w:rsid w:val="008E70E9"/>
    <w:rsid w:val="00903AEB"/>
    <w:rsid w:val="00914CA9"/>
    <w:rsid w:val="0092648C"/>
    <w:rsid w:val="00932A79"/>
    <w:rsid w:val="00932BAA"/>
    <w:rsid w:val="0095506D"/>
    <w:rsid w:val="0095770F"/>
    <w:rsid w:val="00964FE1"/>
    <w:rsid w:val="009663E3"/>
    <w:rsid w:val="009663F3"/>
    <w:rsid w:val="009737A6"/>
    <w:rsid w:val="00974B3C"/>
    <w:rsid w:val="0099181B"/>
    <w:rsid w:val="00997908"/>
    <w:rsid w:val="009D0611"/>
    <w:rsid w:val="009D13CC"/>
    <w:rsid w:val="009D2034"/>
    <w:rsid w:val="009E1F44"/>
    <w:rsid w:val="009E44C5"/>
    <w:rsid w:val="00A07F0F"/>
    <w:rsid w:val="00A164A9"/>
    <w:rsid w:val="00A2354B"/>
    <w:rsid w:val="00A26D35"/>
    <w:rsid w:val="00A31796"/>
    <w:rsid w:val="00A46F24"/>
    <w:rsid w:val="00A47A60"/>
    <w:rsid w:val="00A607E4"/>
    <w:rsid w:val="00A636AB"/>
    <w:rsid w:val="00A74B71"/>
    <w:rsid w:val="00A82E9D"/>
    <w:rsid w:val="00A87B59"/>
    <w:rsid w:val="00A918B6"/>
    <w:rsid w:val="00AA48C0"/>
    <w:rsid w:val="00AA6644"/>
    <w:rsid w:val="00AC1F0E"/>
    <w:rsid w:val="00AE0395"/>
    <w:rsid w:val="00AE06B0"/>
    <w:rsid w:val="00AE28CC"/>
    <w:rsid w:val="00B036BA"/>
    <w:rsid w:val="00B1552B"/>
    <w:rsid w:val="00B26D38"/>
    <w:rsid w:val="00B50874"/>
    <w:rsid w:val="00B55FA8"/>
    <w:rsid w:val="00B7298A"/>
    <w:rsid w:val="00B76F75"/>
    <w:rsid w:val="00B774D5"/>
    <w:rsid w:val="00B90C51"/>
    <w:rsid w:val="00BA401D"/>
    <w:rsid w:val="00BA5383"/>
    <w:rsid w:val="00BC2308"/>
    <w:rsid w:val="00BC6136"/>
    <w:rsid w:val="00BD4290"/>
    <w:rsid w:val="00C333C1"/>
    <w:rsid w:val="00C33E95"/>
    <w:rsid w:val="00C42688"/>
    <w:rsid w:val="00C56368"/>
    <w:rsid w:val="00C63737"/>
    <w:rsid w:val="00C7079D"/>
    <w:rsid w:val="00CB1C36"/>
    <w:rsid w:val="00CC6C1D"/>
    <w:rsid w:val="00CE7B9C"/>
    <w:rsid w:val="00D200D9"/>
    <w:rsid w:val="00D2311D"/>
    <w:rsid w:val="00D3042B"/>
    <w:rsid w:val="00D3300F"/>
    <w:rsid w:val="00D46AB5"/>
    <w:rsid w:val="00D51C23"/>
    <w:rsid w:val="00D65A49"/>
    <w:rsid w:val="00D77769"/>
    <w:rsid w:val="00DF5C02"/>
    <w:rsid w:val="00DF7CC2"/>
    <w:rsid w:val="00E01CB8"/>
    <w:rsid w:val="00E029EC"/>
    <w:rsid w:val="00E056A5"/>
    <w:rsid w:val="00E21AC7"/>
    <w:rsid w:val="00E22853"/>
    <w:rsid w:val="00E237C7"/>
    <w:rsid w:val="00E25EBB"/>
    <w:rsid w:val="00E613CB"/>
    <w:rsid w:val="00E678ED"/>
    <w:rsid w:val="00E83C2D"/>
    <w:rsid w:val="00E907E2"/>
    <w:rsid w:val="00EA2587"/>
    <w:rsid w:val="00EB3E32"/>
    <w:rsid w:val="00EC3EF5"/>
    <w:rsid w:val="00EC5E8B"/>
    <w:rsid w:val="00ED20B0"/>
    <w:rsid w:val="00ED3BCD"/>
    <w:rsid w:val="00EE406F"/>
    <w:rsid w:val="00F305AC"/>
    <w:rsid w:val="00F408B9"/>
    <w:rsid w:val="00F503C6"/>
    <w:rsid w:val="00F55BE1"/>
    <w:rsid w:val="00F72F91"/>
    <w:rsid w:val="00FA620C"/>
    <w:rsid w:val="00FB3E48"/>
    <w:rsid w:val="00FB6B6A"/>
    <w:rsid w:val="00FB7061"/>
    <w:rsid w:val="00FC0AAE"/>
    <w:rsid w:val="00FC0C16"/>
    <w:rsid w:val="00FC428C"/>
    <w:rsid w:val="00FD53A3"/>
    <w:rsid w:val="1F515979"/>
    <w:rsid w:val="22756B00"/>
    <w:rsid w:val="37F070D8"/>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ED16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semiHidden="0"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Normal Table"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pPr>
    <w:rPr>
      <w:rFonts w:ascii="Times New Roman" w:eastAsiaTheme="minorHAnsi" w:hAnsi="Times New Roman"/>
      <w:sz w:val="24"/>
      <w:szCs w:val="22"/>
      <w:lang w:val="zh-CN"/>
    </w:rPr>
  </w:style>
  <w:style w:type="paragraph" w:styleId="Heading1">
    <w:name w:val="heading 1"/>
    <w:basedOn w:val="Normal"/>
    <w:next w:val="Normal"/>
    <w:link w:val="Heading1Char"/>
    <w:uiPriority w:val="9"/>
    <w:qFormat/>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outlineLvl w:val="2"/>
    </w:pPr>
    <w:rPr>
      <w:rFonts w:eastAsiaTheme="majorEastAsia" w:cstheme="majorBidi"/>
      <w:b/>
      <w:szCs w:val="24"/>
    </w:rPr>
  </w:style>
  <w:style w:type="paragraph" w:styleId="Heading5">
    <w:name w:val="heading 5"/>
    <w:basedOn w:val="Normal"/>
    <w:next w:val="Normal"/>
    <w:link w:val="Heading5Char"/>
    <w:uiPriority w:val="9"/>
    <w:semiHidden/>
    <w:unhideWhenUsed/>
    <w:qFormat/>
    <w:rsid w:val="000F7A7E"/>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Footer">
    <w:name w:val="footer"/>
    <w:basedOn w:val="Normal"/>
    <w:link w:val="FooterChar"/>
    <w:uiPriority w:val="99"/>
    <w:unhideWhenUsed/>
    <w:qFormat/>
    <w:pPr>
      <w:tabs>
        <w:tab w:val="center" w:pos="4513"/>
        <w:tab w:val="right" w:pos="9026"/>
      </w:tabs>
      <w:spacing w:line="240" w:lineRule="auto"/>
    </w:pPr>
  </w:style>
  <w:style w:type="paragraph" w:styleId="Header">
    <w:name w:val="header"/>
    <w:basedOn w:val="Normal"/>
    <w:link w:val="HeaderChar"/>
    <w:uiPriority w:val="99"/>
    <w:unhideWhenUsed/>
    <w:qFormat/>
    <w:pPr>
      <w:tabs>
        <w:tab w:val="center" w:pos="4513"/>
        <w:tab w:val="right" w:pos="9026"/>
      </w:tabs>
      <w:spacing w:line="240" w:lineRule="auto"/>
    </w:pPr>
  </w:style>
  <w:style w:type="character" w:customStyle="1" w:styleId="Heading1Char">
    <w:name w:val="Heading 1 Char"/>
    <w:basedOn w:val="DefaultParagraphFont"/>
    <w:link w:val="Heading1"/>
    <w:uiPriority w:val="1"/>
    <w:qFormat/>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paragraph" w:styleId="ListParagraph">
    <w:name w:val="List Paragraph"/>
    <w:aliases w:val="sub de titre 4,ANNEX,List Paragraph1,Body of text"/>
    <w:basedOn w:val="Normal"/>
    <w:link w:val="ListParagraphChar"/>
    <w:uiPriority w:val="34"/>
    <w:qFormat/>
    <w:pPr>
      <w:ind w:left="720"/>
      <w:contextualSpacing/>
    </w:pPr>
  </w:style>
  <w:style w:type="character" w:customStyle="1" w:styleId="ListParagraphChar">
    <w:name w:val="List Paragraph Char"/>
    <w:aliases w:val="sub de titre 4 Char,ANNEX Char,List Paragraph1 Char,Body of text Char"/>
    <w:link w:val="ListParagraph"/>
    <w:uiPriority w:val="34"/>
    <w:qFormat/>
    <w:rPr>
      <w:rFonts w:ascii="Times New Roman" w:hAnsi="Times New Roman"/>
      <w:sz w:val="24"/>
    </w:rPr>
  </w:style>
  <w:style w:type="character" w:customStyle="1" w:styleId="HeaderChar">
    <w:name w:val="Header Char"/>
    <w:basedOn w:val="DefaultParagraphFont"/>
    <w:link w:val="Header"/>
    <w:uiPriority w:val="99"/>
    <w:qFormat/>
    <w:rPr>
      <w:rFonts w:ascii="Times New Roman" w:hAnsi="Times New Roman"/>
      <w:sz w:val="24"/>
    </w:rPr>
  </w:style>
  <w:style w:type="character" w:customStyle="1" w:styleId="FooterChar">
    <w:name w:val="Footer Char"/>
    <w:basedOn w:val="DefaultParagraphFont"/>
    <w:link w:val="Footer"/>
    <w:uiPriority w:val="99"/>
    <w:qFormat/>
    <w:rPr>
      <w:rFonts w:ascii="Times New Roman" w:hAnsi="Times New Roman"/>
      <w:sz w:val="24"/>
    </w:rPr>
  </w:style>
  <w:style w:type="table" w:customStyle="1" w:styleId="TableGrid">
    <w:name w:val="TableGrid"/>
    <w:qFormat/>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D2311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311D"/>
    <w:rPr>
      <w:rFonts w:ascii="Tahoma" w:eastAsiaTheme="minorHAnsi" w:hAnsi="Tahoma" w:cs="Tahoma"/>
      <w:sz w:val="16"/>
      <w:szCs w:val="16"/>
      <w:lang w:val="zh-CN"/>
    </w:rPr>
  </w:style>
  <w:style w:type="paragraph" w:styleId="BodyText">
    <w:name w:val="Body Text"/>
    <w:basedOn w:val="Normal"/>
    <w:link w:val="BodyTextChar"/>
    <w:uiPriority w:val="1"/>
    <w:qFormat/>
    <w:rsid w:val="008848AE"/>
    <w:pPr>
      <w:widowControl w:val="0"/>
      <w:autoSpaceDE w:val="0"/>
      <w:autoSpaceDN w:val="0"/>
      <w:spacing w:line="240" w:lineRule="auto"/>
    </w:pPr>
    <w:rPr>
      <w:rFonts w:eastAsia="Times New Roman" w:cs="Times New Roman"/>
      <w:sz w:val="23"/>
      <w:szCs w:val="23"/>
      <w:lang w:val="id-ID"/>
    </w:rPr>
  </w:style>
  <w:style w:type="character" w:customStyle="1" w:styleId="BodyTextChar">
    <w:name w:val="Body Text Char"/>
    <w:basedOn w:val="DefaultParagraphFont"/>
    <w:link w:val="BodyText"/>
    <w:uiPriority w:val="1"/>
    <w:rsid w:val="008848AE"/>
    <w:rPr>
      <w:rFonts w:ascii="Times New Roman" w:eastAsia="Times New Roman" w:hAnsi="Times New Roman" w:cs="Times New Roman"/>
      <w:sz w:val="23"/>
      <w:szCs w:val="23"/>
      <w:lang w:val="id-ID"/>
    </w:rPr>
  </w:style>
  <w:style w:type="paragraph" w:styleId="NoSpacing">
    <w:name w:val="No Spacing"/>
    <w:uiPriority w:val="1"/>
    <w:qFormat/>
    <w:rsid w:val="008848AE"/>
    <w:pPr>
      <w:widowControl w:val="0"/>
      <w:autoSpaceDE w:val="0"/>
      <w:autoSpaceDN w:val="0"/>
    </w:pPr>
    <w:rPr>
      <w:rFonts w:ascii="Times New Roman" w:eastAsia="Times New Roman" w:hAnsi="Times New Roman" w:cs="Times New Roman"/>
      <w:sz w:val="24"/>
      <w:szCs w:val="22"/>
      <w:lang w:val="id-ID"/>
    </w:rPr>
  </w:style>
  <w:style w:type="table" w:styleId="TableGrid0">
    <w:name w:val="Table Grid"/>
    <w:basedOn w:val="TableNormal"/>
    <w:uiPriority w:val="59"/>
    <w:rsid w:val="008848AE"/>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848AE"/>
    <w:pPr>
      <w:spacing w:before="240" w:line="259" w:lineRule="auto"/>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A47A60"/>
    <w:pPr>
      <w:tabs>
        <w:tab w:val="right" w:leader="dot" w:pos="7927"/>
      </w:tabs>
      <w:spacing w:after="100" w:line="276" w:lineRule="auto"/>
      <w:ind w:left="567" w:hanging="567"/>
    </w:pPr>
  </w:style>
  <w:style w:type="paragraph" w:styleId="TOC2">
    <w:name w:val="toc 2"/>
    <w:basedOn w:val="Normal"/>
    <w:next w:val="Normal"/>
    <w:autoRedefine/>
    <w:uiPriority w:val="39"/>
    <w:unhideWhenUsed/>
    <w:rsid w:val="004919F5"/>
    <w:pPr>
      <w:tabs>
        <w:tab w:val="left" w:pos="1276"/>
        <w:tab w:val="right" w:leader="dot" w:pos="7927"/>
      </w:tabs>
      <w:spacing w:after="100"/>
      <w:ind w:left="1276" w:hanging="567"/>
    </w:pPr>
  </w:style>
  <w:style w:type="paragraph" w:styleId="TOC3">
    <w:name w:val="toc 3"/>
    <w:basedOn w:val="Normal"/>
    <w:next w:val="Normal"/>
    <w:autoRedefine/>
    <w:uiPriority w:val="39"/>
    <w:unhideWhenUsed/>
    <w:rsid w:val="005B357D"/>
    <w:pPr>
      <w:tabs>
        <w:tab w:val="left" w:pos="1320"/>
        <w:tab w:val="right" w:leader="dot" w:pos="7927"/>
      </w:tabs>
      <w:spacing w:after="100"/>
      <w:ind w:left="851"/>
    </w:pPr>
  </w:style>
  <w:style w:type="character" w:styleId="Hyperlink">
    <w:name w:val="Hyperlink"/>
    <w:basedOn w:val="DefaultParagraphFont"/>
    <w:uiPriority w:val="99"/>
    <w:unhideWhenUsed/>
    <w:rsid w:val="008848AE"/>
    <w:rPr>
      <w:color w:val="0563C1" w:themeColor="hyperlink"/>
      <w:u w:val="single"/>
    </w:rPr>
  </w:style>
  <w:style w:type="paragraph" w:styleId="TableofFigures">
    <w:name w:val="table of figures"/>
    <w:basedOn w:val="Normal"/>
    <w:next w:val="Normal"/>
    <w:uiPriority w:val="99"/>
    <w:unhideWhenUsed/>
    <w:rsid w:val="008848AE"/>
  </w:style>
  <w:style w:type="table" w:customStyle="1" w:styleId="TableGrid1">
    <w:name w:val="TableGrid1"/>
    <w:rsid w:val="00FB6B6A"/>
    <w:rPr>
      <w:rFonts w:eastAsia="Times New Roman"/>
      <w:sz w:val="22"/>
      <w:szCs w:val="22"/>
    </w:rPr>
    <w:tblPr>
      <w:tblCellMar>
        <w:top w:w="0" w:type="dxa"/>
        <w:left w:w="0" w:type="dxa"/>
        <w:bottom w:w="0" w:type="dxa"/>
        <w:right w:w="0" w:type="dxa"/>
      </w:tblCellMar>
    </w:tblPr>
  </w:style>
  <w:style w:type="paragraph" w:customStyle="1" w:styleId="TableParagraph">
    <w:name w:val="Table Paragraph"/>
    <w:basedOn w:val="Normal"/>
    <w:uiPriority w:val="1"/>
    <w:qFormat/>
    <w:rsid w:val="00D3300F"/>
    <w:pPr>
      <w:widowControl w:val="0"/>
      <w:autoSpaceDE w:val="0"/>
      <w:autoSpaceDN w:val="0"/>
      <w:spacing w:line="240" w:lineRule="auto"/>
    </w:pPr>
    <w:rPr>
      <w:rFonts w:eastAsia="Times New Roman" w:cs="Times New Roman"/>
      <w:sz w:val="22"/>
      <w:lang w:val="en-US"/>
    </w:rPr>
  </w:style>
  <w:style w:type="character" w:styleId="CommentReference">
    <w:name w:val="annotation reference"/>
    <w:basedOn w:val="DefaultParagraphFont"/>
    <w:uiPriority w:val="99"/>
    <w:semiHidden/>
    <w:unhideWhenUsed/>
    <w:rsid w:val="00771195"/>
    <w:rPr>
      <w:sz w:val="16"/>
      <w:szCs w:val="16"/>
    </w:rPr>
  </w:style>
  <w:style w:type="paragraph" w:styleId="CommentText">
    <w:name w:val="annotation text"/>
    <w:basedOn w:val="Normal"/>
    <w:link w:val="CommentTextChar"/>
    <w:uiPriority w:val="99"/>
    <w:semiHidden/>
    <w:unhideWhenUsed/>
    <w:rsid w:val="00771195"/>
    <w:pPr>
      <w:spacing w:line="240" w:lineRule="auto"/>
    </w:pPr>
    <w:rPr>
      <w:sz w:val="20"/>
      <w:szCs w:val="20"/>
    </w:rPr>
  </w:style>
  <w:style w:type="character" w:customStyle="1" w:styleId="CommentTextChar">
    <w:name w:val="Comment Text Char"/>
    <w:basedOn w:val="DefaultParagraphFont"/>
    <w:link w:val="CommentText"/>
    <w:uiPriority w:val="99"/>
    <w:semiHidden/>
    <w:rsid w:val="00771195"/>
    <w:rPr>
      <w:rFonts w:ascii="Times New Roman" w:eastAsiaTheme="minorHAnsi" w:hAnsi="Times New Roman"/>
      <w:lang w:val="zh-CN"/>
    </w:rPr>
  </w:style>
  <w:style w:type="paragraph" w:styleId="CommentSubject">
    <w:name w:val="annotation subject"/>
    <w:basedOn w:val="CommentText"/>
    <w:next w:val="CommentText"/>
    <w:link w:val="CommentSubjectChar"/>
    <w:uiPriority w:val="99"/>
    <w:semiHidden/>
    <w:unhideWhenUsed/>
    <w:rsid w:val="00771195"/>
    <w:rPr>
      <w:b/>
      <w:bCs/>
    </w:rPr>
  </w:style>
  <w:style w:type="character" w:customStyle="1" w:styleId="CommentSubjectChar">
    <w:name w:val="Comment Subject Char"/>
    <w:basedOn w:val="CommentTextChar"/>
    <w:link w:val="CommentSubject"/>
    <w:uiPriority w:val="99"/>
    <w:semiHidden/>
    <w:rsid w:val="00771195"/>
    <w:rPr>
      <w:rFonts w:ascii="Times New Roman" w:eastAsiaTheme="minorHAnsi" w:hAnsi="Times New Roman"/>
      <w:b/>
      <w:bCs/>
      <w:lang w:val="zh-CN"/>
    </w:rPr>
  </w:style>
  <w:style w:type="character" w:customStyle="1" w:styleId="Heading12Char">
    <w:name w:val="Heading 12 Char"/>
    <w:basedOn w:val="DefaultParagraphFont"/>
    <w:link w:val="Heading12"/>
    <w:locked/>
    <w:rsid w:val="00C7079D"/>
    <w:rPr>
      <w:rFonts w:ascii="Times New Roman" w:hAnsi="Times New Roman" w:cs="Times New Roman"/>
      <w:b/>
      <w:sz w:val="24"/>
    </w:rPr>
  </w:style>
  <w:style w:type="paragraph" w:customStyle="1" w:styleId="Heading12">
    <w:name w:val="Heading 12"/>
    <w:basedOn w:val="Normal"/>
    <w:next w:val="Normal"/>
    <w:link w:val="Heading12Char"/>
    <w:qFormat/>
    <w:rsid w:val="00C7079D"/>
    <w:pPr>
      <w:numPr>
        <w:numId w:val="22"/>
      </w:numPr>
      <w:ind w:left="567" w:hanging="567"/>
    </w:pPr>
    <w:rPr>
      <w:rFonts w:eastAsiaTheme="minorEastAsia" w:cs="Times New Roman"/>
      <w:b/>
      <w:szCs w:val="20"/>
      <w:lang w:val="en-US"/>
    </w:rPr>
  </w:style>
  <w:style w:type="character" w:customStyle="1" w:styleId="Heading13Char">
    <w:name w:val="Heading 13 Char"/>
    <w:basedOn w:val="DefaultParagraphFont"/>
    <w:link w:val="Heading13"/>
    <w:locked/>
    <w:rsid w:val="00C7079D"/>
    <w:rPr>
      <w:rFonts w:ascii="Times New Roman" w:hAnsi="Times New Roman" w:cs="Times New Roman"/>
      <w:b/>
      <w:sz w:val="24"/>
      <w:szCs w:val="24"/>
    </w:rPr>
  </w:style>
  <w:style w:type="paragraph" w:customStyle="1" w:styleId="Heading13">
    <w:name w:val="Heading 13"/>
    <w:basedOn w:val="Normal"/>
    <w:link w:val="Heading13Char"/>
    <w:qFormat/>
    <w:rsid w:val="00C7079D"/>
    <w:pPr>
      <w:numPr>
        <w:numId w:val="23"/>
      </w:numPr>
      <w:ind w:left="1474" w:hanging="737"/>
      <w:jc w:val="both"/>
    </w:pPr>
    <w:rPr>
      <w:rFonts w:eastAsiaTheme="minorEastAsia" w:cs="Times New Roman"/>
      <w:b/>
      <w:szCs w:val="24"/>
      <w:lang w:val="en-US"/>
    </w:rPr>
  </w:style>
  <w:style w:type="character" w:customStyle="1" w:styleId="Heading14Char">
    <w:name w:val="Heading 14 Char"/>
    <w:basedOn w:val="DefaultParagraphFont"/>
    <w:link w:val="Heading14"/>
    <w:locked/>
    <w:rsid w:val="00C7079D"/>
    <w:rPr>
      <w:rFonts w:ascii="Times New Roman" w:hAnsi="Times New Roman" w:cs="Times New Roman"/>
      <w:b/>
      <w:sz w:val="24"/>
    </w:rPr>
  </w:style>
  <w:style w:type="paragraph" w:customStyle="1" w:styleId="Heading14">
    <w:name w:val="Heading 14"/>
    <w:basedOn w:val="Normal"/>
    <w:link w:val="Heading14Char"/>
    <w:qFormat/>
    <w:rsid w:val="00C7079D"/>
    <w:pPr>
      <w:numPr>
        <w:numId w:val="24"/>
      </w:numPr>
      <w:tabs>
        <w:tab w:val="left" w:pos="2657"/>
      </w:tabs>
      <w:ind w:left="567" w:hanging="567"/>
    </w:pPr>
    <w:rPr>
      <w:rFonts w:eastAsiaTheme="minorEastAsia" w:cs="Times New Roman"/>
      <w:b/>
      <w:szCs w:val="20"/>
      <w:lang w:val="en-US"/>
    </w:rPr>
  </w:style>
  <w:style w:type="paragraph" w:styleId="NormalWeb">
    <w:name w:val="Normal (Web)"/>
    <w:basedOn w:val="Normal"/>
    <w:uiPriority w:val="99"/>
    <w:semiHidden/>
    <w:unhideWhenUsed/>
    <w:qFormat/>
    <w:rsid w:val="00894200"/>
    <w:pPr>
      <w:spacing w:before="100" w:beforeAutospacing="1" w:after="100" w:afterAutospacing="1" w:line="240" w:lineRule="auto"/>
    </w:pPr>
    <w:rPr>
      <w:rFonts w:eastAsiaTheme="minorEastAsia" w:cs="Times New Roman"/>
      <w:szCs w:val="24"/>
      <w:lang w:eastAsia="zh-CN"/>
    </w:rPr>
  </w:style>
  <w:style w:type="character" w:customStyle="1" w:styleId="Heading5Char">
    <w:name w:val="Heading 5 Char"/>
    <w:basedOn w:val="DefaultParagraphFont"/>
    <w:link w:val="Heading5"/>
    <w:uiPriority w:val="9"/>
    <w:semiHidden/>
    <w:rsid w:val="000F7A7E"/>
    <w:rPr>
      <w:rFonts w:asciiTheme="majorHAnsi" w:eastAsiaTheme="majorEastAsia" w:hAnsiTheme="majorHAnsi" w:cstheme="majorBidi"/>
      <w:color w:val="2F5496" w:themeColor="accent1" w:themeShade="BF"/>
      <w:sz w:val="24"/>
      <w:szCs w:val="22"/>
      <w:lang w:val="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semiHidden="0"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Normal Table"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pPr>
    <w:rPr>
      <w:rFonts w:ascii="Times New Roman" w:eastAsiaTheme="minorHAnsi" w:hAnsi="Times New Roman"/>
      <w:sz w:val="24"/>
      <w:szCs w:val="22"/>
      <w:lang w:val="zh-CN"/>
    </w:rPr>
  </w:style>
  <w:style w:type="paragraph" w:styleId="Heading1">
    <w:name w:val="heading 1"/>
    <w:basedOn w:val="Normal"/>
    <w:next w:val="Normal"/>
    <w:link w:val="Heading1Char"/>
    <w:uiPriority w:val="9"/>
    <w:qFormat/>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outlineLvl w:val="2"/>
    </w:pPr>
    <w:rPr>
      <w:rFonts w:eastAsiaTheme="majorEastAsia" w:cstheme="majorBidi"/>
      <w:b/>
      <w:szCs w:val="24"/>
    </w:rPr>
  </w:style>
  <w:style w:type="paragraph" w:styleId="Heading5">
    <w:name w:val="heading 5"/>
    <w:basedOn w:val="Normal"/>
    <w:next w:val="Normal"/>
    <w:link w:val="Heading5Char"/>
    <w:uiPriority w:val="9"/>
    <w:semiHidden/>
    <w:unhideWhenUsed/>
    <w:qFormat/>
    <w:rsid w:val="000F7A7E"/>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Footer">
    <w:name w:val="footer"/>
    <w:basedOn w:val="Normal"/>
    <w:link w:val="FooterChar"/>
    <w:uiPriority w:val="99"/>
    <w:unhideWhenUsed/>
    <w:qFormat/>
    <w:pPr>
      <w:tabs>
        <w:tab w:val="center" w:pos="4513"/>
        <w:tab w:val="right" w:pos="9026"/>
      </w:tabs>
      <w:spacing w:line="240" w:lineRule="auto"/>
    </w:pPr>
  </w:style>
  <w:style w:type="paragraph" w:styleId="Header">
    <w:name w:val="header"/>
    <w:basedOn w:val="Normal"/>
    <w:link w:val="HeaderChar"/>
    <w:uiPriority w:val="99"/>
    <w:unhideWhenUsed/>
    <w:qFormat/>
    <w:pPr>
      <w:tabs>
        <w:tab w:val="center" w:pos="4513"/>
        <w:tab w:val="right" w:pos="9026"/>
      </w:tabs>
      <w:spacing w:line="240" w:lineRule="auto"/>
    </w:pPr>
  </w:style>
  <w:style w:type="character" w:customStyle="1" w:styleId="Heading1Char">
    <w:name w:val="Heading 1 Char"/>
    <w:basedOn w:val="DefaultParagraphFont"/>
    <w:link w:val="Heading1"/>
    <w:uiPriority w:val="1"/>
    <w:qFormat/>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paragraph" w:styleId="ListParagraph">
    <w:name w:val="List Paragraph"/>
    <w:aliases w:val="sub de titre 4,ANNEX,List Paragraph1,Body of text"/>
    <w:basedOn w:val="Normal"/>
    <w:link w:val="ListParagraphChar"/>
    <w:uiPriority w:val="34"/>
    <w:qFormat/>
    <w:pPr>
      <w:ind w:left="720"/>
      <w:contextualSpacing/>
    </w:pPr>
  </w:style>
  <w:style w:type="character" w:customStyle="1" w:styleId="ListParagraphChar">
    <w:name w:val="List Paragraph Char"/>
    <w:aliases w:val="sub de titre 4 Char,ANNEX Char,List Paragraph1 Char,Body of text Char"/>
    <w:link w:val="ListParagraph"/>
    <w:uiPriority w:val="34"/>
    <w:qFormat/>
    <w:rPr>
      <w:rFonts w:ascii="Times New Roman" w:hAnsi="Times New Roman"/>
      <w:sz w:val="24"/>
    </w:rPr>
  </w:style>
  <w:style w:type="character" w:customStyle="1" w:styleId="HeaderChar">
    <w:name w:val="Header Char"/>
    <w:basedOn w:val="DefaultParagraphFont"/>
    <w:link w:val="Header"/>
    <w:uiPriority w:val="99"/>
    <w:qFormat/>
    <w:rPr>
      <w:rFonts w:ascii="Times New Roman" w:hAnsi="Times New Roman"/>
      <w:sz w:val="24"/>
    </w:rPr>
  </w:style>
  <w:style w:type="character" w:customStyle="1" w:styleId="FooterChar">
    <w:name w:val="Footer Char"/>
    <w:basedOn w:val="DefaultParagraphFont"/>
    <w:link w:val="Footer"/>
    <w:uiPriority w:val="99"/>
    <w:qFormat/>
    <w:rPr>
      <w:rFonts w:ascii="Times New Roman" w:hAnsi="Times New Roman"/>
      <w:sz w:val="24"/>
    </w:rPr>
  </w:style>
  <w:style w:type="table" w:customStyle="1" w:styleId="TableGrid">
    <w:name w:val="TableGrid"/>
    <w:qFormat/>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D2311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311D"/>
    <w:rPr>
      <w:rFonts w:ascii="Tahoma" w:eastAsiaTheme="minorHAnsi" w:hAnsi="Tahoma" w:cs="Tahoma"/>
      <w:sz w:val="16"/>
      <w:szCs w:val="16"/>
      <w:lang w:val="zh-CN"/>
    </w:rPr>
  </w:style>
  <w:style w:type="paragraph" w:styleId="BodyText">
    <w:name w:val="Body Text"/>
    <w:basedOn w:val="Normal"/>
    <w:link w:val="BodyTextChar"/>
    <w:uiPriority w:val="1"/>
    <w:qFormat/>
    <w:rsid w:val="008848AE"/>
    <w:pPr>
      <w:widowControl w:val="0"/>
      <w:autoSpaceDE w:val="0"/>
      <w:autoSpaceDN w:val="0"/>
      <w:spacing w:line="240" w:lineRule="auto"/>
    </w:pPr>
    <w:rPr>
      <w:rFonts w:eastAsia="Times New Roman" w:cs="Times New Roman"/>
      <w:sz w:val="23"/>
      <w:szCs w:val="23"/>
      <w:lang w:val="id-ID"/>
    </w:rPr>
  </w:style>
  <w:style w:type="character" w:customStyle="1" w:styleId="BodyTextChar">
    <w:name w:val="Body Text Char"/>
    <w:basedOn w:val="DefaultParagraphFont"/>
    <w:link w:val="BodyText"/>
    <w:uiPriority w:val="1"/>
    <w:rsid w:val="008848AE"/>
    <w:rPr>
      <w:rFonts w:ascii="Times New Roman" w:eastAsia="Times New Roman" w:hAnsi="Times New Roman" w:cs="Times New Roman"/>
      <w:sz w:val="23"/>
      <w:szCs w:val="23"/>
      <w:lang w:val="id-ID"/>
    </w:rPr>
  </w:style>
  <w:style w:type="paragraph" w:styleId="NoSpacing">
    <w:name w:val="No Spacing"/>
    <w:uiPriority w:val="1"/>
    <w:qFormat/>
    <w:rsid w:val="008848AE"/>
    <w:pPr>
      <w:widowControl w:val="0"/>
      <w:autoSpaceDE w:val="0"/>
      <w:autoSpaceDN w:val="0"/>
    </w:pPr>
    <w:rPr>
      <w:rFonts w:ascii="Times New Roman" w:eastAsia="Times New Roman" w:hAnsi="Times New Roman" w:cs="Times New Roman"/>
      <w:sz w:val="24"/>
      <w:szCs w:val="22"/>
      <w:lang w:val="id-ID"/>
    </w:rPr>
  </w:style>
  <w:style w:type="table" w:styleId="TableGrid0">
    <w:name w:val="Table Grid"/>
    <w:basedOn w:val="TableNormal"/>
    <w:uiPriority w:val="59"/>
    <w:rsid w:val="008848AE"/>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848AE"/>
    <w:pPr>
      <w:spacing w:before="240" w:line="259" w:lineRule="auto"/>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A47A60"/>
    <w:pPr>
      <w:tabs>
        <w:tab w:val="right" w:leader="dot" w:pos="7927"/>
      </w:tabs>
      <w:spacing w:after="100" w:line="276" w:lineRule="auto"/>
      <w:ind w:left="567" w:hanging="567"/>
    </w:pPr>
  </w:style>
  <w:style w:type="paragraph" w:styleId="TOC2">
    <w:name w:val="toc 2"/>
    <w:basedOn w:val="Normal"/>
    <w:next w:val="Normal"/>
    <w:autoRedefine/>
    <w:uiPriority w:val="39"/>
    <w:unhideWhenUsed/>
    <w:rsid w:val="004919F5"/>
    <w:pPr>
      <w:tabs>
        <w:tab w:val="left" w:pos="1276"/>
        <w:tab w:val="right" w:leader="dot" w:pos="7927"/>
      </w:tabs>
      <w:spacing w:after="100"/>
      <w:ind w:left="1276" w:hanging="567"/>
    </w:pPr>
  </w:style>
  <w:style w:type="paragraph" w:styleId="TOC3">
    <w:name w:val="toc 3"/>
    <w:basedOn w:val="Normal"/>
    <w:next w:val="Normal"/>
    <w:autoRedefine/>
    <w:uiPriority w:val="39"/>
    <w:unhideWhenUsed/>
    <w:rsid w:val="005B357D"/>
    <w:pPr>
      <w:tabs>
        <w:tab w:val="left" w:pos="1320"/>
        <w:tab w:val="right" w:leader="dot" w:pos="7927"/>
      </w:tabs>
      <w:spacing w:after="100"/>
      <w:ind w:left="851"/>
    </w:pPr>
  </w:style>
  <w:style w:type="character" w:styleId="Hyperlink">
    <w:name w:val="Hyperlink"/>
    <w:basedOn w:val="DefaultParagraphFont"/>
    <w:uiPriority w:val="99"/>
    <w:unhideWhenUsed/>
    <w:rsid w:val="008848AE"/>
    <w:rPr>
      <w:color w:val="0563C1" w:themeColor="hyperlink"/>
      <w:u w:val="single"/>
    </w:rPr>
  </w:style>
  <w:style w:type="paragraph" w:styleId="TableofFigures">
    <w:name w:val="table of figures"/>
    <w:basedOn w:val="Normal"/>
    <w:next w:val="Normal"/>
    <w:uiPriority w:val="99"/>
    <w:unhideWhenUsed/>
    <w:rsid w:val="008848AE"/>
  </w:style>
  <w:style w:type="table" w:customStyle="1" w:styleId="TableGrid1">
    <w:name w:val="TableGrid1"/>
    <w:rsid w:val="00FB6B6A"/>
    <w:rPr>
      <w:rFonts w:eastAsia="Times New Roman"/>
      <w:sz w:val="22"/>
      <w:szCs w:val="22"/>
    </w:rPr>
    <w:tblPr>
      <w:tblCellMar>
        <w:top w:w="0" w:type="dxa"/>
        <w:left w:w="0" w:type="dxa"/>
        <w:bottom w:w="0" w:type="dxa"/>
        <w:right w:w="0" w:type="dxa"/>
      </w:tblCellMar>
    </w:tblPr>
  </w:style>
  <w:style w:type="paragraph" w:customStyle="1" w:styleId="TableParagraph">
    <w:name w:val="Table Paragraph"/>
    <w:basedOn w:val="Normal"/>
    <w:uiPriority w:val="1"/>
    <w:qFormat/>
    <w:rsid w:val="00D3300F"/>
    <w:pPr>
      <w:widowControl w:val="0"/>
      <w:autoSpaceDE w:val="0"/>
      <w:autoSpaceDN w:val="0"/>
      <w:spacing w:line="240" w:lineRule="auto"/>
    </w:pPr>
    <w:rPr>
      <w:rFonts w:eastAsia="Times New Roman" w:cs="Times New Roman"/>
      <w:sz w:val="22"/>
      <w:lang w:val="en-US"/>
    </w:rPr>
  </w:style>
  <w:style w:type="character" w:styleId="CommentReference">
    <w:name w:val="annotation reference"/>
    <w:basedOn w:val="DefaultParagraphFont"/>
    <w:uiPriority w:val="99"/>
    <w:semiHidden/>
    <w:unhideWhenUsed/>
    <w:rsid w:val="00771195"/>
    <w:rPr>
      <w:sz w:val="16"/>
      <w:szCs w:val="16"/>
    </w:rPr>
  </w:style>
  <w:style w:type="paragraph" w:styleId="CommentText">
    <w:name w:val="annotation text"/>
    <w:basedOn w:val="Normal"/>
    <w:link w:val="CommentTextChar"/>
    <w:uiPriority w:val="99"/>
    <w:semiHidden/>
    <w:unhideWhenUsed/>
    <w:rsid w:val="00771195"/>
    <w:pPr>
      <w:spacing w:line="240" w:lineRule="auto"/>
    </w:pPr>
    <w:rPr>
      <w:sz w:val="20"/>
      <w:szCs w:val="20"/>
    </w:rPr>
  </w:style>
  <w:style w:type="character" w:customStyle="1" w:styleId="CommentTextChar">
    <w:name w:val="Comment Text Char"/>
    <w:basedOn w:val="DefaultParagraphFont"/>
    <w:link w:val="CommentText"/>
    <w:uiPriority w:val="99"/>
    <w:semiHidden/>
    <w:rsid w:val="00771195"/>
    <w:rPr>
      <w:rFonts w:ascii="Times New Roman" w:eastAsiaTheme="minorHAnsi" w:hAnsi="Times New Roman"/>
      <w:lang w:val="zh-CN"/>
    </w:rPr>
  </w:style>
  <w:style w:type="paragraph" w:styleId="CommentSubject">
    <w:name w:val="annotation subject"/>
    <w:basedOn w:val="CommentText"/>
    <w:next w:val="CommentText"/>
    <w:link w:val="CommentSubjectChar"/>
    <w:uiPriority w:val="99"/>
    <w:semiHidden/>
    <w:unhideWhenUsed/>
    <w:rsid w:val="00771195"/>
    <w:rPr>
      <w:b/>
      <w:bCs/>
    </w:rPr>
  </w:style>
  <w:style w:type="character" w:customStyle="1" w:styleId="CommentSubjectChar">
    <w:name w:val="Comment Subject Char"/>
    <w:basedOn w:val="CommentTextChar"/>
    <w:link w:val="CommentSubject"/>
    <w:uiPriority w:val="99"/>
    <w:semiHidden/>
    <w:rsid w:val="00771195"/>
    <w:rPr>
      <w:rFonts w:ascii="Times New Roman" w:eastAsiaTheme="minorHAnsi" w:hAnsi="Times New Roman"/>
      <w:b/>
      <w:bCs/>
      <w:lang w:val="zh-CN"/>
    </w:rPr>
  </w:style>
  <w:style w:type="character" w:customStyle="1" w:styleId="Heading12Char">
    <w:name w:val="Heading 12 Char"/>
    <w:basedOn w:val="DefaultParagraphFont"/>
    <w:link w:val="Heading12"/>
    <w:locked/>
    <w:rsid w:val="00C7079D"/>
    <w:rPr>
      <w:rFonts w:ascii="Times New Roman" w:hAnsi="Times New Roman" w:cs="Times New Roman"/>
      <w:b/>
      <w:sz w:val="24"/>
    </w:rPr>
  </w:style>
  <w:style w:type="paragraph" w:customStyle="1" w:styleId="Heading12">
    <w:name w:val="Heading 12"/>
    <w:basedOn w:val="Normal"/>
    <w:next w:val="Normal"/>
    <w:link w:val="Heading12Char"/>
    <w:qFormat/>
    <w:rsid w:val="00C7079D"/>
    <w:pPr>
      <w:numPr>
        <w:numId w:val="22"/>
      </w:numPr>
      <w:ind w:left="567" w:hanging="567"/>
    </w:pPr>
    <w:rPr>
      <w:rFonts w:eastAsiaTheme="minorEastAsia" w:cs="Times New Roman"/>
      <w:b/>
      <w:szCs w:val="20"/>
      <w:lang w:val="en-US"/>
    </w:rPr>
  </w:style>
  <w:style w:type="character" w:customStyle="1" w:styleId="Heading13Char">
    <w:name w:val="Heading 13 Char"/>
    <w:basedOn w:val="DefaultParagraphFont"/>
    <w:link w:val="Heading13"/>
    <w:locked/>
    <w:rsid w:val="00C7079D"/>
    <w:rPr>
      <w:rFonts w:ascii="Times New Roman" w:hAnsi="Times New Roman" w:cs="Times New Roman"/>
      <w:b/>
      <w:sz w:val="24"/>
      <w:szCs w:val="24"/>
    </w:rPr>
  </w:style>
  <w:style w:type="paragraph" w:customStyle="1" w:styleId="Heading13">
    <w:name w:val="Heading 13"/>
    <w:basedOn w:val="Normal"/>
    <w:link w:val="Heading13Char"/>
    <w:qFormat/>
    <w:rsid w:val="00C7079D"/>
    <w:pPr>
      <w:numPr>
        <w:numId w:val="23"/>
      </w:numPr>
      <w:ind w:left="1474" w:hanging="737"/>
      <w:jc w:val="both"/>
    </w:pPr>
    <w:rPr>
      <w:rFonts w:eastAsiaTheme="minorEastAsia" w:cs="Times New Roman"/>
      <w:b/>
      <w:szCs w:val="24"/>
      <w:lang w:val="en-US"/>
    </w:rPr>
  </w:style>
  <w:style w:type="character" w:customStyle="1" w:styleId="Heading14Char">
    <w:name w:val="Heading 14 Char"/>
    <w:basedOn w:val="DefaultParagraphFont"/>
    <w:link w:val="Heading14"/>
    <w:locked/>
    <w:rsid w:val="00C7079D"/>
    <w:rPr>
      <w:rFonts w:ascii="Times New Roman" w:hAnsi="Times New Roman" w:cs="Times New Roman"/>
      <w:b/>
      <w:sz w:val="24"/>
    </w:rPr>
  </w:style>
  <w:style w:type="paragraph" w:customStyle="1" w:styleId="Heading14">
    <w:name w:val="Heading 14"/>
    <w:basedOn w:val="Normal"/>
    <w:link w:val="Heading14Char"/>
    <w:qFormat/>
    <w:rsid w:val="00C7079D"/>
    <w:pPr>
      <w:numPr>
        <w:numId w:val="24"/>
      </w:numPr>
      <w:tabs>
        <w:tab w:val="left" w:pos="2657"/>
      </w:tabs>
      <w:ind w:left="567" w:hanging="567"/>
    </w:pPr>
    <w:rPr>
      <w:rFonts w:eastAsiaTheme="minorEastAsia" w:cs="Times New Roman"/>
      <w:b/>
      <w:szCs w:val="20"/>
      <w:lang w:val="en-US"/>
    </w:rPr>
  </w:style>
  <w:style w:type="paragraph" w:styleId="NormalWeb">
    <w:name w:val="Normal (Web)"/>
    <w:basedOn w:val="Normal"/>
    <w:uiPriority w:val="99"/>
    <w:semiHidden/>
    <w:unhideWhenUsed/>
    <w:qFormat/>
    <w:rsid w:val="00894200"/>
    <w:pPr>
      <w:spacing w:before="100" w:beforeAutospacing="1" w:after="100" w:afterAutospacing="1" w:line="240" w:lineRule="auto"/>
    </w:pPr>
    <w:rPr>
      <w:rFonts w:eastAsiaTheme="minorEastAsia" w:cs="Times New Roman"/>
      <w:szCs w:val="24"/>
      <w:lang w:eastAsia="zh-CN"/>
    </w:rPr>
  </w:style>
  <w:style w:type="character" w:customStyle="1" w:styleId="Heading5Char">
    <w:name w:val="Heading 5 Char"/>
    <w:basedOn w:val="DefaultParagraphFont"/>
    <w:link w:val="Heading5"/>
    <w:uiPriority w:val="9"/>
    <w:semiHidden/>
    <w:rsid w:val="000F7A7E"/>
    <w:rPr>
      <w:rFonts w:asciiTheme="majorHAnsi" w:eastAsiaTheme="majorEastAsia" w:hAnsiTheme="majorHAnsi" w:cstheme="majorBidi"/>
      <w:color w:val="2F5496" w:themeColor="accent1" w:themeShade="BF"/>
      <w:sz w:val="24"/>
      <w:szCs w:val="22"/>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251848">
      <w:bodyDiv w:val="1"/>
      <w:marLeft w:val="0"/>
      <w:marRight w:val="0"/>
      <w:marTop w:val="0"/>
      <w:marBottom w:val="0"/>
      <w:divBdr>
        <w:top w:val="none" w:sz="0" w:space="0" w:color="auto"/>
        <w:left w:val="none" w:sz="0" w:space="0" w:color="auto"/>
        <w:bottom w:val="none" w:sz="0" w:space="0" w:color="auto"/>
        <w:right w:val="none" w:sz="0" w:space="0" w:color="auto"/>
      </w:divBdr>
    </w:div>
    <w:div w:id="561990891">
      <w:bodyDiv w:val="1"/>
      <w:marLeft w:val="0"/>
      <w:marRight w:val="0"/>
      <w:marTop w:val="0"/>
      <w:marBottom w:val="0"/>
      <w:divBdr>
        <w:top w:val="none" w:sz="0" w:space="0" w:color="auto"/>
        <w:left w:val="none" w:sz="0" w:space="0" w:color="auto"/>
        <w:bottom w:val="none" w:sz="0" w:space="0" w:color="auto"/>
        <w:right w:val="none" w:sz="0" w:space="0" w:color="auto"/>
      </w:divBdr>
    </w:div>
    <w:div w:id="605622714">
      <w:bodyDiv w:val="1"/>
      <w:marLeft w:val="0"/>
      <w:marRight w:val="0"/>
      <w:marTop w:val="0"/>
      <w:marBottom w:val="0"/>
      <w:divBdr>
        <w:top w:val="none" w:sz="0" w:space="0" w:color="auto"/>
        <w:left w:val="none" w:sz="0" w:space="0" w:color="auto"/>
        <w:bottom w:val="none" w:sz="0" w:space="0" w:color="auto"/>
        <w:right w:val="none" w:sz="0" w:space="0" w:color="auto"/>
      </w:divBdr>
    </w:div>
    <w:div w:id="665862921">
      <w:bodyDiv w:val="1"/>
      <w:marLeft w:val="0"/>
      <w:marRight w:val="0"/>
      <w:marTop w:val="0"/>
      <w:marBottom w:val="0"/>
      <w:divBdr>
        <w:top w:val="none" w:sz="0" w:space="0" w:color="auto"/>
        <w:left w:val="none" w:sz="0" w:space="0" w:color="auto"/>
        <w:bottom w:val="none" w:sz="0" w:space="0" w:color="auto"/>
        <w:right w:val="none" w:sz="0" w:space="0" w:color="auto"/>
      </w:divBdr>
    </w:div>
    <w:div w:id="752747998">
      <w:bodyDiv w:val="1"/>
      <w:marLeft w:val="0"/>
      <w:marRight w:val="0"/>
      <w:marTop w:val="0"/>
      <w:marBottom w:val="0"/>
      <w:divBdr>
        <w:top w:val="none" w:sz="0" w:space="0" w:color="auto"/>
        <w:left w:val="none" w:sz="0" w:space="0" w:color="auto"/>
        <w:bottom w:val="none" w:sz="0" w:space="0" w:color="auto"/>
        <w:right w:val="none" w:sz="0" w:space="0" w:color="auto"/>
      </w:divBdr>
    </w:div>
    <w:div w:id="1052076641">
      <w:bodyDiv w:val="1"/>
      <w:marLeft w:val="0"/>
      <w:marRight w:val="0"/>
      <w:marTop w:val="0"/>
      <w:marBottom w:val="0"/>
      <w:divBdr>
        <w:top w:val="none" w:sz="0" w:space="0" w:color="auto"/>
        <w:left w:val="none" w:sz="0" w:space="0" w:color="auto"/>
        <w:bottom w:val="none" w:sz="0" w:space="0" w:color="auto"/>
        <w:right w:val="none" w:sz="0" w:space="0" w:color="auto"/>
      </w:divBdr>
    </w:div>
    <w:div w:id="1451243510">
      <w:bodyDiv w:val="1"/>
      <w:marLeft w:val="0"/>
      <w:marRight w:val="0"/>
      <w:marTop w:val="0"/>
      <w:marBottom w:val="0"/>
      <w:divBdr>
        <w:top w:val="none" w:sz="0" w:space="0" w:color="auto"/>
        <w:left w:val="none" w:sz="0" w:space="0" w:color="auto"/>
        <w:bottom w:val="none" w:sz="0" w:space="0" w:color="auto"/>
        <w:right w:val="none" w:sz="0" w:space="0" w:color="auto"/>
      </w:divBdr>
    </w:div>
    <w:div w:id="1517189464">
      <w:bodyDiv w:val="1"/>
      <w:marLeft w:val="0"/>
      <w:marRight w:val="0"/>
      <w:marTop w:val="0"/>
      <w:marBottom w:val="0"/>
      <w:divBdr>
        <w:top w:val="none" w:sz="0" w:space="0" w:color="auto"/>
        <w:left w:val="none" w:sz="0" w:space="0" w:color="auto"/>
        <w:bottom w:val="none" w:sz="0" w:space="0" w:color="auto"/>
        <w:right w:val="none" w:sz="0" w:space="0" w:color="auto"/>
      </w:divBdr>
    </w:div>
    <w:div w:id="1815947318">
      <w:bodyDiv w:val="1"/>
      <w:marLeft w:val="0"/>
      <w:marRight w:val="0"/>
      <w:marTop w:val="0"/>
      <w:marBottom w:val="0"/>
      <w:divBdr>
        <w:top w:val="none" w:sz="0" w:space="0" w:color="auto"/>
        <w:left w:val="none" w:sz="0" w:space="0" w:color="auto"/>
        <w:bottom w:val="none" w:sz="0" w:space="0" w:color="auto"/>
        <w:right w:val="none" w:sz="0" w:space="0" w:color="auto"/>
      </w:divBdr>
    </w:div>
    <w:div w:id="2023895752">
      <w:bodyDiv w:val="1"/>
      <w:marLeft w:val="0"/>
      <w:marRight w:val="0"/>
      <w:marTop w:val="0"/>
      <w:marBottom w:val="0"/>
      <w:divBdr>
        <w:top w:val="none" w:sz="0" w:space="0" w:color="auto"/>
        <w:left w:val="none" w:sz="0" w:space="0" w:color="auto"/>
        <w:bottom w:val="none" w:sz="0" w:space="0" w:color="auto"/>
        <w:right w:val="none" w:sz="0" w:space="0" w:color="auto"/>
      </w:divBdr>
    </w:div>
    <w:div w:id="2094693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footer" Target="footer3.xml"/><Relationship Id="rId26" Type="http://schemas.openxmlformats.org/officeDocument/2006/relationships/image" Target="media/image11.emf"/><Relationship Id="rId39" Type="http://schemas.openxmlformats.org/officeDocument/2006/relationships/image" Target="media/image21.png"/><Relationship Id="rId21" Type="http://schemas.openxmlformats.org/officeDocument/2006/relationships/image" Target="media/image8.png"/><Relationship Id="rId34" Type="http://schemas.openxmlformats.org/officeDocument/2006/relationships/image" Target="media/image17.png"/><Relationship Id="rId42" Type="http://schemas.openxmlformats.org/officeDocument/2006/relationships/image" Target="media/image24.jpeg"/><Relationship Id="rId47" Type="http://schemas.openxmlformats.org/officeDocument/2006/relationships/image" Target="media/image29.png"/><Relationship Id="rId50" Type="http://schemas.openxmlformats.org/officeDocument/2006/relationships/footer" Target="footer4.xml"/><Relationship Id="rId55" Type="http://schemas.openxmlformats.org/officeDocument/2006/relationships/image" Target="media/image33.png"/><Relationship Id="rId63" Type="http://schemas.openxmlformats.org/officeDocument/2006/relationships/header" Target="header6.xml"/><Relationship Id="rId68" Type="http://schemas.openxmlformats.org/officeDocument/2006/relationships/image" Target="media/image38.png"/><Relationship Id="rId76" Type="http://schemas.openxmlformats.org/officeDocument/2006/relationships/image" Target="media/image46.jpeg"/><Relationship Id="rId7" Type="http://schemas.openxmlformats.org/officeDocument/2006/relationships/webSettings" Target="webSettings.xml"/><Relationship Id="rId71" Type="http://schemas.openxmlformats.org/officeDocument/2006/relationships/image" Target="media/image41.png"/><Relationship Id="rId2" Type="http://schemas.openxmlformats.org/officeDocument/2006/relationships/customXml" Target="../customXml/item2.xml"/><Relationship Id="rId16" Type="http://schemas.openxmlformats.org/officeDocument/2006/relationships/header" Target="header1.xml"/><Relationship Id="rId29" Type="http://schemas.openxmlformats.org/officeDocument/2006/relationships/image" Target="media/image12.png"/><Relationship Id="rId11" Type="http://schemas.openxmlformats.org/officeDocument/2006/relationships/image" Target="media/image2.jpg"/><Relationship Id="rId24" Type="http://schemas.openxmlformats.org/officeDocument/2006/relationships/image" Target="media/image9.emf"/><Relationship Id="rId32" Type="http://schemas.openxmlformats.org/officeDocument/2006/relationships/image" Target="media/image150.png"/><Relationship Id="rId37" Type="http://schemas.openxmlformats.org/officeDocument/2006/relationships/image" Target="media/image20.pn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1.png"/><Relationship Id="rId58" Type="http://schemas.openxmlformats.org/officeDocument/2006/relationships/header" Target="header4.xml"/><Relationship Id="rId66" Type="http://schemas.openxmlformats.org/officeDocument/2006/relationships/footer" Target="footer10.xml"/><Relationship Id="rId74" Type="http://schemas.openxmlformats.org/officeDocument/2006/relationships/image" Target="media/image44.jpg"/><Relationship Id="rId79" Type="http://schemas.openxmlformats.org/officeDocument/2006/relationships/fontTable" Target="fontTable.xml"/><Relationship Id="rId5" Type="http://schemas.microsoft.com/office/2007/relationships/stylesWithEffects" Target="stylesWithEffects.xml"/><Relationship Id="rId61" Type="http://schemas.openxmlformats.org/officeDocument/2006/relationships/header" Target="header5.xml"/><Relationship Id="rId10" Type="http://schemas.openxmlformats.org/officeDocument/2006/relationships/image" Target="media/image1.png"/><Relationship Id="rId19" Type="http://schemas.openxmlformats.org/officeDocument/2006/relationships/image" Target="media/image6.emf"/><Relationship Id="rId31" Type="http://schemas.openxmlformats.org/officeDocument/2006/relationships/image" Target="media/image15.png"/><Relationship Id="rId44" Type="http://schemas.openxmlformats.org/officeDocument/2006/relationships/image" Target="media/image26.jpg"/><Relationship Id="rId52" Type="http://schemas.openxmlformats.org/officeDocument/2006/relationships/footer" Target="footer5.xml"/><Relationship Id="rId60" Type="http://schemas.openxmlformats.org/officeDocument/2006/relationships/image" Target="media/image36.jpeg"/><Relationship Id="rId65" Type="http://schemas.openxmlformats.org/officeDocument/2006/relationships/footer" Target="footer9.xml"/><Relationship Id="rId73" Type="http://schemas.openxmlformats.org/officeDocument/2006/relationships/image" Target="media/image43.jpeg"/><Relationship Id="rId78" Type="http://schemas.openxmlformats.org/officeDocument/2006/relationships/image" Target="media/image48.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jpg"/><Relationship Id="rId22" Type="http://schemas.openxmlformats.org/officeDocument/2006/relationships/image" Target="media/image5.png"/><Relationship Id="rId27" Type="http://schemas.openxmlformats.org/officeDocument/2006/relationships/image" Target="media/image12.emf"/><Relationship Id="rId30" Type="http://schemas.openxmlformats.org/officeDocument/2006/relationships/image" Target="media/image14.emf"/><Relationship Id="rId35" Type="http://schemas.openxmlformats.org/officeDocument/2006/relationships/image" Target="media/image17.emf"/><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4.png"/><Relationship Id="rId64" Type="http://schemas.openxmlformats.org/officeDocument/2006/relationships/footer" Target="footer8.xml"/><Relationship Id="rId69" Type="http://schemas.openxmlformats.org/officeDocument/2006/relationships/image" Target="media/image39.png"/><Relationship Id="rId77" Type="http://schemas.openxmlformats.org/officeDocument/2006/relationships/image" Target="media/image47.jpeg"/><Relationship Id="rId8" Type="http://schemas.openxmlformats.org/officeDocument/2006/relationships/footnotes" Target="footnotes.xml"/><Relationship Id="rId51" Type="http://schemas.openxmlformats.org/officeDocument/2006/relationships/header" Target="header3.xml"/><Relationship Id="rId72" Type="http://schemas.openxmlformats.org/officeDocument/2006/relationships/image" Target="media/image42.png"/><Relationship Id="rId80"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3.jpg"/><Relationship Id="rId17" Type="http://schemas.openxmlformats.org/officeDocument/2006/relationships/footer" Target="footer2.xml"/><Relationship Id="rId25" Type="http://schemas.openxmlformats.org/officeDocument/2006/relationships/image" Target="media/image10.emf"/><Relationship Id="rId33" Type="http://schemas.openxmlformats.org/officeDocument/2006/relationships/image" Target="media/image16.png"/><Relationship Id="rId38" Type="http://schemas.openxmlformats.org/officeDocument/2006/relationships/image" Target="media/image19.jpeg"/><Relationship Id="rId46" Type="http://schemas.openxmlformats.org/officeDocument/2006/relationships/image" Target="media/image28.png"/><Relationship Id="rId59" Type="http://schemas.openxmlformats.org/officeDocument/2006/relationships/footer" Target="footer6.xml"/><Relationship Id="rId67" Type="http://schemas.openxmlformats.org/officeDocument/2006/relationships/image" Target="media/image37.png"/><Relationship Id="rId20" Type="http://schemas.openxmlformats.org/officeDocument/2006/relationships/image" Target="media/image7.png"/><Relationship Id="rId41" Type="http://schemas.openxmlformats.org/officeDocument/2006/relationships/image" Target="media/image23.jpeg"/><Relationship Id="rId54" Type="http://schemas.openxmlformats.org/officeDocument/2006/relationships/image" Target="media/image32.png"/><Relationship Id="rId62" Type="http://schemas.openxmlformats.org/officeDocument/2006/relationships/footer" Target="footer7.xml"/><Relationship Id="rId70" Type="http://schemas.openxmlformats.org/officeDocument/2006/relationships/image" Target="media/image40.png"/><Relationship Id="rId75" Type="http://schemas.openxmlformats.org/officeDocument/2006/relationships/image" Target="media/image45.jpe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image" Target="media/image13.png"/><Relationship Id="rId36" Type="http://schemas.openxmlformats.org/officeDocument/2006/relationships/image" Target="media/image18.png"/><Relationship Id="rId49" Type="http://schemas.openxmlformats.org/officeDocument/2006/relationships/header" Target="header2.xml"/><Relationship Id="rId57"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DF12895-36DB-4A54-A900-485195064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5</TotalTime>
  <Pages>1</Pages>
  <Words>10673</Words>
  <Characters>60838</Characters>
  <Application>Microsoft Office Word</Application>
  <DocSecurity>0</DocSecurity>
  <Lines>506</Lines>
  <Paragraphs>142</Paragraphs>
  <ScaleCrop>false</ScaleCrop>
  <HeadingPairs>
    <vt:vector size="4" baseType="variant">
      <vt:variant>
        <vt:lpstr>Title</vt:lpstr>
      </vt:variant>
      <vt:variant>
        <vt:i4>1</vt:i4>
      </vt:variant>
      <vt:variant>
        <vt:lpstr>Headings</vt:lpstr>
      </vt:variant>
      <vt:variant>
        <vt:i4>62</vt:i4>
      </vt:variant>
    </vt:vector>
  </HeadingPairs>
  <TitlesOfParts>
    <vt:vector size="63" baseType="lpstr">
      <vt:lpstr/>
      <vt:lpstr/>
      <vt:lpstr/>
      <vt:lpstr/>
      <vt:lpstr>HALAMAN JUDUL</vt:lpstr>
      <vt:lpstr/>
      <vt:lpstr>HALAMAN PERNYATAAN KEASLIAN</vt:lpstr>
      <vt:lpstr>HALAMAN PERSETUJUAN PEMBIMBING</vt:lpstr>
      <vt:lpstr>HALAMAN PENGESAHAN</vt:lpstr>
      <vt:lpstr>/</vt:lpstr>
      <vt:lpstr/>
      <vt:lpstr>HALAMAN MOTTO</vt:lpstr>
      <vt:lpstr>ABSTRAK</vt:lpstr>
      <vt:lpstr>KATA PENGANTAR</vt:lpstr>
      <vt:lpstr>DAFTAR ISI</vt:lpstr>
      <vt:lpstr>DAFTAR TABEL</vt:lpstr>
      <vt:lpstr>DAFTAR GAMBAR</vt:lpstr>
      <vt:lpstr>DAFTAR LAMPIRAN</vt:lpstr>
      <vt:lpstr>BAB I</vt:lpstr>
      <vt:lpstr>PENDAHULUAN</vt:lpstr>
      <vt:lpstr>    Latar Belakang Masalah</vt:lpstr>
      <vt:lpstr>    Rumusan Masalah</vt:lpstr>
      <vt:lpstr>    Batasan Masalah</vt:lpstr>
      <vt:lpstr>    Tujuan dan Manfaat</vt:lpstr>
      <vt:lpstr>    Sistematika Laporan</vt:lpstr>
      <vt:lpstr/>
      <vt:lpstr>BAB II</vt:lpstr>
      <vt:lpstr>TINJAUAN PUSTAKA</vt:lpstr>
      <vt:lpstr>    Teori Terkait</vt:lpstr>
      <vt:lpstr>    Landasan Teori</vt:lpstr>
      <vt:lpstr>BAB III</vt:lpstr>
      <vt:lpstr>METODOLOGI PENELITIAN</vt:lpstr>
      <vt:lpstr>    Prosedur Penelitian</vt:lpstr>
      <vt:lpstr>    Metode Pengumpulan Data</vt:lpstr>
      <vt:lpstr>    Waktu dan Tempat Penelitian</vt:lpstr>
      <vt:lpstr>BAB IV ANALISA DAN PERANCANGAN SISTEM</vt:lpstr>
      <vt:lpstr>    Analisa Permasalahan</vt:lpstr>
      <vt:lpstr>    Analisa Kebutuhan Sistem</vt:lpstr>
      <vt:lpstr>    Perancangan Sistem</vt:lpstr>
      <vt:lpstr>    Desain Input/Output</vt:lpstr>
      <vt:lpstr>BAB V  IMPLEMENTASI SISTEM</vt:lpstr>
      <vt:lpstr>    Implementasi Sistem</vt:lpstr>
      <vt:lpstr>    Pengujian Sistem</vt:lpstr>
      <vt:lpstr/>
      <vt:lpstr/>
      <vt:lpstr/>
      <vt:lpstr/>
      <vt:lpstr/>
      <vt:lpstr/>
      <vt:lpstr/>
      <vt:lpstr/>
      <vt:lpstr/>
      <vt:lpstr/>
      <vt:lpstr/>
      <vt:lpstr/>
      <vt:lpstr/>
      <vt:lpstr/>
      <vt:lpstr/>
      <vt:lpstr/>
      <vt:lpstr/>
      <vt:lpstr>BAB VI</vt:lpstr>
      <vt:lpstr>KESIMPULAN DAN SARAN</vt:lpstr>
      <vt:lpstr>DAFTAR PUSTAKA</vt:lpstr>
    </vt:vector>
  </TitlesOfParts>
  <Company>HP</Company>
  <LinksUpToDate>false</LinksUpToDate>
  <CharactersWithSpaces>71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intang-02</cp:lastModifiedBy>
  <cp:revision>49</cp:revision>
  <cp:lastPrinted>2021-11-09T03:36:00Z</cp:lastPrinted>
  <dcterms:created xsi:type="dcterms:W3CDTF">2021-04-22T06:07:00Z</dcterms:created>
  <dcterms:modified xsi:type="dcterms:W3CDTF">2021-11-09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9937</vt:lpwstr>
  </property>
  <property fmtid="{D5CDD505-2E9C-101B-9397-08002B2CF9AE}" pid="23" name="Mendeley Document_1">
    <vt:lpwstr>True</vt:lpwstr>
  </property>
  <property fmtid="{D5CDD505-2E9C-101B-9397-08002B2CF9AE}" pid="24" name="Mendeley Unique User Id_1">
    <vt:lpwstr>b80db707-cbf5-3179-9507-49046cacc95b</vt:lpwstr>
  </property>
  <property fmtid="{D5CDD505-2E9C-101B-9397-08002B2CF9AE}" pid="25" name="Mendeley Citation Style_1">
    <vt:lpwstr>http://www.zotero.org/styles/ieee</vt:lpwstr>
  </property>
</Properties>
</file>